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6AEDCC" w14:textId="321C6EC7" w:rsidR="00082C08" w:rsidRPr="00FF6E1C" w:rsidRDefault="007D345F" w:rsidP="009D40AD">
      <w:pPr>
        <w:jc w:val="center"/>
        <w:outlineLvl w:val="0"/>
        <w:rPr>
          <w:b/>
          <w:sz w:val="28"/>
          <w:szCs w:val="28"/>
        </w:rPr>
      </w:pPr>
      <w:r w:rsidRPr="00FF6E1C">
        <w:rPr>
          <w:b/>
          <w:sz w:val="28"/>
          <w:szCs w:val="28"/>
        </w:rPr>
        <w:t>French Meadows Re</w:t>
      </w:r>
      <w:r w:rsidR="008F6465" w:rsidRPr="00FF6E1C">
        <w:rPr>
          <w:b/>
          <w:sz w:val="28"/>
          <w:szCs w:val="28"/>
        </w:rPr>
        <w:t>servoir inflow</w:t>
      </w:r>
      <w:r w:rsidR="00986A3E">
        <w:rPr>
          <w:b/>
          <w:sz w:val="28"/>
          <w:szCs w:val="28"/>
        </w:rPr>
        <w:t>:</w:t>
      </w:r>
      <w:r w:rsidR="008F6465" w:rsidRPr="00FF6E1C">
        <w:rPr>
          <w:b/>
          <w:sz w:val="28"/>
          <w:szCs w:val="28"/>
        </w:rPr>
        <w:t xml:space="preserve"> RHESSys modeling</w:t>
      </w:r>
      <w:r w:rsidR="00986A3E">
        <w:rPr>
          <w:b/>
          <w:sz w:val="28"/>
          <w:szCs w:val="28"/>
        </w:rPr>
        <w:t xml:space="preserve"> setup</w:t>
      </w:r>
    </w:p>
    <w:p w14:paraId="770DE134" w14:textId="77777777" w:rsidR="002D3966" w:rsidRDefault="002D3966">
      <w:r>
        <w:rPr>
          <w:noProof/>
        </w:rPr>
        <w:drawing>
          <wp:inline distT="0" distB="0" distL="0" distR="0" wp14:anchorId="2517DDF2" wp14:editId="1FAA6628">
            <wp:extent cx="5939790" cy="5149850"/>
            <wp:effectExtent l="0" t="0" r="3810" b="6350"/>
            <wp:docPr id="1" name="Picture 1" descr="../../../Desktop/Screen%20Shot%202017-01-20%20at%209.08.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1-20%20at%209.08.21%2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9790" cy="5149850"/>
                    </a:xfrm>
                    <a:prstGeom prst="rect">
                      <a:avLst/>
                    </a:prstGeom>
                    <a:noFill/>
                    <a:ln>
                      <a:noFill/>
                    </a:ln>
                  </pic:spPr>
                </pic:pic>
              </a:graphicData>
            </a:graphic>
          </wp:inline>
        </w:drawing>
      </w:r>
    </w:p>
    <w:p w14:paraId="3821120C" w14:textId="4CEAF1E4" w:rsidR="008F6465" w:rsidRDefault="008F6465" w:rsidP="008F6465">
      <w:pPr>
        <w:jc w:val="center"/>
      </w:pPr>
      <w:r>
        <w:t xml:space="preserve">Land Cover: NLCD </w:t>
      </w:r>
      <w:r w:rsidR="00FF6E1C">
        <w:t>(</w:t>
      </w:r>
      <w:r>
        <w:t>2011</w:t>
      </w:r>
      <w:r w:rsidR="00FF6E1C">
        <w:t>)</w:t>
      </w:r>
    </w:p>
    <w:tbl>
      <w:tblPr>
        <w:tblStyle w:val="TableGrid"/>
        <w:tblW w:w="0" w:type="auto"/>
        <w:jc w:val="center"/>
        <w:tblLook w:val="04A0" w:firstRow="1" w:lastRow="0" w:firstColumn="1" w:lastColumn="0" w:noHBand="0" w:noVBand="1"/>
      </w:tblPr>
      <w:tblGrid>
        <w:gridCol w:w="1870"/>
        <w:gridCol w:w="1100"/>
        <w:gridCol w:w="1260"/>
        <w:gridCol w:w="900"/>
        <w:gridCol w:w="1170"/>
      </w:tblGrid>
      <w:tr w:rsidR="00C325E6" w14:paraId="07120AAE" w14:textId="77777777" w:rsidTr="00C325E6">
        <w:trPr>
          <w:jc w:val="center"/>
        </w:trPr>
        <w:tc>
          <w:tcPr>
            <w:tcW w:w="1870" w:type="dxa"/>
            <w:tcBorders>
              <w:top w:val="single" w:sz="4" w:space="0" w:color="auto"/>
              <w:left w:val="nil"/>
              <w:bottom w:val="nil"/>
              <w:right w:val="nil"/>
            </w:tcBorders>
          </w:tcPr>
          <w:p w14:paraId="1C4CA270" w14:textId="286FAB19" w:rsidR="008F6465" w:rsidRPr="008F6465" w:rsidRDefault="008F6465" w:rsidP="008F6465">
            <w:pPr>
              <w:jc w:val="center"/>
              <w:rPr>
                <w:b/>
              </w:rPr>
            </w:pPr>
            <w:r w:rsidRPr="008F6465">
              <w:rPr>
                <w:b/>
              </w:rPr>
              <w:t>Vegetation Type</w:t>
            </w:r>
            <w:r w:rsidR="00C325E6" w:rsidRPr="00C325E6">
              <w:rPr>
                <w:vertAlign w:val="superscript"/>
              </w:rPr>
              <w:t>1</w:t>
            </w:r>
          </w:p>
        </w:tc>
        <w:tc>
          <w:tcPr>
            <w:tcW w:w="2360" w:type="dxa"/>
            <w:gridSpan w:val="2"/>
            <w:tcBorders>
              <w:top w:val="single" w:sz="4" w:space="0" w:color="auto"/>
              <w:left w:val="nil"/>
              <w:bottom w:val="single" w:sz="4" w:space="0" w:color="auto"/>
              <w:right w:val="nil"/>
            </w:tcBorders>
          </w:tcPr>
          <w:p w14:paraId="021E1698" w14:textId="6A93EB03" w:rsidR="008F6465" w:rsidRPr="008F6465" w:rsidRDefault="008F6465" w:rsidP="008F6465">
            <w:pPr>
              <w:jc w:val="center"/>
              <w:rPr>
                <w:b/>
              </w:rPr>
            </w:pPr>
            <w:r w:rsidRPr="008F6465">
              <w:rPr>
                <w:b/>
              </w:rPr>
              <w:t>Fraction of watershed</w:t>
            </w:r>
          </w:p>
        </w:tc>
        <w:tc>
          <w:tcPr>
            <w:tcW w:w="2070" w:type="dxa"/>
            <w:gridSpan w:val="2"/>
            <w:tcBorders>
              <w:top w:val="single" w:sz="4" w:space="0" w:color="auto"/>
              <w:left w:val="nil"/>
              <w:bottom w:val="single" w:sz="4" w:space="0" w:color="auto"/>
              <w:right w:val="nil"/>
            </w:tcBorders>
          </w:tcPr>
          <w:p w14:paraId="03E1C367" w14:textId="352C364B" w:rsidR="008F6465" w:rsidRPr="008F6465" w:rsidRDefault="008F6465" w:rsidP="008F6465">
            <w:pPr>
              <w:jc w:val="center"/>
              <w:rPr>
                <w:b/>
              </w:rPr>
            </w:pPr>
            <w:r w:rsidRPr="008F6465">
              <w:rPr>
                <w:b/>
              </w:rPr>
              <w:t>Mean canopy cover</w:t>
            </w:r>
          </w:p>
        </w:tc>
      </w:tr>
      <w:tr w:rsidR="00C325E6" w14:paraId="79BFA234" w14:textId="77777777" w:rsidTr="00C325E6">
        <w:trPr>
          <w:jc w:val="center"/>
        </w:trPr>
        <w:tc>
          <w:tcPr>
            <w:tcW w:w="1870" w:type="dxa"/>
            <w:tcBorders>
              <w:top w:val="nil"/>
              <w:left w:val="nil"/>
              <w:bottom w:val="single" w:sz="4" w:space="0" w:color="auto"/>
              <w:right w:val="nil"/>
            </w:tcBorders>
          </w:tcPr>
          <w:p w14:paraId="5A307AE5" w14:textId="0871AE97" w:rsidR="008F6465" w:rsidRDefault="008F6465" w:rsidP="002D3966"/>
        </w:tc>
        <w:tc>
          <w:tcPr>
            <w:tcW w:w="1100" w:type="dxa"/>
            <w:tcBorders>
              <w:top w:val="single" w:sz="4" w:space="0" w:color="auto"/>
              <w:left w:val="nil"/>
              <w:bottom w:val="single" w:sz="4" w:space="0" w:color="auto"/>
              <w:right w:val="nil"/>
            </w:tcBorders>
          </w:tcPr>
          <w:p w14:paraId="10E77A30" w14:textId="68213263" w:rsidR="008F6465" w:rsidRDefault="00C325E6" w:rsidP="00C325E6">
            <w:pPr>
              <w:jc w:val="center"/>
            </w:pPr>
            <w:r>
              <w:t>2001</w:t>
            </w:r>
          </w:p>
        </w:tc>
        <w:tc>
          <w:tcPr>
            <w:tcW w:w="1260" w:type="dxa"/>
            <w:tcBorders>
              <w:top w:val="single" w:sz="4" w:space="0" w:color="auto"/>
              <w:left w:val="nil"/>
              <w:bottom w:val="single" w:sz="4" w:space="0" w:color="auto"/>
              <w:right w:val="nil"/>
            </w:tcBorders>
          </w:tcPr>
          <w:p w14:paraId="1B47327F" w14:textId="2D386902" w:rsidR="008F6465" w:rsidRDefault="00C325E6" w:rsidP="00C325E6">
            <w:pPr>
              <w:jc w:val="center"/>
            </w:pPr>
            <w:r>
              <w:t>2011</w:t>
            </w:r>
          </w:p>
        </w:tc>
        <w:tc>
          <w:tcPr>
            <w:tcW w:w="900" w:type="dxa"/>
            <w:tcBorders>
              <w:top w:val="single" w:sz="4" w:space="0" w:color="auto"/>
              <w:left w:val="nil"/>
              <w:bottom w:val="single" w:sz="4" w:space="0" w:color="auto"/>
              <w:right w:val="nil"/>
            </w:tcBorders>
          </w:tcPr>
          <w:p w14:paraId="1568E850" w14:textId="68335F78" w:rsidR="008F6465" w:rsidRDefault="00C325E6" w:rsidP="00C325E6">
            <w:pPr>
              <w:jc w:val="center"/>
            </w:pPr>
            <w:r>
              <w:t>2001</w:t>
            </w:r>
          </w:p>
        </w:tc>
        <w:tc>
          <w:tcPr>
            <w:tcW w:w="1170" w:type="dxa"/>
            <w:tcBorders>
              <w:top w:val="single" w:sz="4" w:space="0" w:color="auto"/>
              <w:left w:val="nil"/>
              <w:bottom w:val="single" w:sz="4" w:space="0" w:color="auto"/>
              <w:right w:val="nil"/>
            </w:tcBorders>
          </w:tcPr>
          <w:p w14:paraId="74A5050C" w14:textId="15E27F40" w:rsidR="008F6465" w:rsidRDefault="00C325E6" w:rsidP="00C325E6">
            <w:pPr>
              <w:jc w:val="center"/>
            </w:pPr>
            <w:r>
              <w:t>2011</w:t>
            </w:r>
          </w:p>
        </w:tc>
      </w:tr>
      <w:tr w:rsidR="00C325E6" w14:paraId="796C0F28" w14:textId="77777777" w:rsidTr="00C325E6">
        <w:trPr>
          <w:jc w:val="center"/>
        </w:trPr>
        <w:tc>
          <w:tcPr>
            <w:tcW w:w="1870" w:type="dxa"/>
            <w:tcBorders>
              <w:top w:val="single" w:sz="4" w:space="0" w:color="auto"/>
              <w:left w:val="nil"/>
              <w:bottom w:val="nil"/>
              <w:right w:val="nil"/>
            </w:tcBorders>
          </w:tcPr>
          <w:p w14:paraId="47BEA70A" w14:textId="510A94A6" w:rsidR="00C325E6" w:rsidRDefault="00C325E6" w:rsidP="00C325E6">
            <w:pPr>
              <w:jc w:val="center"/>
            </w:pPr>
            <w:r>
              <w:t>Evergreen</w:t>
            </w:r>
          </w:p>
        </w:tc>
        <w:tc>
          <w:tcPr>
            <w:tcW w:w="1100" w:type="dxa"/>
            <w:tcBorders>
              <w:top w:val="single" w:sz="4" w:space="0" w:color="auto"/>
              <w:left w:val="nil"/>
              <w:bottom w:val="nil"/>
              <w:right w:val="nil"/>
            </w:tcBorders>
          </w:tcPr>
          <w:p w14:paraId="781B181A" w14:textId="1890C542" w:rsidR="00C325E6" w:rsidRDefault="00C325E6" w:rsidP="00C325E6">
            <w:pPr>
              <w:jc w:val="center"/>
            </w:pPr>
            <w:r>
              <w:t>68.6%</w:t>
            </w:r>
          </w:p>
        </w:tc>
        <w:tc>
          <w:tcPr>
            <w:tcW w:w="1260" w:type="dxa"/>
            <w:tcBorders>
              <w:top w:val="single" w:sz="4" w:space="0" w:color="auto"/>
              <w:left w:val="nil"/>
              <w:bottom w:val="nil"/>
              <w:right w:val="nil"/>
            </w:tcBorders>
          </w:tcPr>
          <w:p w14:paraId="427885BF" w14:textId="726E6098" w:rsidR="00C325E6" w:rsidRDefault="00C325E6" w:rsidP="00C325E6">
            <w:pPr>
              <w:jc w:val="center"/>
            </w:pPr>
            <w:r>
              <w:t>68.5%</w:t>
            </w:r>
          </w:p>
        </w:tc>
        <w:tc>
          <w:tcPr>
            <w:tcW w:w="900" w:type="dxa"/>
            <w:tcBorders>
              <w:top w:val="single" w:sz="4" w:space="0" w:color="auto"/>
              <w:left w:val="nil"/>
              <w:bottom w:val="nil"/>
              <w:right w:val="nil"/>
            </w:tcBorders>
          </w:tcPr>
          <w:p w14:paraId="24AFC43C" w14:textId="31280ACE" w:rsidR="00C325E6" w:rsidRDefault="00C325E6" w:rsidP="00C325E6">
            <w:pPr>
              <w:jc w:val="center"/>
            </w:pPr>
            <w:r>
              <w:t>65%</w:t>
            </w:r>
          </w:p>
        </w:tc>
        <w:tc>
          <w:tcPr>
            <w:tcW w:w="1170" w:type="dxa"/>
            <w:tcBorders>
              <w:top w:val="single" w:sz="4" w:space="0" w:color="auto"/>
              <w:left w:val="nil"/>
              <w:bottom w:val="nil"/>
              <w:right w:val="nil"/>
            </w:tcBorders>
          </w:tcPr>
          <w:p w14:paraId="0607EF18" w14:textId="525A2130" w:rsidR="00C325E6" w:rsidRDefault="00C325E6" w:rsidP="00C325E6">
            <w:pPr>
              <w:jc w:val="center"/>
            </w:pPr>
            <w:r>
              <w:t>56%</w:t>
            </w:r>
          </w:p>
        </w:tc>
      </w:tr>
      <w:tr w:rsidR="00C325E6" w14:paraId="0A5EF2F3" w14:textId="77777777" w:rsidTr="00C325E6">
        <w:trPr>
          <w:jc w:val="center"/>
        </w:trPr>
        <w:tc>
          <w:tcPr>
            <w:tcW w:w="1870" w:type="dxa"/>
            <w:tcBorders>
              <w:top w:val="nil"/>
              <w:left w:val="nil"/>
              <w:bottom w:val="single" w:sz="4" w:space="0" w:color="auto"/>
              <w:right w:val="nil"/>
            </w:tcBorders>
          </w:tcPr>
          <w:p w14:paraId="418E6E83" w14:textId="1DF57C46" w:rsidR="00C325E6" w:rsidRDefault="00C325E6" w:rsidP="00C325E6">
            <w:pPr>
              <w:jc w:val="center"/>
            </w:pPr>
            <w:r>
              <w:t>Shrub</w:t>
            </w:r>
          </w:p>
        </w:tc>
        <w:tc>
          <w:tcPr>
            <w:tcW w:w="1100" w:type="dxa"/>
            <w:tcBorders>
              <w:top w:val="nil"/>
              <w:left w:val="nil"/>
              <w:bottom w:val="single" w:sz="4" w:space="0" w:color="auto"/>
              <w:right w:val="nil"/>
            </w:tcBorders>
          </w:tcPr>
          <w:p w14:paraId="10327088" w14:textId="04EC25AF" w:rsidR="00C325E6" w:rsidRDefault="00C325E6" w:rsidP="00C325E6">
            <w:pPr>
              <w:jc w:val="center"/>
            </w:pPr>
            <w:r>
              <w:t>31.4%</w:t>
            </w:r>
          </w:p>
        </w:tc>
        <w:tc>
          <w:tcPr>
            <w:tcW w:w="1260" w:type="dxa"/>
            <w:tcBorders>
              <w:top w:val="nil"/>
              <w:left w:val="nil"/>
              <w:bottom w:val="single" w:sz="4" w:space="0" w:color="auto"/>
              <w:right w:val="nil"/>
            </w:tcBorders>
          </w:tcPr>
          <w:p w14:paraId="7A13DC2E" w14:textId="0F7CA600" w:rsidR="00C325E6" w:rsidRDefault="00C325E6" w:rsidP="00C325E6">
            <w:pPr>
              <w:jc w:val="center"/>
            </w:pPr>
            <w:r>
              <w:t>31.5%</w:t>
            </w:r>
          </w:p>
        </w:tc>
        <w:tc>
          <w:tcPr>
            <w:tcW w:w="900" w:type="dxa"/>
            <w:tcBorders>
              <w:top w:val="nil"/>
              <w:left w:val="nil"/>
              <w:bottom w:val="single" w:sz="4" w:space="0" w:color="auto"/>
              <w:right w:val="nil"/>
            </w:tcBorders>
          </w:tcPr>
          <w:p w14:paraId="66F2DB8D" w14:textId="0F5AA928" w:rsidR="00C325E6" w:rsidRDefault="00C325E6" w:rsidP="00C325E6">
            <w:pPr>
              <w:jc w:val="center"/>
            </w:pPr>
            <w:r>
              <w:t>27%</w:t>
            </w:r>
          </w:p>
        </w:tc>
        <w:tc>
          <w:tcPr>
            <w:tcW w:w="1170" w:type="dxa"/>
            <w:tcBorders>
              <w:top w:val="nil"/>
              <w:left w:val="nil"/>
              <w:bottom w:val="single" w:sz="4" w:space="0" w:color="auto"/>
              <w:right w:val="nil"/>
            </w:tcBorders>
          </w:tcPr>
          <w:p w14:paraId="0DDDA065" w14:textId="1D2E1A8E" w:rsidR="00C325E6" w:rsidRDefault="00C325E6" w:rsidP="00C325E6">
            <w:pPr>
              <w:jc w:val="center"/>
            </w:pPr>
            <w:r>
              <w:t>28%</w:t>
            </w:r>
          </w:p>
        </w:tc>
      </w:tr>
    </w:tbl>
    <w:p w14:paraId="6ECC3FBB" w14:textId="2059E4AB" w:rsidR="00C325E6" w:rsidRDefault="00C325E6" w:rsidP="00C325E6">
      <w:pPr>
        <w:spacing w:after="0" w:line="240" w:lineRule="auto"/>
        <w:ind w:left="720" w:firstLine="720"/>
        <w:rPr>
          <w:sz w:val="20"/>
          <w:szCs w:val="20"/>
        </w:rPr>
      </w:pPr>
      <w:r>
        <w:rPr>
          <w:sz w:val="20"/>
          <w:szCs w:val="20"/>
          <w:vertAlign w:val="superscript"/>
        </w:rPr>
        <w:t xml:space="preserve">   </w:t>
      </w:r>
      <w:r w:rsidRPr="00C325E6">
        <w:rPr>
          <w:sz w:val="20"/>
          <w:szCs w:val="20"/>
          <w:vertAlign w:val="superscript"/>
        </w:rPr>
        <w:t>1</w:t>
      </w:r>
      <w:r w:rsidRPr="00C325E6">
        <w:rPr>
          <w:sz w:val="20"/>
          <w:szCs w:val="20"/>
        </w:rPr>
        <w:t>Other vegetation was &lt;</w:t>
      </w:r>
      <w:r w:rsidR="002D3966" w:rsidRPr="00C325E6">
        <w:rPr>
          <w:sz w:val="20"/>
          <w:szCs w:val="20"/>
        </w:rPr>
        <w:t xml:space="preserve">1% </w:t>
      </w:r>
      <w:r w:rsidRPr="00C325E6">
        <w:rPr>
          <w:sz w:val="20"/>
          <w:szCs w:val="20"/>
        </w:rPr>
        <w:t>of total watershed area</w:t>
      </w:r>
      <w:r w:rsidR="002D3966" w:rsidRPr="00C325E6">
        <w:rPr>
          <w:sz w:val="20"/>
          <w:szCs w:val="20"/>
        </w:rPr>
        <w:t xml:space="preserve"> </w:t>
      </w:r>
      <w:r w:rsidRPr="00C325E6">
        <w:rPr>
          <w:sz w:val="20"/>
          <w:szCs w:val="20"/>
        </w:rPr>
        <w:t xml:space="preserve">and </w:t>
      </w:r>
      <w:r w:rsidR="002D3966" w:rsidRPr="00C325E6">
        <w:rPr>
          <w:sz w:val="20"/>
          <w:szCs w:val="20"/>
        </w:rPr>
        <w:t xml:space="preserve">converted to the two </w:t>
      </w:r>
    </w:p>
    <w:p w14:paraId="33C26606" w14:textId="33A63C6E" w:rsidR="002D3966" w:rsidRPr="00C325E6" w:rsidRDefault="00C325E6" w:rsidP="00C325E6">
      <w:pPr>
        <w:ind w:left="720" w:firstLine="720"/>
        <w:rPr>
          <w:sz w:val="20"/>
          <w:szCs w:val="20"/>
        </w:rPr>
      </w:pPr>
      <w:r>
        <w:rPr>
          <w:sz w:val="20"/>
          <w:szCs w:val="20"/>
        </w:rPr>
        <w:t xml:space="preserve">    </w:t>
      </w:r>
      <w:r w:rsidR="002D3966" w:rsidRPr="00C325E6">
        <w:rPr>
          <w:sz w:val="20"/>
          <w:szCs w:val="20"/>
        </w:rPr>
        <w:t>main categori</w:t>
      </w:r>
      <w:r w:rsidRPr="00C325E6">
        <w:rPr>
          <w:sz w:val="20"/>
          <w:szCs w:val="20"/>
        </w:rPr>
        <w:t>es</w:t>
      </w:r>
    </w:p>
    <w:p w14:paraId="43D0B332" w14:textId="77777777" w:rsidR="002D3966" w:rsidRDefault="002D3966"/>
    <w:p w14:paraId="2AE39FAB" w14:textId="77777777" w:rsidR="008F6465" w:rsidRDefault="008F6465">
      <w:r>
        <w:br w:type="page"/>
      </w:r>
    </w:p>
    <w:p w14:paraId="0A47391A" w14:textId="77777777" w:rsidR="00FF6E1C" w:rsidRDefault="00FF6E1C">
      <w:r>
        <w:rPr>
          <w:noProof/>
        </w:rPr>
        <w:lastRenderedPageBreak/>
        <w:drawing>
          <wp:inline distT="0" distB="0" distL="0" distR="0" wp14:anchorId="2024201B" wp14:editId="2A418C4B">
            <wp:extent cx="5947410" cy="5010785"/>
            <wp:effectExtent l="0" t="0" r="0" b="0"/>
            <wp:docPr id="6" name="Picture 6" descr="../../../Desktop/Screen%20Shot%202017-01-20%20at%2011.54.4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1-20%20at%2011.54.47%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7410" cy="5010785"/>
                    </a:xfrm>
                    <a:prstGeom prst="rect">
                      <a:avLst/>
                    </a:prstGeom>
                    <a:noFill/>
                    <a:ln>
                      <a:noFill/>
                    </a:ln>
                  </pic:spPr>
                </pic:pic>
              </a:graphicData>
            </a:graphic>
          </wp:inline>
        </w:drawing>
      </w:r>
    </w:p>
    <w:p w14:paraId="1BB03062" w14:textId="55ECB65C" w:rsidR="00FF6E1C" w:rsidRDefault="00FF6E1C" w:rsidP="009D40AD">
      <w:pPr>
        <w:jc w:val="center"/>
        <w:outlineLvl w:val="0"/>
      </w:pPr>
      <w:r>
        <w:t>Canopy Cover: NLCD (2011)</w:t>
      </w:r>
    </w:p>
    <w:p w14:paraId="513CEA28" w14:textId="77777777" w:rsidR="00FF6E1C" w:rsidRDefault="00FF6E1C" w:rsidP="00FF6E1C">
      <w:pPr>
        <w:jc w:val="center"/>
      </w:pPr>
    </w:p>
    <w:p w14:paraId="28EFD01B" w14:textId="130F71E7" w:rsidR="00FF6E1C" w:rsidRDefault="00FF6E1C">
      <w:r>
        <w:br w:type="page"/>
      </w:r>
    </w:p>
    <w:p w14:paraId="3138CC59" w14:textId="69664C6C" w:rsidR="002D3966" w:rsidRDefault="002D3966">
      <w:r>
        <w:rPr>
          <w:noProof/>
        </w:rPr>
        <w:lastRenderedPageBreak/>
        <w:drawing>
          <wp:inline distT="0" distB="0" distL="0" distR="0" wp14:anchorId="377883C0" wp14:editId="25631E50">
            <wp:extent cx="5939790" cy="5120640"/>
            <wp:effectExtent l="0" t="0" r="3810" b="10160"/>
            <wp:docPr id="3" name="Picture 3" descr="../../../Desktop/Screen%20Shot%202017-01-20%20at%209.1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1-20%20at%209.12.37%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9790" cy="5120640"/>
                    </a:xfrm>
                    <a:prstGeom prst="rect">
                      <a:avLst/>
                    </a:prstGeom>
                    <a:noFill/>
                    <a:ln>
                      <a:noFill/>
                    </a:ln>
                  </pic:spPr>
                </pic:pic>
              </a:graphicData>
            </a:graphic>
          </wp:inline>
        </w:drawing>
      </w:r>
    </w:p>
    <w:p w14:paraId="6B0431F2" w14:textId="6BC3DAC6" w:rsidR="007D345F" w:rsidRDefault="007D345F" w:rsidP="009D40AD">
      <w:pPr>
        <w:jc w:val="center"/>
        <w:outlineLvl w:val="0"/>
      </w:pPr>
      <w:r>
        <w:t>Soils</w:t>
      </w:r>
      <w:r w:rsidR="008F6465">
        <w:t xml:space="preserve"> -</w:t>
      </w:r>
      <w:r>
        <w:t xml:space="preserve"> NRCS SSURGO</w:t>
      </w:r>
    </w:p>
    <w:tbl>
      <w:tblPr>
        <w:tblStyle w:val="TableGrid"/>
        <w:tblW w:w="0" w:type="auto"/>
        <w:jc w:val="center"/>
        <w:tblLook w:val="04A0" w:firstRow="1" w:lastRow="0" w:firstColumn="1" w:lastColumn="0" w:noHBand="0" w:noVBand="1"/>
      </w:tblPr>
      <w:tblGrid>
        <w:gridCol w:w="1795"/>
        <w:gridCol w:w="2250"/>
      </w:tblGrid>
      <w:tr w:rsidR="008F6465" w14:paraId="7ECF0F28" w14:textId="77777777" w:rsidTr="008F6465">
        <w:trPr>
          <w:jc w:val="center"/>
        </w:trPr>
        <w:tc>
          <w:tcPr>
            <w:tcW w:w="1795" w:type="dxa"/>
            <w:tcBorders>
              <w:left w:val="nil"/>
              <w:bottom w:val="single" w:sz="4" w:space="0" w:color="auto"/>
              <w:right w:val="nil"/>
            </w:tcBorders>
          </w:tcPr>
          <w:p w14:paraId="17A5F57C" w14:textId="194DE104" w:rsidR="008F6465" w:rsidRPr="008F6465" w:rsidRDefault="008F6465" w:rsidP="008F6465">
            <w:pPr>
              <w:jc w:val="center"/>
              <w:rPr>
                <w:b/>
              </w:rPr>
            </w:pPr>
            <w:r w:rsidRPr="008F6465">
              <w:rPr>
                <w:b/>
              </w:rPr>
              <w:t>Soil Type</w:t>
            </w:r>
          </w:p>
        </w:tc>
        <w:tc>
          <w:tcPr>
            <w:tcW w:w="2250" w:type="dxa"/>
            <w:tcBorders>
              <w:left w:val="nil"/>
              <w:bottom w:val="single" w:sz="4" w:space="0" w:color="auto"/>
              <w:right w:val="nil"/>
            </w:tcBorders>
          </w:tcPr>
          <w:p w14:paraId="54C759DB" w14:textId="5BBE27C0" w:rsidR="008F6465" w:rsidRPr="008F6465" w:rsidRDefault="008F6465" w:rsidP="008F6465">
            <w:pPr>
              <w:jc w:val="center"/>
              <w:rPr>
                <w:b/>
              </w:rPr>
            </w:pPr>
            <w:r w:rsidRPr="008F6465">
              <w:rPr>
                <w:b/>
              </w:rPr>
              <w:t>Fraction of watershed</w:t>
            </w:r>
          </w:p>
        </w:tc>
      </w:tr>
      <w:tr w:rsidR="008F6465" w14:paraId="2E568569" w14:textId="77777777" w:rsidTr="008F6465">
        <w:trPr>
          <w:jc w:val="center"/>
        </w:trPr>
        <w:tc>
          <w:tcPr>
            <w:tcW w:w="1795" w:type="dxa"/>
            <w:tcBorders>
              <w:top w:val="single" w:sz="4" w:space="0" w:color="auto"/>
              <w:left w:val="nil"/>
              <w:bottom w:val="nil"/>
              <w:right w:val="nil"/>
            </w:tcBorders>
          </w:tcPr>
          <w:p w14:paraId="6885613F" w14:textId="2907CDAA" w:rsidR="008F6465" w:rsidRDefault="008F6465" w:rsidP="008F6465">
            <w:pPr>
              <w:jc w:val="center"/>
            </w:pPr>
            <w:r>
              <w:t>Sandy loam</w:t>
            </w:r>
          </w:p>
        </w:tc>
        <w:tc>
          <w:tcPr>
            <w:tcW w:w="2250" w:type="dxa"/>
            <w:tcBorders>
              <w:top w:val="single" w:sz="4" w:space="0" w:color="auto"/>
              <w:left w:val="nil"/>
              <w:bottom w:val="nil"/>
              <w:right w:val="nil"/>
            </w:tcBorders>
          </w:tcPr>
          <w:p w14:paraId="5FF0A77E" w14:textId="345C1DF6" w:rsidR="008F6465" w:rsidRDefault="008F6465" w:rsidP="008F6465">
            <w:pPr>
              <w:ind w:right="792"/>
              <w:jc w:val="right"/>
            </w:pPr>
            <w:r>
              <w:t>81.3%</w:t>
            </w:r>
          </w:p>
        </w:tc>
      </w:tr>
      <w:tr w:rsidR="008F6465" w14:paraId="78F3A800" w14:textId="77777777" w:rsidTr="008F6465">
        <w:trPr>
          <w:jc w:val="center"/>
        </w:trPr>
        <w:tc>
          <w:tcPr>
            <w:tcW w:w="1795" w:type="dxa"/>
            <w:tcBorders>
              <w:top w:val="nil"/>
              <w:left w:val="nil"/>
              <w:bottom w:val="nil"/>
              <w:right w:val="nil"/>
            </w:tcBorders>
          </w:tcPr>
          <w:p w14:paraId="4848D18E" w14:textId="2B69AF3A" w:rsidR="008F6465" w:rsidRDefault="008F6465" w:rsidP="008F6465">
            <w:pPr>
              <w:jc w:val="center"/>
            </w:pPr>
            <w:r>
              <w:t>Exposed bedrock</w:t>
            </w:r>
          </w:p>
        </w:tc>
        <w:tc>
          <w:tcPr>
            <w:tcW w:w="2250" w:type="dxa"/>
            <w:tcBorders>
              <w:top w:val="nil"/>
              <w:left w:val="nil"/>
              <w:bottom w:val="nil"/>
              <w:right w:val="nil"/>
            </w:tcBorders>
          </w:tcPr>
          <w:p w14:paraId="2C9C0835" w14:textId="4CF64753" w:rsidR="008F6465" w:rsidRDefault="008F6465" w:rsidP="008F6465">
            <w:pPr>
              <w:ind w:right="792"/>
              <w:jc w:val="right"/>
            </w:pPr>
            <w:r>
              <w:t>12.7%</w:t>
            </w:r>
          </w:p>
        </w:tc>
      </w:tr>
      <w:tr w:rsidR="008F6465" w14:paraId="6B89DCCC" w14:textId="77777777" w:rsidTr="008F6465">
        <w:trPr>
          <w:jc w:val="center"/>
        </w:trPr>
        <w:tc>
          <w:tcPr>
            <w:tcW w:w="1795" w:type="dxa"/>
            <w:tcBorders>
              <w:top w:val="nil"/>
              <w:left w:val="nil"/>
              <w:bottom w:val="nil"/>
              <w:right w:val="nil"/>
            </w:tcBorders>
          </w:tcPr>
          <w:p w14:paraId="36810488" w14:textId="10740DF4" w:rsidR="008F6465" w:rsidRDefault="008F6465" w:rsidP="008F6465">
            <w:pPr>
              <w:jc w:val="center"/>
            </w:pPr>
            <w:r>
              <w:t>Loam</w:t>
            </w:r>
          </w:p>
        </w:tc>
        <w:tc>
          <w:tcPr>
            <w:tcW w:w="2250" w:type="dxa"/>
            <w:tcBorders>
              <w:top w:val="nil"/>
              <w:left w:val="nil"/>
              <w:bottom w:val="nil"/>
              <w:right w:val="nil"/>
            </w:tcBorders>
          </w:tcPr>
          <w:p w14:paraId="0E97AB0D" w14:textId="1F1B16A4" w:rsidR="008F6465" w:rsidRDefault="008F6465" w:rsidP="008F6465">
            <w:pPr>
              <w:ind w:right="792"/>
              <w:jc w:val="right"/>
            </w:pPr>
            <w:r>
              <w:t>1.9%</w:t>
            </w:r>
          </w:p>
        </w:tc>
      </w:tr>
      <w:tr w:rsidR="008F6465" w14:paraId="0DE07D57" w14:textId="77777777" w:rsidTr="008F6465">
        <w:trPr>
          <w:jc w:val="center"/>
        </w:trPr>
        <w:tc>
          <w:tcPr>
            <w:tcW w:w="1795" w:type="dxa"/>
            <w:tcBorders>
              <w:top w:val="nil"/>
              <w:left w:val="nil"/>
              <w:bottom w:val="nil"/>
              <w:right w:val="nil"/>
            </w:tcBorders>
          </w:tcPr>
          <w:p w14:paraId="22E87E77" w14:textId="4F4800DD" w:rsidR="008F6465" w:rsidRDefault="008F6465" w:rsidP="008F6465">
            <w:pPr>
              <w:jc w:val="center"/>
            </w:pPr>
            <w:r>
              <w:t>Water</w:t>
            </w:r>
          </w:p>
        </w:tc>
        <w:tc>
          <w:tcPr>
            <w:tcW w:w="2250" w:type="dxa"/>
            <w:tcBorders>
              <w:top w:val="nil"/>
              <w:left w:val="nil"/>
              <w:bottom w:val="nil"/>
              <w:right w:val="nil"/>
            </w:tcBorders>
          </w:tcPr>
          <w:p w14:paraId="4C48548D" w14:textId="6D406319" w:rsidR="008F6465" w:rsidRDefault="008F6465" w:rsidP="008F6465">
            <w:pPr>
              <w:ind w:right="792"/>
              <w:jc w:val="right"/>
            </w:pPr>
            <w:r>
              <w:t>3.8%</w:t>
            </w:r>
          </w:p>
        </w:tc>
      </w:tr>
      <w:tr w:rsidR="008F6465" w14:paraId="2D290266" w14:textId="77777777" w:rsidTr="008F6465">
        <w:trPr>
          <w:jc w:val="center"/>
        </w:trPr>
        <w:tc>
          <w:tcPr>
            <w:tcW w:w="1795" w:type="dxa"/>
            <w:tcBorders>
              <w:top w:val="nil"/>
              <w:left w:val="nil"/>
              <w:bottom w:val="single" w:sz="4" w:space="0" w:color="auto"/>
              <w:right w:val="nil"/>
            </w:tcBorders>
          </w:tcPr>
          <w:p w14:paraId="78353D75" w14:textId="1855F31B" w:rsidR="008F6465" w:rsidRDefault="008F6465" w:rsidP="008F6465">
            <w:pPr>
              <w:jc w:val="center"/>
            </w:pPr>
            <w:r>
              <w:t>Loamy sand</w:t>
            </w:r>
          </w:p>
        </w:tc>
        <w:tc>
          <w:tcPr>
            <w:tcW w:w="2250" w:type="dxa"/>
            <w:tcBorders>
              <w:top w:val="nil"/>
              <w:left w:val="nil"/>
              <w:bottom w:val="single" w:sz="4" w:space="0" w:color="auto"/>
              <w:right w:val="nil"/>
            </w:tcBorders>
          </w:tcPr>
          <w:p w14:paraId="2D839CF4" w14:textId="5A26A7E6" w:rsidR="008F6465" w:rsidRDefault="008F6465" w:rsidP="008F6465">
            <w:pPr>
              <w:ind w:right="792"/>
              <w:jc w:val="right"/>
            </w:pPr>
            <w:r>
              <w:t>0.3%</w:t>
            </w:r>
          </w:p>
        </w:tc>
      </w:tr>
    </w:tbl>
    <w:p w14:paraId="7E9C534B" w14:textId="77777777" w:rsidR="008F6465" w:rsidRDefault="008F6465"/>
    <w:p w14:paraId="1AFCF2EC" w14:textId="77777777" w:rsidR="008B6C24" w:rsidRDefault="008B6C24"/>
    <w:p w14:paraId="750011B0" w14:textId="77777777" w:rsidR="009419A7" w:rsidRDefault="009419A7"/>
    <w:p w14:paraId="1EB3717E" w14:textId="77777777" w:rsidR="00B63AB5" w:rsidRDefault="00B63AB5">
      <w:r>
        <w:br w:type="page"/>
      </w:r>
    </w:p>
    <w:p w14:paraId="00B76824" w14:textId="77777777" w:rsidR="008F6465" w:rsidRDefault="008F6465" w:rsidP="008F6465">
      <w:r>
        <w:rPr>
          <w:noProof/>
        </w:rPr>
        <w:lastRenderedPageBreak/>
        <w:drawing>
          <wp:inline distT="0" distB="0" distL="0" distR="0" wp14:anchorId="21E62DA1" wp14:editId="1671483E">
            <wp:extent cx="5939790" cy="4718050"/>
            <wp:effectExtent l="0" t="0" r="3810" b="6350"/>
            <wp:docPr id="2" name="Picture 2" descr="../../../Desktop/Screen%20Shot%202017-01-20%20at%209.14.5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1-20%20at%209.14.58%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4718050"/>
                    </a:xfrm>
                    <a:prstGeom prst="rect">
                      <a:avLst/>
                    </a:prstGeom>
                    <a:noFill/>
                    <a:ln>
                      <a:noFill/>
                    </a:ln>
                  </pic:spPr>
                </pic:pic>
              </a:graphicData>
            </a:graphic>
          </wp:inline>
        </w:drawing>
      </w:r>
    </w:p>
    <w:p w14:paraId="68EF14B5" w14:textId="77777777" w:rsidR="00556F32" w:rsidRDefault="00556F32" w:rsidP="008F6465"/>
    <w:p w14:paraId="36FA43E3" w14:textId="3F208EDD" w:rsidR="00556F32" w:rsidRDefault="00556F32" w:rsidP="009D40AD">
      <w:pPr>
        <w:jc w:val="center"/>
        <w:outlineLvl w:val="0"/>
      </w:pPr>
      <w:r>
        <w:t>USGS 1/3 Arc-second (30 meter resolution) DEM</w:t>
      </w:r>
    </w:p>
    <w:tbl>
      <w:tblPr>
        <w:tblStyle w:val="TableGrid"/>
        <w:tblW w:w="0" w:type="auto"/>
        <w:jc w:val="center"/>
        <w:tblLook w:val="04A0" w:firstRow="1" w:lastRow="0" w:firstColumn="1" w:lastColumn="0" w:noHBand="0" w:noVBand="1"/>
      </w:tblPr>
      <w:tblGrid>
        <w:gridCol w:w="1741"/>
        <w:gridCol w:w="2754"/>
      </w:tblGrid>
      <w:tr w:rsidR="009D407F" w14:paraId="6A9F149B" w14:textId="77777777" w:rsidTr="009D407F">
        <w:trPr>
          <w:jc w:val="center"/>
        </w:trPr>
        <w:tc>
          <w:tcPr>
            <w:tcW w:w="1741" w:type="dxa"/>
          </w:tcPr>
          <w:p w14:paraId="3FF325BD" w14:textId="348093AA" w:rsidR="00556F32" w:rsidRDefault="00556F32" w:rsidP="008F6465">
            <w:r>
              <w:t>Watershed area</w:t>
            </w:r>
          </w:p>
        </w:tc>
        <w:tc>
          <w:tcPr>
            <w:tcW w:w="2754" w:type="dxa"/>
          </w:tcPr>
          <w:p w14:paraId="6DFBA969" w14:textId="7B12EECB" w:rsidR="00556F32" w:rsidRDefault="00556F32" w:rsidP="008F6465">
            <w:r>
              <w:t>97.5 km</w:t>
            </w:r>
            <w:r w:rsidRPr="007F395C">
              <w:rPr>
                <w:vertAlign w:val="superscript"/>
              </w:rPr>
              <w:t>2</w:t>
            </w:r>
          </w:p>
        </w:tc>
      </w:tr>
      <w:tr w:rsidR="009D407F" w14:paraId="234A91C3" w14:textId="77777777" w:rsidTr="009D407F">
        <w:trPr>
          <w:jc w:val="center"/>
        </w:trPr>
        <w:tc>
          <w:tcPr>
            <w:tcW w:w="1741" w:type="dxa"/>
          </w:tcPr>
          <w:p w14:paraId="73E67B10" w14:textId="6F6DD41E" w:rsidR="00556F32" w:rsidRDefault="00556F32" w:rsidP="008F6465">
            <w:r>
              <w:t>Elevation range</w:t>
            </w:r>
          </w:p>
        </w:tc>
        <w:tc>
          <w:tcPr>
            <w:tcW w:w="2754" w:type="dxa"/>
          </w:tcPr>
          <w:p w14:paraId="6C0BFF35" w14:textId="1263564A" w:rsidR="00556F32" w:rsidRDefault="00556F32" w:rsidP="008F6465">
            <w:r>
              <w:t>1592-2739 m</w:t>
            </w:r>
          </w:p>
        </w:tc>
      </w:tr>
      <w:tr w:rsidR="009D407F" w14:paraId="1A97ACA1" w14:textId="77777777" w:rsidTr="009D407F">
        <w:trPr>
          <w:jc w:val="center"/>
        </w:trPr>
        <w:tc>
          <w:tcPr>
            <w:tcW w:w="1741" w:type="dxa"/>
          </w:tcPr>
          <w:p w14:paraId="7EC6A2E7" w14:textId="5A9DE06A" w:rsidR="00556F32" w:rsidRDefault="00556F32" w:rsidP="008F6465">
            <w:r>
              <w:t>Basin outlet</w:t>
            </w:r>
          </w:p>
        </w:tc>
        <w:tc>
          <w:tcPr>
            <w:tcW w:w="2754" w:type="dxa"/>
          </w:tcPr>
          <w:p w14:paraId="5B5A18B3" w14:textId="77777777" w:rsidR="009D407F" w:rsidRDefault="00556F32" w:rsidP="008F6465">
            <w:r>
              <w:t xml:space="preserve">4334025 N, 723650 E </w:t>
            </w:r>
          </w:p>
          <w:p w14:paraId="2564798C" w14:textId="2A727B59" w:rsidR="00556F32" w:rsidRDefault="00556F32" w:rsidP="008F6465">
            <w:r>
              <w:t>(UTM 10N, NAD83, WGS84)</w:t>
            </w:r>
          </w:p>
        </w:tc>
      </w:tr>
    </w:tbl>
    <w:p w14:paraId="2E4AC603" w14:textId="77777777" w:rsidR="008F6465" w:rsidRDefault="008F6465">
      <w:r>
        <w:br w:type="page"/>
      </w:r>
    </w:p>
    <w:p w14:paraId="41C3F6D4" w14:textId="77777777" w:rsidR="005627F6" w:rsidRDefault="005627F6">
      <w:r>
        <w:rPr>
          <w:noProof/>
        </w:rPr>
        <w:lastRenderedPageBreak/>
        <w:drawing>
          <wp:inline distT="0" distB="0" distL="0" distR="0" wp14:anchorId="6BCC6350" wp14:editId="552B8840">
            <wp:extent cx="5939790" cy="5083810"/>
            <wp:effectExtent l="0" t="0" r="3810" b="0"/>
            <wp:docPr id="7" name="Picture 7" descr="../../../Desktop/Screen%20Shot%202017-01-20%20at%201.36.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7-01-20%20at%201.36.37%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5083810"/>
                    </a:xfrm>
                    <a:prstGeom prst="rect">
                      <a:avLst/>
                    </a:prstGeom>
                    <a:noFill/>
                    <a:ln>
                      <a:noFill/>
                    </a:ln>
                  </pic:spPr>
                </pic:pic>
              </a:graphicData>
            </a:graphic>
          </wp:inline>
        </w:drawing>
      </w:r>
    </w:p>
    <w:p w14:paraId="7128829E" w14:textId="77777777" w:rsidR="005627F6" w:rsidRDefault="005627F6" w:rsidP="009D40AD">
      <w:pPr>
        <w:outlineLvl w:val="0"/>
      </w:pPr>
      <w:r>
        <w:t>Model 1 - coarse scale</w:t>
      </w:r>
    </w:p>
    <w:p w14:paraId="2FD6DE1A" w14:textId="3EAEAE34" w:rsidR="005627F6" w:rsidRDefault="005627F6">
      <w:r>
        <w:t>~1000 individual modeling units, takes about 10 minutes to run 38 years (2 year spinup + 1980-2015)</w:t>
      </w:r>
    </w:p>
    <w:p w14:paraId="7FAE9FD9" w14:textId="06C9C017" w:rsidR="005627F6" w:rsidRDefault="005627F6">
      <w:r>
        <w:t>Advantages: fast run time, likely detailed enough for our data/uses, probably similar to SWAT Model HRU scale</w:t>
      </w:r>
      <w:r w:rsidR="009D40AD">
        <w:t xml:space="preserve"> (although I did not specify land use/soil combos like SWAT does)</w:t>
      </w:r>
    </w:p>
    <w:p w14:paraId="2481885F" w14:textId="0F1E3A9D" w:rsidR="005627F6" w:rsidRDefault="005627F6">
      <w:r>
        <w:t>Status: Initial spin-up completed - 10 sequential runs (380 years) to stabilize Carbon, Nitrogen, &amp; H2O values. Next step: calibration (starting with 500 random parameterizations).</w:t>
      </w:r>
    </w:p>
    <w:p w14:paraId="01AABF2C" w14:textId="4F123A97" w:rsidR="005627F6" w:rsidRDefault="005627F6">
      <w:r>
        <w:br w:type="page"/>
      </w:r>
      <w:r>
        <w:rPr>
          <w:noProof/>
        </w:rPr>
        <w:lastRenderedPageBreak/>
        <w:drawing>
          <wp:inline distT="0" distB="0" distL="0" distR="0" wp14:anchorId="46B3EF36" wp14:editId="6671E5DE">
            <wp:extent cx="5939790" cy="4886325"/>
            <wp:effectExtent l="0" t="0" r="3810" b="0"/>
            <wp:docPr id="8" name="Picture 8" descr="../../../Desktop/Screen%20Shot%202017-01-20%20at%201.38.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7-01-20%20at%201.38.17%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4886325"/>
                    </a:xfrm>
                    <a:prstGeom prst="rect">
                      <a:avLst/>
                    </a:prstGeom>
                    <a:noFill/>
                    <a:ln>
                      <a:noFill/>
                    </a:ln>
                  </pic:spPr>
                </pic:pic>
              </a:graphicData>
            </a:graphic>
          </wp:inline>
        </w:drawing>
      </w:r>
    </w:p>
    <w:p w14:paraId="58142858" w14:textId="067742AB" w:rsidR="00F06680" w:rsidRDefault="005627F6" w:rsidP="009D40AD">
      <w:pPr>
        <w:outlineLvl w:val="0"/>
      </w:pPr>
      <w:r>
        <w:t>Model 2 - Fine Scale</w:t>
      </w:r>
    </w:p>
    <w:p w14:paraId="5538FE0E" w14:textId="26BB7C58" w:rsidR="005627F6" w:rsidRDefault="005627F6">
      <w:r>
        <w:t>~ 100,000 individual modeling units, takes about 12 hours to run 38 years</w:t>
      </w:r>
    </w:p>
    <w:p w14:paraId="6FCD934A" w14:textId="761E6305" w:rsidR="009D40AD" w:rsidRDefault="009D40AD">
      <w:r>
        <w:t>Advantages: May be able to directly transfer calibration from my previous American River modeling</w:t>
      </w:r>
    </w:p>
    <w:p w14:paraId="15BB5368" w14:textId="2B7BE099" w:rsidR="005627F6" w:rsidRDefault="009D407F">
      <w:r>
        <w:t xml:space="preserve">Status: Spin-up is running now, ~40% complete and should be done by Tuesday 1/24 </w:t>
      </w:r>
    </w:p>
    <w:p w14:paraId="450112BF" w14:textId="77777777" w:rsidR="005627F6" w:rsidRDefault="005627F6">
      <w:r>
        <w:br w:type="page"/>
      </w:r>
    </w:p>
    <w:p w14:paraId="6515BF9E" w14:textId="3650635F" w:rsidR="002D3966" w:rsidRDefault="002D3966" w:rsidP="009D40AD">
      <w:pPr>
        <w:jc w:val="center"/>
        <w:outlineLvl w:val="0"/>
      </w:pPr>
      <w:r>
        <w:lastRenderedPageBreak/>
        <w:t>Meteorological input</w:t>
      </w:r>
    </w:p>
    <w:p w14:paraId="39A09DA8" w14:textId="74BC6B07" w:rsidR="002D3966" w:rsidRDefault="00AF7498">
      <w:r>
        <w:rPr>
          <w:noProof/>
        </w:rPr>
        <w:drawing>
          <wp:inline distT="0" distB="0" distL="0" distR="0" wp14:anchorId="48CD4584" wp14:editId="66AD818C">
            <wp:extent cx="5486400" cy="3657600"/>
            <wp:effectExtent l="0" t="0" r="0" b="0"/>
            <wp:docPr id="5" name="Picture 5" descr="daymet_sq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ymet_sqv.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A8F0259" w14:textId="77777777" w:rsidR="009D407F" w:rsidRDefault="009D407F" w:rsidP="009D407F">
      <w:r>
        <w:t>DAYMET daily precip, tmin, tmax for pixel (1-km resolution) that overlaps the Squaw Valley met station (CDEC Station: SQV, 2554 m elevation) for 1980-2015. Could potentially input gridded met (~100 pixels).</w:t>
      </w:r>
    </w:p>
    <w:p w14:paraId="04F2C387" w14:textId="77777777" w:rsidR="009D407F" w:rsidRDefault="009D407F" w:rsidP="009D407F"/>
    <w:p w14:paraId="7043BC60" w14:textId="0C24FD66" w:rsidR="009D407F" w:rsidRDefault="009D407F" w:rsidP="009D407F">
      <w:r>
        <w:t>The Squaw Valley met station has a lot of missing data, and needs a lot of processing. Will compare daily values between the two methods when I’ve completed QA on the data.</w:t>
      </w:r>
    </w:p>
    <w:p w14:paraId="7B62E6B9" w14:textId="77777777" w:rsidR="00AF7498" w:rsidRDefault="00AF7498"/>
    <w:p w14:paraId="009EF23E" w14:textId="77777777" w:rsidR="00AF7498" w:rsidRDefault="00AF7498">
      <w:r>
        <w:br w:type="page"/>
      </w:r>
    </w:p>
    <w:p w14:paraId="61CCFCE9" w14:textId="1C3A38BA" w:rsidR="009419A7" w:rsidRDefault="009419A7">
      <w:r>
        <w:lastRenderedPageBreak/>
        <w:t>Middle Fork American River USGS Gage below French Meadows Reservoir (USGS 11427500)</w:t>
      </w:r>
    </w:p>
    <w:p w14:paraId="3B57FFA0" w14:textId="77777777" w:rsidR="009419A7" w:rsidRDefault="007852F1">
      <w:r>
        <w:pict w14:anchorId="668EB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25pt;height:349.1pt">
            <v:imagedata r:id="rId12" o:title="Screen Shot 2017-01-18 at 8.33"/>
          </v:shape>
        </w:pict>
      </w:r>
    </w:p>
    <w:p w14:paraId="3650C689" w14:textId="6C6F1A68" w:rsidR="009D407F" w:rsidRDefault="009D407F" w:rsidP="009D407F">
      <w:r>
        <w:t>Daily discharge (1952-2016). Dam was built starting December 1964, so reservoir-free discharge data is 1952-1964. Dam wasn’t completed until 1966 (can you tell from the hydrograph?!?!), but refraining from using 1965-66 in case the stream was disturbed during construction.</w:t>
      </w:r>
    </w:p>
    <w:p w14:paraId="39F67FA8" w14:textId="77777777" w:rsidR="002D3966" w:rsidRDefault="002D3966"/>
    <w:p w14:paraId="408C2467" w14:textId="77777777" w:rsidR="002D3966" w:rsidRDefault="002D3966">
      <w:r>
        <w:br w:type="page"/>
      </w:r>
    </w:p>
    <w:p w14:paraId="22B33B5B" w14:textId="05963F67" w:rsidR="00CA743B" w:rsidRDefault="002D3966" w:rsidP="009D40AD">
      <w:pPr>
        <w:jc w:val="center"/>
        <w:outlineLvl w:val="0"/>
      </w:pPr>
      <w:r>
        <w:lastRenderedPageBreak/>
        <w:t>Flow duration curve comparison</w:t>
      </w:r>
    </w:p>
    <w:p w14:paraId="70A3E25B" w14:textId="40056D8C" w:rsidR="00CA743B" w:rsidRDefault="00CA743B">
      <w:r>
        <w:rPr>
          <w:noProof/>
        </w:rPr>
        <w:drawing>
          <wp:inline distT="0" distB="0" distL="0" distR="0" wp14:anchorId="2B487831" wp14:editId="74C45329">
            <wp:extent cx="5943600" cy="3346450"/>
            <wp:effectExtent l="0" t="0" r="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54E703" w14:textId="38E6662C" w:rsidR="009D407F" w:rsidRDefault="009D407F" w:rsidP="008E66D4">
      <w:r>
        <w:t xml:space="preserve">A first thought on how to calibrate the streamflow is to compare FDC’s for the pre-reservoir gage period and the modeled discharge period. </w:t>
      </w:r>
    </w:p>
    <w:p w14:paraId="0E75555D" w14:textId="77777777" w:rsidR="008E66D4" w:rsidRDefault="008E66D4" w:rsidP="008E66D4">
      <w:r>
        <w:t>USGS gage: 1952-1964</w:t>
      </w:r>
    </w:p>
    <w:p w14:paraId="465880E4" w14:textId="019DF9B7" w:rsidR="008E66D4" w:rsidRDefault="008E66D4" w:rsidP="008E66D4">
      <w:r>
        <w:t>RHESSys uncalibrated output</w:t>
      </w:r>
      <w:r w:rsidR="005627F6">
        <w:t xml:space="preserve"> (Model 1)</w:t>
      </w:r>
      <w:r>
        <w:t>: 1980-2015</w:t>
      </w:r>
    </w:p>
    <w:p w14:paraId="1F014308" w14:textId="62C3637A" w:rsidR="004943D9" w:rsidRDefault="004943D9">
      <w:r>
        <w:br w:type="page"/>
      </w:r>
    </w:p>
    <w:p w14:paraId="7CCC3A46" w14:textId="21A521D3" w:rsidR="008E66D4" w:rsidRDefault="004943D9">
      <w:r>
        <w:lastRenderedPageBreak/>
        <w:t>Calibration</w:t>
      </w:r>
    </w:p>
    <w:p w14:paraId="65A05B06" w14:textId="3A74AABA" w:rsidR="004943D9" w:rsidRDefault="004943D9">
      <w:r>
        <w:t>Flow duration curves of a stream with at least 5 years of daily data represent a given stream better than any regional FDC method</w:t>
      </w:r>
      <w:r>
        <w:fldChar w:fldCharType="begin" w:fldLock="1"/>
      </w:r>
      <w:r>
        <w:instrText>ADDIN CSL_CITATION { "citationItems" : [ { "id" : "ITEM-1", "itemData" : { "DOI" : "10.1016/j.advwatres.2004.08.005", "ISBN" : "0309-1708", "ISSN" : "03091708", "abstract" : "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 "author" : [ { "dropping-particle" : "", "family" : "Castellarin", "given" : "Attilio", "non-dropping-particle" : "", "parse-names" : false, "suffix" : "" }, { "dropping-particle" : "", "family" : "Galeati", "given" : "Giorgio", "non-dropping-particle" : "", "parse-names" : false, "suffix" : "" }, { "dropping-particle" : "", "family" : "Brandimarte", "given" : "Luigia", "non-dropping-particle" : "", "parse-names" : false, "suffix" : "" }, { "dropping-particle" : "", "family" : "Montanari", "given" : "Alberto", "non-dropping-particle" : "", "parse-names" : false, "suffix" : "" }, { "dropping-particle" : "", "family" : "Brath", "given" : "Armando", "non-dropping-particle" : "", "parse-names" : false, "suffix" : "" } ], "container-title" : "Advances in Water Resources", "id" : "ITEM-1", "issue" : "10", "issued" : { "date-parts" : [ [ "2004" ] ] }, "page" : "953-965", "title" : "Regional flow-duration curves: Reliability for ungauged basins", "type" : "article-journal", "volume" : "27" }, "uris" : [ "http://www.mendeley.com/documents/?uuid=82307f15-c4f0-4af1-9d42-f5c0ba071644"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4943D9">
        <w:rPr>
          <w:noProof/>
          <w:vertAlign w:val="superscript"/>
        </w:rPr>
        <w:t>1</w:t>
      </w:r>
      <w:r>
        <w:fldChar w:fldCharType="end"/>
      </w:r>
      <w:r>
        <w:t>.</w:t>
      </w:r>
    </w:p>
    <w:p w14:paraId="5FC92968" w14:textId="2F70057B" w:rsidR="004943D9" w:rsidRDefault="00434F92">
      <w:r>
        <w:rPr>
          <w:noProof/>
        </w:rPr>
        <w:drawing>
          <wp:inline distT="0" distB="0" distL="0" distR="0" wp14:anchorId="5F96ABF6" wp14:editId="5D981BD1">
            <wp:extent cx="5943600" cy="5943600"/>
            <wp:effectExtent l="0" t="0" r="0" b="0"/>
            <wp:docPr id="12" name="Picture 12" descr="pdf_gage_si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df_gage_sim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6744B21" w14:textId="43269B6A" w:rsidR="00434F92" w:rsidRDefault="00434F92">
      <w:r>
        <w:t>Flow duration curves for the top 10 simulations as calculate by Nash-Sutcliffe Efficiency (NSE&gt;0.99).</w:t>
      </w:r>
    </w:p>
    <w:p w14:paraId="76730E6C" w14:textId="77777777" w:rsidR="00434F92" w:rsidRDefault="00434F92"/>
    <w:p w14:paraId="7E4B50DC" w14:textId="36A57D33" w:rsidR="004943D9" w:rsidRDefault="004943D9" w:rsidP="00B64F53">
      <w:pPr>
        <w:jc w:val="center"/>
      </w:pPr>
    </w:p>
    <w:p w14:paraId="3E59A14E" w14:textId="0F8E157D" w:rsidR="004943D9" w:rsidRDefault="004943D9"/>
    <w:p w14:paraId="7316B0B2" w14:textId="77777777" w:rsidR="00434F92" w:rsidRDefault="00434F92"/>
    <w:p w14:paraId="4885A376" w14:textId="255A665D" w:rsidR="00434F92" w:rsidRDefault="00434F92">
      <w:r>
        <w:rPr>
          <w:noProof/>
        </w:rPr>
        <w:lastRenderedPageBreak/>
        <w:drawing>
          <wp:inline distT="0" distB="0" distL="0" distR="0" wp14:anchorId="3CDD0A9D" wp14:editId="62A9C0E8">
            <wp:extent cx="5943600" cy="5943600"/>
            <wp:effectExtent l="0" t="0" r="0" b="0"/>
            <wp:docPr id="14" name="Picture 14" descr="nse_si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se_sim.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9DCB704" w14:textId="77777777" w:rsidR="00434F92" w:rsidRDefault="00434F92"/>
    <w:p w14:paraId="3365E36E" w14:textId="14A1C47E" w:rsidR="00434F92" w:rsidRDefault="00434F92">
      <w:r>
        <w:t>Distribution of streamflow Nash-Sutcliffe Efficiency with the range of calibration parameters used for optimization.</w:t>
      </w:r>
    </w:p>
    <w:p w14:paraId="6C5321CA" w14:textId="60AE5D1B" w:rsidR="00B64F53" w:rsidRDefault="00434F92">
      <w:r>
        <w:rPr>
          <w:noProof/>
        </w:rPr>
        <w:lastRenderedPageBreak/>
        <w:drawing>
          <wp:inline distT="0" distB="0" distL="0" distR="0" wp14:anchorId="2A866C3B" wp14:editId="334106CB">
            <wp:extent cx="5943600" cy="5943600"/>
            <wp:effectExtent l="0" t="0" r="0" b="0"/>
            <wp:docPr id="13" name="Picture 13" descr="lognse_si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nse_sim.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C36B9F7" w14:textId="77777777" w:rsidR="00434F92" w:rsidRDefault="00434F92"/>
    <w:p w14:paraId="27673BBC" w14:textId="3E6B50B9" w:rsidR="00434F92" w:rsidRDefault="00434F92" w:rsidP="00434F92">
      <w:r>
        <w:t>Distribution of log-streamflow Nash-Sutcliffe Efficiency with the range of calibration parameters used for optimization.</w:t>
      </w:r>
    </w:p>
    <w:p w14:paraId="7A88F472" w14:textId="77777777" w:rsidR="00434F92" w:rsidRDefault="00434F92"/>
    <w:p w14:paraId="352C486D" w14:textId="77777777" w:rsidR="005F44D9" w:rsidRDefault="005F44D9"/>
    <w:p w14:paraId="4C4430E7" w14:textId="6941AF14" w:rsidR="00B64F53" w:rsidRDefault="005F44D9">
      <w:r>
        <w:rPr>
          <w:noProof/>
        </w:rPr>
        <w:lastRenderedPageBreak/>
        <w:drawing>
          <wp:inline distT="0" distB="0" distL="0" distR="0" wp14:anchorId="616E3AA8" wp14:editId="31035E34">
            <wp:extent cx="5939790" cy="4349750"/>
            <wp:effectExtent l="0" t="0" r="3810" b="0"/>
            <wp:docPr id="15" name="Picture 15" descr="../../../Desktop/Screen%20Shot%202017-02-01%20at%209.42.5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2-01%20at%209.42.59%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4349750"/>
                    </a:xfrm>
                    <a:prstGeom prst="rect">
                      <a:avLst/>
                    </a:prstGeom>
                    <a:noFill/>
                    <a:ln>
                      <a:noFill/>
                    </a:ln>
                  </pic:spPr>
                </pic:pic>
              </a:graphicData>
            </a:graphic>
          </wp:inline>
        </w:drawing>
      </w:r>
    </w:p>
    <w:p w14:paraId="6F14E4C2" w14:textId="52291D52" w:rsidR="00B64F53" w:rsidRDefault="007852F1">
      <w:r>
        <w:t xml:space="preserve">FDC results from calibrated headwater parameters (snamp1-6) and USGS Gage. Low flows are </w:t>
      </w:r>
      <w:bookmarkStart w:id="0" w:name="_GoBack"/>
      <w:bookmarkEnd w:id="0"/>
      <w:r>
        <w:t>not well represented.</w:t>
      </w:r>
    </w:p>
    <w:p w14:paraId="58DB2251" w14:textId="69C06952" w:rsidR="004943D9" w:rsidRDefault="004943D9">
      <w:r>
        <w:br w:type="page"/>
      </w:r>
    </w:p>
    <w:p w14:paraId="369FAFFE" w14:textId="6831E276" w:rsidR="004943D9" w:rsidRDefault="004943D9" w:rsidP="004943D9">
      <w:pPr>
        <w:widowControl w:val="0"/>
        <w:autoSpaceDE w:val="0"/>
        <w:autoSpaceDN w:val="0"/>
        <w:adjustRightInd w:val="0"/>
        <w:spacing w:line="240" w:lineRule="auto"/>
        <w:ind w:left="640" w:hanging="640"/>
      </w:pPr>
      <w:r>
        <w:lastRenderedPageBreak/>
        <w:t>References</w:t>
      </w:r>
    </w:p>
    <w:p w14:paraId="62DA8767" w14:textId="61AFF6E6" w:rsidR="004943D9" w:rsidRPr="004943D9" w:rsidRDefault="004943D9" w:rsidP="004943D9">
      <w:pPr>
        <w:widowControl w:val="0"/>
        <w:autoSpaceDE w:val="0"/>
        <w:autoSpaceDN w:val="0"/>
        <w:adjustRightInd w:val="0"/>
        <w:spacing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Pr="004943D9">
        <w:rPr>
          <w:rFonts w:ascii="Calibri" w:hAnsi="Calibri" w:cs="Times New Roman"/>
          <w:noProof/>
          <w:szCs w:val="24"/>
        </w:rPr>
        <w:t>1.</w:t>
      </w:r>
      <w:r w:rsidRPr="004943D9">
        <w:rPr>
          <w:rFonts w:ascii="Calibri" w:hAnsi="Calibri" w:cs="Times New Roman"/>
          <w:noProof/>
          <w:szCs w:val="24"/>
        </w:rPr>
        <w:tab/>
        <w:t xml:space="preserve">Castellarin, A., Galeati, G., Brandimarte, L., Montanari, A. &amp; Brath, A. Regional flow-duration curves: Reliability for ungauged basins. </w:t>
      </w:r>
      <w:r w:rsidRPr="004943D9">
        <w:rPr>
          <w:rFonts w:ascii="Calibri" w:hAnsi="Calibri" w:cs="Times New Roman"/>
          <w:i/>
          <w:iCs/>
          <w:noProof/>
          <w:szCs w:val="24"/>
        </w:rPr>
        <w:t>Adv. Water Resour.</w:t>
      </w:r>
      <w:r w:rsidRPr="004943D9">
        <w:rPr>
          <w:rFonts w:ascii="Calibri" w:hAnsi="Calibri" w:cs="Times New Roman"/>
          <w:noProof/>
          <w:szCs w:val="24"/>
        </w:rPr>
        <w:t xml:space="preserve"> </w:t>
      </w:r>
      <w:r w:rsidRPr="004943D9">
        <w:rPr>
          <w:rFonts w:ascii="Calibri" w:hAnsi="Calibri" w:cs="Times New Roman"/>
          <w:b/>
          <w:bCs/>
          <w:noProof/>
          <w:szCs w:val="24"/>
        </w:rPr>
        <w:t>27,</w:t>
      </w:r>
      <w:r w:rsidRPr="004943D9">
        <w:rPr>
          <w:rFonts w:ascii="Calibri" w:hAnsi="Calibri" w:cs="Times New Roman"/>
          <w:noProof/>
          <w:szCs w:val="24"/>
        </w:rPr>
        <w:t xml:space="preserve"> 953–965 (2004).</w:t>
      </w:r>
    </w:p>
    <w:p w14:paraId="15955E36" w14:textId="5671B71E" w:rsidR="004943D9" w:rsidRDefault="004943D9">
      <w:r>
        <w:fldChar w:fldCharType="end"/>
      </w:r>
    </w:p>
    <w:sectPr w:rsidR="004943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42BD"/>
    <w:rsid w:val="00082C08"/>
    <w:rsid w:val="002C4BFF"/>
    <w:rsid w:val="002D3966"/>
    <w:rsid w:val="00434F92"/>
    <w:rsid w:val="004943D9"/>
    <w:rsid w:val="00556F32"/>
    <w:rsid w:val="005627F6"/>
    <w:rsid w:val="005F44D9"/>
    <w:rsid w:val="007576B0"/>
    <w:rsid w:val="007852F1"/>
    <w:rsid w:val="007D345F"/>
    <w:rsid w:val="007F395C"/>
    <w:rsid w:val="008B6C24"/>
    <w:rsid w:val="008E66D4"/>
    <w:rsid w:val="008F6465"/>
    <w:rsid w:val="009419A7"/>
    <w:rsid w:val="00986A3E"/>
    <w:rsid w:val="009D407F"/>
    <w:rsid w:val="009D40AD"/>
    <w:rsid w:val="00AF7498"/>
    <w:rsid w:val="00AF75E8"/>
    <w:rsid w:val="00B63AB5"/>
    <w:rsid w:val="00B64F53"/>
    <w:rsid w:val="00C13AB6"/>
    <w:rsid w:val="00C325E6"/>
    <w:rsid w:val="00CA743B"/>
    <w:rsid w:val="00CC4284"/>
    <w:rsid w:val="00DF42BD"/>
    <w:rsid w:val="00F06680"/>
    <w:rsid w:val="00F858DA"/>
    <w:rsid w:val="00F9644F"/>
    <w:rsid w:val="00FF6E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E53D4"/>
  <w15:chartTrackingRefBased/>
  <w15:docId w15:val="{9BC9D04E-6218-43AE-A21C-A36CB80BA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64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image" Target="media/image8.png"/><Relationship Id="rId13" Type="http://schemas.openxmlformats.org/officeDocument/2006/relationships/chart" Target="charts/chart1.xml"/><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phils\Dropbox\Phil\Bryant_etal\frm_usgs_gag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185863394983"/>
          <c:y val="0.044750430292599"/>
          <c:w val="0.779368400170909"/>
          <c:h val="0.787412416821391"/>
        </c:manualLayout>
      </c:layout>
      <c:scatterChart>
        <c:scatterStyle val="lineMarker"/>
        <c:varyColors val="0"/>
        <c:ser>
          <c:idx val="0"/>
          <c:order val="0"/>
          <c:tx>
            <c:v>USGS</c:v>
          </c:tx>
          <c:spPr>
            <a:ln w="25400">
              <a:solidFill>
                <a:schemeClr val="accent1"/>
              </a:solidFill>
            </a:ln>
          </c:spPr>
          <c:marker>
            <c:symbol val="none"/>
          </c:marker>
          <c:xVal>
            <c:numRef>
              <c:f>Sheet3!$D$2:$D$4750</c:f>
              <c:numCache>
                <c:formatCode>0%</c:formatCode>
                <c:ptCount val="4749"/>
                <c:pt idx="0">
                  <c:v>0.000210570646451885</c:v>
                </c:pt>
                <c:pt idx="1">
                  <c:v>0.000421141292903769</c:v>
                </c:pt>
                <c:pt idx="2">
                  <c:v>0.000631711939355654</c:v>
                </c:pt>
                <c:pt idx="3">
                  <c:v>0.000842282585807538</c:v>
                </c:pt>
                <c:pt idx="4">
                  <c:v>0.00105285323225942</c:v>
                </c:pt>
                <c:pt idx="5">
                  <c:v>0.00126342387871131</c:v>
                </c:pt>
                <c:pt idx="6">
                  <c:v>0.00147399452516319</c:v>
                </c:pt>
                <c:pt idx="7">
                  <c:v>0.00168456517161508</c:v>
                </c:pt>
                <c:pt idx="8">
                  <c:v>0.00189513581806696</c:v>
                </c:pt>
                <c:pt idx="9">
                  <c:v>0.00210570646451885</c:v>
                </c:pt>
                <c:pt idx="10">
                  <c:v>0.00231627711097073</c:v>
                </c:pt>
                <c:pt idx="11">
                  <c:v>0.00252684775742261</c:v>
                </c:pt>
                <c:pt idx="12">
                  <c:v>0.0027374184038745</c:v>
                </c:pt>
                <c:pt idx="13">
                  <c:v>0.00294798905032638</c:v>
                </c:pt>
                <c:pt idx="14">
                  <c:v>0.00315855969677827</c:v>
                </c:pt>
                <c:pt idx="15">
                  <c:v>0.00336913034323015</c:v>
                </c:pt>
                <c:pt idx="16">
                  <c:v>0.00357970098968204</c:v>
                </c:pt>
                <c:pt idx="17">
                  <c:v>0.00379027163613392</c:v>
                </c:pt>
                <c:pt idx="18">
                  <c:v>0.00400084228258581</c:v>
                </c:pt>
                <c:pt idx="19">
                  <c:v>0.00421141292903769</c:v>
                </c:pt>
                <c:pt idx="20">
                  <c:v>0.00442198357548958</c:v>
                </c:pt>
                <c:pt idx="21">
                  <c:v>0.00463255422194146</c:v>
                </c:pt>
                <c:pt idx="22">
                  <c:v>0.00484312486839334</c:v>
                </c:pt>
                <c:pt idx="23">
                  <c:v>0.00505369551484523</c:v>
                </c:pt>
                <c:pt idx="24">
                  <c:v>0.00526426616129711</c:v>
                </c:pt>
                <c:pt idx="25">
                  <c:v>0.005474836807749</c:v>
                </c:pt>
                <c:pt idx="26">
                  <c:v>0.00568540745420088</c:v>
                </c:pt>
                <c:pt idx="27">
                  <c:v>0.00589597810065277</c:v>
                </c:pt>
                <c:pt idx="28">
                  <c:v>0.00610654874710465</c:v>
                </c:pt>
                <c:pt idx="29">
                  <c:v>0.00631711939355654</c:v>
                </c:pt>
                <c:pt idx="30">
                  <c:v>0.00652769004000842</c:v>
                </c:pt>
                <c:pt idx="31">
                  <c:v>0.00673826068646031</c:v>
                </c:pt>
                <c:pt idx="32">
                  <c:v>0.00694883133291219</c:v>
                </c:pt>
                <c:pt idx="33">
                  <c:v>0.00715940197936408</c:v>
                </c:pt>
                <c:pt idx="34">
                  <c:v>0.00736997262581596</c:v>
                </c:pt>
                <c:pt idx="35">
                  <c:v>0.00758054327226784</c:v>
                </c:pt>
                <c:pt idx="36">
                  <c:v>0.00779111391871973</c:v>
                </c:pt>
                <c:pt idx="37">
                  <c:v>0.00800168456517161</c:v>
                </c:pt>
                <c:pt idx="38">
                  <c:v>0.0082122552116235</c:v>
                </c:pt>
                <c:pt idx="39">
                  <c:v>0.00842282585807538</c:v>
                </c:pt>
                <c:pt idx="40">
                  <c:v>0.00863339650452727</c:v>
                </c:pt>
                <c:pt idx="41">
                  <c:v>0.00884396715097915</c:v>
                </c:pt>
                <c:pt idx="42">
                  <c:v>0.00905453779743103</c:v>
                </c:pt>
                <c:pt idx="43">
                  <c:v>0.00926510844388292</c:v>
                </c:pt>
                <c:pt idx="44">
                  <c:v>0.00947567909033481</c:v>
                </c:pt>
                <c:pt idx="45">
                  <c:v>0.00968624973678679</c:v>
                </c:pt>
                <c:pt idx="46">
                  <c:v>0.00989682038323857</c:v>
                </c:pt>
                <c:pt idx="47">
                  <c:v>0.0101073910296905</c:v>
                </c:pt>
                <c:pt idx="48">
                  <c:v>0.0103179616761423</c:v>
                </c:pt>
                <c:pt idx="49">
                  <c:v>0.0105285323225942</c:v>
                </c:pt>
                <c:pt idx="50">
                  <c:v>0.0107391029690461</c:v>
                </c:pt>
                <c:pt idx="51">
                  <c:v>0.010949673615498</c:v>
                </c:pt>
                <c:pt idx="52">
                  <c:v>0.0111602442619499</c:v>
                </c:pt>
                <c:pt idx="53">
                  <c:v>0.0113708149084018</c:v>
                </c:pt>
                <c:pt idx="54">
                  <c:v>0.0115813855548537</c:v>
                </c:pt>
                <c:pt idx="55">
                  <c:v>0.0117919562013055</c:v>
                </c:pt>
                <c:pt idx="56">
                  <c:v>0.0120025268477574</c:v>
                </c:pt>
                <c:pt idx="57">
                  <c:v>0.0122130974942093</c:v>
                </c:pt>
                <c:pt idx="58">
                  <c:v>0.0124236681406612</c:v>
                </c:pt>
                <c:pt idx="59">
                  <c:v>0.0126342387871131</c:v>
                </c:pt>
                <c:pt idx="60">
                  <c:v>0.012844809433565</c:v>
                </c:pt>
                <c:pt idx="61">
                  <c:v>0.0130553800800168</c:v>
                </c:pt>
                <c:pt idx="62">
                  <c:v>0.0132659507264687</c:v>
                </c:pt>
                <c:pt idx="63">
                  <c:v>0.0134765213729206</c:v>
                </c:pt>
                <c:pt idx="64">
                  <c:v>0.0136870920193725</c:v>
                </c:pt>
                <c:pt idx="65">
                  <c:v>0.0138976626658244</c:v>
                </c:pt>
                <c:pt idx="66">
                  <c:v>0.0141082333122763</c:v>
                </c:pt>
                <c:pt idx="67">
                  <c:v>0.0143188039587282</c:v>
                </c:pt>
                <c:pt idx="68">
                  <c:v>0.01452937460518</c:v>
                </c:pt>
                <c:pt idx="69">
                  <c:v>0.0147399452516319</c:v>
                </c:pt>
                <c:pt idx="70">
                  <c:v>0.0149505158980838</c:v>
                </c:pt>
                <c:pt idx="71">
                  <c:v>0.0151610865445357</c:v>
                </c:pt>
                <c:pt idx="72">
                  <c:v>0.0153716571909876</c:v>
                </c:pt>
                <c:pt idx="73">
                  <c:v>0.0155822278374395</c:v>
                </c:pt>
                <c:pt idx="74">
                  <c:v>0.0157927984838913</c:v>
                </c:pt>
                <c:pt idx="75">
                  <c:v>0.0160033691303432</c:v>
                </c:pt>
                <c:pt idx="76">
                  <c:v>0.0162139397767951</c:v>
                </c:pt>
                <c:pt idx="77">
                  <c:v>0.016424510423247</c:v>
                </c:pt>
                <c:pt idx="78">
                  <c:v>0.0166350810696989</c:v>
                </c:pt>
                <c:pt idx="79">
                  <c:v>0.0168456517161508</c:v>
                </c:pt>
                <c:pt idx="80">
                  <c:v>0.0170562223626026</c:v>
                </c:pt>
                <c:pt idx="81">
                  <c:v>0.0172667930090545</c:v>
                </c:pt>
                <c:pt idx="82">
                  <c:v>0.0174773636555064</c:v>
                </c:pt>
                <c:pt idx="83">
                  <c:v>0.0176879343019583</c:v>
                </c:pt>
                <c:pt idx="84">
                  <c:v>0.0178985049484102</c:v>
                </c:pt>
                <c:pt idx="85">
                  <c:v>0.0181090755948621</c:v>
                </c:pt>
                <c:pt idx="86">
                  <c:v>0.018319646241314</c:v>
                </c:pt>
                <c:pt idx="87">
                  <c:v>0.0185302168877658</c:v>
                </c:pt>
                <c:pt idx="88">
                  <c:v>0.0187407875342177</c:v>
                </c:pt>
                <c:pt idx="89">
                  <c:v>0.0189513581806696</c:v>
                </c:pt>
                <c:pt idx="90">
                  <c:v>0.0191619288271215</c:v>
                </c:pt>
                <c:pt idx="91">
                  <c:v>0.0193724994735734</c:v>
                </c:pt>
                <c:pt idx="92">
                  <c:v>0.0195830701200253</c:v>
                </c:pt>
                <c:pt idx="93">
                  <c:v>0.0197936407664771</c:v>
                </c:pt>
                <c:pt idx="94">
                  <c:v>0.020004211412929</c:v>
                </c:pt>
                <c:pt idx="95">
                  <c:v>0.0202147820593809</c:v>
                </c:pt>
                <c:pt idx="96">
                  <c:v>0.0204253527058328</c:v>
                </c:pt>
                <c:pt idx="97">
                  <c:v>0.0206359233522847</c:v>
                </c:pt>
                <c:pt idx="98">
                  <c:v>0.0208464939987366</c:v>
                </c:pt>
                <c:pt idx="99">
                  <c:v>0.0210570646451885</c:v>
                </c:pt>
                <c:pt idx="100">
                  <c:v>0.0212676352916403</c:v>
                </c:pt>
                <c:pt idx="101">
                  <c:v>0.0214782059380922</c:v>
                </c:pt>
                <c:pt idx="102">
                  <c:v>0.0216887765845441</c:v>
                </c:pt>
                <c:pt idx="103">
                  <c:v>0.021899347230996</c:v>
                </c:pt>
                <c:pt idx="104">
                  <c:v>0.0221099178774479</c:v>
                </c:pt>
                <c:pt idx="105">
                  <c:v>0.0223204885238998</c:v>
                </c:pt>
                <c:pt idx="106">
                  <c:v>0.0225310591703516</c:v>
                </c:pt>
                <c:pt idx="107">
                  <c:v>0.0227416298168035</c:v>
                </c:pt>
                <c:pt idx="108">
                  <c:v>0.0229522004632554</c:v>
                </c:pt>
                <c:pt idx="109">
                  <c:v>0.0231627711097073</c:v>
                </c:pt>
                <c:pt idx="110">
                  <c:v>0.0233733417561592</c:v>
                </c:pt>
                <c:pt idx="111">
                  <c:v>0.0235839124026111</c:v>
                </c:pt>
                <c:pt idx="112">
                  <c:v>0.023794483049063</c:v>
                </c:pt>
                <c:pt idx="113">
                  <c:v>0.0240050536955148</c:v>
                </c:pt>
                <c:pt idx="114">
                  <c:v>0.0242156243419667</c:v>
                </c:pt>
                <c:pt idx="115">
                  <c:v>0.0244261949884186</c:v>
                </c:pt>
                <c:pt idx="116">
                  <c:v>0.0246367656348705</c:v>
                </c:pt>
                <c:pt idx="117">
                  <c:v>0.0248473362813224</c:v>
                </c:pt>
                <c:pt idx="118">
                  <c:v>0.0250579069277743</c:v>
                </c:pt>
                <c:pt idx="119">
                  <c:v>0.0252684775742261</c:v>
                </c:pt>
                <c:pt idx="120">
                  <c:v>0.025479048220678</c:v>
                </c:pt>
                <c:pt idx="121">
                  <c:v>0.0256896188671299</c:v>
                </c:pt>
                <c:pt idx="122">
                  <c:v>0.0259001895135818</c:v>
                </c:pt>
                <c:pt idx="123">
                  <c:v>0.0261107601600337</c:v>
                </c:pt>
                <c:pt idx="124">
                  <c:v>0.0263213308064856</c:v>
                </c:pt>
                <c:pt idx="125">
                  <c:v>0.0265319014529375</c:v>
                </c:pt>
                <c:pt idx="126">
                  <c:v>0.0267424720993893</c:v>
                </c:pt>
                <c:pt idx="127">
                  <c:v>0.0269530427458412</c:v>
                </c:pt>
                <c:pt idx="128">
                  <c:v>0.0271636133922931</c:v>
                </c:pt>
                <c:pt idx="129">
                  <c:v>0.027374184038745</c:v>
                </c:pt>
                <c:pt idx="130">
                  <c:v>0.0275847546851969</c:v>
                </c:pt>
                <c:pt idx="131">
                  <c:v>0.0277953253316488</c:v>
                </c:pt>
                <c:pt idx="132">
                  <c:v>0.0280058959781006</c:v>
                </c:pt>
                <c:pt idx="133">
                  <c:v>0.0282164666245525</c:v>
                </c:pt>
                <c:pt idx="134">
                  <c:v>0.0284270372710044</c:v>
                </c:pt>
                <c:pt idx="135">
                  <c:v>0.0286376079174563</c:v>
                </c:pt>
                <c:pt idx="136">
                  <c:v>0.0288481785639082</c:v>
                </c:pt>
                <c:pt idx="137">
                  <c:v>0.0290587492103601</c:v>
                </c:pt>
                <c:pt idx="138">
                  <c:v>0.029269319856812</c:v>
                </c:pt>
                <c:pt idx="139">
                  <c:v>0.0294798905032638</c:v>
                </c:pt>
                <c:pt idx="140">
                  <c:v>0.0296904611497157</c:v>
                </c:pt>
                <c:pt idx="141">
                  <c:v>0.0299010317961676</c:v>
                </c:pt>
                <c:pt idx="142">
                  <c:v>0.0301116024426195</c:v>
                </c:pt>
                <c:pt idx="143">
                  <c:v>0.0303221730890714</c:v>
                </c:pt>
                <c:pt idx="144">
                  <c:v>0.0305327437355233</c:v>
                </c:pt>
                <c:pt idx="145">
                  <c:v>0.0307433143819751</c:v>
                </c:pt>
                <c:pt idx="146">
                  <c:v>0.030953885028427</c:v>
                </c:pt>
                <c:pt idx="147">
                  <c:v>0.0311644556748789</c:v>
                </c:pt>
                <c:pt idx="148">
                  <c:v>0.0313750263213308</c:v>
                </c:pt>
                <c:pt idx="149">
                  <c:v>0.0315855969677827</c:v>
                </c:pt>
                <c:pt idx="150">
                  <c:v>0.0317961676142346</c:v>
                </c:pt>
                <c:pt idx="151">
                  <c:v>0.0320067382606865</c:v>
                </c:pt>
                <c:pt idx="152">
                  <c:v>0.0322173089071383</c:v>
                </c:pt>
                <c:pt idx="153">
                  <c:v>0.0324278795535902</c:v>
                </c:pt>
                <c:pt idx="154">
                  <c:v>0.0326384502000421</c:v>
                </c:pt>
                <c:pt idx="155">
                  <c:v>0.032849020846494</c:v>
                </c:pt>
                <c:pt idx="156">
                  <c:v>0.0330595914929459</c:v>
                </c:pt>
                <c:pt idx="157">
                  <c:v>0.0332701621393978</c:v>
                </c:pt>
                <c:pt idx="158">
                  <c:v>0.0334807327858496</c:v>
                </c:pt>
                <c:pt idx="159">
                  <c:v>0.0336913034323015</c:v>
                </c:pt>
                <c:pt idx="160">
                  <c:v>0.0339018740787534</c:v>
                </c:pt>
                <c:pt idx="161">
                  <c:v>0.0341124447252053</c:v>
                </c:pt>
                <c:pt idx="162">
                  <c:v>0.0343230153716572</c:v>
                </c:pt>
                <c:pt idx="163">
                  <c:v>0.0345335860181091</c:v>
                </c:pt>
                <c:pt idx="164">
                  <c:v>0.034744156664561</c:v>
                </c:pt>
                <c:pt idx="165">
                  <c:v>0.0349547273110128</c:v>
                </c:pt>
                <c:pt idx="166">
                  <c:v>0.0351652979574647</c:v>
                </c:pt>
                <c:pt idx="167">
                  <c:v>0.0353758686039166</c:v>
                </c:pt>
                <c:pt idx="168">
                  <c:v>0.0355864392503685</c:v>
                </c:pt>
                <c:pt idx="169">
                  <c:v>0.0357970098968204</c:v>
                </c:pt>
                <c:pt idx="170">
                  <c:v>0.0360075805432723</c:v>
                </c:pt>
                <c:pt idx="171">
                  <c:v>0.0362181511897241</c:v>
                </c:pt>
                <c:pt idx="172">
                  <c:v>0.036428721836176</c:v>
                </c:pt>
                <c:pt idx="173">
                  <c:v>0.0366392924826279</c:v>
                </c:pt>
                <c:pt idx="174">
                  <c:v>0.0368498631290798</c:v>
                </c:pt>
                <c:pt idx="175">
                  <c:v>0.0370604337755317</c:v>
                </c:pt>
                <c:pt idx="176">
                  <c:v>0.0372710044219836</c:v>
                </c:pt>
                <c:pt idx="177">
                  <c:v>0.0374815750684355</c:v>
                </c:pt>
                <c:pt idx="178">
                  <c:v>0.0376921457148873</c:v>
                </c:pt>
                <c:pt idx="179">
                  <c:v>0.0379027163613392</c:v>
                </c:pt>
                <c:pt idx="180">
                  <c:v>0.0381132870077911</c:v>
                </c:pt>
                <c:pt idx="181">
                  <c:v>0.038323857654243</c:v>
                </c:pt>
                <c:pt idx="182">
                  <c:v>0.0385344283006949</c:v>
                </c:pt>
                <c:pt idx="183">
                  <c:v>0.0387449989471468</c:v>
                </c:pt>
                <c:pt idx="184">
                  <c:v>0.0389555695935986</c:v>
                </c:pt>
                <c:pt idx="185">
                  <c:v>0.0391661402400505</c:v>
                </c:pt>
                <c:pt idx="186">
                  <c:v>0.0393767108865024</c:v>
                </c:pt>
                <c:pt idx="187">
                  <c:v>0.0395872815329543</c:v>
                </c:pt>
                <c:pt idx="188">
                  <c:v>0.0397978521794062</c:v>
                </c:pt>
                <c:pt idx="189">
                  <c:v>0.0400084228258581</c:v>
                </c:pt>
                <c:pt idx="190">
                  <c:v>0.0402189934723099</c:v>
                </c:pt>
                <c:pt idx="191">
                  <c:v>0.0404295641187618</c:v>
                </c:pt>
                <c:pt idx="192">
                  <c:v>0.0406401347652137</c:v>
                </c:pt>
                <c:pt idx="193">
                  <c:v>0.0408507054116656</c:v>
                </c:pt>
                <c:pt idx="194">
                  <c:v>0.0410612760581175</c:v>
                </c:pt>
                <c:pt idx="195">
                  <c:v>0.0412718467045694</c:v>
                </c:pt>
                <c:pt idx="196">
                  <c:v>0.0414824173510213</c:v>
                </c:pt>
                <c:pt idx="197">
                  <c:v>0.0416929879974731</c:v>
                </c:pt>
                <c:pt idx="198">
                  <c:v>0.041903558643925</c:v>
                </c:pt>
                <c:pt idx="199">
                  <c:v>0.0421141292903769</c:v>
                </c:pt>
                <c:pt idx="200">
                  <c:v>0.0423246999368288</c:v>
                </c:pt>
                <c:pt idx="201">
                  <c:v>0.0425352705832807</c:v>
                </c:pt>
                <c:pt idx="202">
                  <c:v>0.0427458412297326</c:v>
                </c:pt>
                <c:pt idx="203">
                  <c:v>0.0429564118761844</c:v>
                </c:pt>
                <c:pt idx="204">
                  <c:v>0.0431669825226363</c:v>
                </c:pt>
                <c:pt idx="205">
                  <c:v>0.0433775531690882</c:v>
                </c:pt>
                <c:pt idx="206">
                  <c:v>0.0435881238155401</c:v>
                </c:pt>
                <c:pt idx="207">
                  <c:v>0.043798694461992</c:v>
                </c:pt>
                <c:pt idx="208">
                  <c:v>0.0440092651084439</c:v>
                </c:pt>
                <c:pt idx="209">
                  <c:v>0.0442198357548958</c:v>
                </c:pt>
                <c:pt idx="210">
                  <c:v>0.0444304064013476</c:v>
                </c:pt>
                <c:pt idx="211">
                  <c:v>0.0446409770477995</c:v>
                </c:pt>
                <c:pt idx="212">
                  <c:v>0.0448515476942514</c:v>
                </c:pt>
                <c:pt idx="213">
                  <c:v>0.0450621183407033</c:v>
                </c:pt>
                <c:pt idx="214">
                  <c:v>0.0452726889871552</c:v>
                </c:pt>
                <c:pt idx="215">
                  <c:v>0.0454832596336071</c:v>
                </c:pt>
                <c:pt idx="216">
                  <c:v>0.045693830280059</c:v>
                </c:pt>
                <c:pt idx="217">
                  <c:v>0.0459044009265108</c:v>
                </c:pt>
                <c:pt idx="218">
                  <c:v>0.0461149715729627</c:v>
                </c:pt>
                <c:pt idx="219">
                  <c:v>0.0463255422194146</c:v>
                </c:pt>
                <c:pt idx="220">
                  <c:v>0.0465361128658665</c:v>
                </c:pt>
                <c:pt idx="221">
                  <c:v>0.0467466835123184</c:v>
                </c:pt>
                <c:pt idx="222">
                  <c:v>0.0469572541587703</c:v>
                </c:pt>
                <c:pt idx="223">
                  <c:v>0.0471678248052221</c:v>
                </c:pt>
                <c:pt idx="224">
                  <c:v>0.047378395451674</c:v>
                </c:pt>
                <c:pt idx="225">
                  <c:v>0.0475889660981259</c:v>
                </c:pt>
                <c:pt idx="226">
                  <c:v>0.0477995367445778</c:v>
                </c:pt>
                <c:pt idx="227">
                  <c:v>0.0480101073910297</c:v>
                </c:pt>
                <c:pt idx="228">
                  <c:v>0.0482206780374816</c:v>
                </c:pt>
                <c:pt idx="229">
                  <c:v>0.0484312486839335</c:v>
                </c:pt>
                <c:pt idx="230">
                  <c:v>0.0486418193303853</c:v>
                </c:pt>
                <c:pt idx="231">
                  <c:v>0.0488523899768372</c:v>
                </c:pt>
                <c:pt idx="232">
                  <c:v>0.0490629606232891</c:v>
                </c:pt>
                <c:pt idx="233">
                  <c:v>0.049273531269741</c:v>
                </c:pt>
                <c:pt idx="234">
                  <c:v>0.0494841019161929</c:v>
                </c:pt>
                <c:pt idx="235">
                  <c:v>0.0496946725626448</c:v>
                </c:pt>
                <c:pt idx="236">
                  <c:v>0.0499052432090966</c:v>
                </c:pt>
                <c:pt idx="237">
                  <c:v>0.0501158138555485</c:v>
                </c:pt>
                <c:pt idx="238">
                  <c:v>0.0503263845020004</c:v>
                </c:pt>
                <c:pt idx="239">
                  <c:v>0.0505369551484523</c:v>
                </c:pt>
                <c:pt idx="240">
                  <c:v>0.0507475257949042</c:v>
                </c:pt>
                <c:pt idx="241">
                  <c:v>0.0509580964413561</c:v>
                </c:pt>
                <c:pt idx="242">
                  <c:v>0.0511686670878079</c:v>
                </c:pt>
                <c:pt idx="243">
                  <c:v>0.0513792377342598</c:v>
                </c:pt>
                <c:pt idx="244">
                  <c:v>0.0515898083807117</c:v>
                </c:pt>
                <c:pt idx="245">
                  <c:v>0.0518003790271636</c:v>
                </c:pt>
                <c:pt idx="246">
                  <c:v>0.0520109496736155</c:v>
                </c:pt>
                <c:pt idx="247">
                  <c:v>0.0522215203200674</c:v>
                </c:pt>
                <c:pt idx="248">
                  <c:v>0.0524320909665193</c:v>
                </c:pt>
                <c:pt idx="249">
                  <c:v>0.0526426616129711</c:v>
                </c:pt>
                <c:pt idx="250">
                  <c:v>0.052853232259423</c:v>
                </c:pt>
                <c:pt idx="251">
                  <c:v>0.0530638029058749</c:v>
                </c:pt>
                <c:pt idx="252">
                  <c:v>0.0532743735523268</c:v>
                </c:pt>
                <c:pt idx="253">
                  <c:v>0.0534849441987787</c:v>
                </c:pt>
                <c:pt idx="254">
                  <c:v>0.0536955148452306</c:v>
                </c:pt>
                <c:pt idx="255">
                  <c:v>0.0539060854916824</c:v>
                </c:pt>
                <c:pt idx="256">
                  <c:v>0.0541166561381343</c:v>
                </c:pt>
                <c:pt idx="257">
                  <c:v>0.0543272267845862</c:v>
                </c:pt>
                <c:pt idx="258">
                  <c:v>0.0545377974310381</c:v>
                </c:pt>
                <c:pt idx="259">
                  <c:v>0.05474836807749</c:v>
                </c:pt>
                <c:pt idx="260">
                  <c:v>0.0549589387239419</c:v>
                </c:pt>
                <c:pt idx="261">
                  <c:v>0.0551695093703938</c:v>
                </c:pt>
                <c:pt idx="262">
                  <c:v>0.0553800800168456</c:v>
                </c:pt>
                <c:pt idx="263">
                  <c:v>0.0555906506632975</c:v>
                </c:pt>
                <c:pt idx="264">
                  <c:v>0.0558012213097494</c:v>
                </c:pt>
                <c:pt idx="265">
                  <c:v>0.0560117919562013</c:v>
                </c:pt>
                <c:pt idx="266">
                  <c:v>0.0562223626026532</c:v>
                </c:pt>
                <c:pt idx="267">
                  <c:v>0.0564329332491051</c:v>
                </c:pt>
                <c:pt idx="268">
                  <c:v>0.0566435038955569</c:v>
                </c:pt>
                <c:pt idx="269">
                  <c:v>0.0568540745420088</c:v>
                </c:pt>
                <c:pt idx="270">
                  <c:v>0.0570646451884607</c:v>
                </c:pt>
                <c:pt idx="271">
                  <c:v>0.0572752158349126</c:v>
                </c:pt>
                <c:pt idx="272">
                  <c:v>0.0574857864813645</c:v>
                </c:pt>
                <c:pt idx="273">
                  <c:v>0.0576963571278164</c:v>
                </c:pt>
                <c:pt idx="274">
                  <c:v>0.0579069277742683</c:v>
                </c:pt>
                <c:pt idx="275">
                  <c:v>0.0581174984207201</c:v>
                </c:pt>
                <c:pt idx="276">
                  <c:v>0.058328069067172</c:v>
                </c:pt>
                <c:pt idx="277">
                  <c:v>0.0585386397136239</c:v>
                </c:pt>
                <c:pt idx="278">
                  <c:v>0.0587492103600758</c:v>
                </c:pt>
                <c:pt idx="279">
                  <c:v>0.0589597810065277</c:v>
                </c:pt>
                <c:pt idx="280">
                  <c:v>0.0591703516529796</c:v>
                </c:pt>
                <c:pt idx="281">
                  <c:v>0.0593809222994314</c:v>
                </c:pt>
                <c:pt idx="282">
                  <c:v>0.0595914929458833</c:v>
                </c:pt>
                <c:pt idx="283">
                  <c:v>0.0598020635923352</c:v>
                </c:pt>
                <c:pt idx="284">
                  <c:v>0.0600126342387871</c:v>
                </c:pt>
                <c:pt idx="285">
                  <c:v>0.060223204885239</c:v>
                </c:pt>
                <c:pt idx="286">
                  <c:v>0.0604337755316909</c:v>
                </c:pt>
                <c:pt idx="287">
                  <c:v>0.0606443461781428</c:v>
                </c:pt>
                <c:pt idx="288">
                  <c:v>0.0608549168245946</c:v>
                </c:pt>
                <c:pt idx="289">
                  <c:v>0.0610654874710465</c:v>
                </c:pt>
                <c:pt idx="290">
                  <c:v>0.0612760581174984</c:v>
                </c:pt>
                <c:pt idx="291">
                  <c:v>0.0614866287639503</c:v>
                </c:pt>
                <c:pt idx="292">
                  <c:v>0.0616971994104022</c:v>
                </c:pt>
                <c:pt idx="293">
                  <c:v>0.0619077700568541</c:v>
                </c:pt>
                <c:pt idx="294">
                  <c:v>0.0621183407033059</c:v>
                </c:pt>
                <c:pt idx="295">
                  <c:v>0.0623289113497578</c:v>
                </c:pt>
                <c:pt idx="296">
                  <c:v>0.0625394819962097</c:v>
                </c:pt>
                <c:pt idx="297">
                  <c:v>0.0627500526426616</c:v>
                </c:pt>
                <c:pt idx="298">
                  <c:v>0.0629606232891135</c:v>
                </c:pt>
                <c:pt idx="299">
                  <c:v>0.0631711939355654</c:v>
                </c:pt>
                <c:pt idx="300">
                  <c:v>0.0633817645820172</c:v>
                </c:pt>
                <c:pt idx="301">
                  <c:v>0.0635923352284691</c:v>
                </c:pt>
                <c:pt idx="302">
                  <c:v>0.063802905874921</c:v>
                </c:pt>
                <c:pt idx="303">
                  <c:v>0.0640134765213729</c:v>
                </c:pt>
                <c:pt idx="304">
                  <c:v>0.0642240471678248</c:v>
                </c:pt>
                <c:pt idx="305">
                  <c:v>0.0644346178142767</c:v>
                </c:pt>
                <c:pt idx="306">
                  <c:v>0.0646451884607286</c:v>
                </c:pt>
                <c:pt idx="307">
                  <c:v>0.0648557591071804</c:v>
                </c:pt>
                <c:pt idx="308">
                  <c:v>0.0650663297536323</c:v>
                </c:pt>
                <c:pt idx="309">
                  <c:v>0.0652769004000842</c:v>
                </c:pt>
                <c:pt idx="310">
                  <c:v>0.0654874710465361</c:v>
                </c:pt>
                <c:pt idx="311">
                  <c:v>0.065698041692988</c:v>
                </c:pt>
                <c:pt idx="312">
                  <c:v>0.0659086123394399</c:v>
                </c:pt>
                <c:pt idx="313">
                  <c:v>0.0661191829858918</c:v>
                </c:pt>
                <c:pt idx="314">
                  <c:v>0.0663297536323436</c:v>
                </c:pt>
                <c:pt idx="315">
                  <c:v>0.0665403242787955</c:v>
                </c:pt>
                <c:pt idx="316">
                  <c:v>0.0667508949252474</c:v>
                </c:pt>
                <c:pt idx="317">
                  <c:v>0.0669614655716993</c:v>
                </c:pt>
                <c:pt idx="318">
                  <c:v>0.0671720362181512</c:v>
                </c:pt>
                <c:pt idx="319">
                  <c:v>0.0673826068646031</c:v>
                </c:pt>
                <c:pt idx="320">
                  <c:v>0.0675931775110549</c:v>
                </c:pt>
                <c:pt idx="321">
                  <c:v>0.0678037481575068</c:v>
                </c:pt>
                <c:pt idx="322">
                  <c:v>0.0680143188039587</c:v>
                </c:pt>
                <c:pt idx="323">
                  <c:v>0.0682248894504106</c:v>
                </c:pt>
                <c:pt idx="324">
                  <c:v>0.0684354600968625</c:v>
                </c:pt>
                <c:pt idx="325">
                  <c:v>0.0686460307433144</c:v>
                </c:pt>
                <c:pt idx="326">
                  <c:v>0.0688566013897663</c:v>
                </c:pt>
                <c:pt idx="327">
                  <c:v>0.0690671720362181</c:v>
                </c:pt>
                <c:pt idx="328">
                  <c:v>0.06927774268267</c:v>
                </c:pt>
                <c:pt idx="329">
                  <c:v>0.0694883133291219</c:v>
                </c:pt>
                <c:pt idx="330">
                  <c:v>0.0696988839755738</c:v>
                </c:pt>
                <c:pt idx="331">
                  <c:v>0.0699094546220257</c:v>
                </c:pt>
                <c:pt idx="332">
                  <c:v>0.0701200252684776</c:v>
                </c:pt>
                <c:pt idx="333">
                  <c:v>0.0703305959149295</c:v>
                </c:pt>
                <c:pt idx="334">
                  <c:v>0.0705411665613813</c:v>
                </c:pt>
                <c:pt idx="335">
                  <c:v>0.0707517372078332</c:v>
                </c:pt>
                <c:pt idx="336">
                  <c:v>0.0709623078542851</c:v>
                </c:pt>
                <c:pt idx="337">
                  <c:v>0.071172878500737</c:v>
                </c:pt>
                <c:pt idx="338">
                  <c:v>0.0713834491471889</c:v>
                </c:pt>
                <c:pt idx="339">
                  <c:v>0.0715940197936408</c:v>
                </c:pt>
                <c:pt idx="340">
                  <c:v>0.0718045904400926</c:v>
                </c:pt>
                <c:pt idx="341">
                  <c:v>0.0720151610865445</c:v>
                </c:pt>
                <c:pt idx="342">
                  <c:v>0.0722257317329964</c:v>
                </c:pt>
                <c:pt idx="343">
                  <c:v>0.0724363023794483</c:v>
                </c:pt>
                <c:pt idx="344">
                  <c:v>0.0726468730259002</c:v>
                </c:pt>
                <c:pt idx="345">
                  <c:v>0.0728574436723521</c:v>
                </c:pt>
                <c:pt idx="346">
                  <c:v>0.0730680143188039</c:v>
                </c:pt>
                <c:pt idx="347">
                  <c:v>0.0732785849652558</c:v>
                </c:pt>
                <c:pt idx="348">
                  <c:v>0.0734891556117077</c:v>
                </c:pt>
                <c:pt idx="349">
                  <c:v>0.0736997262581596</c:v>
                </c:pt>
                <c:pt idx="350">
                  <c:v>0.0739102969046115</c:v>
                </c:pt>
                <c:pt idx="351">
                  <c:v>0.0741208675510634</c:v>
                </c:pt>
                <c:pt idx="352">
                  <c:v>0.0743314381975153</c:v>
                </c:pt>
                <c:pt idx="353">
                  <c:v>0.0745420088439671</c:v>
                </c:pt>
                <c:pt idx="354">
                  <c:v>0.074752579490419</c:v>
                </c:pt>
                <c:pt idx="355">
                  <c:v>0.0749631501368709</c:v>
                </c:pt>
                <c:pt idx="356">
                  <c:v>0.0751737207833228</c:v>
                </c:pt>
                <c:pt idx="357">
                  <c:v>0.0753842914297747</c:v>
                </c:pt>
                <c:pt idx="358">
                  <c:v>0.0755948620762266</c:v>
                </c:pt>
                <c:pt idx="359">
                  <c:v>0.0758054327226785</c:v>
                </c:pt>
                <c:pt idx="360">
                  <c:v>0.0760160033691303</c:v>
                </c:pt>
                <c:pt idx="361">
                  <c:v>0.0762265740155822</c:v>
                </c:pt>
                <c:pt idx="362">
                  <c:v>0.0764371446620341</c:v>
                </c:pt>
                <c:pt idx="363">
                  <c:v>0.076647715308486</c:v>
                </c:pt>
                <c:pt idx="364">
                  <c:v>0.0768582859549379</c:v>
                </c:pt>
                <c:pt idx="365">
                  <c:v>0.0770688566013898</c:v>
                </c:pt>
                <c:pt idx="366">
                  <c:v>0.0772794272478416</c:v>
                </c:pt>
                <c:pt idx="367">
                  <c:v>0.0774899978942935</c:v>
                </c:pt>
                <c:pt idx="368">
                  <c:v>0.0777005685407454</c:v>
                </c:pt>
                <c:pt idx="369">
                  <c:v>0.0779111391871973</c:v>
                </c:pt>
                <c:pt idx="370">
                  <c:v>0.0781217098336492</c:v>
                </c:pt>
                <c:pt idx="371">
                  <c:v>0.0783322804801011</c:v>
                </c:pt>
                <c:pt idx="372">
                  <c:v>0.078542851126553</c:v>
                </c:pt>
                <c:pt idx="373">
                  <c:v>0.0787534217730048</c:v>
                </c:pt>
                <c:pt idx="374">
                  <c:v>0.0789639924194567</c:v>
                </c:pt>
                <c:pt idx="375">
                  <c:v>0.0791745630659086</c:v>
                </c:pt>
                <c:pt idx="376">
                  <c:v>0.0793851337123605</c:v>
                </c:pt>
                <c:pt idx="377">
                  <c:v>0.0795957043588124</c:v>
                </c:pt>
                <c:pt idx="378">
                  <c:v>0.0798062750052643</c:v>
                </c:pt>
                <c:pt idx="379">
                  <c:v>0.0800168456517161</c:v>
                </c:pt>
                <c:pt idx="380">
                  <c:v>0.080227416298168</c:v>
                </c:pt>
                <c:pt idx="381">
                  <c:v>0.0804379869446199</c:v>
                </c:pt>
                <c:pt idx="382">
                  <c:v>0.0806485575910718</c:v>
                </c:pt>
                <c:pt idx="383">
                  <c:v>0.0808591282375237</c:v>
                </c:pt>
                <c:pt idx="384">
                  <c:v>0.0810696988839756</c:v>
                </c:pt>
                <c:pt idx="385">
                  <c:v>0.0812802695304274</c:v>
                </c:pt>
                <c:pt idx="386">
                  <c:v>0.0814908401768793</c:v>
                </c:pt>
                <c:pt idx="387">
                  <c:v>0.0817014108233312</c:v>
                </c:pt>
                <c:pt idx="388">
                  <c:v>0.0819119814697831</c:v>
                </c:pt>
                <c:pt idx="389">
                  <c:v>0.082122552116235</c:v>
                </c:pt>
                <c:pt idx="390">
                  <c:v>0.0823331227626869</c:v>
                </c:pt>
                <c:pt idx="391">
                  <c:v>0.0825436934091387</c:v>
                </c:pt>
                <c:pt idx="392">
                  <c:v>0.0827542640555906</c:v>
                </c:pt>
                <c:pt idx="393">
                  <c:v>0.0829648347020425</c:v>
                </c:pt>
                <c:pt idx="394">
                  <c:v>0.0831754053484944</c:v>
                </c:pt>
                <c:pt idx="395">
                  <c:v>0.0833859759949463</c:v>
                </c:pt>
                <c:pt idx="396">
                  <c:v>0.0835965466413982</c:v>
                </c:pt>
                <c:pt idx="397">
                  <c:v>0.0838071172878501</c:v>
                </c:pt>
                <c:pt idx="398">
                  <c:v>0.0840176879343019</c:v>
                </c:pt>
                <c:pt idx="399">
                  <c:v>0.0842282585807538</c:v>
                </c:pt>
                <c:pt idx="400">
                  <c:v>0.0844388292272057</c:v>
                </c:pt>
                <c:pt idx="401">
                  <c:v>0.0846493998736576</c:v>
                </c:pt>
                <c:pt idx="402">
                  <c:v>0.0848599705201095</c:v>
                </c:pt>
                <c:pt idx="403">
                  <c:v>0.0850705411665614</c:v>
                </c:pt>
                <c:pt idx="404">
                  <c:v>0.0852811118130132</c:v>
                </c:pt>
                <c:pt idx="405">
                  <c:v>0.0854916824594651</c:v>
                </c:pt>
                <c:pt idx="406">
                  <c:v>0.085702253105917</c:v>
                </c:pt>
                <c:pt idx="407">
                  <c:v>0.0859128237523689</c:v>
                </c:pt>
                <c:pt idx="408">
                  <c:v>0.0861233943988208</c:v>
                </c:pt>
                <c:pt idx="409">
                  <c:v>0.0863339650452727</c:v>
                </c:pt>
                <c:pt idx="410">
                  <c:v>0.0865445356917246</c:v>
                </c:pt>
                <c:pt idx="411">
                  <c:v>0.0867551063381764</c:v>
                </c:pt>
                <c:pt idx="412">
                  <c:v>0.0869656769846283</c:v>
                </c:pt>
                <c:pt idx="413">
                  <c:v>0.0871762476310802</c:v>
                </c:pt>
                <c:pt idx="414">
                  <c:v>0.0873868182775321</c:v>
                </c:pt>
                <c:pt idx="415">
                  <c:v>0.087597388923984</c:v>
                </c:pt>
                <c:pt idx="416">
                  <c:v>0.0878079595704359</c:v>
                </c:pt>
                <c:pt idx="417">
                  <c:v>0.0880185302168878</c:v>
                </c:pt>
                <c:pt idx="418">
                  <c:v>0.0882291008633396</c:v>
                </c:pt>
                <c:pt idx="419">
                  <c:v>0.0884396715097915</c:v>
                </c:pt>
                <c:pt idx="420">
                  <c:v>0.0886502421562434</c:v>
                </c:pt>
                <c:pt idx="421">
                  <c:v>0.0888608128026953</c:v>
                </c:pt>
                <c:pt idx="422">
                  <c:v>0.0890713834491472</c:v>
                </c:pt>
                <c:pt idx="423">
                  <c:v>0.089281954095599</c:v>
                </c:pt>
                <c:pt idx="424">
                  <c:v>0.0894925247420509</c:v>
                </c:pt>
                <c:pt idx="425">
                  <c:v>0.0897030953885028</c:v>
                </c:pt>
                <c:pt idx="426">
                  <c:v>0.0899136660349547</c:v>
                </c:pt>
                <c:pt idx="427">
                  <c:v>0.0901242366814066</c:v>
                </c:pt>
                <c:pt idx="428">
                  <c:v>0.0903348073278585</c:v>
                </c:pt>
                <c:pt idx="429">
                  <c:v>0.0905453779743104</c:v>
                </c:pt>
                <c:pt idx="430">
                  <c:v>0.0907559486207622</c:v>
                </c:pt>
                <c:pt idx="431">
                  <c:v>0.0909665192672141</c:v>
                </c:pt>
                <c:pt idx="432">
                  <c:v>0.091177089913666</c:v>
                </c:pt>
                <c:pt idx="433">
                  <c:v>0.0913876605601179</c:v>
                </c:pt>
                <c:pt idx="434">
                  <c:v>0.0915982312065698</c:v>
                </c:pt>
                <c:pt idx="435">
                  <c:v>0.0918088018530217</c:v>
                </c:pt>
                <c:pt idx="436">
                  <c:v>0.0920193724994736</c:v>
                </c:pt>
                <c:pt idx="437">
                  <c:v>0.0922299431459254</c:v>
                </c:pt>
                <c:pt idx="438">
                  <c:v>0.0924405137923773</c:v>
                </c:pt>
                <c:pt idx="439">
                  <c:v>0.0926510844388292</c:v>
                </c:pt>
                <c:pt idx="440">
                  <c:v>0.0928616550852811</c:v>
                </c:pt>
                <c:pt idx="441">
                  <c:v>0.093072225731733</c:v>
                </c:pt>
                <c:pt idx="442">
                  <c:v>0.0932827963781849</c:v>
                </c:pt>
                <c:pt idx="443">
                  <c:v>0.0934933670246367</c:v>
                </c:pt>
                <c:pt idx="444">
                  <c:v>0.0937039376710886</c:v>
                </c:pt>
                <c:pt idx="445">
                  <c:v>0.0939145083175405</c:v>
                </c:pt>
                <c:pt idx="446">
                  <c:v>0.0941250789639924</c:v>
                </c:pt>
                <c:pt idx="447">
                  <c:v>0.0943356496104443</c:v>
                </c:pt>
                <c:pt idx="448">
                  <c:v>0.0945462202568962</c:v>
                </c:pt>
                <c:pt idx="449">
                  <c:v>0.094756790903348</c:v>
                </c:pt>
                <c:pt idx="450">
                  <c:v>0.0949673615497999</c:v>
                </c:pt>
                <c:pt idx="451">
                  <c:v>0.0951779321962518</c:v>
                </c:pt>
                <c:pt idx="452">
                  <c:v>0.0953885028427037</c:v>
                </c:pt>
                <c:pt idx="453">
                  <c:v>0.0955990734891556</c:v>
                </c:pt>
                <c:pt idx="454">
                  <c:v>0.0958096441356075</c:v>
                </c:pt>
                <c:pt idx="455">
                  <c:v>0.0960202147820594</c:v>
                </c:pt>
                <c:pt idx="456">
                  <c:v>0.0962307854285112</c:v>
                </c:pt>
                <c:pt idx="457">
                  <c:v>0.0964413560749631</c:v>
                </c:pt>
                <c:pt idx="458">
                  <c:v>0.096651926721415</c:v>
                </c:pt>
                <c:pt idx="459">
                  <c:v>0.0968624973678669</c:v>
                </c:pt>
                <c:pt idx="460">
                  <c:v>0.0970730680143188</c:v>
                </c:pt>
                <c:pt idx="461">
                  <c:v>0.0972836386607707</c:v>
                </c:pt>
                <c:pt idx="462">
                  <c:v>0.0974942093072226</c:v>
                </c:pt>
                <c:pt idx="463">
                  <c:v>0.0977047799536744</c:v>
                </c:pt>
                <c:pt idx="464">
                  <c:v>0.0979153506001263</c:v>
                </c:pt>
                <c:pt idx="465">
                  <c:v>0.0981259212465782</c:v>
                </c:pt>
                <c:pt idx="466">
                  <c:v>0.0983364918930301</c:v>
                </c:pt>
                <c:pt idx="467">
                  <c:v>0.098547062539482</c:v>
                </c:pt>
                <c:pt idx="468">
                  <c:v>0.0987576331859339</c:v>
                </c:pt>
                <c:pt idx="469">
                  <c:v>0.0989682038323857</c:v>
                </c:pt>
                <c:pt idx="470">
                  <c:v>0.0991787744788376</c:v>
                </c:pt>
                <c:pt idx="471">
                  <c:v>0.0993893451252895</c:v>
                </c:pt>
                <c:pt idx="472">
                  <c:v>0.0995999157717414</c:v>
                </c:pt>
                <c:pt idx="473">
                  <c:v>0.0998104864181933</c:v>
                </c:pt>
                <c:pt idx="474">
                  <c:v>0.100021057064645</c:v>
                </c:pt>
                <c:pt idx="475">
                  <c:v>0.100231627711097</c:v>
                </c:pt>
                <c:pt idx="476">
                  <c:v>0.100442198357549</c:v>
                </c:pt>
                <c:pt idx="477">
                  <c:v>0.100652769004001</c:v>
                </c:pt>
                <c:pt idx="478">
                  <c:v>0.100863339650453</c:v>
                </c:pt>
                <c:pt idx="479">
                  <c:v>0.101073910296905</c:v>
                </c:pt>
                <c:pt idx="480">
                  <c:v>0.101284480943356</c:v>
                </c:pt>
                <c:pt idx="481">
                  <c:v>0.101495051589808</c:v>
                </c:pt>
                <c:pt idx="482">
                  <c:v>0.10170562223626</c:v>
                </c:pt>
                <c:pt idx="483">
                  <c:v>0.101916192882712</c:v>
                </c:pt>
                <c:pt idx="484">
                  <c:v>0.102126763529164</c:v>
                </c:pt>
                <c:pt idx="485">
                  <c:v>0.102337334175616</c:v>
                </c:pt>
                <c:pt idx="486">
                  <c:v>0.102547904822068</c:v>
                </c:pt>
                <c:pt idx="487">
                  <c:v>0.10275847546852</c:v>
                </c:pt>
                <c:pt idx="488">
                  <c:v>0.102969046114972</c:v>
                </c:pt>
                <c:pt idx="489">
                  <c:v>0.103179616761423</c:v>
                </c:pt>
                <c:pt idx="490">
                  <c:v>0.103390187407875</c:v>
                </c:pt>
                <c:pt idx="491">
                  <c:v>0.103600758054327</c:v>
                </c:pt>
                <c:pt idx="492">
                  <c:v>0.103811328700779</c:v>
                </c:pt>
                <c:pt idx="493">
                  <c:v>0.104021899347231</c:v>
                </c:pt>
                <c:pt idx="494">
                  <c:v>0.104232469993683</c:v>
                </c:pt>
                <c:pt idx="495">
                  <c:v>0.104443040640135</c:v>
                </c:pt>
                <c:pt idx="496">
                  <c:v>0.104653611286587</c:v>
                </c:pt>
                <c:pt idx="497">
                  <c:v>0.104864181933039</c:v>
                </c:pt>
                <c:pt idx="498">
                  <c:v>0.10507475257949</c:v>
                </c:pt>
                <c:pt idx="499">
                  <c:v>0.105285323225942</c:v>
                </c:pt>
                <c:pt idx="500">
                  <c:v>0.105495893872394</c:v>
                </c:pt>
                <c:pt idx="501">
                  <c:v>0.105706464518846</c:v>
                </c:pt>
                <c:pt idx="502">
                  <c:v>0.105917035165298</c:v>
                </c:pt>
                <c:pt idx="503">
                  <c:v>0.10612760581175</c:v>
                </c:pt>
                <c:pt idx="504">
                  <c:v>0.106338176458202</c:v>
                </c:pt>
                <c:pt idx="505">
                  <c:v>0.106548747104654</c:v>
                </c:pt>
                <c:pt idx="506">
                  <c:v>0.106759317751105</c:v>
                </c:pt>
                <c:pt idx="507">
                  <c:v>0.106969888397557</c:v>
                </c:pt>
                <c:pt idx="508">
                  <c:v>0.107180459044009</c:v>
                </c:pt>
                <c:pt idx="509">
                  <c:v>0.107391029690461</c:v>
                </c:pt>
                <c:pt idx="510">
                  <c:v>0.107601600336913</c:v>
                </c:pt>
                <c:pt idx="511">
                  <c:v>0.107812170983365</c:v>
                </c:pt>
                <c:pt idx="512">
                  <c:v>0.108022741629817</c:v>
                </c:pt>
                <c:pt idx="513">
                  <c:v>0.108233312276269</c:v>
                </c:pt>
                <c:pt idx="514">
                  <c:v>0.108443882922721</c:v>
                </c:pt>
                <c:pt idx="515">
                  <c:v>0.108654453569172</c:v>
                </c:pt>
                <c:pt idx="516">
                  <c:v>0.108865024215624</c:v>
                </c:pt>
                <c:pt idx="517">
                  <c:v>0.109075594862076</c:v>
                </c:pt>
                <c:pt idx="518">
                  <c:v>0.109286165508528</c:v>
                </c:pt>
                <c:pt idx="519">
                  <c:v>0.10949673615498</c:v>
                </c:pt>
                <c:pt idx="520">
                  <c:v>0.109707306801432</c:v>
                </c:pt>
                <c:pt idx="521">
                  <c:v>0.109917877447884</c:v>
                </c:pt>
                <c:pt idx="522">
                  <c:v>0.110128448094336</c:v>
                </c:pt>
                <c:pt idx="523">
                  <c:v>0.110339018740788</c:v>
                </c:pt>
                <c:pt idx="524">
                  <c:v>0.110549589387239</c:v>
                </c:pt>
                <c:pt idx="525">
                  <c:v>0.110760160033691</c:v>
                </c:pt>
                <c:pt idx="526">
                  <c:v>0.110970730680143</c:v>
                </c:pt>
                <c:pt idx="527">
                  <c:v>0.111181301326595</c:v>
                </c:pt>
                <c:pt idx="528">
                  <c:v>0.111391871973047</c:v>
                </c:pt>
                <c:pt idx="529">
                  <c:v>0.111602442619499</c:v>
                </c:pt>
                <c:pt idx="530">
                  <c:v>0.111813013265951</c:v>
                </c:pt>
                <c:pt idx="531">
                  <c:v>0.112023583912403</c:v>
                </c:pt>
                <c:pt idx="532">
                  <c:v>0.112234154558854</c:v>
                </c:pt>
                <c:pt idx="533">
                  <c:v>0.112444725205306</c:v>
                </c:pt>
                <c:pt idx="534">
                  <c:v>0.112655295851758</c:v>
                </c:pt>
                <c:pt idx="535">
                  <c:v>0.11286586649821</c:v>
                </c:pt>
                <c:pt idx="536">
                  <c:v>0.113076437144662</c:v>
                </c:pt>
                <c:pt idx="537">
                  <c:v>0.113287007791114</c:v>
                </c:pt>
                <c:pt idx="538">
                  <c:v>0.113497578437566</c:v>
                </c:pt>
                <c:pt idx="539">
                  <c:v>0.113708149084018</c:v>
                </c:pt>
                <c:pt idx="540">
                  <c:v>0.11391871973047</c:v>
                </c:pt>
                <c:pt idx="541">
                  <c:v>0.114129290376921</c:v>
                </c:pt>
                <c:pt idx="542">
                  <c:v>0.114339861023373</c:v>
                </c:pt>
                <c:pt idx="543">
                  <c:v>0.114550431669825</c:v>
                </c:pt>
                <c:pt idx="544">
                  <c:v>0.114761002316277</c:v>
                </c:pt>
                <c:pt idx="545">
                  <c:v>0.114971572962729</c:v>
                </c:pt>
                <c:pt idx="546">
                  <c:v>0.115182143609181</c:v>
                </c:pt>
                <c:pt idx="547">
                  <c:v>0.115392714255633</c:v>
                </c:pt>
                <c:pt idx="548">
                  <c:v>0.115603284902085</c:v>
                </c:pt>
                <c:pt idx="549">
                  <c:v>0.115813855548537</c:v>
                </c:pt>
                <c:pt idx="550">
                  <c:v>0.116024426194988</c:v>
                </c:pt>
                <c:pt idx="551">
                  <c:v>0.11623499684144</c:v>
                </c:pt>
                <c:pt idx="552">
                  <c:v>0.116445567487892</c:v>
                </c:pt>
                <c:pt idx="553">
                  <c:v>0.116656138134344</c:v>
                </c:pt>
                <c:pt idx="554">
                  <c:v>0.116866708780796</c:v>
                </c:pt>
                <c:pt idx="555">
                  <c:v>0.117077279427248</c:v>
                </c:pt>
                <c:pt idx="556">
                  <c:v>0.1172878500737</c:v>
                </c:pt>
                <c:pt idx="557">
                  <c:v>0.117498420720152</c:v>
                </c:pt>
                <c:pt idx="558">
                  <c:v>0.117708991366603</c:v>
                </c:pt>
                <c:pt idx="559">
                  <c:v>0.117919562013055</c:v>
                </c:pt>
                <c:pt idx="560">
                  <c:v>0.118130132659507</c:v>
                </c:pt>
                <c:pt idx="561">
                  <c:v>0.118340703305959</c:v>
                </c:pt>
                <c:pt idx="562">
                  <c:v>0.118551273952411</c:v>
                </c:pt>
                <c:pt idx="563">
                  <c:v>0.118761844598863</c:v>
                </c:pt>
                <c:pt idx="564">
                  <c:v>0.118972415245315</c:v>
                </c:pt>
                <c:pt idx="565">
                  <c:v>0.119182985891767</c:v>
                </c:pt>
                <c:pt idx="566">
                  <c:v>0.119393556538219</c:v>
                </c:pt>
                <c:pt idx="567">
                  <c:v>0.11960412718467</c:v>
                </c:pt>
                <c:pt idx="568">
                  <c:v>0.119814697831122</c:v>
                </c:pt>
                <c:pt idx="569">
                  <c:v>0.120025268477574</c:v>
                </c:pt>
                <c:pt idx="570">
                  <c:v>0.120235839124026</c:v>
                </c:pt>
                <c:pt idx="571">
                  <c:v>0.120446409770478</c:v>
                </c:pt>
                <c:pt idx="572">
                  <c:v>0.12065698041693</c:v>
                </c:pt>
                <c:pt idx="573">
                  <c:v>0.120867551063382</c:v>
                </c:pt>
                <c:pt idx="574">
                  <c:v>0.121078121709834</c:v>
                </c:pt>
                <c:pt idx="575">
                  <c:v>0.121288692356286</c:v>
                </c:pt>
                <c:pt idx="576">
                  <c:v>0.121499263002737</c:v>
                </c:pt>
                <c:pt idx="577">
                  <c:v>0.121709833649189</c:v>
                </c:pt>
                <c:pt idx="578">
                  <c:v>0.121920404295641</c:v>
                </c:pt>
                <c:pt idx="579">
                  <c:v>0.122130974942093</c:v>
                </c:pt>
                <c:pt idx="580">
                  <c:v>0.122341545588545</c:v>
                </c:pt>
                <c:pt idx="581">
                  <c:v>0.122552116234997</c:v>
                </c:pt>
                <c:pt idx="582">
                  <c:v>0.122762686881449</c:v>
                </c:pt>
                <c:pt idx="583">
                  <c:v>0.122973257527901</c:v>
                </c:pt>
                <c:pt idx="584">
                  <c:v>0.123183828174352</c:v>
                </c:pt>
                <c:pt idx="585">
                  <c:v>0.123394398820804</c:v>
                </c:pt>
                <c:pt idx="586">
                  <c:v>0.123604969467256</c:v>
                </c:pt>
                <c:pt idx="587">
                  <c:v>0.123815540113708</c:v>
                </c:pt>
                <c:pt idx="588">
                  <c:v>0.12402611076016</c:v>
                </c:pt>
                <c:pt idx="589">
                  <c:v>0.124236681406612</c:v>
                </c:pt>
                <c:pt idx="590">
                  <c:v>0.124447252053064</c:v>
                </c:pt>
                <c:pt idx="591">
                  <c:v>0.124657822699516</c:v>
                </c:pt>
                <c:pt idx="592">
                  <c:v>0.124868393345968</c:v>
                </c:pt>
                <c:pt idx="593">
                  <c:v>0.125078963992419</c:v>
                </c:pt>
                <c:pt idx="594">
                  <c:v>0.125289534638871</c:v>
                </c:pt>
                <c:pt idx="595">
                  <c:v>0.125500105285323</c:v>
                </c:pt>
                <c:pt idx="596">
                  <c:v>0.125710675931775</c:v>
                </c:pt>
                <c:pt idx="597">
                  <c:v>0.125921246578227</c:v>
                </c:pt>
                <c:pt idx="598">
                  <c:v>0.126131817224679</c:v>
                </c:pt>
                <c:pt idx="599">
                  <c:v>0.126342387871131</c:v>
                </c:pt>
                <c:pt idx="600">
                  <c:v>0.126552958517583</c:v>
                </c:pt>
                <c:pt idx="601">
                  <c:v>0.126763529164035</c:v>
                </c:pt>
                <c:pt idx="602">
                  <c:v>0.126974099810486</c:v>
                </c:pt>
                <c:pt idx="603">
                  <c:v>0.127184670456938</c:v>
                </c:pt>
                <c:pt idx="604">
                  <c:v>0.12739524110339</c:v>
                </c:pt>
                <c:pt idx="605">
                  <c:v>0.127605811749842</c:v>
                </c:pt>
                <c:pt idx="606">
                  <c:v>0.127816382396294</c:v>
                </c:pt>
                <c:pt idx="607">
                  <c:v>0.128026953042746</c:v>
                </c:pt>
                <c:pt idx="608">
                  <c:v>0.128237523689198</c:v>
                </c:pt>
                <c:pt idx="609">
                  <c:v>0.12844809433565</c:v>
                </c:pt>
                <c:pt idx="610">
                  <c:v>0.128658664982101</c:v>
                </c:pt>
                <c:pt idx="611">
                  <c:v>0.128869235628553</c:v>
                </c:pt>
                <c:pt idx="612">
                  <c:v>0.129079806275005</c:v>
                </c:pt>
                <c:pt idx="613">
                  <c:v>0.129290376921457</c:v>
                </c:pt>
                <c:pt idx="614">
                  <c:v>0.129500947567909</c:v>
                </c:pt>
                <c:pt idx="615">
                  <c:v>0.129711518214361</c:v>
                </c:pt>
                <c:pt idx="616">
                  <c:v>0.129922088860813</c:v>
                </c:pt>
                <c:pt idx="617">
                  <c:v>0.130132659507265</c:v>
                </c:pt>
                <c:pt idx="618">
                  <c:v>0.130343230153717</c:v>
                </c:pt>
                <c:pt idx="619">
                  <c:v>0.130553800800168</c:v>
                </c:pt>
                <c:pt idx="620">
                  <c:v>0.13076437144662</c:v>
                </c:pt>
                <c:pt idx="621">
                  <c:v>0.130974942093072</c:v>
                </c:pt>
                <c:pt idx="622">
                  <c:v>0.131185512739524</c:v>
                </c:pt>
                <c:pt idx="623">
                  <c:v>0.131396083385976</c:v>
                </c:pt>
                <c:pt idx="624">
                  <c:v>0.131606654032428</c:v>
                </c:pt>
                <c:pt idx="625">
                  <c:v>0.13181722467888</c:v>
                </c:pt>
                <c:pt idx="626">
                  <c:v>0.132027795325332</c:v>
                </c:pt>
                <c:pt idx="627">
                  <c:v>0.132238365971784</c:v>
                </c:pt>
                <c:pt idx="628">
                  <c:v>0.132448936618235</c:v>
                </c:pt>
                <c:pt idx="629">
                  <c:v>0.132659507264687</c:v>
                </c:pt>
                <c:pt idx="630">
                  <c:v>0.132870077911139</c:v>
                </c:pt>
                <c:pt idx="631">
                  <c:v>0.133080648557591</c:v>
                </c:pt>
                <c:pt idx="632">
                  <c:v>0.133291219204043</c:v>
                </c:pt>
                <c:pt idx="633">
                  <c:v>0.133501789850495</c:v>
                </c:pt>
                <c:pt idx="634">
                  <c:v>0.133712360496947</c:v>
                </c:pt>
                <c:pt idx="635">
                  <c:v>0.133922931143399</c:v>
                </c:pt>
                <c:pt idx="636">
                  <c:v>0.13413350178985</c:v>
                </c:pt>
                <c:pt idx="637">
                  <c:v>0.134344072436302</c:v>
                </c:pt>
                <c:pt idx="638">
                  <c:v>0.134554643082754</c:v>
                </c:pt>
                <c:pt idx="639">
                  <c:v>0.134765213729206</c:v>
                </c:pt>
                <c:pt idx="640">
                  <c:v>0.134975784375658</c:v>
                </c:pt>
                <c:pt idx="641">
                  <c:v>0.13518635502211</c:v>
                </c:pt>
                <c:pt idx="642">
                  <c:v>0.135396925668562</c:v>
                </c:pt>
                <c:pt idx="643">
                  <c:v>0.135607496315014</c:v>
                </c:pt>
                <c:pt idx="644">
                  <c:v>0.135818066961466</c:v>
                </c:pt>
                <c:pt idx="645">
                  <c:v>0.136028637607917</c:v>
                </c:pt>
                <c:pt idx="646">
                  <c:v>0.136239208254369</c:v>
                </c:pt>
                <c:pt idx="647">
                  <c:v>0.136449778900821</c:v>
                </c:pt>
                <c:pt idx="648">
                  <c:v>0.136660349547273</c:v>
                </c:pt>
                <c:pt idx="649">
                  <c:v>0.136870920193725</c:v>
                </c:pt>
                <c:pt idx="650">
                  <c:v>0.137081490840177</c:v>
                </c:pt>
                <c:pt idx="651">
                  <c:v>0.137292061486629</c:v>
                </c:pt>
                <c:pt idx="652">
                  <c:v>0.137502632133081</c:v>
                </c:pt>
                <c:pt idx="653">
                  <c:v>0.137713202779533</c:v>
                </c:pt>
                <c:pt idx="654">
                  <c:v>0.137923773425984</c:v>
                </c:pt>
                <c:pt idx="655">
                  <c:v>0.138134344072436</c:v>
                </c:pt>
                <c:pt idx="656">
                  <c:v>0.138344914718888</c:v>
                </c:pt>
                <c:pt idx="657">
                  <c:v>0.13855548536534</c:v>
                </c:pt>
                <c:pt idx="658">
                  <c:v>0.138766056011792</c:v>
                </c:pt>
                <c:pt idx="659">
                  <c:v>0.138976626658244</c:v>
                </c:pt>
                <c:pt idx="660">
                  <c:v>0.139187197304696</c:v>
                </c:pt>
                <c:pt idx="661">
                  <c:v>0.139397767951148</c:v>
                </c:pt>
                <c:pt idx="662">
                  <c:v>0.139608338597599</c:v>
                </c:pt>
                <c:pt idx="663">
                  <c:v>0.139818909244051</c:v>
                </c:pt>
                <c:pt idx="664">
                  <c:v>0.140029479890503</c:v>
                </c:pt>
                <c:pt idx="665">
                  <c:v>0.140240050536955</c:v>
                </c:pt>
                <c:pt idx="666">
                  <c:v>0.140450621183407</c:v>
                </c:pt>
                <c:pt idx="667">
                  <c:v>0.140661191829859</c:v>
                </c:pt>
                <c:pt idx="668">
                  <c:v>0.140871762476311</c:v>
                </c:pt>
                <c:pt idx="669">
                  <c:v>0.141082333122763</c:v>
                </c:pt>
                <c:pt idx="670">
                  <c:v>0.141292903769215</c:v>
                </c:pt>
                <c:pt idx="671">
                  <c:v>0.141503474415666</c:v>
                </c:pt>
                <c:pt idx="672">
                  <c:v>0.141714045062118</c:v>
                </c:pt>
                <c:pt idx="673">
                  <c:v>0.14192461570857</c:v>
                </c:pt>
                <c:pt idx="674">
                  <c:v>0.142135186355022</c:v>
                </c:pt>
                <c:pt idx="675">
                  <c:v>0.142345757001474</c:v>
                </c:pt>
                <c:pt idx="676">
                  <c:v>0.142556327647926</c:v>
                </c:pt>
                <c:pt idx="677">
                  <c:v>0.142766898294378</c:v>
                </c:pt>
                <c:pt idx="678">
                  <c:v>0.14297746894083</c:v>
                </c:pt>
                <c:pt idx="679">
                  <c:v>0.143188039587282</c:v>
                </c:pt>
                <c:pt idx="680">
                  <c:v>0.143398610233733</c:v>
                </c:pt>
                <c:pt idx="681">
                  <c:v>0.143609180880185</c:v>
                </c:pt>
                <c:pt idx="682">
                  <c:v>0.143819751526637</c:v>
                </c:pt>
                <c:pt idx="683">
                  <c:v>0.144030322173089</c:v>
                </c:pt>
                <c:pt idx="684">
                  <c:v>0.144240892819541</c:v>
                </c:pt>
                <c:pt idx="685">
                  <c:v>0.144451463465993</c:v>
                </c:pt>
                <c:pt idx="686">
                  <c:v>0.144662034112445</c:v>
                </c:pt>
                <c:pt idx="687">
                  <c:v>0.144872604758897</c:v>
                </c:pt>
                <c:pt idx="688">
                  <c:v>0.145083175405348</c:v>
                </c:pt>
                <c:pt idx="689">
                  <c:v>0.1452937460518</c:v>
                </c:pt>
                <c:pt idx="690">
                  <c:v>0.145504316698252</c:v>
                </c:pt>
                <c:pt idx="691">
                  <c:v>0.145714887344704</c:v>
                </c:pt>
                <c:pt idx="692">
                  <c:v>0.145925457991156</c:v>
                </c:pt>
                <c:pt idx="693">
                  <c:v>0.146136028637608</c:v>
                </c:pt>
                <c:pt idx="694">
                  <c:v>0.14634659928406</c:v>
                </c:pt>
                <c:pt idx="695">
                  <c:v>0.146557169930512</c:v>
                </c:pt>
                <c:pt idx="696">
                  <c:v>0.146767740576964</c:v>
                </c:pt>
                <c:pt idx="697">
                  <c:v>0.146978311223415</c:v>
                </c:pt>
                <c:pt idx="698">
                  <c:v>0.147188881869867</c:v>
                </c:pt>
                <c:pt idx="699">
                  <c:v>0.147399452516319</c:v>
                </c:pt>
                <c:pt idx="700">
                  <c:v>0.147610023162771</c:v>
                </c:pt>
                <c:pt idx="701">
                  <c:v>0.147820593809223</c:v>
                </c:pt>
                <c:pt idx="702">
                  <c:v>0.148031164455675</c:v>
                </c:pt>
                <c:pt idx="703">
                  <c:v>0.148241735102127</c:v>
                </c:pt>
                <c:pt idx="704">
                  <c:v>0.148452305748579</c:v>
                </c:pt>
                <c:pt idx="705">
                  <c:v>0.148662876395031</c:v>
                </c:pt>
                <c:pt idx="706">
                  <c:v>0.148873447041482</c:v>
                </c:pt>
                <c:pt idx="707">
                  <c:v>0.149084017687934</c:v>
                </c:pt>
                <c:pt idx="708">
                  <c:v>0.149294588334386</c:v>
                </c:pt>
                <c:pt idx="709">
                  <c:v>0.149505158980838</c:v>
                </c:pt>
                <c:pt idx="710">
                  <c:v>0.14971572962729</c:v>
                </c:pt>
                <c:pt idx="711">
                  <c:v>0.149926300273742</c:v>
                </c:pt>
                <c:pt idx="712">
                  <c:v>0.150136870920194</c:v>
                </c:pt>
                <c:pt idx="713">
                  <c:v>0.150347441566646</c:v>
                </c:pt>
                <c:pt idx="714">
                  <c:v>0.150558012213097</c:v>
                </c:pt>
                <c:pt idx="715">
                  <c:v>0.150768582859549</c:v>
                </c:pt>
                <c:pt idx="716">
                  <c:v>0.150979153506001</c:v>
                </c:pt>
                <c:pt idx="717">
                  <c:v>0.151189724152453</c:v>
                </c:pt>
                <c:pt idx="718">
                  <c:v>0.151400294798905</c:v>
                </c:pt>
                <c:pt idx="719">
                  <c:v>0.151610865445357</c:v>
                </c:pt>
                <c:pt idx="720">
                  <c:v>0.151821436091809</c:v>
                </c:pt>
                <c:pt idx="721">
                  <c:v>0.152032006738261</c:v>
                </c:pt>
                <c:pt idx="722">
                  <c:v>0.152242577384713</c:v>
                </c:pt>
                <c:pt idx="723">
                  <c:v>0.152453148031164</c:v>
                </c:pt>
                <c:pt idx="724">
                  <c:v>0.152663718677616</c:v>
                </c:pt>
                <c:pt idx="725">
                  <c:v>0.152874289324068</c:v>
                </c:pt>
                <c:pt idx="726">
                  <c:v>0.15308485997052</c:v>
                </c:pt>
                <c:pt idx="727">
                  <c:v>0.153295430616972</c:v>
                </c:pt>
                <c:pt idx="728">
                  <c:v>0.153506001263424</c:v>
                </c:pt>
                <c:pt idx="729">
                  <c:v>0.153716571909876</c:v>
                </c:pt>
                <c:pt idx="730">
                  <c:v>0.153927142556328</c:v>
                </c:pt>
                <c:pt idx="731">
                  <c:v>0.15413771320278</c:v>
                </c:pt>
                <c:pt idx="732">
                  <c:v>0.154348283849231</c:v>
                </c:pt>
                <c:pt idx="733">
                  <c:v>0.154558854495683</c:v>
                </c:pt>
                <c:pt idx="734">
                  <c:v>0.154769425142135</c:v>
                </c:pt>
                <c:pt idx="735">
                  <c:v>0.154979995788587</c:v>
                </c:pt>
                <c:pt idx="736">
                  <c:v>0.155190566435039</c:v>
                </c:pt>
                <c:pt idx="737">
                  <c:v>0.155401137081491</c:v>
                </c:pt>
                <c:pt idx="738">
                  <c:v>0.155611707727943</c:v>
                </c:pt>
                <c:pt idx="739">
                  <c:v>0.155822278374395</c:v>
                </c:pt>
                <c:pt idx="740">
                  <c:v>0.156032849020846</c:v>
                </c:pt>
                <c:pt idx="741">
                  <c:v>0.156243419667298</c:v>
                </c:pt>
                <c:pt idx="742">
                  <c:v>0.15645399031375</c:v>
                </c:pt>
                <c:pt idx="743">
                  <c:v>0.156664560960202</c:v>
                </c:pt>
                <c:pt idx="744">
                  <c:v>0.156875131606654</c:v>
                </c:pt>
                <c:pt idx="745">
                  <c:v>0.157085702253106</c:v>
                </c:pt>
                <c:pt idx="746">
                  <c:v>0.157296272899558</c:v>
                </c:pt>
                <c:pt idx="747">
                  <c:v>0.15750684354601</c:v>
                </c:pt>
                <c:pt idx="748">
                  <c:v>0.157717414192462</c:v>
                </c:pt>
                <c:pt idx="749">
                  <c:v>0.157927984838913</c:v>
                </c:pt>
                <c:pt idx="750">
                  <c:v>0.158138555485365</c:v>
                </c:pt>
                <c:pt idx="751">
                  <c:v>0.158349126131817</c:v>
                </c:pt>
                <c:pt idx="752">
                  <c:v>0.158559696778269</c:v>
                </c:pt>
                <c:pt idx="753">
                  <c:v>0.158770267424721</c:v>
                </c:pt>
                <c:pt idx="754">
                  <c:v>0.158980838071173</c:v>
                </c:pt>
                <c:pt idx="755">
                  <c:v>0.159191408717625</c:v>
                </c:pt>
                <c:pt idx="756">
                  <c:v>0.159401979364077</c:v>
                </c:pt>
                <c:pt idx="757">
                  <c:v>0.159612550010529</c:v>
                </c:pt>
                <c:pt idx="758">
                  <c:v>0.15982312065698</c:v>
                </c:pt>
                <c:pt idx="759">
                  <c:v>0.160033691303432</c:v>
                </c:pt>
                <c:pt idx="760">
                  <c:v>0.160244261949884</c:v>
                </c:pt>
                <c:pt idx="761">
                  <c:v>0.160454832596336</c:v>
                </c:pt>
                <c:pt idx="762">
                  <c:v>0.160665403242788</c:v>
                </c:pt>
                <c:pt idx="763">
                  <c:v>0.16087597388924</c:v>
                </c:pt>
                <c:pt idx="764">
                  <c:v>0.161086544535692</c:v>
                </c:pt>
                <c:pt idx="765">
                  <c:v>0.161297115182144</c:v>
                </c:pt>
                <c:pt idx="766">
                  <c:v>0.161507685828595</c:v>
                </c:pt>
                <c:pt idx="767">
                  <c:v>0.161718256475047</c:v>
                </c:pt>
                <c:pt idx="768">
                  <c:v>0.161928827121499</c:v>
                </c:pt>
                <c:pt idx="769">
                  <c:v>0.162139397767951</c:v>
                </c:pt>
                <c:pt idx="770">
                  <c:v>0.162349968414403</c:v>
                </c:pt>
                <c:pt idx="771">
                  <c:v>0.162560539060855</c:v>
                </c:pt>
                <c:pt idx="772">
                  <c:v>0.162771109707307</c:v>
                </c:pt>
                <c:pt idx="773">
                  <c:v>0.162981680353759</c:v>
                </c:pt>
                <c:pt idx="774">
                  <c:v>0.163192251000211</c:v>
                </c:pt>
                <c:pt idx="775">
                  <c:v>0.163402821646662</c:v>
                </c:pt>
                <c:pt idx="776">
                  <c:v>0.163613392293114</c:v>
                </c:pt>
                <c:pt idx="777">
                  <c:v>0.163823962939566</c:v>
                </c:pt>
                <c:pt idx="778">
                  <c:v>0.164034533586018</c:v>
                </c:pt>
                <c:pt idx="779">
                  <c:v>0.16424510423247</c:v>
                </c:pt>
                <c:pt idx="780">
                  <c:v>0.164455674878922</c:v>
                </c:pt>
                <c:pt idx="781">
                  <c:v>0.164666245525374</c:v>
                </c:pt>
                <c:pt idx="782">
                  <c:v>0.164876816171826</c:v>
                </c:pt>
                <c:pt idx="783">
                  <c:v>0.165087386818278</c:v>
                </c:pt>
                <c:pt idx="784">
                  <c:v>0.165297957464729</c:v>
                </c:pt>
                <c:pt idx="785">
                  <c:v>0.165508528111181</c:v>
                </c:pt>
                <c:pt idx="786">
                  <c:v>0.165719098757633</c:v>
                </c:pt>
                <c:pt idx="787">
                  <c:v>0.165929669404085</c:v>
                </c:pt>
                <c:pt idx="788">
                  <c:v>0.166140240050537</c:v>
                </c:pt>
                <c:pt idx="789">
                  <c:v>0.166350810696989</c:v>
                </c:pt>
                <c:pt idx="790">
                  <c:v>0.166561381343441</c:v>
                </c:pt>
                <c:pt idx="791">
                  <c:v>0.166771951989893</c:v>
                </c:pt>
                <c:pt idx="792">
                  <c:v>0.166982522636344</c:v>
                </c:pt>
                <c:pt idx="793">
                  <c:v>0.167193093282796</c:v>
                </c:pt>
                <c:pt idx="794">
                  <c:v>0.167403663929248</c:v>
                </c:pt>
                <c:pt idx="795">
                  <c:v>0.1676142345757</c:v>
                </c:pt>
                <c:pt idx="796">
                  <c:v>0.167824805222152</c:v>
                </c:pt>
                <c:pt idx="797">
                  <c:v>0.168035375868604</c:v>
                </c:pt>
                <c:pt idx="798">
                  <c:v>0.168245946515056</c:v>
                </c:pt>
                <c:pt idx="799">
                  <c:v>0.168456517161508</c:v>
                </c:pt>
                <c:pt idx="800">
                  <c:v>0.16866708780796</c:v>
                </c:pt>
                <c:pt idx="801">
                  <c:v>0.168877658454411</c:v>
                </c:pt>
                <c:pt idx="802">
                  <c:v>0.169088229100863</c:v>
                </c:pt>
                <c:pt idx="803">
                  <c:v>0.169298799747315</c:v>
                </c:pt>
                <c:pt idx="804">
                  <c:v>0.169509370393767</c:v>
                </c:pt>
                <c:pt idx="805">
                  <c:v>0.169719941040219</c:v>
                </c:pt>
                <c:pt idx="806">
                  <c:v>0.169930511686671</c:v>
                </c:pt>
                <c:pt idx="807">
                  <c:v>0.170141082333123</c:v>
                </c:pt>
                <c:pt idx="808">
                  <c:v>0.170351652979575</c:v>
                </c:pt>
                <c:pt idx="809">
                  <c:v>0.170562223626027</c:v>
                </c:pt>
                <c:pt idx="810">
                  <c:v>0.170772794272478</c:v>
                </c:pt>
                <c:pt idx="811">
                  <c:v>0.17098336491893</c:v>
                </c:pt>
                <c:pt idx="812">
                  <c:v>0.171193935565382</c:v>
                </c:pt>
                <c:pt idx="813">
                  <c:v>0.171404506211834</c:v>
                </c:pt>
                <c:pt idx="814">
                  <c:v>0.171615076858286</c:v>
                </c:pt>
                <c:pt idx="815">
                  <c:v>0.171825647504738</c:v>
                </c:pt>
                <c:pt idx="816">
                  <c:v>0.17203621815119</c:v>
                </c:pt>
                <c:pt idx="817">
                  <c:v>0.172246788797642</c:v>
                </c:pt>
                <c:pt idx="818">
                  <c:v>0.172457359444093</c:v>
                </c:pt>
                <c:pt idx="819">
                  <c:v>0.172667930090545</c:v>
                </c:pt>
                <c:pt idx="820">
                  <c:v>0.172878500736997</c:v>
                </c:pt>
                <c:pt idx="821">
                  <c:v>0.173089071383449</c:v>
                </c:pt>
                <c:pt idx="822">
                  <c:v>0.173299642029901</c:v>
                </c:pt>
                <c:pt idx="823">
                  <c:v>0.173510212676353</c:v>
                </c:pt>
                <c:pt idx="824">
                  <c:v>0.173720783322805</c:v>
                </c:pt>
                <c:pt idx="825">
                  <c:v>0.173931353969257</c:v>
                </c:pt>
                <c:pt idx="826">
                  <c:v>0.174141924615709</c:v>
                </c:pt>
                <c:pt idx="827">
                  <c:v>0.17435249526216</c:v>
                </c:pt>
                <c:pt idx="828">
                  <c:v>0.174563065908612</c:v>
                </c:pt>
                <c:pt idx="829">
                  <c:v>0.174773636555064</c:v>
                </c:pt>
                <c:pt idx="830">
                  <c:v>0.174984207201516</c:v>
                </c:pt>
                <c:pt idx="831">
                  <c:v>0.175194777847968</c:v>
                </c:pt>
                <c:pt idx="832">
                  <c:v>0.17540534849442</c:v>
                </c:pt>
                <c:pt idx="833">
                  <c:v>0.175615919140872</c:v>
                </c:pt>
                <c:pt idx="834">
                  <c:v>0.175826489787324</c:v>
                </c:pt>
                <c:pt idx="835">
                  <c:v>0.176037060433776</c:v>
                </c:pt>
                <c:pt idx="836">
                  <c:v>0.176247631080227</c:v>
                </c:pt>
                <c:pt idx="837">
                  <c:v>0.176458201726679</c:v>
                </c:pt>
                <c:pt idx="838">
                  <c:v>0.176668772373131</c:v>
                </c:pt>
                <c:pt idx="839">
                  <c:v>0.176879343019583</c:v>
                </c:pt>
                <c:pt idx="840">
                  <c:v>0.177089913666035</c:v>
                </c:pt>
                <c:pt idx="841">
                  <c:v>0.177300484312487</c:v>
                </c:pt>
                <c:pt idx="842">
                  <c:v>0.177511054958939</c:v>
                </c:pt>
                <c:pt idx="843">
                  <c:v>0.177721625605391</c:v>
                </c:pt>
                <c:pt idx="844">
                  <c:v>0.177932196251842</c:v>
                </c:pt>
                <c:pt idx="845">
                  <c:v>0.178142766898294</c:v>
                </c:pt>
                <c:pt idx="846">
                  <c:v>0.178353337544746</c:v>
                </c:pt>
                <c:pt idx="847">
                  <c:v>0.178563908191198</c:v>
                </c:pt>
                <c:pt idx="848">
                  <c:v>0.17877447883765</c:v>
                </c:pt>
                <c:pt idx="849">
                  <c:v>0.178985049484102</c:v>
                </c:pt>
                <c:pt idx="850">
                  <c:v>0.179195620130554</c:v>
                </c:pt>
                <c:pt idx="851">
                  <c:v>0.179406190777006</c:v>
                </c:pt>
                <c:pt idx="852">
                  <c:v>0.179616761423458</c:v>
                </c:pt>
                <c:pt idx="853">
                  <c:v>0.179827332069909</c:v>
                </c:pt>
                <c:pt idx="854">
                  <c:v>0.180037902716361</c:v>
                </c:pt>
                <c:pt idx="855">
                  <c:v>0.180248473362813</c:v>
                </c:pt>
                <c:pt idx="856">
                  <c:v>0.180459044009265</c:v>
                </c:pt>
                <c:pt idx="857">
                  <c:v>0.180669614655717</c:v>
                </c:pt>
                <c:pt idx="858">
                  <c:v>0.180880185302169</c:v>
                </c:pt>
                <c:pt idx="859">
                  <c:v>0.181090755948621</c:v>
                </c:pt>
                <c:pt idx="860">
                  <c:v>0.181301326595073</c:v>
                </c:pt>
                <c:pt idx="861">
                  <c:v>0.181511897241525</c:v>
                </c:pt>
                <c:pt idx="862">
                  <c:v>0.181722467887976</c:v>
                </c:pt>
                <c:pt idx="863">
                  <c:v>0.181933038534428</c:v>
                </c:pt>
                <c:pt idx="864">
                  <c:v>0.18214360918088</c:v>
                </c:pt>
                <c:pt idx="865">
                  <c:v>0.182354179827332</c:v>
                </c:pt>
                <c:pt idx="866">
                  <c:v>0.182564750473784</c:v>
                </c:pt>
                <c:pt idx="867">
                  <c:v>0.182775321120236</c:v>
                </c:pt>
                <c:pt idx="868">
                  <c:v>0.182985891766688</c:v>
                </c:pt>
                <c:pt idx="869">
                  <c:v>0.18319646241314</c:v>
                </c:pt>
                <c:pt idx="870">
                  <c:v>0.183407033059591</c:v>
                </c:pt>
                <c:pt idx="871">
                  <c:v>0.183617603706043</c:v>
                </c:pt>
                <c:pt idx="872">
                  <c:v>0.183828174352495</c:v>
                </c:pt>
                <c:pt idx="873">
                  <c:v>0.184038744998947</c:v>
                </c:pt>
                <c:pt idx="874">
                  <c:v>0.184249315645399</c:v>
                </c:pt>
                <c:pt idx="875">
                  <c:v>0.184459886291851</c:v>
                </c:pt>
                <c:pt idx="876">
                  <c:v>0.184670456938303</c:v>
                </c:pt>
                <c:pt idx="877">
                  <c:v>0.184881027584755</c:v>
                </c:pt>
                <c:pt idx="878">
                  <c:v>0.185091598231207</c:v>
                </c:pt>
                <c:pt idx="879">
                  <c:v>0.185302168877658</c:v>
                </c:pt>
                <c:pt idx="880">
                  <c:v>0.18551273952411</c:v>
                </c:pt>
                <c:pt idx="881">
                  <c:v>0.185723310170562</c:v>
                </c:pt>
                <c:pt idx="882">
                  <c:v>0.185933880817014</c:v>
                </c:pt>
                <c:pt idx="883">
                  <c:v>0.186144451463466</c:v>
                </c:pt>
                <c:pt idx="884">
                  <c:v>0.186355022109918</c:v>
                </c:pt>
                <c:pt idx="885">
                  <c:v>0.18656559275637</c:v>
                </c:pt>
                <c:pt idx="886">
                  <c:v>0.186776163402822</c:v>
                </c:pt>
                <c:pt idx="887">
                  <c:v>0.186986734049273</c:v>
                </c:pt>
                <c:pt idx="888">
                  <c:v>0.187197304695725</c:v>
                </c:pt>
                <c:pt idx="889">
                  <c:v>0.187407875342177</c:v>
                </c:pt>
                <c:pt idx="890">
                  <c:v>0.187618445988629</c:v>
                </c:pt>
                <c:pt idx="891">
                  <c:v>0.187829016635081</c:v>
                </c:pt>
                <c:pt idx="892">
                  <c:v>0.188039587281533</c:v>
                </c:pt>
                <c:pt idx="893">
                  <c:v>0.188250157927985</c:v>
                </c:pt>
                <c:pt idx="894">
                  <c:v>0.188460728574437</c:v>
                </c:pt>
                <c:pt idx="895">
                  <c:v>0.188671299220889</c:v>
                </c:pt>
                <c:pt idx="896">
                  <c:v>0.18888186986734</c:v>
                </c:pt>
                <c:pt idx="897">
                  <c:v>0.189092440513792</c:v>
                </c:pt>
                <c:pt idx="898">
                  <c:v>0.189303011160244</c:v>
                </c:pt>
                <c:pt idx="899">
                  <c:v>0.189513581806696</c:v>
                </c:pt>
                <c:pt idx="900">
                  <c:v>0.189724152453148</c:v>
                </c:pt>
                <c:pt idx="901">
                  <c:v>0.1899347230996</c:v>
                </c:pt>
                <c:pt idx="902">
                  <c:v>0.190145293746052</c:v>
                </c:pt>
                <c:pt idx="903">
                  <c:v>0.190355864392504</c:v>
                </c:pt>
                <c:pt idx="904">
                  <c:v>0.190566435038956</c:v>
                </c:pt>
                <c:pt idx="905">
                  <c:v>0.190777005685407</c:v>
                </c:pt>
                <c:pt idx="906">
                  <c:v>0.190987576331859</c:v>
                </c:pt>
                <c:pt idx="907">
                  <c:v>0.191198146978311</c:v>
                </c:pt>
                <c:pt idx="908">
                  <c:v>0.191408717624763</c:v>
                </c:pt>
                <c:pt idx="909">
                  <c:v>0.191619288271215</c:v>
                </c:pt>
                <c:pt idx="910">
                  <c:v>0.191829858917667</c:v>
                </c:pt>
                <c:pt idx="911">
                  <c:v>0.192040429564119</c:v>
                </c:pt>
                <c:pt idx="912">
                  <c:v>0.192251000210571</c:v>
                </c:pt>
                <c:pt idx="913">
                  <c:v>0.192461570857023</c:v>
                </c:pt>
                <c:pt idx="914">
                  <c:v>0.192672141503474</c:v>
                </c:pt>
                <c:pt idx="915">
                  <c:v>0.192882712149926</c:v>
                </c:pt>
                <c:pt idx="916">
                  <c:v>0.193093282796378</c:v>
                </c:pt>
                <c:pt idx="917">
                  <c:v>0.19330385344283</c:v>
                </c:pt>
                <c:pt idx="918">
                  <c:v>0.193514424089282</c:v>
                </c:pt>
                <c:pt idx="919">
                  <c:v>0.193724994735734</c:v>
                </c:pt>
                <c:pt idx="920">
                  <c:v>0.193935565382186</c:v>
                </c:pt>
                <c:pt idx="921">
                  <c:v>0.194146136028638</c:v>
                </c:pt>
                <c:pt idx="922">
                  <c:v>0.194356706675089</c:v>
                </c:pt>
                <c:pt idx="923">
                  <c:v>0.194567277321541</c:v>
                </c:pt>
                <c:pt idx="924">
                  <c:v>0.194777847967993</c:v>
                </c:pt>
                <c:pt idx="925">
                  <c:v>0.194988418614445</c:v>
                </c:pt>
                <c:pt idx="926">
                  <c:v>0.195198989260897</c:v>
                </c:pt>
                <c:pt idx="927">
                  <c:v>0.195409559907349</c:v>
                </c:pt>
                <c:pt idx="928">
                  <c:v>0.195620130553801</c:v>
                </c:pt>
                <c:pt idx="929">
                  <c:v>0.195830701200253</c:v>
                </c:pt>
                <c:pt idx="930">
                  <c:v>0.196041271846705</c:v>
                </c:pt>
                <c:pt idx="931">
                  <c:v>0.196251842493156</c:v>
                </c:pt>
                <c:pt idx="932">
                  <c:v>0.196462413139608</c:v>
                </c:pt>
                <c:pt idx="933">
                  <c:v>0.19667298378606</c:v>
                </c:pt>
                <c:pt idx="934">
                  <c:v>0.196883554432512</c:v>
                </c:pt>
                <c:pt idx="935">
                  <c:v>0.197094125078964</c:v>
                </c:pt>
                <c:pt idx="936">
                  <c:v>0.197304695725416</c:v>
                </c:pt>
                <c:pt idx="937">
                  <c:v>0.197515266371868</c:v>
                </c:pt>
                <c:pt idx="938">
                  <c:v>0.19772583701832</c:v>
                </c:pt>
                <c:pt idx="939">
                  <c:v>0.197936407664771</c:v>
                </c:pt>
                <c:pt idx="940">
                  <c:v>0.198146978311223</c:v>
                </c:pt>
                <c:pt idx="941">
                  <c:v>0.198357548957675</c:v>
                </c:pt>
                <c:pt idx="942">
                  <c:v>0.198568119604127</c:v>
                </c:pt>
                <c:pt idx="943">
                  <c:v>0.198778690250579</c:v>
                </c:pt>
                <c:pt idx="944">
                  <c:v>0.198989260897031</c:v>
                </c:pt>
                <c:pt idx="945">
                  <c:v>0.199199831543483</c:v>
                </c:pt>
                <c:pt idx="946">
                  <c:v>0.199410402189935</c:v>
                </c:pt>
                <c:pt idx="947">
                  <c:v>0.199620972836387</c:v>
                </c:pt>
                <c:pt idx="948">
                  <c:v>0.199831543482838</c:v>
                </c:pt>
                <c:pt idx="949">
                  <c:v>0.20004211412929</c:v>
                </c:pt>
                <c:pt idx="950">
                  <c:v>0.200252684775742</c:v>
                </c:pt>
                <c:pt idx="951">
                  <c:v>0.200463255422194</c:v>
                </c:pt>
                <c:pt idx="952">
                  <c:v>0.200673826068646</c:v>
                </c:pt>
                <c:pt idx="953">
                  <c:v>0.200884396715098</c:v>
                </c:pt>
                <c:pt idx="954">
                  <c:v>0.20109496736155</c:v>
                </c:pt>
                <c:pt idx="955">
                  <c:v>0.201305538008002</c:v>
                </c:pt>
                <c:pt idx="956">
                  <c:v>0.201516108654454</c:v>
                </c:pt>
                <c:pt idx="957">
                  <c:v>0.201726679300905</c:v>
                </c:pt>
                <c:pt idx="958">
                  <c:v>0.201937249947357</c:v>
                </c:pt>
                <c:pt idx="959">
                  <c:v>0.202147820593809</c:v>
                </c:pt>
                <c:pt idx="960">
                  <c:v>0.202358391240261</c:v>
                </c:pt>
                <c:pt idx="961">
                  <c:v>0.202568961886713</c:v>
                </c:pt>
                <c:pt idx="962">
                  <c:v>0.202779532533165</c:v>
                </c:pt>
                <c:pt idx="963">
                  <c:v>0.202990103179617</c:v>
                </c:pt>
                <c:pt idx="964">
                  <c:v>0.203200673826069</c:v>
                </c:pt>
                <c:pt idx="965">
                  <c:v>0.203411244472521</c:v>
                </c:pt>
                <c:pt idx="966">
                  <c:v>0.203621815118972</c:v>
                </c:pt>
                <c:pt idx="967">
                  <c:v>0.203832385765424</c:v>
                </c:pt>
                <c:pt idx="968">
                  <c:v>0.204042956411876</c:v>
                </c:pt>
                <c:pt idx="969">
                  <c:v>0.204253527058328</c:v>
                </c:pt>
                <c:pt idx="970">
                  <c:v>0.20446409770478</c:v>
                </c:pt>
                <c:pt idx="971">
                  <c:v>0.204674668351232</c:v>
                </c:pt>
                <c:pt idx="972">
                  <c:v>0.204885238997684</c:v>
                </c:pt>
                <c:pt idx="973">
                  <c:v>0.205095809644136</c:v>
                </c:pt>
                <c:pt idx="974">
                  <c:v>0.205306380290587</c:v>
                </c:pt>
                <c:pt idx="975">
                  <c:v>0.205516950937039</c:v>
                </c:pt>
                <c:pt idx="976">
                  <c:v>0.205727521583491</c:v>
                </c:pt>
                <c:pt idx="977">
                  <c:v>0.205938092229943</c:v>
                </c:pt>
                <c:pt idx="978">
                  <c:v>0.206148662876395</c:v>
                </c:pt>
                <c:pt idx="979">
                  <c:v>0.206359233522847</c:v>
                </c:pt>
                <c:pt idx="980">
                  <c:v>0.206569804169299</c:v>
                </c:pt>
                <c:pt idx="981">
                  <c:v>0.206780374815751</c:v>
                </c:pt>
                <c:pt idx="982">
                  <c:v>0.206990945462203</c:v>
                </c:pt>
                <c:pt idx="983">
                  <c:v>0.207201516108654</c:v>
                </c:pt>
                <c:pt idx="984">
                  <c:v>0.207412086755106</c:v>
                </c:pt>
                <c:pt idx="985">
                  <c:v>0.207622657401558</c:v>
                </c:pt>
                <c:pt idx="986">
                  <c:v>0.20783322804801</c:v>
                </c:pt>
                <c:pt idx="987">
                  <c:v>0.208043798694462</c:v>
                </c:pt>
                <c:pt idx="988">
                  <c:v>0.208254369340914</c:v>
                </c:pt>
                <c:pt idx="989">
                  <c:v>0.208464939987366</c:v>
                </c:pt>
                <c:pt idx="990">
                  <c:v>0.208675510633818</c:v>
                </c:pt>
                <c:pt idx="991">
                  <c:v>0.20888608128027</c:v>
                </c:pt>
                <c:pt idx="992">
                  <c:v>0.209096651926721</c:v>
                </c:pt>
                <c:pt idx="993">
                  <c:v>0.209307222573173</c:v>
                </c:pt>
                <c:pt idx="994">
                  <c:v>0.209517793219625</c:v>
                </c:pt>
                <c:pt idx="995">
                  <c:v>0.209728363866077</c:v>
                </c:pt>
                <c:pt idx="996">
                  <c:v>0.209938934512529</c:v>
                </c:pt>
                <c:pt idx="997">
                  <c:v>0.210149505158981</c:v>
                </c:pt>
                <c:pt idx="998">
                  <c:v>0.210360075805433</c:v>
                </c:pt>
                <c:pt idx="999">
                  <c:v>0.210570646451885</c:v>
                </c:pt>
                <c:pt idx="1000">
                  <c:v>0.210781217098336</c:v>
                </c:pt>
                <c:pt idx="1001">
                  <c:v>0.210991787744788</c:v>
                </c:pt>
                <c:pt idx="1002">
                  <c:v>0.21120235839124</c:v>
                </c:pt>
                <c:pt idx="1003">
                  <c:v>0.211412929037692</c:v>
                </c:pt>
                <c:pt idx="1004">
                  <c:v>0.211623499684144</c:v>
                </c:pt>
                <c:pt idx="1005">
                  <c:v>0.211834070330596</c:v>
                </c:pt>
                <c:pt idx="1006">
                  <c:v>0.212044640977048</c:v>
                </c:pt>
                <c:pt idx="1007">
                  <c:v>0.2122552116235</c:v>
                </c:pt>
                <c:pt idx="1008">
                  <c:v>0.212465782269952</c:v>
                </c:pt>
                <c:pt idx="1009">
                  <c:v>0.212676352916403</c:v>
                </c:pt>
                <c:pt idx="1010">
                  <c:v>0.212886923562855</c:v>
                </c:pt>
                <c:pt idx="1011">
                  <c:v>0.213097494209307</c:v>
                </c:pt>
                <c:pt idx="1012">
                  <c:v>0.213308064855759</c:v>
                </c:pt>
                <c:pt idx="1013">
                  <c:v>0.213518635502211</c:v>
                </c:pt>
                <c:pt idx="1014">
                  <c:v>0.213729206148663</c:v>
                </c:pt>
                <c:pt idx="1015">
                  <c:v>0.213939776795115</c:v>
                </c:pt>
                <c:pt idx="1016">
                  <c:v>0.214150347441567</c:v>
                </c:pt>
                <c:pt idx="1017">
                  <c:v>0.214360918088019</c:v>
                </c:pt>
                <c:pt idx="1018">
                  <c:v>0.21457148873447</c:v>
                </c:pt>
                <c:pt idx="1019">
                  <c:v>0.214782059380922</c:v>
                </c:pt>
                <c:pt idx="1020">
                  <c:v>0.214992630027374</c:v>
                </c:pt>
                <c:pt idx="1021">
                  <c:v>0.215203200673826</c:v>
                </c:pt>
                <c:pt idx="1022">
                  <c:v>0.215413771320278</c:v>
                </c:pt>
                <c:pt idx="1023">
                  <c:v>0.21562434196673</c:v>
                </c:pt>
                <c:pt idx="1024">
                  <c:v>0.215834912613182</c:v>
                </c:pt>
                <c:pt idx="1025">
                  <c:v>0.216045483259634</c:v>
                </c:pt>
                <c:pt idx="1026">
                  <c:v>0.216256053906085</c:v>
                </c:pt>
                <c:pt idx="1027">
                  <c:v>0.216466624552537</c:v>
                </c:pt>
                <c:pt idx="1028">
                  <c:v>0.216677195198989</c:v>
                </c:pt>
                <c:pt idx="1029">
                  <c:v>0.216887765845441</c:v>
                </c:pt>
                <c:pt idx="1030">
                  <c:v>0.217098336491893</c:v>
                </c:pt>
                <c:pt idx="1031">
                  <c:v>0.217308907138345</c:v>
                </c:pt>
                <c:pt idx="1032">
                  <c:v>0.217519477784797</c:v>
                </c:pt>
                <c:pt idx="1033">
                  <c:v>0.217730048431249</c:v>
                </c:pt>
                <c:pt idx="1034">
                  <c:v>0.217940619077701</c:v>
                </c:pt>
                <c:pt idx="1035">
                  <c:v>0.218151189724152</c:v>
                </c:pt>
                <c:pt idx="1036">
                  <c:v>0.218361760370604</c:v>
                </c:pt>
                <c:pt idx="1037">
                  <c:v>0.218572331017056</c:v>
                </c:pt>
                <c:pt idx="1038">
                  <c:v>0.218782901663508</c:v>
                </c:pt>
                <c:pt idx="1039">
                  <c:v>0.21899347230996</c:v>
                </c:pt>
                <c:pt idx="1040">
                  <c:v>0.219204042956412</c:v>
                </c:pt>
                <c:pt idx="1041">
                  <c:v>0.219414613602864</c:v>
                </c:pt>
                <c:pt idx="1042">
                  <c:v>0.219625184249316</c:v>
                </c:pt>
                <c:pt idx="1043">
                  <c:v>0.219835754895768</c:v>
                </c:pt>
                <c:pt idx="1044">
                  <c:v>0.220046325542219</c:v>
                </c:pt>
                <c:pt idx="1045">
                  <c:v>0.220256896188671</c:v>
                </c:pt>
                <c:pt idx="1046">
                  <c:v>0.220467466835123</c:v>
                </c:pt>
                <c:pt idx="1047">
                  <c:v>0.220678037481575</c:v>
                </c:pt>
                <c:pt idx="1048">
                  <c:v>0.220888608128027</c:v>
                </c:pt>
                <c:pt idx="1049">
                  <c:v>0.221099178774479</c:v>
                </c:pt>
                <c:pt idx="1050">
                  <c:v>0.221309749420931</c:v>
                </c:pt>
                <c:pt idx="1051">
                  <c:v>0.221520320067383</c:v>
                </c:pt>
                <c:pt idx="1052">
                  <c:v>0.221730890713834</c:v>
                </c:pt>
                <c:pt idx="1053">
                  <c:v>0.221941461360286</c:v>
                </c:pt>
                <c:pt idx="1054">
                  <c:v>0.222152032006738</c:v>
                </c:pt>
                <c:pt idx="1055">
                  <c:v>0.22236260265319</c:v>
                </c:pt>
                <c:pt idx="1056">
                  <c:v>0.222573173299642</c:v>
                </c:pt>
                <c:pt idx="1057">
                  <c:v>0.222783743946094</c:v>
                </c:pt>
                <c:pt idx="1058">
                  <c:v>0.222994314592546</c:v>
                </c:pt>
                <c:pt idx="1059">
                  <c:v>0.223204885238998</c:v>
                </c:pt>
                <c:pt idx="1060">
                  <c:v>0.22341545588545</c:v>
                </c:pt>
                <c:pt idx="1061">
                  <c:v>0.223626026531901</c:v>
                </c:pt>
                <c:pt idx="1062">
                  <c:v>0.223836597178353</c:v>
                </c:pt>
                <c:pt idx="1063">
                  <c:v>0.224047167824805</c:v>
                </c:pt>
                <c:pt idx="1064">
                  <c:v>0.224257738471257</c:v>
                </c:pt>
                <c:pt idx="1065">
                  <c:v>0.224468309117709</c:v>
                </c:pt>
                <c:pt idx="1066">
                  <c:v>0.224678879764161</c:v>
                </c:pt>
                <c:pt idx="1067">
                  <c:v>0.224889450410613</c:v>
                </c:pt>
                <c:pt idx="1068">
                  <c:v>0.225100021057065</c:v>
                </c:pt>
                <c:pt idx="1069">
                  <c:v>0.225310591703517</c:v>
                </c:pt>
                <c:pt idx="1070">
                  <c:v>0.225521162349968</c:v>
                </c:pt>
                <c:pt idx="1071">
                  <c:v>0.22573173299642</c:v>
                </c:pt>
                <c:pt idx="1072">
                  <c:v>0.225942303642872</c:v>
                </c:pt>
                <c:pt idx="1073">
                  <c:v>0.226152874289324</c:v>
                </c:pt>
                <c:pt idx="1074">
                  <c:v>0.226363444935776</c:v>
                </c:pt>
                <c:pt idx="1075">
                  <c:v>0.226574015582228</c:v>
                </c:pt>
                <c:pt idx="1076">
                  <c:v>0.22678458622868</c:v>
                </c:pt>
                <c:pt idx="1077">
                  <c:v>0.226995156875132</c:v>
                </c:pt>
                <c:pt idx="1078">
                  <c:v>0.227205727521583</c:v>
                </c:pt>
                <c:pt idx="1079">
                  <c:v>0.227416298168035</c:v>
                </c:pt>
                <c:pt idx="1080">
                  <c:v>0.227626868814487</c:v>
                </c:pt>
                <c:pt idx="1081">
                  <c:v>0.227837439460939</c:v>
                </c:pt>
                <c:pt idx="1082">
                  <c:v>0.228048010107391</c:v>
                </c:pt>
                <c:pt idx="1083">
                  <c:v>0.228258580753843</c:v>
                </c:pt>
                <c:pt idx="1084">
                  <c:v>0.228469151400295</c:v>
                </c:pt>
                <c:pt idx="1085">
                  <c:v>0.228679722046747</c:v>
                </c:pt>
                <c:pt idx="1086">
                  <c:v>0.228890292693199</c:v>
                </c:pt>
                <c:pt idx="1087">
                  <c:v>0.22910086333965</c:v>
                </c:pt>
                <c:pt idx="1088">
                  <c:v>0.229311433986102</c:v>
                </c:pt>
                <c:pt idx="1089">
                  <c:v>0.229522004632554</c:v>
                </c:pt>
                <c:pt idx="1090">
                  <c:v>0.229732575279006</c:v>
                </c:pt>
                <c:pt idx="1091">
                  <c:v>0.229943145925458</c:v>
                </c:pt>
                <c:pt idx="1092">
                  <c:v>0.23015371657191</c:v>
                </c:pt>
                <c:pt idx="1093">
                  <c:v>0.230364287218362</c:v>
                </c:pt>
                <c:pt idx="1094">
                  <c:v>0.230574857864814</c:v>
                </c:pt>
                <c:pt idx="1095">
                  <c:v>0.230785428511265</c:v>
                </c:pt>
                <c:pt idx="1096">
                  <c:v>0.230995999157717</c:v>
                </c:pt>
                <c:pt idx="1097">
                  <c:v>0.231206569804169</c:v>
                </c:pt>
                <c:pt idx="1098">
                  <c:v>0.231417140450621</c:v>
                </c:pt>
                <c:pt idx="1099">
                  <c:v>0.231627711097073</c:v>
                </c:pt>
                <c:pt idx="1100">
                  <c:v>0.231838281743525</c:v>
                </c:pt>
                <c:pt idx="1101">
                  <c:v>0.232048852389977</c:v>
                </c:pt>
                <c:pt idx="1102">
                  <c:v>0.232259423036429</c:v>
                </c:pt>
                <c:pt idx="1103">
                  <c:v>0.232469993682881</c:v>
                </c:pt>
                <c:pt idx="1104">
                  <c:v>0.232680564329332</c:v>
                </c:pt>
                <c:pt idx="1105">
                  <c:v>0.232891134975784</c:v>
                </c:pt>
                <c:pt idx="1106">
                  <c:v>0.233101705622236</c:v>
                </c:pt>
                <c:pt idx="1107">
                  <c:v>0.233312276268688</c:v>
                </c:pt>
                <c:pt idx="1108">
                  <c:v>0.23352284691514</c:v>
                </c:pt>
                <c:pt idx="1109">
                  <c:v>0.233733417561592</c:v>
                </c:pt>
                <c:pt idx="1110">
                  <c:v>0.233943988208044</c:v>
                </c:pt>
                <c:pt idx="1111">
                  <c:v>0.234154558854496</c:v>
                </c:pt>
                <c:pt idx="1112">
                  <c:v>0.234365129500948</c:v>
                </c:pt>
                <c:pt idx="1113">
                  <c:v>0.234575700147399</c:v>
                </c:pt>
                <c:pt idx="1114">
                  <c:v>0.234786270793851</c:v>
                </c:pt>
                <c:pt idx="1115">
                  <c:v>0.234996841440303</c:v>
                </c:pt>
                <c:pt idx="1116">
                  <c:v>0.235207412086755</c:v>
                </c:pt>
                <c:pt idx="1117">
                  <c:v>0.235417982733207</c:v>
                </c:pt>
                <c:pt idx="1118">
                  <c:v>0.235628553379659</c:v>
                </c:pt>
                <c:pt idx="1119">
                  <c:v>0.235839124026111</c:v>
                </c:pt>
                <c:pt idx="1120">
                  <c:v>0.236049694672563</c:v>
                </c:pt>
                <c:pt idx="1121">
                  <c:v>0.236260265319015</c:v>
                </c:pt>
                <c:pt idx="1122">
                  <c:v>0.236470835965466</c:v>
                </c:pt>
                <c:pt idx="1123">
                  <c:v>0.236681406611918</c:v>
                </c:pt>
                <c:pt idx="1124">
                  <c:v>0.23689197725837</c:v>
                </c:pt>
                <c:pt idx="1125">
                  <c:v>0.237102547904822</c:v>
                </c:pt>
                <c:pt idx="1126">
                  <c:v>0.237313118551274</c:v>
                </c:pt>
                <c:pt idx="1127">
                  <c:v>0.237523689197726</c:v>
                </c:pt>
                <c:pt idx="1128">
                  <c:v>0.237734259844178</c:v>
                </c:pt>
                <c:pt idx="1129">
                  <c:v>0.23794483049063</c:v>
                </c:pt>
                <c:pt idx="1130">
                  <c:v>0.238155401137081</c:v>
                </c:pt>
                <c:pt idx="1131">
                  <c:v>0.238365971783533</c:v>
                </c:pt>
                <c:pt idx="1132">
                  <c:v>0.238576542429985</c:v>
                </c:pt>
                <c:pt idx="1133">
                  <c:v>0.238787113076437</c:v>
                </c:pt>
                <c:pt idx="1134">
                  <c:v>0.238997683722889</c:v>
                </c:pt>
                <c:pt idx="1135">
                  <c:v>0.239208254369341</c:v>
                </c:pt>
                <c:pt idx="1136">
                  <c:v>0.239418825015793</c:v>
                </c:pt>
                <c:pt idx="1137">
                  <c:v>0.239629395662245</c:v>
                </c:pt>
                <c:pt idx="1138">
                  <c:v>0.239839966308697</c:v>
                </c:pt>
                <c:pt idx="1139">
                  <c:v>0.240050536955148</c:v>
                </c:pt>
                <c:pt idx="1140">
                  <c:v>0.2402611076016</c:v>
                </c:pt>
                <c:pt idx="1141">
                  <c:v>0.240471678248052</c:v>
                </c:pt>
                <c:pt idx="1142">
                  <c:v>0.240682248894504</c:v>
                </c:pt>
                <c:pt idx="1143">
                  <c:v>0.240892819540956</c:v>
                </c:pt>
                <c:pt idx="1144">
                  <c:v>0.241103390187408</c:v>
                </c:pt>
                <c:pt idx="1145">
                  <c:v>0.24131396083386</c:v>
                </c:pt>
                <c:pt idx="1146">
                  <c:v>0.241524531480312</c:v>
                </c:pt>
                <c:pt idx="1147">
                  <c:v>0.241735102126764</c:v>
                </c:pt>
                <c:pt idx="1148">
                  <c:v>0.241945672773215</c:v>
                </c:pt>
                <c:pt idx="1149">
                  <c:v>0.242156243419667</c:v>
                </c:pt>
                <c:pt idx="1150">
                  <c:v>0.242366814066119</c:v>
                </c:pt>
                <c:pt idx="1151">
                  <c:v>0.242577384712571</c:v>
                </c:pt>
                <c:pt idx="1152">
                  <c:v>0.242787955359023</c:v>
                </c:pt>
                <c:pt idx="1153">
                  <c:v>0.242998526005475</c:v>
                </c:pt>
                <c:pt idx="1154">
                  <c:v>0.243209096651927</c:v>
                </c:pt>
                <c:pt idx="1155">
                  <c:v>0.243419667298379</c:v>
                </c:pt>
                <c:pt idx="1156">
                  <c:v>0.24363023794483</c:v>
                </c:pt>
                <c:pt idx="1157">
                  <c:v>0.243840808591282</c:v>
                </c:pt>
                <c:pt idx="1158">
                  <c:v>0.244051379237734</c:v>
                </c:pt>
                <c:pt idx="1159">
                  <c:v>0.244261949884186</c:v>
                </c:pt>
                <c:pt idx="1160">
                  <c:v>0.244472520530638</c:v>
                </c:pt>
                <c:pt idx="1161">
                  <c:v>0.24468309117709</c:v>
                </c:pt>
                <c:pt idx="1162">
                  <c:v>0.244893661823542</c:v>
                </c:pt>
                <c:pt idx="1163">
                  <c:v>0.245104232469994</c:v>
                </c:pt>
                <c:pt idx="1164">
                  <c:v>0.245314803116446</c:v>
                </c:pt>
                <c:pt idx="1165">
                  <c:v>0.245525373762897</c:v>
                </c:pt>
                <c:pt idx="1166">
                  <c:v>0.245735944409349</c:v>
                </c:pt>
                <c:pt idx="1167">
                  <c:v>0.245946515055801</c:v>
                </c:pt>
                <c:pt idx="1168">
                  <c:v>0.246157085702253</c:v>
                </c:pt>
                <c:pt idx="1169">
                  <c:v>0.246367656348705</c:v>
                </c:pt>
                <c:pt idx="1170">
                  <c:v>0.246578226995157</c:v>
                </c:pt>
                <c:pt idx="1171">
                  <c:v>0.246788797641609</c:v>
                </c:pt>
                <c:pt idx="1172">
                  <c:v>0.246999368288061</c:v>
                </c:pt>
                <c:pt idx="1173">
                  <c:v>0.247209938934513</c:v>
                </c:pt>
                <c:pt idx="1174">
                  <c:v>0.247420509580964</c:v>
                </c:pt>
                <c:pt idx="1175">
                  <c:v>0.247631080227416</c:v>
                </c:pt>
                <c:pt idx="1176">
                  <c:v>0.247841650873868</c:v>
                </c:pt>
                <c:pt idx="1177">
                  <c:v>0.24805222152032</c:v>
                </c:pt>
                <c:pt idx="1178">
                  <c:v>0.248262792166772</c:v>
                </c:pt>
                <c:pt idx="1179">
                  <c:v>0.248473362813224</c:v>
                </c:pt>
                <c:pt idx="1180">
                  <c:v>0.248683933459676</c:v>
                </c:pt>
                <c:pt idx="1181">
                  <c:v>0.248894504106128</c:v>
                </c:pt>
                <c:pt idx="1182">
                  <c:v>0.249105074752579</c:v>
                </c:pt>
                <c:pt idx="1183">
                  <c:v>0.249315645399031</c:v>
                </c:pt>
                <c:pt idx="1184">
                  <c:v>0.249526216045483</c:v>
                </c:pt>
                <c:pt idx="1185">
                  <c:v>0.249736786691935</c:v>
                </c:pt>
                <c:pt idx="1186">
                  <c:v>0.249947357338387</c:v>
                </c:pt>
                <c:pt idx="1187">
                  <c:v>0.250157927984839</c:v>
                </c:pt>
                <c:pt idx="1188">
                  <c:v>0.250368498631291</c:v>
                </c:pt>
                <c:pt idx="1189">
                  <c:v>0.250579069277743</c:v>
                </c:pt>
                <c:pt idx="1190">
                  <c:v>0.250789639924195</c:v>
                </c:pt>
                <c:pt idx="1191">
                  <c:v>0.251000210570646</c:v>
                </c:pt>
                <c:pt idx="1192">
                  <c:v>0.251210781217098</c:v>
                </c:pt>
                <c:pt idx="1193">
                  <c:v>0.25142135186355</c:v>
                </c:pt>
                <c:pt idx="1194">
                  <c:v>0.251631922510002</c:v>
                </c:pt>
                <c:pt idx="1195">
                  <c:v>0.251842493156454</c:v>
                </c:pt>
                <c:pt idx="1196">
                  <c:v>0.252053063802906</c:v>
                </c:pt>
                <c:pt idx="1197">
                  <c:v>0.252263634449358</c:v>
                </c:pt>
                <c:pt idx="1198">
                  <c:v>0.25247420509581</c:v>
                </c:pt>
                <c:pt idx="1199">
                  <c:v>0.252684775742261</c:v>
                </c:pt>
                <c:pt idx="1200">
                  <c:v>0.252895346388713</c:v>
                </c:pt>
                <c:pt idx="1201">
                  <c:v>0.253105917035165</c:v>
                </c:pt>
                <c:pt idx="1202">
                  <c:v>0.253316487681617</c:v>
                </c:pt>
                <c:pt idx="1203">
                  <c:v>0.253527058328069</c:v>
                </c:pt>
                <c:pt idx="1204">
                  <c:v>0.253737628974521</c:v>
                </c:pt>
                <c:pt idx="1205">
                  <c:v>0.253948199620973</c:v>
                </c:pt>
                <c:pt idx="1206">
                  <c:v>0.254158770267425</c:v>
                </c:pt>
                <c:pt idx="1207">
                  <c:v>0.254369340913877</c:v>
                </c:pt>
                <c:pt idx="1208">
                  <c:v>0.254579911560328</c:v>
                </c:pt>
                <c:pt idx="1209">
                  <c:v>0.25479048220678</c:v>
                </c:pt>
                <c:pt idx="1210">
                  <c:v>0.255001052853232</c:v>
                </c:pt>
                <c:pt idx="1211">
                  <c:v>0.255211623499684</c:v>
                </c:pt>
                <c:pt idx="1212">
                  <c:v>0.255422194146136</c:v>
                </c:pt>
                <c:pt idx="1213">
                  <c:v>0.255632764792588</c:v>
                </c:pt>
                <c:pt idx="1214">
                  <c:v>0.25584333543904</c:v>
                </c:pt>
                <c:pt idx="1215">
                  <c:v>0.256053906085492</c:v>
                </c:pt>
                <c:pt idx="1216">
                  <c:v>0.256264476731944</c:v>
                </c:pt>
                <c:pt idx="1217">
                  <c:v>0.256475047378395</c:v>
                </c:pt>
                <c:pt idx="1218">
                  <c:v>0.256685618024847</c:v>
                </c:pt>
                <c:pt idx="1219">
                  <c:v>0.256896188671299</c:v>
                </c:pt>
                <c:pt idx="1220">
                  <c:v>0.257106759317751</c:v>
                </c:pt>
                <c:pt idx="1221">
                  <c:v>0.257317329964203</c:v>
                </c:pt>
                <c:pt idx="1222">
                  <c:v>0.257527900610655</c:v>
                </c:pt>
                <c:pt idx="1223">
                  <c:v>0.257738471257107</c:v>
                </c:pt>
                <c:pt idx="1224">
                  <c:v>0.257949041903559</c:v>
                </c:pt>
                <c:pt idx="1225">
                  <c:v>0.25815961255001</c:v>
                </c:pt>
                <c:pt idx="1226">
                  <c:v>0.258370183196462</c:v>
                </c:pt>
                <c:pt idx="1227">
                  <c:v>0.258580753842914</c:v>
                </c:pt>
                <c:pt idx="1228">
                  <c:v>0.258791324489366</c:v>
                </c:pt>
                <c:pt idx="1229">
                  <c:v>0.259001895135818</c:v>
                </c:pt>
                <c:pt idx="1230">
                  <c:v>0.25921246578227</c:v>
                </c:pt>
                <c:pt idx="1231">
                  <c:v>0.259423036428722</c:v>
                </c:pt>
                <c:pt idx="1232">
                  <c:v>0.259633607075174</c:v>
                </c:pt>
                <c:pt idx="1233">
                  <c:v>0.259844177721626</c:v>
                </c:pt>
                <c:pt idx="1234">
                  <c:v>0.260054748368077</c:v>
                </c:pt>
                <c:pt idx="1235">
                  <c:v>0.260265319014529</c:v>
                </c:pt>
                <c:pt idx="1236">
                  <c:v>0.260475889660981</c:v>
                </c:pt>
                <c:pt idx="1237">
                  <c:v>0.260686460307433</c:v>
                </c:pt>
                <c:pt idx="1238">
                  <c:v>0.260897030953885</c:v>
                </c:pt>
                <c:pt idx="1239">
                  <c:v>0.261107601600337</c:v>
                </c:pt>
                <c:pt idx="1240">
                  <c:v>0.261318172246789</c:v>
                </c:pt>
                <c:pt idx="1241">
                  <c:v>0.261528742893241</c:v>
                </c:pt>
                <c:pt idx="1242">
                  <c:v>0.261739313539693</c:v>
                </c:pt>
                <c:pt idx="1243">
                  <c:v>0.261949884186144</c:v>
                </c:pt>
                <c:pt idx="1244">
                  <c:v>0.262160454832596</c:v>
                </c:pt>
                <c:pt idx="1245">
                  <c:v>0.262371025479048</c:v>
                </c:pt>
                <c:pt idx="1246">
                  <c:v>0.2625815961255</c:v>
                </c:pt>
                <c:pt idx="1247">
                  <c:v>0.262792166771952</c:v>
                </c:pt>
                <c:pt idx="1248">
                  <c:v>0.263002737418404</c:v>
                </c:pt>
                <c:pt idx="1249">
                  <c:v>0.263213308064856</c:v>
                </c:pt>
                <c:pt idx="1250">
                  <c:v>0.263423878711308</c:v>
                </c:pt>
                <c:pt idx="1251">
                  <c:v>0.26363444935776</c:v>
                </c:pt>
                <c:pt idx="1252">
                  <c:v>0.263845020004211</c:v>
                </c:pt>
                <c:pt idx="1253">
                  <c:v>0.264055590650663</c:v>
                </c:pt>
                <c:pt idx="1254">
                  <c:v>0.264266161297115</c:v>
                </c:pt>
                <c:pt idx="1255">
                  <c:v>0.264476731943567</c:v>
                </c:pt>
                <c:pt idx="1256">
                  <c:v>0.264687302590019</c:v>
                </c:pt>
                <c:pt idx="1257">
                  <c:v>0.264897873236471</c:v>
                </c:pt>
                <c:pt idx="1258">
                  <c:v>0.265108443882923</c:v>
                </c:pt>
                <c:pt idx="1259">
                  <c:v>0.265319014529375</c:v>
                </c:pt>
                <c:pt idx="1260">
                  <c:v>0.265529585175826</c:v>
                </c:pt>
                <c:pt idx="1261">
                  <c:v>0.265740155822278</c:v>
                </c:pt>
                <c:pt idx="1262">
                  <c:v>0.26595072646873</c:v>
                </c:pt>
                <c:pt idx="1263">
                  <c:v>0.266161297115182</c:v>
                </c:pt>
                <c:pt idx="1264">
                  <c:v>0.266371867761634</c:v>
                </c:pt>
                <c:pt idx="1265">
                  <c:v>0.266582438408086</c:v>
                </c:pt>
                <c:pt idx="1266">
                  <c:v>0.266793009054538</c:v>
                </c:pt>
                <c:pt idx="1267">
                  <c:v>0.26700357970099</c:v>
                </c:pt>
                <c:pt idx="1268">
                  <c:v>0.267214150347442</c:v>
                </c:pt>
                <c:pt idx="1269">
                  <c:v>0.267424720993893</c:v>
                </c:pt>
                <c:pt idx="1270">
                  <c:v>0.267635291640345</c:v>
                </c:pt>
                <c:pt idx="1271">
                  <c:v>0.267845862286797</c:v>
                </c:pt>
                <c:pt idx="1272">
                  <c:v>0.268056432933249</c:v>
                </c:pt>
                <c:pt idx="1273">
                  <c:v>0.268267003579701</c:v>
                </c:pt>
                <c:pt idx="1274">
                  <c:v>0.268477574226153</c:v>
                </c:pt>
                <c:pt idx="1275">
                  <c:v>0.268688144872605</c:v>
                </c:pt>
                <c:pt idx="1276">
                  <c:v>0.268898715519057</c:v>
                </c:pt>
                <c:pt idx="1277">
                  <c:v>0.269109286165509</c:v>
                </c:pt>
                <c:pt idx="1278">
                  <c:v>0.26931985681196</c:v>
                </c:pt>
                <c:pt idx="1279">
                  <c:v>0.269530427458412</c:v>
                </c:pt>
                <c:pt idx="1280">
                  <c:v>0.269740998104864</c:v>
                </c:pt>
                <c:pt idx="1281">
                  <c:v>0.269951568751316</c:v>
                </c:pt>
                <c:pt idx="1282">
                  <c:v>0.270162139397768</c:v>
                </c:pt>
                <c:pt idx="1283">
                  <c:v>0.27037271004422</c:v>
                </c:pt>
                <c:pt idx="1284">
                  <c:v>0.270583280690672</c:v>
                </c:pt>
                <c:pt idx="1285">
                  <c:v>0.270793851337124</c:v>
                </c:pt>
                <c:pt idx="1286">
                  <c:v>0.271004421983575</c:v>
                </c:pt>
                <c:pt idx="1287">
                  <c:v>0.271214992630027</c:v>
                </c:pt>
                <c:pt idx="1288">
                  <c:v>0.271425563276479</c:v>
                </c:pt>
                <c:pt idx="1289">
                  <c:v>0.271636133922931</c:v>
                </c:pt>
                <c:pt idx="1290">
                  <c:v>0.271846704569383</c:v>
                </c:pt>
                <c:pt idx="1291">
                  <c:v>0.272057275215835</c:v>
                </c:pt>
                <c:pt idx="1292">
                  <c:v>0.272267845862287</c:v>
                </c:pt>
                <c:pt idx="1293">
                  <c:v>0.272478416508739</c:v>
                </c:pt>
                <c:pt idx="1294">
                  <c:v>0.272688987155191</c:v>
                </c:pt>
                <c:pt idx="1295">
                  <c:v>0.272899557801642</c:v>
                </c:pt>
                <c:pt idx="1296">
                  <c:v>0.273110128448094</c:v>
                </c:pt>
                <c:pt idx="1297">
                  <c:v>0.273320699094546</c:v>
                </c:pt>
                <c:pt idx="1298">
                  <c:v>0.273531269740998</c:v>
                </c:pt>
                <c:pt idx="1299">
                  <c:v>0.27374184038745</c:v>
                </c:pt>
                <c:pt idx="1300">
                  <c:v>0.273952411033902</c:v>
                </c:pt>
                <c:pt idx="1301">
                  <c:v>0.274162981680354</c:v>
                </c:pt>
                <c:pt idx="1302">
                  <c:v>0.274373552326806</c:v>
                </c:pt>
                <c:pt idx="1303">
                  <c:v>0.274584122973257</c:v>
                </c:pt>
                <c:pt idx="1304">
                  <c:v>0.274794693619709</c:v>
                </c:pt>
                <c:pt idx="1305">
                  <c:v>0.275005264266161</c:v>
                </c:pt>
                <c:pt idx="1306">
                  <c:v>0.275215834912613</c:v>
                </c:pt>
                <c:pt idx="1307">
                  <c:v>0.275426405559065</c:v>
                </c:pt>
                <c:pt idx="1308">
                  <c:v>0.275636976205517</c:v>
                </c:pt>
                <c:pt idx="1309">
                  <c:v>0.275847546851969</c:v>
                </c:pt>
                <c:pt idx="1310">
                  <c:v>0.276058117498421</c:v>
                </c:pt>
                <c:pt idx="1311">
                  <c:v>0.276268688144873</c:v>
                </c:pt>
                <c:pt idx="1312">
                  <c:v>0.276479258791324</c:v>
                </c:pt>
                <c:pt idx="1313">
                  <c:v>0.276689829437776</c:v>
                </c:pt>
                <c:pt idx="1314">
                  <c:v>0.276900400084228</c:v>
                </c:pt>
                <c:pt idx="1315">
                  <c:v>0.27711097073068</c:v>
                </c:pt>
                <c:pt idx="1316">
                  <c:v>0.277321541377132</c:v>
                </c:pt>
                <c:pt idx="1317">
                  <c:v>0.277532112023584</c:v>
                </c:pt>
                <c:pt idx="1318">
                  <c:v>0.277742682670036</c:v>
                </c:pt>
                <c:pt idx="1319">
                  <c:v>0.277953253316488</c:v>
                </c:pt>
                <c:pt idx="1320">
                  <c:v>0.27816382396294</c:v>
                </c:pt>
                <c:pt idx="1321">
                  <c:v>0.278374394609391</c:v>
                </c:pt>
                <c:pt idx="1322">
                  <c:v>0.278584965255843</c:v>
                </c:pt>
                <c:pt idx="1323">
                  <c:v>0.278795535902295</c:v>
                </c:pt>
                <c:pt idx="1324">
                  <c:v>0.279006106548747</c:v>
                </c:pt>
                <c:pt idx="1325">
                  <c:v>0.279216677195199</c:v>
                </c:pt>
                <c:pt idx="1326">
                  <c:v>0.279427247841651</c:v>
                </c:pt>
                <c:pt idx="1327">
                  <c:v>0.279637818488103</c:v>
                </c:pt>
                <c:pt idx="1328">
                  <c:v>0.279848389134555</c:v>
                </c:pt>
                <c:pt idx="1329">
                  <c:v>0.280058959781007</c:v>
                </c:pt>
                <c:pt idx="1330">
                  <c:v>0.280269530427458</c:v>
                </c:pt>
                <c:pt idx="1331">
                  <c:v>0.28048010107391</c:v>
                </c:pt>
                <c:pt idx="1332">
                  <c:v>0.280690671720362</c:v>
                </c:pt>
                <c:pt idx="1333">
                  <c:v>0.280901242366814</c:v>
                </c:pt>
                <c:pt idx="1334">
                  <c:v>0.281111813013266</c:v>
                </c:pt>
                <c:pt idx="1335">
                  <c:v>0.281322383659718</c:v>
                </c:pt>
                <c:pt idx="1336">
                  <c:v>0.28153295430617</c:v>
                </c:pt>
                <c:pt idx="1337">
                  <c:v>0.281743524952622</c:v>
                </c:pt>
                <c:pt idx="1338">
                  <c:v>0.281954095599073</c:v>
                </c:pt>
                <c:pt idx="1339">
                  <c:v>0.282164666245525</c:v>
                </c:pt>
                <c:pt idx="1340">
                  <c:v>0.282375236891977</c:v>
                </c:pt>
                <c:pt idx="1341">
                  <c:v>0.282585807538429</c:v>
                </c:pt>
                <c:pt idx="1342">
                  <c:v>0.282796378184881</c:v>
                </c:pt>
                <c:pt idx="1343">
                  <c:v>0.283006948831333</c:v>
                </c:pt>
                <c:pt idx="1344">
                  <c:v>0.283217519477785</c:v>
                </c:pt>
                <c:pt idx="1345">
                  <c:v>0.283428090124237</c:v>
                </c:pt>
                <c:pt idx="1346">
                  <c:v>0.283638660770689</c:v>
                </c:pt>
                <c:pt idx="1347">
                  <c:v>0.28384923141714</c:v>
                </c:pt>
                <c:pt idx="1348">
                  <c:v>0.284059802063592</c:v>
                </c:pt>
                <c:pt idx="1349">
                  <c:v>0.284270372710044</c:v>
                </c:pt>
                <c:pt idx="1350">
                  <c:v>0.284480943356496</c:v>
                </c:pt>
                <c:pt idx="1351">
                  <c:v>0.284691514002948</c:v>
                </c:pt>
                <c:pt idx="1352">
                  <c:v>0.2849020846494</c:v>
                </c:pt>
                <c:pt idx="1353">
                  <c:v>0.285112655295852</c:v>
                </c:pt>
                <c:pt idx="1354">
                  <c:v>0.285323225942304</c:v>
                </c:pt>
                <c:pt idx="1355">
                  <c:v>0.285533796588756</c:v>
                </c:pt>
                <c:pt idx="1356">
                  <c:v>0.285744367235207</c:v>
                </c:pt>
                <c:pt idx="1357">
                  <c:v>0.285954937881659</c:v>
                </c:pt>
                <c:pt idx="1358">
                  <c:v>0.286165508528111</c:v>
                </c:pt>
                <c:pt idx="1359">
                  <c:v>0.286376079174563</c:v>
                </c:pt>
                <c:pt idx="1360">
                  <c:v>0.286586649821015</c:v>
                </c:pt>
                <c:pt idx="1361">
                  <c:v>0.286797220467467</c:v>
                </c:pt>
                <c:pt idx="1362">
                  <c:v>0.287007791113919</c:v>
                </c:pt>
                <c:pt idx="1363">
                  <c:v>0.287218361760371</c:v>
                </c:pt>
                <c:pt idx="1364">
                  <c:v>0.287428932406822</c:v>
                </c:pt>
                <c:pt idx="1365">
                  <c:v>0.287639503053274</c:v>
                </c:pt>
                <c:pt idx="1366">
                  <c:v>0.287850073699726</c:v>
                </c:pt>
                <c:pt idx="1367">
                  <c:v>0.288060644346178</c:v>
                </c:pt>
                <c:pt idx="1368">
                  <c:v>0.28827121499263</c:v>
                </c:pt>
                <c:pt idx="1369">
                  <c:v>0.288481785639082</c:v>
                </c:pt>
                <c:pt idx="1370">
                  <c:v>0.288692356285534</c:v>
                </c:pt>
                <c:pt idx="1371">
                  <c:v>0.288902926931986</c:v>
                </c:pt>
                <c:pt idx="1372">
                  <c:v>0.289113497578438</c:v>
                </c:pt>
                <c:pt idx="1373">
                  <c:v>0.289324068224889</c:v>
                </c:pt>
                <c:pt idx="1374">
                  <c:v>0.289534638871341</c:v>
                </c:pt>
                <c:pt idx="1375">
                  <c:v>0.289745209517793</c:v>
                </c:pt>
                <c:pt idx="1376">
                  <c:v>0.289955780164245</c:v>
                </c:pt>
                <c:pt idx="1377">
                  <c:v>0.290166350810697</c:v>
                </c:pt>
                <c:pt idx="1378">
                  <c:v>0.290376921457149</c:v>
                </c:pt>
                <c:pt idx="1379">
                  <c:v>0.290587492103601</c:v>
                </c:pt>
                <c:pt idx="1380">
                  <c:v>0.290798062750053</c:v>
                </c:pt>
                <c:pt idx="1381">
                  <c:v>0.291008633396504</c:v>
                </c:pt>
                <c:pt idx="1382">
                  <c:v>0.291219204042956</c:v>
                </c:pt>
                <c:pt idx="1383">
                  <c:v>0.291429774689408</c:v>
                </c:pt>
                <c:pt idx="1384">
                  <c:v>0.29164034533586</c:v>
                </c:pt>
                <c:pt idx="1385">
                  <c:v>0.291850915982312</c:v>
                </c:pt>
                <c:pt idx="1386">
                  <c:v>0.292061486628764</c:v>
                </c:pt>
                <c:pt idx="1387">
                  <c:v>0.292272057275216</c:v>
                </c:pt>
                <c:pt idx="1388">
                  <c:v>0.292482627921668</c:v>
                </c:pt>
                <c:pt idx="1389">
                  <c:v>0.29269319856812</c:v>
                </c:pt>
                <c:pt idx="1390">
                  <c:v>0.292903769214571</c:v>
                </c:pt>
                <c:pt idx="1391">
                  <c:v>0.293114339861023</c:v>
                </c:pt>
                <c:pt idx="1392">
                  <c:v>0.293324910507475</c:v>
                </c:pt>
                <c:pt idx="1393">
                  <c:v>0.293535481153927</c:v>
                </c:pt>
                <c:pt idx="1394">
                  <c:v>0.293746051800379</c:v>
                </c:pt>
                <c:pt idx="1395">
                  <c:v>0.293956622446831</c:v>
                </c:pt>
                <c:pt idx="1396">
                  <c:v>0.294167193093283</c:v>
                </c:pt>
                <c:pt idx="1397">
                  <c:v>0.294377763739735</c:v>
                </c:pt>
                <c:pt idx="1398">
                  <c:v>0.294588334386187</c:v>
                </c:pt>
                <c:pt idx="1399">
                  <c:v>0.294798905032638</c:v>
                </c:pt>
                <c:pt idx="1400">
                  <c:v>0.29500947567909</c:v>
                </c:pt>
                <c:pt idx="1401">
                  <c:v>0.295220046325542</c:v>
                </c:pt>
                <c:pt idx="1402">
                  <c:v>0.295430616971994</c:v>
                </c:pt>
                <c:pt idx="1403">
                  <c:v>0.295641187618446</c:v>
                </c:pt>
                <c:pt idx="1404">
                  <c:v>0.295851758264898</c:v>
                </c:pt>
                <c:pt idx="1405">
                  <c:v>0.29606232891135</c:v>
                </c:pt>
                <c:pt idx="1406">
                  <c:v>0.296272899557802</c:v>
                </c:pt>
                <c:pt idx="1407">
                  <c:v>0.296483470204253</c:v>
                </c:pt>
                <c:pt idx="1408">
                  <c:v>0.296694040850705</c:v>
                </c:pt>
                <c:pt idx="1409">
                  <c:v>0.296904611497157</c:v>
                </c:pt>
                <c:pt idx="1410">
                  <c:v>0.297115182143609</c:v>
                </c:pt>
                <c:pt idx="1411">
                  <c:v>0.297325752790061</c:v>
                </c:pt>
                <c:pt idx="1412">
                  <c:v>0.297536323436513</c:v>
                </c:pt>
                <c:pt idx="1413">
                  <c:v>0.297746894082965</c:v>
                </c:pt>
                <c:pt idx="1414">
                  <c:v>0.297957464729417</c:v>
                </c:pt>
                <c:pt idx="1415">
                  <c:v>0.298168035375869</c:v>
                </c:pt>
                <c:pt idx="1416">
                  <c:v>0.29837860602232</c:v>
                </c:pt>
                <c:pt idx="1417">
                  <c:v>0.298589176668772</c:v>
                </c:pt>
                <c:pt idx="1418">
                  <c:v>0.298799747315224</c:v>
                </c:pt>
                <c:pt idx="1419">
                  <c:v>0.299010317961676</c:v>
                </c:pt>
                <c:pt idx="1420">
                  <c:v>0.299220888608128</c:v>
                </c:pt>
                <c:pt idx="1421">
                  <c:v>0.29943145925458</c:v>
                </c:pt>
                <c:pt idx="1422">
                  <c:v>0.299642029901032</c:v>
                </c:pt>
                <c:pt idx="1423">
                  <c:v>0.299852600547484</c:v>
                </c:pt>
                <c:pt idx="1424">
                  <c:v>0.300063171193936</c:v>
                </c:pt>
                <c:pt idx="1425">
                  <c:v>0.300273741840387</c:v>
                </c:pt>
                <c:pt idx="1426">
                  <c:v>0.300484312486839</c:v>
                </c:pt>
                <c:pt idx="1427">
                  <c:v>0.300694883133291</c:v>
                </c:pt>
                <c:pt idx="1428">
                  <c:v>0.300905453779743</c:v>
                </c:pt>
                <c:pt idx="1429">
                  <c:v>0.301116024426195</c:v>
                </c:pt>
                <c:pt idx="1430">
                  <c:v>0.301326595072647</c:v>
                </c:pt>
                <c:pt idx="1431">
                  <c:v>0.301537165719099</c:v>
                </c:pt>
                <c:pt idx="1432">
                  <c:v>0.301747736365551</c:v>
                </c:pt>
                <c:pt idx="1433">
                  <c:v>0.301958307012003</c:v>
                </c:pt>
                <c:pt idx="1434">
                  <c:v>0.302168877658454</c:v>
                </c:pt>
                <c:pt idx="1435">
                  <c:v>0.302379448304906</c:v>
                </c:pt>
                <c:pt idx="1436">
                  <c:v>0.302590018951358</c:v>
                </c:pt>
                <c:pt idx="1437">
                  <c:v>0.30280058959781</c:v>
                </c:pt>
                <c:pt idx="1438">
                  <c:v>0.303011160244262</c:v>
                </c:pt>
                <c:pt idx="1439">
                  <c:v>0.303221730890714</c:v>
                </c:pt>
                <c:pt idx="1440">
                  <c:v>0.303432301537166</c:v>
                </c:pt>
                <c:pt idx="1441">
                  <c:v>0.303642872183618</c:v>
                </c:pt>
                <c:pt idx="1442">
                  <c:v>0.303853442830069</c:v>
                </c:pt>
                <c:pt idx="1443">
                  <c:v>0.304064013476521</c:v>
                </c:pt>
                <c:pt idx="1444">
                  <c:v>0.304274584122973</c:v>
                </c:pt>
                <c:pt idx="1445">
                  <c:v>0.304485154769425</c:v>
                </c:pt>
                <c:pt idx="1446">
                  <c:v>0.304695725415877</c:v>
                </c:pt>
                <c:pt idx="1447">
                  <c:v>0.304906296062329</c:v>
                </c:pt>
                <c:pt idx="1448">
                  <c:v>0.305116866708781</c:v>
                </c:pt>
                <c:pt idx="1449">
                  <c:v>0.305327437355233</c:v>
                </c:pt>
                <c:pt idx="1450">
                  <c:v>0.305538008001685</c:v>
                </c:pt>
                <c:pt idx="1451">
                  <c:v>0.305748578648136</c:v>
                </c:pt>
                <c:pt idx="1452">
                  <c:v>0.305959149294588</c:v>
                </c:pt>
                <c:pt idx="1453">
                  <c:v>0.30616971994104</c:v>
                </c:pt>
                <c:pt idx="1454">
                  <c:v>0.306380290587492</c:v>
                </c:pt>
                <c:pt idx="1455">
                  <c:v>0.306590861233944</c:v>
                </c:pt>
                <c:pt idx="1456">
                  <c:v>0.306801431880396</c:v>
                </c:pt>
                <c:pt idx="1457">
                  <c:v>0.307012002526848</c:v>
                </c:pt>
                <c:pt idx="1458">
                  <c:v>0.3072225731733</c:v>
                </c:pt>
                <c:pt idx="1459">
                  <c:v>0.307433143819751</c:v>
                </c:pt>
                <c:pt idx="1460">
                  <c:v>0.307643714466203</c:v>
                </c:pt>
                <c:pt idx="1461">
                  <c:v>0.307854285112655</c:v>
                </c:pt>
                <c:pt idx="1462">
                  <c:v>0.308064855759107</c:v>
                </c:pt>
                <c:pt idx="1463">
                  <c:v>0.308275426405559</c:v>
                </c:pt>
                <c:pt idx="1464">
                  <c:v>0.308485997052011</c:v>
                </c:pt>
                <c:pt idx="1465">
                  <c:v>0.308696567698463</c:v>
                </c:pt>
                <c:pt idx="1466">
                  <c:v>0.308907138344915</c:v>
                </c:pt>
                <c:pt idx="1467">
                  <c:v>0.309117708991367</c:v>
                </c:pt>
                <c:pt idx="1468">
                  <c:v>0.309328279637818</c:v>
                </c:pt>
                <c:pt idx="1469">
                  <c:v>0.30953885028427</c:v>
                </c:pt>
                <c:pt idx="1470">
                  <c:v>0.309749420930722</c:v>
                </c:pt>
                <c:pt idx="1471">
                  <c:v>0.309959991577174</c:v>
                </c:pt>
                <c:pt idx="1472">
                  <c:v>0.310170562223626</c:v>
                </c:pt>
                <c:pt idx="1473">
                  <c:v>0.310381132870078</c:v>
                </c:pt>
                <c:pt idx="1474">
                  <c:v>0.31059170351653</c:v>
                </c:pt>
                <c:pt idx="1475">
                  <c:v>0.310802274162982</c:v>
                </c:pt>
                <c:pt idx="1476">
                  <c:v>0.311012844809434</c:v>
                </c:pt>
                <c:pt idx="1477">
                  <c:v>0.311223415455885</c:v>
                </c:pt>
                <c:pt idx="1478">
                  <c:v>0.311433986102337</c:v>
                </c:pt>
                <c:pt idx="1479">
                  <c:v>0.311644556748789</c:v>
                </c:pt>
                <c:pt idx="1480">
                  <c:v>0.311855127395241</c:v>
                </c:pt>
                <c:pt idx="1481">
                  <c:v>0.312065698041693</c:v>
                </c:pt>
                <c:pt idx="1482">
                  <c:v>0.312276268688145</c:v>
                </c:pt>
                <c:pt idx="1483">
                  <c:v>0.312486839334597</c:v>
                </c:pt>
                <c:pt idx="1484">
                  <c:v>0.312697409981049</c:v>
                </c:pt>
                <c:pt idx="1485">
                  <c:v>0.3129079806275</c:v>
                </c:pt>
                <c:pt idx="1486">
                  <c:v>0.313118551273952</c:v>
                </c:pt>
                <c:pt idx="1487">
                  <c:v>0.313329121920404</c:v>
                </c:pt>
                <c:pt idx="1488">
                  <c:v>0.313539692566856</c:v>
                </c:pt>
                <c:pt idx="1489">
                  <c:v>0.313750263213308</c:v>
                </c:pt>
                <c:pt idx="1490">
                  <c:v>0.31396083385976</c:v>
                </c:pt>
                <c:pt idx="1491">
                  <c:v>0.314171404506212</c:v>
                </c:pt>
                <c:pt idx="1492">
                  <c:v>0.314381975152664</c:v>
                </c:pt>
                <c:pt idx="1493">
                  <c:v>0.314592545799116</c:v>
                </c:pt>
                <c:pt idx="1494">
                  <c:v>0.314803116445567</c:v>
                </c:pt>
                <c:pt idx="1495">
                  <c:v>0.315013687092019</c:v>
                </c:pt>
                <c:pt idx="1496">
                  <c:v>0.315224257738471</c:v>
                </c:pt>
                <c:pt idx="1497">
                  <c:v>0.315434828384923</c:v>
                </c:pt>
                <c:pt idx="1498">
                  <c:v>0.315645399031375</c:v>
                </c:pt>
                <c:pt idx="1499">
                  <c:v>0.315855969677827</c:v>
                </c:pt>
                <c:pt idx="1500">
                  <c:v>0.316066540324279</c:v>
                </c:pt>
                <c:pt idx="1501">
                  <c:v>0.316277110970731</c:v>
                </c:pt>
                <c:pt idx="1502">
                  <c:v>0.316487681617182</c:v>
                </c:pt>
                <c:pt idx="1503">
                  <c:v>0.316698252263634</c:v>
                </c:pt>
                <c:pt idx="1504">
                  <c:v>0.316908822910086</c:v>
                </c:pt>
                <c:pt idx="1505">
                  <c:v>0.317119393556538</c:v>
                </c:pt>
                <c:pt idx="1506">
                  <c:v>0.31732996420299</c:v>
                </c:pt>
                <c:pt idx="1507">
                  <c:v>0.317540534849442</c:v>
                </c:pt>
                <c:pt idx="1508">
                  <c:v>0.317751105495894</c:v>
                </c:pt>
                <c:pt idx="1509">
                  <c:v>0.317961676142346</c:v>
                </c:pt>
                <c:pt idx="1510">
                  <c:v>0.318172246788798</c:v>
                </c:pt>
                <c:pt idx="1511">
                  <c:v>0.318382817435249</c:v>
                </c:pt>
                <c:pt idx="1512">
                  <c:v>0.318593388081701</c:v>
                </c:pt>
                <c:pt idx="1513">
                  <c:v>0.318803958728153</c:v>
                </c:pt>
                <c:pt idx="1514">
                  <c:v>0.319014529374605</c:v>
                </c:pt>
                <c:pt idx="1515">
                  <c:v>0.319225100021057</c:v>
                </c:pt>
                <c:pt idx="1516">
                  <c:v>0.319435670667509</c:v>
                </c:pt>
                <c:pt idx="1517">
                  <c:v>0.319646241313961</c:v>
                </c:pt>
                <c:pt idx="1518">
                  <c:v>0.319856811960413</c:v>
                </c:pt>
                <c:pt idx="1519">
                  <c:v>0.320067382606865</c:v>
                </c:pt>
                <c:pt idx="1520">
                  <c:v>0.320277953253316</c:v>
                </c:pt>
                <c:pt idx="1521">
                  <c:v>0.320488523899768</c:v>
                </c:pt>
                <c:pt idx="1522">
                  <c:v>0.32069909454622</c:v>
                </c:pt>
                <c:pt idx="1523">
                  <c:v>0.320909665192672</c:v>
                </c:pt>
                <c:pt idx="1524">
                  <c:v>0.321120235839124</c:v>
                </c:pt>
                <c:pt idx="1525">
                  <c:v>0.321330806485576</c:v>
                </c:pt>
                <c:pt idx="1526">
                  <c:v>0.321541377132028</c:v>
                </c:pt>
                <c:pt idx="1527">
                  <c:v>0.32175194777848</c:v>
                </c:pt>
                <c:pt idx="1528">
                  <c:v>0.321962518424932</c:v>
                </c:pt>
                <c:pt idx="1529">
                  <c:v>0.322173089071383</c:v>
                </c:pt>
                <c:pt idx="1530">
                  <c:v>0.322383659717835</c:v>
                </c:pt>
                <c:pt idx="1531">
                  <c:v>0.322594230364287</c:v>
                </c:pt>
                <c:pt idx="1532">
                  <c:v>0.322804801010739</c:v>
                </c:pt>
                <c:pt idx="1533">
                  <c:v>0.323015371657191</c:v>
                </c:pt>
                <c:pt idx="1534">
                  <c:v>0.323225942303643</c:v>
                </c:pt>
                <c:pt idx="1535">
                  <c:v>0.323436512950095</c:v>
                </c:pt>
                <c:pt idx="1536">
                  <c:v>0.323647083596547</c:v>
                </c:pt>
                <c:pt idx="1537">
                  <c:v>0.323857654242998</c:v>
                </c:pt>
                <c:pt idx="1538">
                  <c:v>0.32406822488945</c:v>
                </c:pt>
                <c:pt idx="1539">
                  <c:v>0.324278795535902</c:v>
                </c:pt>
                <c:pt idx="1540">
                  <c:v>0.324489366182354</c:v>
                </c:pt>
                <c:pt idx="1541">
                  <c:v>0.324699936828806</c:v>
                </c:pt>
                <c:pt idx="1542">
                  <c:v>0.324910507475258</c:v>
                </c:pt>
                <c:pt idx="1543">
                  <c:v>0.32512107812171</c:v>
                </c:pt>
                <c:pt idx="1544">
                  <c:v>0.325331648768162</c:v>
                </c:pt>
                <c:pt idx="1545">
                  <c:v>0.325542219414614</c:v>
                </c:pt>
                <c:pt idx="1546">
                  <c:v>0.325752790061065</c:v>
                </c:pt>
                <c:pt idx="1547">
                  <c:v>0.325963360707517</c:v>
                </c:pt>
                <c:pt idx="1548">
                  <c:v>0.326173931353969</c:v>
                </c:pt>
                <c:pt idx="1549">
                  <c:v>0.326384502000421</c:v>
                </c:pt>
                <c:pt idx="1550">
                  <c:v>0.326595072646873</c:v>
                </c:pt>
                <c:pt idx="1551">
                  <c:v>0.326805643293325</c:v>
                </c:pt>
                <c:pt idx="1552">
                  <c:v>0.327016213939777</c:v>
                </c:pt>
                <c:pt idx="1553">
                  <c:v>0.327226784586229</c:v>
                </c:pt>
                <c:pt idx="1554">
                  <c:v>0.327437355232681</c:v>
                </c:pt>
                <c:pt idx="1555">
                  <c:v>0.327647925879132</c:v>
                </c:pt>
                <c:pt idx="1556">
                  <c:v>0.327858496525584</c:v>
                </c:pt>
                <c:pt idx="1557">
                  <c:v>0.328069067172036</c:v>
                </c:pt>
                <c:pt idx="1558">
                  <c:v>0.328279637818488</c:v>
                </c:pt>
                <c:pt idx="1559">
                  <c:v>0.32849020846494</c:v>
                </c:pt>
                <c:pt idx="1560">
                  <c:v>0.328700779111392</c:v>
                </c:pt>
                <c:pt idx="1561">
                  <c:v>0.328911349757844</c:v>
                </c:pt>
                <c:pt idx="1562">
                  <c:v>0.329121920404296</c:v>
                </c:pt>
                <c:pt idx="1563">
                  <c:v>0.329332491050747</c:v>
                </c:pt>
                <c:pt idx="1564">
                  <c:v>0.329543061697199</c:v>
                </c:pt>
                <c:pt idx="1565">
                  <c:v>0.329753632343651</c:v>
                </c:pt>
                <c:pt idx="1566">
                  <c:v>0.329964202990103</c:v>
                </c:pt>
                <c:pt idx="1567">
                  <c:v>0.330174773636555</c:v>
                </c:pt>
                <c:pt idx="1568">
                  <c:v>0.330385344283007</c:v>
                </c:pt>
                <c:pt idx="1569">
                  <c:v>0.330595914929459</c:v>
                </c:pt>
                <c:pt idx="1570">
                  <c:v>0.330806485575911</c:v>
                </c:pt>
                <c:pt idx="1571">
                  <c:v>0.331017056222363</c:v>
                </c:pt>
                <c:pt idx="1572">
                  <c:v>0.331227626868814</c:v>
                </c:pt>
                <c:pt idx="1573">
                  <c:v>0.331438197515266</c:v>
                </c:pt>
                <c:pt idx="1574">
                  <c:v>0.331648768161718</c:v>
                </c:pt>
                <c:pt idx="1575">
                  <c:v>0.33185933880817</c:v>
                </c:pt>
                <c:pt idx="1576">
                  <c:v>0.332069909454622</c:v>
                </c:pt>
                <c:pt idx="1577">
                  <c:v>0.332280480101074</c:v>
                </c:pt>
                <c:pt idx="1578">
                  <c:v>0.332491050747526</c:v>
                </c:pt>
                <c:pt idx="1579">
                  <c:v>0.332701621393978</c:v>
                </c:pt>
                <c:pt idx="1580">
                  <c:v>0.332912192040429</c:v>
                </c:pt>
                <c:pt idx="1581">
                  <c:v>0.333122762686881</c:v>
                </c:pt>
                <c:pt idx="1582">
                  <c:v>0.333333333333333</c:v>
                </c:pt>
                <c:pt idx="1583">
                  <c:v>0.333543903979785</c:v>
                </c:pt>
                <c:pt idx="1584">
                  <c:v>0.333754474626237</c:v>
                </c:pt>
                <c:pt idx="1585">
                  <c:v>0.333965045272689</c:v>
                </c:pt>
                <c:pt idx="1586">
                  <c:v>0.334175615919141</c:v>
                </c:pt>
                <c:pt idx="1587">
                  <c:v>0.334386186565593</c:v>
                </c:pt>
                <c:pt idx="1588">
                  <c:v>0.334596757212045</c:v>
                </c:pt>
                <c:pt idx="1589">
                  <c:v>0.334807327858496</c:v>
                </c:pt>
                <c:pt idx="1590">
                  <c:v>0.335017898504948</c:v>
                </c:pt>
                <c:pt idx="1591">
                  <c:v>0.3352284691514</c:v>
                </c:pt>
                <c:pt idx="1592">
                  <c:v>0.335439039797852</c:v>
                </c:pt>
                <c:pt idx="1593">
                  <c:v>0.335649610444304</c:v>
                </c:pt>
                <c:pt idx="1594">
                  <c:v>0.335860181090756</c:v>
                </c:pt>
                <c:pt idx="1595">
                  <c:v>0.336070751737208</c:v>
                </c:pt>
                <c:pt idx="1596">
                  <c:v>0.33628132238366</c:v>
                </c:pt>
                <c:pt idx="1597">
                  <c:v>0.336491893030112</c:v>
                </c:pt>
                <c:pt idx="1598">
                  <c:v>0.336702463676563</c:v>
                </c:pt>
                <c:pt idx="1599">
                  <c:v>0.336913034323015</c:v>
                </c:pt>
                <c:pt idx="1600">
                  <c:v>0.337123604969467</c:v>
                </c:pt>
                <c:pt idx="1601">
                  <c:v>0.337334175615919</c:v>
                </c:pt>
                <c:pt idx="1602">
                  <c:v>0.337544746262371</c:v>
                </c:pt>
                <c:pt idx="1603">
                  <c:v>0.337755316908823</c:v>
                </c:pt>
                <c:pt idx="1604">
                  <c:v>0.337965887555275</c:v>
                </c:pt>
                <c:pt idx="1605">
                  <c:v>0.338176458201727</c:v>
                </c:pt>
                <c:pt idx="1606">
                  <c:v>0.338387028848179</c:v>
                </c:pt>
                <c:pt idx="1607">
                  <c:v>0.33859759949463</c:v>
                </c:pt>
                <c:pt idx="1608">
                  <c:v>0.338808170141082</c:v>
                </c:pt>
                <c:pt idx="1609">
                  <c:v>0.339018740787534</c:v>
                </c:pt>
                <c:pt idx="1610">
                  <c:v>0.339229311433986</c:v>
                </c:pt>
                <c:pt idx="1611">
                  <c:v>0.339439882080438</c:v>
                </c:pt>
                <c:pt idx="1612">
                  <c:v>0.33965045272689</c:v>
                </c:pt>
                <c:pt idx="1613">
                  <c:v>0.339861023373342</c:v>
                </c:pt>
                <c:pt idx="1614">
                  <c:v>0.340071594019794</c:v>
                </c:pt>
                <c:pt idx="1615">
                  <c:v>0.340282164666245</c:v>
                </c:pt>
                <c:pt idx="1616">
                  <c:v>0.340492735312697</c:v>
                </c:pt>
                <c:pt idx="1617">
                  <c:v>0.340703305959149</c:v>
                </c:pt>
                <c:pt idx="1618">
                  <c:v>0.340913876605601</c:v>
                </c:pt>
                <c:pt idx="1619">
                  <c:v>0.341124447252053</c:v>
                </c:pt>
                <c:pt idx="1620">
                  <c:v>0.341335017898505</c:v>
                </c:pt>
                <c:pt idx="1621">
                  <c:v>0.341545588544957</c:v>
                </c:pt>
                <c:pt idx="1622">
                  <c:v>0.341756159191409</c:v>
                </c:pt>
                <c:pt idx="1623">
                  <c:v>0.341966729837861</c:v>
                </c:pt>
                <c:pt idx="1624">
                  <c:v>0.342177300484312</c:v>
                </c:pt>
                <c:pt idx="1625">
                  <c:v>0.342387871130764</c:v>
                </c:pt>
                <c:pt idx="1626">
                  <c:v>0.342598441777216</c:v>
                </c:pt>
                <c:pt idx="1627">
                  <c:v>0.342809012423668</c:v>
                </c:pt>
                <c:pt idx="1628">
                  <c:v>0.34301958307012</c:v>
                </c:pt>
                <c:pt idx="1629">
                  <c:v>0.343230153716572</c:v>
                </c:pt>
                <c:pt idx="1630">
                  <c:v>0.343440724363024</c:v>
                </c:pt>
                <c:pt idx="1631">
                  <c:v>0.343651295009476</c:v>
                </c:pt>
                <c:pt idx="1632">
                  <c:v>0.343861865655928</c:v>
                </c:pt>
                <c:pt idx="1633">
                  <c:v>0.344072436302379</c:v>
                </c:pt>
                <c:pt idx="1634">
                  <c:v>0.344283006948831</c:v>
                </c:pt>
                <c:pt idx="1635">
                  <c:v>0.344493577595283</c:v>
                </c:pt>
                <c:pt idx="1636">
                  <c:v>0.344704148241735</c:v>
                </c:pt>
                <c:pt idx="1637">
                  <c:v>0.344914718888187</c:v>
                </c:pt>
                <c:pt idx="1638">
                  <c:v>0.345125289534639</c:v>
                </c:pt>
                <c:pt idx="1639">
                  <c:v>0.345335860181091</c:v>
                </c:pt>
                <c:pt idx="1640">
                  <c:v>0.345546430827543</c:v>
                </c:pt>
                <c:pt idx="1641">
                  <c:v>0.345757001473994</c:v>
                </c:pt>
                <c:pt idx="1642">
                  <c:v>0.345967572120446</c:v>
                </c:pt>
                <c:pt idx="1643">
                  <c:v>0.346178142766898</c:v>
                </c:pt>
                <c:pt idx="1644">
                  <c:v>0.34638871341335</c:v>
                </c:pt>
                <c:pt idx="1645">
                  <c:v>0.346599284059802</c:v>
                </c:pt>
                <c:pt idx="1646">
                  <c:v>0.346809854706254</c:v>
                </c:pt>
                <c:pt idx="1647">
                  <c:v>0.347020425352706</c:v>
                </c:pt>
                <c:pt idx="1648">
                  <c:v>0.347230995999158</c:v>
                </c:pt>
                <c:pt idx="1649">
                  <c:v>0.34744156664561</c:v>
                </c:pt>
                <c:pt idx="1650">
                  <c:v>0.347652137292061</c:v>
                </c:pt>
                <c:pt idx="1651">
                  <c:v>0.347862707938513</c:v>
                </c:pt>
                <c:pt idx="1652">
                  <c:v>0.348073278584965</c:v>
                </c:pt>
                <c:pt idx="1653">
                  <c:v>0.348283849231417</c:v>
                </c:pt>
                <c:pt idx="1654">
                  <c:v>0.348494419877869</c:v>
                </c:pt>
                <c:pt idx="1655">
                  <c:v>0.348704990524321</c:v>
                </c:pt>
                <c:pt idx="1656">
                  <c:v>0.348915561170773</c:v>
                </c:pt>
                <c:pt idx="1657">
                  <c:v>0.349126131817225</c:v>
                </c:pt>
                <c:pt idx="1658">
                  <c:v>0.349336702463676</c:v>
                </c:pt>
                <c:pt idx="1659">
                  <c:v>0.349547273110128</c:v>
                </c:pt>
                <c:pt idx="1660">
                  <c:v>0.34975784375658</c:v>
                </c:pt>
                <c:pt idx="1661">
                  <c:v>0.349968414403032</c:v>
                </c:pt>
                <c:pt idx="1662">
                  <c:v>0.350178985049484</c:v>
                </c:pt>
                <c:pt idx="1663">
                  <c:v>0.350389555695936</c:v>
                </c:pt>
                <c:pt idx="1664">
                  <c:v>0.350600126342388</c:v>
                </c:pt>
                <c:pt idx="1665">
                  <c:v>0.35081069698884</c:v>
                </c:pt>
                <c:pt idx="1666">
                  <c:v>0.351021267635292</c:v>
                </c:pt>
                <c:pt idx="1667">
                  <c:v>0.351231838281743</c:v>
                </c:pt>
                <c:pt idx="1668">
                  <c:v>0.351442408928195</c:v>
                </c:pt>
                <c:pt idx="1669">
                  <c:v>0.351652979574647</c:v>
                </c:pt>
                <c:pt idx="1670">
                  <c:v>0.351863550221099</c:v>
                </c:pt>
                <c:pt idx="1671">
                  <c:v>0.352074120867551</c:v>
                </c:pt>
                <c:pt idx="1672">
                  <c:v>0.352284691514003</c:v>
                </c:pt>
                <c:pt idx="1673">
                  <c:v>0.352495262160455</c:v>
                </c:pt>
                <c:pt idx="1674">
                  <c:v>0.352705832806907</c:v>
                </c:pt>
                <c:pt idx="1675">
                  <c:v>0.352916403453359</c:v>
                </c:pt>
                <c:pt idx="1676">
                  <c:v>0.35312697409981</c:v>
                </c:pt>
                <c:pt idx="1677">
                  <c:v>0.353337544746262</c:v>
                </c:pt>
                <c:pt idx="1678">
                  <c:v>0.353548115392714</c:v>
                </c:pt>
                <c:pt idx="1679">
                  <c:v>0.353758686039166</c:v>
                </c:pt>
                <c:pt idx="1680">
                  <c:v>0.353969256685618</c:v>
                </c:pt>
                <c:pt idx="1681">
                  <c:v>0.35417982733207</c:v>
                </c:pt>
                <c:pt idx="1682">
                  <c:v>0.354390397978522</c:v>
                </c:pt>
                <c:pt idx="1683">
                  <c:v>0.354600968624974</c:v>
                </c:pt>
                <c:pt idx="1684">
                  <c:v>0.354811539271426</c:v>
                </c:pt>
                <c:pt idx="1685">
                  <c:v>0.355022109917877</c:v>
                </c:pt>
                <c:pt idx="1686">
                  <c:v>0.355232680564329</c:v>
                </c:pt>
                <c:pt idx="1687">
                  <c:v>0.355443251210781</c:v>
                </c:pt>
                <c:pt idx="1688">
                  <c:v>0.355653821857233</c:v>
                </c:pt>
                <c:pt idx="1689">
                  <c:v>0.355864392503685</c:v>
                </c:pt>
                <c:pt idx="1690">
                  <c:v>0.356074963150137</c:v>
                </c:pt>
                <c:pt idx="1691">
                  <c:v>0.356285533796589</c:v>
                </c:pt>
                <c:pt idx="1692">
                  <c:v>0.356496104443041</c:v>
                </c:pt>
                <c:pt idx="1693">
                  <c:v>0.356706675089492</c:v>
                </c:pt>
                <c:pt idx="1694">
                  <c:v>0.356917245735944</c:v>
                </c:pt>
                <c:pt idx="1695">
                  <c:v>0.357127816382396</c:v>
                </c:pt>
                <c:pt idx="1696">
                  <c:v>0.357338387028848</c:v>
                </c:pt>
                <c:pt idx="1697">
                  <c:v>0.3575489576753</c:v>
                </c:pt>
                <c:pt idx="1698">
                  <c:v>0.357759528321752</c:v>
                </c:pt>
                <c:pt idx="1699">
                  <c:v>0.357970098968204</c:v>
                </c:pt>
                <c:pt idx="1700">
                  <c:v>0.358180669614656</c:v>
                </c:pt>
                <c:pt idx="1701">
                  <c:v>0.358391240261108</c:v>
                </c:pt>
                <c:pt idx="1702">
                  <c:v>0.358601810907559</c:v>
                </c:pt>
                <c:pt idx="1703">
                  <c:v>0.358812381554011</c:v>
                </c:pt>
                <c:pt idx="1704">
                  <c:v>0.359022952200463</c:v>
                </c:pt>
                <c:pt idx="1705">
                  <c:v>0.359233522846915</c:v>
                </c:pt>
                <c:pt idx="1706">
                  <c:v>0.359444093493367</c:v>
                </c:pt>
                <c:pt idx="1707">
                  <c:v>0.359654664139819</c:v>
                </c:pt>
                <c:pt idx="1708">
                  <c:v>0.359865234786271</c:v>
                </c:pt>
                <c:pt idx="1709">
                  <c:v>0.360075805432723</c:v>
                </c:pt>
                <c:pt idx="1710">
                  <c:v>0.360286376079175</c:v>
                </c:pt>
                <c:pt idx="1711">
                  <c:v>0.360496946725626</c:v>
                </c:pt>
                <c:pt idx="1712">
                  <c:v>0.360707517372078</c:v>
                </c:pt>
                <c:pt idx="1713">
                  <c:v>0.36091808801853</c:v>
                </c:pt>
                <c:pt idx="1714">
                  <c:v>0.361128658664982</c:v>
                </c:pt>
                <c:pt idx="1715">
                  <c:v>0.361339229311434</c:v>
                </c:pt>
                <c:pt idx="1716">
                  <c:v>0.361549799957886</c:v>
                </c:pt>
                <c:pt idx="1717">
                  <c:v>0.361760370604338</c:v>
                </c:pt>
                <c:pt idx="1718">
                  <c:v>0.36197094125079</c:v>
                </c:pt>
                <c:pt idx="1719">
                  <c:v>0.362181511897241</c:v>
                </c:pt>
                <c:pt idx="1720">
                  <c:v>0.362392082543693</c:v>
                </c:pt>
                <c:pt idx="1721">
                  <c:v>0.362602653190145</c:v>
                </c:pt>
                <c:pt idx="1722">
                  <c:v>0.362813223836597</c:v>
                </c:pt>
                <c:pt idx="1723">
                  <c:v>0.363023794483049</c:v>
                </c:pt>
                <c:pt idx="1724">
                  <c:v>0.363234365129501</c:v>
                </c:pt>
                <c:pt idx="1725">
                  <c:v>0.363444935775953</c:v>
                </c:pt>
                <c:pt idx="1726">
                  <c:v>0.363655506422405</c:v>
                </c:pt>
                <c:pt idx="1727">
                  <c:v>0.363866077068857</c:v>
                </c:pt>
                <c:pt idx="1728">
                  <c:v>0.364076647715308</c:v>
                </c:pt>
                <c:pt idx="1729">
                  <c:v>0.36428721836176</c:v>
                </c:pt>
                <c:pt idx="1730">
                  <c:v>0.364497789008212</c:v>
                </c:pt>
                <c:pt idx="1731">
                  <c:v>0.364708359654664</c:v>
                </c:pt>
                <c:pt idx="1732">
                  <c:v>0.364918930301116</c:v>
                </c:pt>
                <c:pt idx="1733">
                  <c:v>0.365129500947568</c:v>
                </c:pt>
                <c:pt idx="1734">
                  <c:v>0.36534007159402</c:v>
                </c:pt>
                <c:pt idx="1735">
                  <c:v>0.365550642240472</c:v>
                </c:pt>
                <c:pt idx="1736">
                  <c:v>0.365761212886923</c:v>
                </c:pt>
                <c:pt idx="1737">
                  <c:v>0.365971783533375</c:v>
                </c:pt>
                <c:pt idx="1738">
                  <c:v>0.366182354179827</c:v>
                </c:pt>
                <c:pt idx="1739">
                  <c:v>0.366392924826279</c:v>
                </c:pt>
                <c:pt idx="1740">
                  <c:v>0.366603495472731</c:v>
                </c:pt>
                <c:pt idx="1741">
                  <c:v>0.366814066119183</c:v>
                </c:pt>
                <c:pt idx="1742">
                  <c:v>0.367024636765635</c:v>
                </c:pt>
                <c:pt idx="1743">
                  <c:v>0.367235207412087</c:v>
                </c:pt>
                <c:pt idx="1744">
                  <c:v>0.367445778058539</c:v>
                </c:pt>
                <c:pt idx="1745">
                  <c:v>0.36765634870499</c:v>
                </c:pt>
                <c:pt idx="1746">
                  <c:v>0.367866919351442</c:v>
                </c:pt>
                <c:pt idx="1747">
                  <c:v>0.368077489997894</c:v>
                </c:pt>
                <c:pt idx="1748">
                  <c:v>0.368288060644346</c:v>
                </c:pt>
                <c:pt idx="1749">
                  <c:v>0.368498631290798</c:v>
                </c:pt>
                <c:pt idx="1750">
                  <c:v>0.36870920193725</c:v>
                </c:pt>
                <c:pt idx="1751">
                  <c:v>0.368919772583702</c:v>
                </c:pt>
                <c:pt idx="1752">
                  <c:v>0.369130343230154</c:v>
                </c:pt>
                <c:pt idx="1753">
                  <c:v>0.369340913876606</c:v>
                </c:pt>
                <c:pt idx="1754">
                  <c:v>0.369551484523057</c:v>
                </c:pt>
                <c:pt idx="1755">
                  <c:v>0.369762055169509</c:v>
                </c:pt>
                <c:pt idx="1756">
                  <c:v>0.369972625815961</c:v>
                </c:pt>
                <c:pt idx="1757">
                  <c:v>0.370183196462413</c:v>
                </c:pt>
                <c:pt idx="1758">
                  <c:v>0.370393767108865</c:v>
                </c:pt>
                <c:pt idx="1759">
                  <c:v>0.370604337755317</c:v>
                </c:pt>
                <c:pt idx="1760">
                  <c:v>0.370814908401769</c:v>
                </c:pt>
                <c:pt idx="1761">
                  <c:v>0.371025479048221</c:v>
                </c:pt>
                <c:pt idx="1762">
                  <c:v>0.371236049694673</c:v>
                </c:pt>
                <c:pt idx="1763">
                  <c:v>0.371446620341124</c:v>
                </c:pt>
                <c:pt idx="1764">
                  <c:v>0.371657190987576</c:v>
                </c:pt>
                <c:pt idx="1765">
                  <c:v>0.371867761634028</c:v>
                </c:pt>
                <c:pt idx="1766">
                  <c:v>0.37207833228048</c:v>
                </c:pt>
                <c:pt idx="1767">
                  <c:v>0.372288902926932</c:v>
                </c:pt>
                <c:pt idx="1768">
                  <c:v>0.372499473573384</c:v>
                </c:pt>
                <c:pt idx="1769">
                  <c:v>0.372710044219836</c:v>
                </c:pt>
                <c:pt idx="1770">
                  <c:v>0.372920614866288</c:v>
                </c:pt>
                <c:pt idx="1771">
                  <c:v>0.373131185512739</c:v>
                </c:pt>
                <c:pt idx="1772">
                  <c:v>0.373341756159191</c:v>
                </c:pt>
                <c:pt idx="1773">
                  <c:v>0.373552326805643</c:v>
                </c:pt>
                <c:pt idx="1774">
                  <c:v>0.373762897452095</c:v>
                </c:pt>
                <c:pt idx="1775">
                  <c:v>0.373973468098547</c:v>
                </c:pt>
                <c:pt idx="1776">
                  <c:v>0.374184038744999</c:v>
                </c:pt>
                <c:pt idx="1777">
                  <c:v>0.374394609391451</c:v>
                </c:pt>
                <c:pt idx="1778">
                  <c:v>0.374605180037903</c:v>
                </c:pt>
                <c:pt idx="1779">
                  <c:v>0.374815750684355</c:v>
                </c:pt>
                <c:pt idx="1780">
                  <c:v>0.375026321330806</c:v>
                </c:pt>
                <c:pt idx="1781">
                  <c:v>0.375236891977258</c:v>
                </c:pt>
                <c:pt idx="1782">
                  <c:v>0.37544746262371</c:v>
                </c:pt>
                <c:pt idx="1783">
                  <c:v>0.375658033270162</c:v>
                </c:pt>
                <c:pt idx="1784">
                  <c:v>0.375868603916614</c:v>
                </c:pt>
                <c:pt idx="1785">
                  <c:v>0.376079174563066</c:v>
                </c:pt>
                <c:pt idx="1786">
                  <c:v>0.376289745209518</c:v>
                </c:pt>
                <c:pt idx="1787">
                  <c:v>0.37650031585597</c:v>
                </c:pt>
                <c:pt idx="1788">
                  <c:v>0.376710886502422</c:v>
                </c:pt>
                <c:pt idx="1789">
                  <c:v>0.376921457148873</c:v>
                </c:pt>
                <c:pt idx="1790">
                  <c:v>0.377132027795325</c:v>
                </c:pt>
                <c:pt idx="1791">
                  <c:v>0.377342598441777</c:v>
                </c:pt>
                <c:pt idx="1792">
                  <c:v>0.377553169088229</c:v>
                </c:pt>
                <c:pt idx="1793">
                  <c:v>0.377763739734681</c:v>
                </c:pt>
                <c:pt idx="1794">
                  <c:v>0.377974310381133</c:v>
                </c:pt>
                <c:pt idx="1795">
                  <c:v>0.378184881027585</c:v>
                </c:pt>
                <c:pt idx="1796">
                  <c:v>0.378395451674037</c:v>
                </c:pt>
                <c:pt idx="1797">
                  <c:v>0.378606022320488</c:v>
                </c:pt>
                <c:pt idx="1798">
                  <c:v>0.37881659296694</c:v>
                </c:pt>
                <c:pt idx="1799">
                  <c:v>0.379027163613392</c:v>
                </c:pt>
                <c:pt idx="1800">
                  <c:v>0.379237734259844</c:v>
                </c:pt>
                <c:pt idx="1801">
                  <c:v>0.379448304906296</c:v>
                </c:pt>
                <c:pt idx="1802">
                  <c:v>0.379658875552748</c:v>
                </c:pt>
                <c:pt idx="1803">
                  <c:v>0.3798694461992</c:v>
                </c:pt>
                <c:pt idx="1804">
                  <c:v>0.380080016845652</c:v>
                </c:pt>
                <c:pt idx="1805">
                  <c:v>0.380290587492104</c:v>
                </c:pt>
                <c:pt idx="1806">
                  <c:v>0.380501158138555</c:v>
                </c:pt>
                <c:pt idx="1807">
                  <c:v>0.380711728785007</c:v>
                </c:pt>
                <c:pt idx="1808">
                  <c:v>0.380922299431459</c:v>
                </c:pt>
                <c:pt idx="1809">
                  <c:v>0.381132870077911</c:v>
                </c:pt>
                <c:pt idx="1810">
                  <c:v>0.381343440724363</c:v>
                </c:pt>
                <c:pt idx="1811">
                  <c:v>0.381554011370815</c:v>
                </c:pt>
                <c:pt idx="1812">
                  <c:v>0.381764582017267</c:v>
                </c:pt>
                <c:pt idx="1813">
                  <c:v>0.381975152663719</c:v>
                </c:pt>
                <c:pt idx="1814">
                  <c:v>0.382185723310171</c:v>
                </c:pt>
                <c:pt idx="1815">
                  <c:v>0.382396293956622</c:v>
                </c:pt>
                <c:pt idx="1816">
                  <c:v>0.382606864603074</c:v>
                </c:pt>
                <c:pt idx="1817">
                  <c:v>0.382817435249526</c:v>
                </c:pt>
                <c:pt idx="1818">
                  <c:v>0.383028005895978</c:v>
                </c:pt>
                <c:pt idx="1819">
                  <c:v>0.38323857654243</c:v>
                </c:pt>
                <c:pt idx="1820">
                  <c:v>0.383449147188882</c:v>
                </c:pt>
                <c:pt idx="1821">
                  <c:v>0.383659717835334</c:v>
                </c:pt>
                <c:pt idx="1822">
                  <c:v>0.383870288481786</c:v>
                </c:pt>
                <c:pt idx="1823">
                  <c:v>0.384080859128237</c:v>
                </c:pt>
                <c:pt idx="1824">
                  <c:v>0.384291429774689</c:v>
                </c:pt>
                <c:pt idx="1825">
                  <c:v>0.384502000421141</c:v>
                </c:pt>
                <c:pt idx="1826">
                  <c:v>0.384712571067593</c:v>
                </c:pt>
                <c:pt idx="1827">
                  <c:v>0.384923141714045</c:v>
                </c:pt>
                <c:pt idx="1828">
                  <c:v>0.385133712360497</c:v>
                </c:pt>
                <c:pt idx="1829">
                  <c:v>0.385344283006949</c:v>
                </c:pt>
                <c:pt idx="1830">
                  <c:v>0.385554853653401</c:v>
                </c:pt>
                <c:pt idx="1831">
                  <c:v>0.385765424299853</c:v>
                </c:pt>
                <c:pt idx="1832">
                  <c:v>0.385975994946304</c:v>
                </c:pt>
                <c:pt idx="1833">
                  <c:v>0.386186565592756</c:v>
                </c:pt>
                <c:pt idx="1834">
                  <c:v>0.386397136239208</c:v>
                </c:pt>
                <c:pt idx="1835">
                  <c:v>0.38660770688566</c:v>
                </c:pt>
                <c:pt idx="1836">
                  <c:v>0.386818277532112</c:v>
                </c:pt>
                <c:pt idx="1837">
                  <c:v>0.387028848178564</c:v>
                </c:pt>
                <c:pt idx="1838">
                  <c:v>0.387239418825016</c:v>
                </c:pt>
                <c:pt idx="1839">
                  <c:v>0.387449989471468</c:v>
                </c:pt>
                <c:pt idx="1840">
                  <c:v>0.387660560117919</c:v>
                </c:pt>
                <c:pt idx="1841">
                  <c:v>0.387871130764371</c:v>
                </c:pt>
                <c:pt idx="1842">
                  <c:v>0.388081701410823</c:v>
                </c:pt>
                <c:pt idx="1843">
                  <c:v>0.388292272057275</c:v>
                </c:pt>
                <c:pt idx="1844">
                  <c:v>0.388502842703727</c:v>
                </c:pt>
                <c:pt idx="1845">
                  <c:v>0.388713413350179</c:v>
                </c:pt>
                <c:pt idx="1846">
                  <c:v>0.388923983996631</c:v>
                </c:pt>
                <c:pt idx="1847">
                  <c:v>0.389134554643083</c:v>
                </c:pt>
                <c:pt idx="1848">
                  <c:v>0.389345125289535</c:v>
                </c:pt>
                <c:pt idx="1849">
                  <c:v>0.389555695935986</c:v>
                </c:pt>
                <c:pt idx="1850">
                  <c:v>0.389766266582438</c:v>
                </c:pt>
                <c:pt idx="1851">
                  <c:v>0.38997683722889</c:v>
                </c:pt>
                <c:pt idx="1852">
                  <c:v>0.390187407875342</c:v>
                </c:pt>
                <c:pt idx="1853">
                  <c:v>0.390397978521794</c:v>
                </c:pt>
                <c:pt idx="1854">
                  <c:v>0.390608549168246</c:v>
                </c:pt>
                <c:pt idx="1855">
                  <c:v>0.390819119814698</c:v>
                </c:pt>
                <c:pt idx="1856">
                  <c:v>0.39102969046115</c:v>
                </c:pt>
                <c:pt idx="1857">
                  <c:v>0.391240261107602</c:v>
                </c:pt>
                <c:pt idx="1858">
                  <c:v>0.391450831754053</c:v>
                </c:pt>
                <c:pt idx="1859">
                  <c:v>0.391661402400505</c:v>
                </c:pt>
                <c:pt idx="1860">
                  <c:v>0.391871973046957</c:v>
                </c:pt>
                <c:pt idx="1861">
                  <c:v>0.392082543693409</c:v>
                </c:pt>
                <c:pt idx="1862">
                  <c:v>0.392293114339861</c:v>
                </c:pt>
                <c:pt idx="1863">
                  <c:v>0.392503684986313</c:v>
                </c:pt>
                <c:pt idx="1864">
                  <c:v>0.392714255632765</c:v>
                </c:pt>
                <c:pt idx="1865">
                  <c:v>0.392924826279217</c:v>
                </c:pt>
                <c:pt idx="1866">
                  <c:v>0.393135396925668</c:v>
                </c:pt>
                <c:pt idx="1867">
                  <c:v>0.39334596757212</c:v>
                </c:pt>
                <c:pt idx="1868">
                  <c:v>0.393556538218572</c:v>
                </c:pt>
                <c:pt idx="1869">
                  <c:v>0.393767108865024</c:v>
                </c:pt>
                <c:pt idx="1870">
                  <c:v>0.393977679511476</c:v>
                </c:pt>
                <c:pt idx="1871">
                  <c:v>0.394188250157928</c:v>
                </c:pt>
                <c:pt idx="1872">
                  <c:v>0.39439882080438</c:v>
                </c:pt>
                <c:pt idx="1873">
                  <c:v>0.394609391450832</c:v>
                </c:pt>
                <c:pt idx="1874">
                  <c:v>0.394819962097284</c:v>
                </c:pt>
                <c:pt idx="1875">
                  <c:v>0.395030532743735</c:v>
                </c:pt>
                <c:pt idx="1876">
                  <c:v>0.395241103390187</c:v>
                </c:pt>
                <c:pt idx="1877">
                  <c:v>0.395451674036639</c:v>
                </c:pt>
                <c:pt idx="1878">
                  <c:v>0.395662244683091</c:v>
                </c:pt>
                <c:pt idx="1879">
                  <c:v>0.395872815329543</c:v>
                </c:pt>
                <c:pt idx="1880">
                  <c:v>0.396083385975995</c:v>
                </c:pt>
                <c:pt idx="1881">
                  <c:v>0.396293956622447</c:v>
                </c:pt>
                <c:pt idx="1882">
                  <c:v>0.396504527268899</c:v>
                </c:pt>
                <c:pt idx="1883">
                  <c:v>0.396715097915351</c:v>
                </c:pt>
                <c:pt idx="1884">
                  <c:v>0.396925668561802</c:v>
                </c:pt>
                <c:pt idx="1885">
                  <c:v>0.397136239208254</c:v>
                </c:pt>
                <c:pt idx="1886">
                  <c:v>0.397346809854706</c:v>
                </c:pt>
                <c:pt idx="1887">
                  <c:v>0.397557380501158</c:v>
                </c:pt>
                <c:pt idx="1888">
                  <c:v>0.39776795114761</c:v>
                </c:pt>
                <c:pt idx="1889">
                  <c:v>0.397978521794062</c:v>
                </c:pt>
                <c:pt idx="1890">
                  <c:v>0.398189092440514</c:v>
                </c:pt>
                <c:pt idx="1891">
                  <c:v>0.398399663086966</c:v>
                </c:pt>
                <c:pt idx="1892">
                  <c:v>0.398610233733418</c:v>
                </c:pt>
                <c:pt idx="1893">
                  <c:v>0.398820804379869</c:v>
                </c:pt>
                <c:pt idx="1894">
                  <c:v>0.399031375026321</c:v>
                </c:pt>
                <c:pt idx="1895">
                  <c:v>0.399241945672773</c:v>
                </c:pt>
                <c:pt idx="1896">
                  <c:v>0.399452516319225</c:v>
                </c:pt>
                <c:pt idx="1897">
                  <c:v>0.399663086965677</c:v>
                </c:pt>
                <c:pt idx="1898">
                  <c:v>0.399873657612129</c:v>
                </c:pt>
                <c:pt idx="1899">
                  <c:v>0.400084228258581</c:v>
                </c:pt>
                <c:pt idx="1900">
                  <c:v>0.400294798905033</c:v>
                </c:pt>
                <c:pt idx="1901">
                  <c:v>0.400505369551485</c:v>
                </c:pt>
                <c:pt idx="1902">
                  <c:v>0.400715940197936</c:v>
                </c:pt>
                <c:pt idx="1903">
                  <c:v>0.400926510844388</c:v>
                </c:pt>
                <c:pt idx="1904">
                  <c:v>0.40113708149084</c:v>
                </c:pt>
                <c:pt idx="1905">
                  <c:v>0.401347652137292</c:v>
                </c:pt>
                <c:pt idx="1906">
                  <c:v>0.401558222783744</c:v>
                </c:pt>
                <c:pt idx="1907">
                  <c:v>0.401768793430196</c:v>
                </c:pt>
                <c:pt idx="1908">
                  <c:v>0.401979364076648</c:v>
                </c:pt>
                <c:pt idx="1909">
                  <c:v>0.4021899347231</c:v>
                </c:pt>
                <c:pt idx="1910">
                  <c:v>0.402400505369551</c:v>
                </c:pt>
                <c:pt idx="1911">
                  <c:v>0.402611076016003</c:v>
                </c:pt>
                <c:pt idx="1912">
                  <c:v>0.402821646662455</c:v>
                </c:pt>
                <c:pt idx="1913">
                  <c:v>0.403032217308907</c:v>
                </c:pt>
                <c:pt idx="1914">
                  <c:v>0.403242787955359</c:v>
                </c:pt>
                <c:pt idx="1915">
                  <c:v>0.403453358601811</c:v>
                </c:pt>
                <c:pt idx="1916">
                  <c:v>0.403663929248263</c:v>
                </c:pt>
                <c:pt idx="1917">
                  <c:v>0.403874499894715</c:v>
                </c:pt>
                <c:pt idx="1918">
                  <c:v>0.404085070541167</c:v>
                </c:pt>
                <c:pt idx="1919">
                  <c:v>0.404295641187618</c:v>
                </c:pt>
                <c:pt idx="1920">
                  <c:v>0.40450621183407</c:v>
                </c:pt>
                <c:pt idx="1921">
                  <c:v>0.404716782480522</c:v>
                </c:pt>
                <c:pt idx="1922">
                  <c:v>0.404927353126974</c:v>
                </c:pt>
                <c:pt idx="1923">
                  <c:v>0.405137923773426</c:v>
                </c:pt>
                <c:pt idx="1924">
                  <c:v>0.405348494419878</c:v>
                </c:pt>
                <c:pt idx="1925">
                  <c:v>0.40555906506633</c:v>
                </c:pt>
                <c:pt idx="1926">
                  <c:v>0.405769635712782</c:v>
                </c:pt>
                <c:pt idx="1927">
                  <c:v>0.405980206359234</c:v>
                </c:pt>
                <c:pt idx="1928">
                  <c:v>0.406190777005685</c:v>
                </c:pt>
                <c:pt idx="1929">
                  <c:v>0.406401347652137</c:v>
                </c:pt>
                <c:pt idx="1930">
                  <c:v>0.406611918298589</c:v>
                </c:pt>
                <c:pt idx="1931">
                  <c:v>0.406822488945041</c:v>
                </c:pt>
                <c:pt idx="1932">
                  <c:v>0.407033059591493</c:v>
                </c:pt>
                <c:pt idx="1933">
                  <c:v>0.407243630237945</c:v>
                </c:pt>
                <c:pt idx="1934">
                  <c:v>0.407454200884397</c:v>
                </c:pt>
                <c:pt idx="1935">
                  <c:v>0.407664771530849</c:v>
                </c:pt>
                <c:pt idx="1936">
                  <c:v>0.4078753421773</c:v>
                </c:pt>
                <c:pt idx="1937">
                  <c:v>0.408085912823752</c:v>
                </c:pt>
                <c:pt idx="1938">
                  <c:v>0.408296483470204</c:v>
                </c:pt>
                <c:pt idx="1939">
                  <c:v>0.408507054116656</c:v>
                </c:pt>
                <c:pt idx="1940">
                  <c:v>0.408717624763108</c:v>
                </c:pt>
                <c:pt idx="1941">
                  <c:v>0.40892819540956</c:v>
                </c:pt>
                <c:pt idx="1942">
                  <c:v>0.409138766056012</c:v>
                </c:pt>
                <c:pt idx="1943">
                  <c:v>0.409349336702464</c:v>
                </c:pt>
                <c:pt idx="1944">
                  <c:v>0.409559907348916</c:v>
                </c:pt>
                <c:pt idx="1945">
                  <c:v>0.409770477995367</c:v>
                </c:pt>
                <c:pt idx="1946">
                  <c:v>0.409981048641819</c:v>
                </c:pt>
                <c:pt idx="1947">
                  <c:v>0.410191619288271</c:v>
                </c:pt>
                <c:pt idx="1948">
                  <c:v>0.410402189934723</c:v>
                </c:pt>
                <c:pt idx="1949">
                  <c:v>0.410612760581175</c:v>
                </c:pt>
                <c:pt idx="1950">
                  <c:v>0.410823331227627</c:v>
                </c:pt>
                <c:pt idx="1951">
                  <c:v>0.411033901874079</c:v>
                </c:pt>
                <c:pt idx="1952">
                  <c:v>0.411244472520531</c:v>
                </c:pt>
                <c:pt idx="1953">
                  <c:v>0.411455043166982</c:v>
                </c:pt>
                <c:pt idx="1954">
                  <c:v>0.411665613813434</c:v>
                </c:pt>
                <c:pt idx="1955">
                  <c:v>0.411876184459886</c:v>
                </c:pt>
                <c:pt idx="1956">
                  <c:v>0.412086755106338</c:v>
                </c:pt>
                <c:pt idx="1957">
                  <c:v>0.41229732575279</c:v>
                </c:pt>
                <c:pt idx="1958">
                  <c:v>0.412507896399242</c:v>
                </c:pt>
                <c:pt idx="1959">
                  <c:v>0.412718467045694</c:v>
                </c:pt>
                <c:pt idx="1960">
                  <c:v>0.412929037692146</c:v>
                </c:pt>
                <c:pt idx="1961">
                  <c:v>0.413139608338598</c:v>
                </c:pt>
                <c:pt idx="1962">
                  <c:v>0.413350178985049</c:v>
                </c:pt>
                <c:pt idx="1963">
                  <c:v>0.413560749631501</c:v>
                </c:pt>
                <c:pt idx="1964">
                  <c:v>0.413771320277953</c:v>
                </c:pt>
                <c:pt idx="1965">
                  <c:v>0.413981890924405</c:v>
                </c:pt>
                <c:pt idx="1966">
                  <c:v>0.414192461570857</c:v>
                </c:pt>
                <c:pt idx="1967">
                  <c:v>0.414403032217309</c:v>
                </c:pt>
                <c:pt idx="1968">
                  <c:v>0.414613602863761</c:v>
                </c:pt>
                <c:pt idx="1969">
                  <c:v>0.414824173510213</c:v>
                </c:pt>
                <c:pt idx="1970">
                  <c:v>0.415034744156665</c:v>
                </c:pt>
                <c:pt idx="1971">
                  <c:v>0.415245314803116</c:v>
                </c:pt>
                <c:pt idx="1972">
                  <c:v>0.415455885449568</c:v>
                </c:pt>
                <c:pt idx="1973">
                  <c:v>0.41566645609602</c:v>
                </c:pt>
                <c:pt idx="1974">
                  <c:v>0.415877026742472</c:v>
                </c:pt>
                <c:pt idx="1975">
                  <c:v>0.416087597388924</c:v>
                </c:pt>
                <c:pt idx="1976">
                  <c:v>0.416298168035376</c:v>
                </c:pt>
                <c:pt idx="1977">
                  <c:v>0.416508738681828</c:v>
                </c:pt>
                <c:pt idx="1978">
                  <c:v>0.41671930932828</c:v>
                </c:pt>
                <c:pt idx="1979">
                  <c:v>0.416929879974731</c:v>
                </c:pt>
                <c:pt idx="1980">
                  <c:v>0.417140450621183</c:v>
                </c:pt>
                <c:pt idx="1981">
                  <c:v>0.417351021267635</c:v>
                </c:pt>
                <c:pt idx="1982">
                  <c:v>0.417561591914087</c:v>
                </c:pt>
                <c:pt idx="1983">
                  <c:v>0.417772162560539</c:v>
                </c:pt>
                <c:pt idx="1984">
                  <c:v>0.417982733206991</c:v>
                </c:pt>
                <c:pt idx="1985">
                  <c:v>0.418193303853443</c:v>
                </c:pt>
                <c:pt idx="1986">
                  <c:v>0.418403874499895</c:v>
                </c:pt>
                <c:pt idx="1987">
                  <c:v>0.418614445146347</c:v>
                </c:pt>
                <c:pt idx="1988">
                  <c:v>0.418825015792798</c:v>
                </c:pt>
                <c:pt idx="1989">
                  <c:v>0.41903558643925</c:v>
                </c:pt>
                <c:pt idx="1990">
                  <c:v>0.419246157085702</c:v>
                </c:pt>
                <c:pt idx="1991">
                  <c:v>0.419456727732154</c:v>
                </c:pt>
                <c:pt idx="1992">
                  <c:v>0.419667298378606</c:v>
                </c:pt>
                <c:pt idx="1993">
                  <c:v>0.419877869025058</c:v>
                </c:pt>
                <c:pt idx="1994">
                  <c:v>0.42008843967151</c:v>
                </c:pt>
                <c:pt idx="1995">
                  <c:v>0.420299010317962</c:v>
                </c:pt>
                <c:pt idx="1996">
                  <c:v>0.420509580964414</c:v>
                </c:pt>
                <c:pt idx="1997">
                  <c:v>0.420720151610865</c:v>
                </c:pt>
                <c:pt idx="1998">
                  <c:v>0.420930722257317</c:v>
                </c:pt>
                <c:pt idx="1999">
                  <c:v>0.421141292903769</c:v>
                </c:pt>
                <c:pt idx="2000">
                  <c:v>0.421351863550221</c:v>
                </c:pt>
                <c:pt idx="2001">
                  <c:v>0.421562434196673</c:v>
                </c:pt>
                <c:pt idx="2002">
                  <c:v>0.421773004843125</c:v>
                </c:pt>
                <c:pt idx="2003">
                  <c:v>0.421983575489577</c:v>
                </c:pt>
                <c:pt idx="2004">
                  <c:v>0.422194146136029</c:v>
                </c:pt>
                <c:pt idx="2005">
                  <c:v>0.422404716782481</c:v>
                </c:pt>
                <c:pt idx="2006">
                  <c:v>0.422615287428932</c:v>
                </c:pt>
                <c:pt idx="2007">
                  <c:v>0.422825858075384</c:v>
                </c:pt>
                <c:pt idx="2008">
                  <c:v>0.423036428721836</c:v>
                </c:pt>
                <c:pt idx="2009">
                  <c:v>0.423246999368288</c:v>
                </c:pt>
                <c:pt idx="2010">
                  <c:v>0.42345757001474</c:v>
                </c:pt>
                <c:pt idx="2011">
                  <c:v>0.423668140661192</c:v>
                </c:pt>
                <c:pt idx="2012">
                  <c:v>0.423878711307644</c:v>
                </c:pt>
                <c:pt idx="2013">
                  <c:v>0.424089281954096</c:v>
                </c:pt>
                <c:pt idx="2014">
                  <c:v>0.424299852600547</c:v>
                </c:pt>
                <c:pt idx="2015">
                  <c:v>0.424510423246999</c:v>
                </c:pt>
                <c:pt idx="2016">
                  <c:v>0.424720993893451</c:v>
                </c:pt>
                <c:pt idx="2017">
                  <c:v>0.424931564539903</c:v>
                </c:pt>
                <c:pt idx="2018">
                  <c:v>0.425142135186355</c:v>
                </c:pt>
                <c:pt idx="2019">
                  <c:v>0.425352705832807</c:v>
                </c:pt>
                <c:pt idx="2020">
                  <c:v>0.425563276479259</c:v>
                </c:pt>
                <c:pt idx="2021">
                  <c:v>0.425773847125711</c:v>
                </c:pt>
                <c:pt idx="2022">
                  <c:v>0.425984417772163</c:v>
                </c:pt>
                <c:pt idx="2023">
                  <c:v>0.426194988418614</c:v>
                </c:pt>
                <c:pt idx="2024">
                  <c:v>0.426405559065066</c:v>
                </c:pt>
                <c:pt idx="2025">
                  <c:v>0.426616129711518</c:v>
                </c:pt>
                <c:pt idx="2026">
                  <c:v>0.42682670035797</c:v>
                </c:pt>
                <c:pt idx="2027">
                  <c:v>0.427037271004422</c:v>
                </c:pt>
                <c:pt idx="2028">
                  <c:v>0.427247841650874</c:v>
                </c:pt>
                <c:pt idx="2029">
                  <c:v>0.427458412297326</c:v>
                </c:pt>
                <c:pt idx="2030">
                  <c:v>0.427668982943778</c:v>
                </c:pt>
                <c:pt idx="2031">
                  <c:v>0.427879553590229</c:v>
                </c:pt>
                <c:pt idx="2032">
                  <c:v>0.428090124236681</c:v>
                </c:pt>
                <c:pt idx="2033">
                  <c:v>0.428300694883133</c:v>
                </c:pt>
                <c:pt idx="2034">
                  <c:v>0.428511265529585</c:v>
                </c:pt>
                <c:pt idx="2035">
                  <c:v>0.428721836176037</c:v>
                </c:pt>
                <c:pt idx="2036">
                  <c:v>0.428932406822489</c:v>
                </c:pt>
                <c:pt idx="2037">
                  <c:v>0.429142977468941</c:v>
                </c:pt>
                <c:pt idx="2038">
                  <c:v>0.429353548115393</c:v>
                </c:pt>
                <c:pt idx="2039">
                  <c:v>0.429564118761845</c:v>
                </c:pt>
                <c:pt idx="2040">
                  <c:v>0.429774689408296</c:v>
                </c:pt>
                <c:pt idx="2041">
                  <c:v>0.429985260054748</c:v>
                </c:pt>
                <c:pt idx="2042">
                  <c:v>0.4301958307012</c:v>
                </c:pt>
                <c:pt idx="2043">
                  <c:v>0.430406401347652</c:v>
                </c:pt>
                <c:pt idx="2044">
                  <c:v>0.430616971994104</c:v>
                </c:pt>
                <c:pt idx="2045">
                  <c:v>0.430827542640556</c:v>
                </c:pt>
                <c:pt idx="2046">
                  <c:v>0.431038113287008</c:v>
                </c:pt>
                <c:pt idx="2047">
                  <c:v>0.43124868393346</c:v>
                </c:pt>
                <c:pt idx="2048">
                  <c:v>0.431459254579912</c:v>
                </c:pt>
                <c:pt idx="2049">
                  <c:v>0.431669825226363</c:v>
                </c:pt>
                <c:pt idx="2050">
                  <c:v>0.431880395872815</c:v>
                </c:pt>
                <c:pt idx="2051">
                  <c:v>0.432090966519267</c:v>
                </c:pt>
                <c:pt idx="2052">
                  <c:v>0.432301537165719</c:v>
                </c:pt>
                <c:pt idx="2053">
                  <c:v>0.432512107812171</c:v>
                </c:pt>
                <c:pt idx="2054">
                  <c:v>0.432722678458623</c:v>
                </c:pt>
                <c:pt idx="2055">
                  <c:v>0.432933249105075</c:v>
                </c:pt>
                <c:pt idx="2056">
                  <c:v>0.433143819751527</c:v>
                </c:pt>
                <c:pt idx="2057">
                  <c:v>0.433354390397978</c:v>
                </c:pt>
                <c:pt idx="2058">
                  <c:v>0.43356496104443</c:v>
                </c:pt>
                <c:pt idx="2059">
                  <c:v>0.433775531690882</c:v>
                </c:pt>
                <c:pt idx="2060">
                  <c:v>0.433986102337334</c:v>
                </c:pt>
                <c:pt idx="2061">
                  <c:v>0.434196672983786</c:v>
                </c:pt>
                <c:pt idx="2062">
                  <c:v>0.434407243630238</c:v>
                </c:pt>
                <c:pt idx="2063">
                  <c:v>0.43461781427669</c:v>
                </c:pt>
                <c:pt idx="2064">
                  <c:v>0.434828384923142</c:v>
                </c:pt>
                <c:pt idx="2065">
                  <c:v>0.435038955569594</c:v>
                </c:pt>
                <c:pt idx="2066">
                  <c:v>0.435249526216045</c:v>
                </c:pt>
                <c:pt idx="2067">
                  <c:v>0.435460096862497</c:v>
                </c:pt>
                <c:pt idx="2068">
                  <c:v>0.435670667508949</c:v>
                </c:pt>
                <c:pt idx="2069">
                  <c:v>0.435881238155401</c:v>
                </c:pt>
                <c:pt idx="2070">
                  <c:v>0.436091808801853</c:v>
                </c:pt>
                <c:pt idx="2071">
                  <c:v>0.436302379448305</c:v>
                </c:pt>
                <c:pt idx="2072">
                  <c:v>0.436512950094757</c:v>
                </c:pt>
                <c:pt idx="2073">
                  <c:v>0.436723520741209</c:v>
                </c:pt>
                <c:pt idx="2074">
                  <c:v>0.436934091387661</c:v>
                </c:pt>
                <c:pt idx="2075">
                  <c:v>0.437144662034112</c:v>
                </c:pt>
                <c:pt idx="2076">
                  <c:v>0.437355232680564</c:v>
                </c:pt>
                <c:pt idx="2077">
                  <c:v>0.437565803327016</c:v>
                </c:pt>
                <c:pt idx="2078">
                  <c:v>0.437776373973468</c:v>
                </c:pt>
                <c:pt idx="2079">
                  <c:v>0.43798694461992</c:v>
                </c:pt>
                <c:pt idx="2080">
                  <c:v>0.438197515266372</c:v>
                </c:pt>
                <c:pt idx="2081">
                  <c:v>0.438408085912824</c:v>
                </c:pt>
                <c:pt idx="2082">
                  <c:v>0.438618656559276</c:v>
                </c:pt>
                <c:pt idx="2083">
                  <c:v>0.438829227205728</c:v>
                </c:pt>
                <c:pt idx="2084">
                  <c:v>0.439039797852179</c:v>
                </c:pt>
                <c:pt idx="2085">
                  <c:v>0.439250368498631</c:v>
                </c:pt>
                <c:pt idx="2086">
                  <c:v>0.439460939145083</c:v>
                </c:pt>
                <c:pt idx="2087">
                  <c:v>0.439671509791535</c:v>
                </c:pt>
                <c:pt idx="2088">
                  <c:v>0.439882080437987</c:v>
                </c:pt>
                <c:pt idx="2089">
                  <c:v>0.440092651084439</c:v>
                </c:pt>
                <c:pt idx="2090">
                  <c:v>0.440303221730891</c:v>
                </c:pt>
                <c:pt idx="2091">
                  <c:v>0.440513792377343</c:v>
                </c:pt>
                <c:pt idx="2092">
                  <c:v>0.440724363023794</c:v>
                </c:pt>
                <c:pt idx="2093">
                  <c:v>0.440934933670246</c:v>
                </c:pt>
                <c:pt idx="2094">
                  <c:v>0.441145504316698</c:v>
                </c:pt>
                <c:pt idx="2095">
                  <c:v>0.44135607496315</c:v>
                </c:pt>
                <c:pt idx="2096">
                  <c:v>0.441566645609602</c:v>
                </c:pt>
                <c:pt idx="2097">
                  <c:v>0.441777216256054</c:v>
                </c:pt>
                <c:pt idx="2098">
                  <c:v>0.441987786902506</c:v>
                </c:pt>
                <c:pt idx="2099">
                  <c:v>0.442198357548958</c:v>
                </c:pt>
                <c:pt idx="2100">
                  <c:v>0.44240892819541</c:v>
                </c:pt>
                <c:pt idx="2101">
                  <c:v>0.442619498841861</c:v>
                </c:pt>
                <c:pt idx="2102">
                  <c:v>0.442830069488313</c:v>
                </c:pt>
                <c:pt idx="2103">
                  <c:v>0.443040640134765</c:v>
                </c:pt>
                <c:pt idx="2104">
                  <c:v>0.443251210781217</c:v>
                </c:pt>
                <c:pt idx="2105">
                  <c:v>0.443461781427669</c:v>
                </c:pt>
                <c:pt idx="2106">
                  <c:v>0.443672352074121</c:v>
                </c:pt>
                <c:pt idx="2107">
                  <c:v>0.443882922720573</c:v>
                </c:pt>
                <c:pt idx="2108">
                  <c:v>0.444093493367025</c:v>
                </c:pt>
                <c:pt idx="2109">
                  <c:v>0.444304064013476</c:v>
                </c:pt>
                <c:pt idx="2110">
                  <c:v>0.444514634659928</c:v>
                </c:pt>
                <c:pt idx="2111">
                  <c:v>0.44472520530638</c:v>
                </c:pt>
                <c:pt idx="2112">
                  <c:v>0.444935775952832</c:v>
                </c:pt>
                <c:pt idx="2113">
                  <c:v>0.445146346599284</c:v>
                </c:pt>
                <c:pt idx="2114">
                  <c:v>0.445356917245736</c:v>
                </c:pt>
                <c:pt idx="2115">
                  <c:v>0.445567487892188</c:v>
                </c:pt>
                <c:pt idx="2116">
                  <c:v>0.44577805853864</c:v>
                </c:pt>
                <c:pt idx="2117">
                  <c:v>0.445988629185092</c:v>
                </c:pt>
                <c:pt idx="2118">
                  <c:v>0.446199199831543</c:v>
                </c:pt>
                <c:pt idx="2119">
                  <c:v>0.446409770477995</c:v>
                </c:pt>
                <c:pt idx="2120">
                  <c:v>0.446620341124447</c:v>
                </c:pt>
                <c:pt idx="2121">
                  <c:v>0.446830911770899</c:v>
                </c:pt>
                <c:pt idx="2122">
                  <c:v>0.447041482417351</c:v>
                </c:pt>
                <c:pt idx="2123">
                  <c:v>0.447252053063803</c:v>
                </c:pt>
                <c:pt idx="2124">
                  <c:v>0.447462623710255</c:v>
                </c:pt>
                <c:pt idx="2125">
                  <c:v>0.447673194356707</c:v>
                </c:pt>
                <c:pt idx="2126">
                  <c:v>0.447883765003159</c:v>
                </c:pt>
                <c:pt idx="2127">
                  <c:v>0.44809433564961</c:v>
                </c:pt>
                <c:pt idx="2128">
                  <c:v>0.448304906296062</c:v>
                </c:pt>
                <c:pt idx="2129">
                  <c:v>0.448515476942514</c:v>
                </c:pt>
                <c:pt idx="2130">
                  <c:v>0.448726047588966</c:v>
                </c:pt>
                <c:pt idx="2131">
                  <c:v>0.448936618235418</c:v>
                </c:pt>
                <c:pt idx="2132">
                  <c:v>0.44914718888187</c:v>
                </c:pt>
                <c:pt idx="2133">
                  <c:v>0.449357759528322</c:v>
                </c:pt>
                <c:pt idx="2134">
                  <c:v>0.449568330174774</c:v>
                </c:pt>
                <c:pt idx="2135">
                  <c:v>0.449778900821225</c:v>
                </c:pt>
                <c:pt idx="2136">
                  <c:v>0.449989471467677</c:v>
                </c:pt>
                <c:pt idx="2137">
                  <c:v>0.450200042114129</c:v>
                </c:pt>
                <c:pt idx="2138">
                  <c:v>0.450410612760581</c:v>
                </c:pt>
                <c:pt idx="2139">
                  <c:v>0.450621183407033</c:v>
                </c:pt>
                <c:pt idx="2140">
                  <c:v>0.450831754053485</c:v>
                </c:pt>
                <c:pt idx="2141">
                  <c:v>0.451042324699937</c:v>
                </c:pt>
                <c:pt idx="2142">
                  <c:v>0.451252895346389</c:v>
                </c:pt>
                <c:pt idx="2143">
                  <c:v>0.451463465992841</c:v>
                </c:pt>
                <c:pt idx="2144">
                  <c:v>0.451674036639292</c:v>
                </c:pt>
                <c:pt idx="2145">
                  <c:v>0.451884607285744</c:v>
                </c:pt>
                <c:pt idx="2146">
                  <c:v>0.452095177932196</c:v>
                </c:pt>
                <c:pt idx="2147">
                  <c:v>0.452305748578648</c:v>
                </c:pt>
                <c:pt idx="2148">
                  <c:v>0.4525163192251</c:v>
                </c:pt>
                <c:pt idx="2149">
                  <c:v>0.452726889871552</c:v>
                </c:pt>
                <c:pt idx="2150">
                  <c:v>0.452937460518004</c:v>
                </c:pt>
                <c:pt idx="2151">
                  <c:v>0.453148031164456</c:v>
                </c:pt>
                <c:pt idx="2152">
                  <c:v>0.453358601810908</c:v>
                </c:pt>
                <c:pt idx="2153">
                  <c:v>0.453569172457359</c:v>
                </c:pt>
                <c:pt idx="2154">
                  <c:v>0.453779743103811</c:v>
                </c:pt>
                <c:pt idx="2155">
                  <c:v>0.453990313750263</c:v>
                </c:pt>
                <c:pt idx="2156">
                  <c:v>0.454200884396715</c:v>
                </c:pt>
                <c:pt idx="2157">
                  <c:v>0.454411455043167</c:v>
                </c:pt>
                <c:pt idx="2158">
                  <c:v>0.454622025689619</c:v>
                </c:pt>
                <c:pt idx="2159">
                  <c:v>0.454832596336071</c:v>
                </c:pt>
                <c:pt idx="2160">
                  <c:v>0.455043166982523</c:v>
                </c:pt>
                <c:pt idx="2161">
                  <c:v>0.455253737628974</c:v>
                </c:pt>
                <c:pt idx="2162">
                  <c:v>0.455464308275426</c:v>
                </c:pt>
                <c:pt idx="2163">
                  <c:v>0.455674878921878</c:v>
                </c:pt>
                <c:pt idx="2164">
                  <c:v>0.45588544956833</c:v>
                </c:pt>
                <c:pt idx="2165">
                  <c:v>0.456096020214782</c:v>
                </c:pt>
                <c:pt idx="2166">
                  <c:v>0.456306590861234</c:v>
                </c:pt>
                <c:pt idx="2167">
                  <c:v>0.456517161507686</c:v>
                </c:pt>
                <c:pt idx="2168">
                  <c:v>0.456727732154138</c:v>
                </c:pt>
                <c:pt idx="2169">
                  <c:v>0.45693830280059</c:v>
                </c:pt>
                <c:pt idx="2170">
                  <c:v>0.457148873447041</c:v>
                </c:pt>
                <c:pt idx="2171">
                  <c:v>0.457359444093493</c:v>
                </c:pt>
                <c:pt idx="2172">
                  <c:v>0.457570014739945</c:v>
                </c:pt>
                <c:pt idx="2173">
                  <c:v>0.457780585386397</c:v>
                </c:pt>
                <c:pt idx="2174">
                  <c:v>0.457991156032849</c:v>
                </c:pt>
                <c:pt idx="2175">
                  <c:v>0.458201726679301</c:v>
                </c:pt>
                <c:pt idx="2176">
                  <c:v>0.458412297325753</c:v>
                </c:pt>
                <c:pt idx="2177">
                  <c:v>0.458622867972205</c:v>
                </c:pt>
                <c:pt idx="2178">
                  <c:v>0.458833438618657</c:v>
                </c:pt>
                <c:pt idx="2179">
                  <c:v>0.459044009265108</c:v>
                </c:pt>
                <c:pt idx="2180">
                  <c:v>0.45925457991156</c:v>
                </c:pt>
                <c:pt idx="2181">
                  <c:v>0.459465150558012</c:v>
                </c:pt>
                <c:pt idx="2182">
                  <c:v>0.459675721204464</c:v>
                </c:pt>
                <c:pt idx="2183">
                  <c:v>0.459886291850916</c:v>
                </c:pt>
                <c:pt idx="2184">
                  <c:v>0.460096862497368</c:v>
                </c:pt>
                <c:pt idx="2185">
                  <c:v>0.46030743314382</c:v>
                </c:pt>
                <c:pt idx="2186">
                  <c:v>0.460518003790272</c:v>
                </c:pt>
                <c:pt idx="2187">
                  <c:v>0.460728574436724</c:v>
                </c:pt>
                <c:pt idx="2188">
                  <c:v>0.460939145083175</c:v>
                </c:pt>
                <c:pt idx="2189">
                  <c:v>0.461149715729627</c:v>
                </c:pt>
                <c:pt idx="2190">
                  <c:v>0.461360286376079</c:v>
                </c:pt>
                <c:pt idx="2191">
                  <c:v>0.461570857022531</c:v>
                </c:pt>
                <c:pt idx="2192">
                  <c:v>0.461781427668983</c:v>
                </c:pt>
                <c:pt idx="2193">
                  <c:v>0.461991998315435</c:v>
                </c:pt>
                <c:pt idx="2194">
                  <c:v>0.462202568961887</c:v>
                </c:pt>
                <c:pt idx="2195">
                  <c:v>0.462413139608339</c:v>
                </c:pt>
                <c:pt idx="2196">
                  <c:v>0.46262371025479</c:v>
                </c:pt>
                <c:pt idx="2197">
                  <c:v>0.462834280901242</c:v>
                </c:pt>
                <c:pt idx="2198">
                  <c:v>0.463044851547694</c:v>
                </c:pt>
                <c:pt idx="2199">
                  <c:v>0.463255422194146</c:v>
                </c:pt>
                <c:pt idx="2200">
                  <c:v>0.463465992840598</c:v>
                </c:pt>
                <c:pt idx="2201">
                  <c:v>0.46367656348705</c:v>
                </c:pt>
                <c:pt idx="2202">
                  <c:v>0.463887134133502</c:v>
                </c:pt>
                <c:pt idx="2203">
                  <c:v>0.464097704779954</c:v>
                </c:pt>
                <c:pt idx="2204">
                  <c:v>0.464308275426406</c:v>
                </c:pt>
                <c:pt idx="2205">
                  <c:v>0.464518846072857</c:v>
                </c:pt>
                <c:pt idx="2206">
                  <c:v>0.464729416719309</c:v>
                </c:pt>
                <c:pt idx="2207">
                  <c:v>0.464939987365761</c:v>
                </c:pt>
                <c:pt idx="2208">
                  <c:v>0.465150558012213</c:v>
                </c:pt>
                <c:pt idx="2209">
                  <c:v>0.465361128658665</c:v>
                </c:pt>
                <c:pt idx="2210">
                  <c:v>0.465571699305117</c:v>
                </c:pt>
                <c:pt idx="2211">
                  <c:v>0.465782269951569</c:v>
                </c:pt>
                <c:pt idx="2212">
                  <c:v>0.465992840598021</c:v>
                </c:pt>
                <c:pt idx="2213">
                  <c:v>0.466203411244472</c:v>
                </c:pt>
                <c:pt idx="2214">
                  <c:v>0.466413981890924</c:v>
                </c:pt>
                <c:pt idx="2215">
                  <c:v>0.466624552537376</c:v>
                </c:pt>
                <c:pt idx="2216">
                  <c:v>0.466835123183828</c:v>
                </c:pt>
                <c:pt idx="2217">
                  <c:v>0.46704569383028</c:v>
                </c:pt>
                <c:pt idx="2218">
                  <c:v>0.467256264476732</c:v>
                </c:pt>
                <c:pt idx="2219">
                  <c:v>0.467466835123184</c:v>
                </c:pt>
                <c:pt idx="2220">
                  <c:v>0.467677405769636</c:v>
                </c:pt>
                <c:pt idx="2221">
                  <c:v>0.467887976416088</c:v>
                </c:pt>
                <c:pt idx="2222">
                  <c:v>0.468098547062539</c:v>
                </c:pt>
                <c:pt idx="2223">
                  <c:v>0.468309117708991</c:v>
                </c:pt>
                <c:pt idx="2224">
                  <c:v>0.468519688355443</c:v>
                </c:pt>
                <c:pt idx="2225">
                  <c:v>0.468730259001895</c:v>
                </c:pt>
                <c:pt idx="2226">
                  <c:v>0.468940829648347</c:v>
                </c:pt>
                <c:pt idx="2227">
                  <c:v>0.469151400294799</c:v>
                </c:pt>
                <c:pt idx="2228">
                  <c:v>0.469361970941251</c:v>
                </c:pt>
                <c:pt idx="2229">
                  <c:v>0.469572541587703</c:v>
                </c:pt>
                <c:pt idx="2230">
                  <c:v>0.469783112234154</c:v>
                </c:pt>
                <c:pt idx="2231">
                  <c:v>0.469993682880606</c:v>
                </c:pt>
                <c:pt idx="2232">
                  <c:v>0.470204253527058</c:v>
                </c:pt>
                <c:pt idx="2233">
                  <c:v>0.47041482417351</c:v>
                </c:pt>
                <c:pt idx="2234">
                  <c:v>0.470625394819962</c:v>
                </c:pt>
                <c:pt idx="2235">
                  <c:v>0.470835965466414</c:v>
                </c:pt>
                <c:pt idx="2236">
                  <c:v>0.471046536112866</c:v>
                </c:pt>
                <c:pt idx="2237">
                  <c:v>0.471257106759318</c:v>
                </c:pt>
                <c:pt idx="2238">
                  <c:v>0.47146767740577</c:v>
                </c:pt>
                <c:pt idx="2239">
                  <c:v>0.471678248052221</c:v>
                </c:pt>
                <c:pt idx="2240">
                  <c:v>0.471888818698673</c:v>
                </c:pt>
                <c:pt idx="2241">
                  <c:v>0.472099389345125</c:v>
                </c:pt>
                <c:pt idx="2242">
                  <c:v>0.472309959991577</c:v>
                </c:pt>
                <c:pt idx="2243">
                  <c:v>0.472520530638029</c:v>
                </c:pt>
                <c:pt idx="2244">
                  <c:v>0.472731101284481</c:v>
                </c:pt>
                <c:pt idx="2245">
                  <c:v>0.472941671930933</c:v>
                </c:pt>
                <c:pt idx="2246">
                  <c:v>0.473152242577385</c:v>
                </c:pt>
                <c:pt idx="2247">
                  <c:v>0.473362813223837</c:v>
                </c:pt>
                <c:pt idx="2248">
                  <c:v>0.473573383870288</c:v>
                </c:pt>
                <c:pt idx="2249">
                  <c:v>0.47378395451674</c:v>
                </c:pt>
                <c:pt idx="2250">
                  <c:v>0.473994525163192</c:v>
                </c:pt>
                <c:pt idx="2251">
                  <c:v>0.474205095809644</c:v>
                </c:pt>
                <c:pt idx="2252">
                  <c:v>0.474415666456096</c:v>
                </c:pt>
                <c:pt idx="2253">
                  <c:v>0.474626237102548</c:v>
                </c:pt>
                <c:pt idx="2254">
                  <c:v>0.474836807749</c:v>
                </c:pt>
                <c:pt idx="2255">
                  <c:v>0.475047378395452</c:v>
                </c:pt>
                <c:pt idx="2256">
                  <c:v>0.475257949041904</c:v>
                </c:pt>
                <c:pt idx="2257">
                  <c:v>0.475468519688355</c:v>
                </c:pt>
                <c:pt idx="2258">
                  <c:v>0.475679090334807</c:v>
                </c:pt>
                <c:pt idx="2259">
                  <c:v>0.475889660981259</c:v>
                </c:pt>
                <c:pt idx="2260">
                  <c:v>0.476100231627711</c:v>
                </c:pt>
                <c:pt idx="2261">
                  <c:v>0.476310802274163</c:v>
                </c:pt>
                <c:pt idx="2262">
                  <c:v>0.476521372920615</c:v>
                </c:pt>
                <c:pt idx="2263">
                  <c:v>0.476731943567067</c:v>
                </c:pt>
                <c:pt idx="2264">
                  <c:v>0.476942514213519</c:v>
                </c:pt>
                <c:pt idx="2265">
                  <c:v>0.477153084859971</c:v>
                </c:pt>
                <c:pt idx="2266">
                  <c:v>0.477363655506422</c:v>
                </c:pt>
                <c:pt idx="2267">
                  <c:v>0.477574226152874</c:v>
                </c:pt>
                <c:pt idx="2268">
                  <c:v>0.477784796799326</c:v>
                </c:pt>
                <c:pt idx="2269">
                  <c:v>0.477995367445778</c:v>
                </c:pt>
                <c:pt idx="2270">
                  <c:v>0.47820593809223</c:v>
                </c:pt>
                <c:pt idx="2271">
                  <c:v>0.478416508738682</c:v>
                </c:pt>
                <c:pt idx="2272">
                  <c:v>0.478627079385134</c:v>
                </c:pt>
                <c:pt idx="2273">
                  <c:v>0.478837650031586</c:v>
                </c:pt>
                <c:pt idx="2274">
                  <c:v>0.479048220678037</c:v>
                </c:pt>
                <c:pt idx="2275">
                  <c:v>0.479258791324489</c:v>
                </c:pt>
                <c:pt idx="2276">
                  <c:v>0.479469361970941</c:v>
                </c:pt>
                <c:pt idx="2277">
                  <c:v>0.479679932617393</c:v>
                </c:pt>
                <c:pt idx="2278">
                  <c:v>0.479890503263845</c:v>
                </c:pt>
                <c:pt idx="2279">
                  <c:v>0.480101073910297</c:v>
                </c:pt>
                <c:pt idx="2280">
                  <c:v>0.480311644556749</c:v>
                </c:pt>
                <c:pt idx="2281">
                  <c:v>0.480522215203201</c:v>
                </c:pt>
                <c:pt idx="2282">
                  <c:v>0.480732785849653</c:v>
                </c:pt>
                <c:pt idx="2283">
                  <c:v>0.480943356496104</c:v>
                </c:pt>
                <c:pt idx="2284">
                  <c:v>0.481153927142556</c:v>
                </c:pt>
                <c:pt idx="2285">
                  <c:v>0.481364497789008</c:v>
                </c:pt>
                <c:pt idx="2286">
                  <c:v>0.48157506843546</c:v>
                </c:pt>
                <c:pt idx="2287">
                  <c:v>0.481785639081912</c:v>
                </c:pt>
                <c:pt idx="2288">
                  <c:v>0.481996209728364</c:v>
                </c:pt>
                <c:pt idx="2289">
                  <c:v>0.482206780374816</c:v>
                </c:pt>
                <c:pt idx="2290">
                  <c:v>0.482417351021268</c:v>
                </c:pt>
                <c:pt idx="2291">
                  <c:v>0.482627921667719</c:v>
                </c:pt>
                <c:pt idx="2292">
                  <c:v>0.482838492314171</c:v>
                </c:pt>
                <c:pt idx="2293">
                  <c:v>0.483049062960623</c:v>
                </c:pt>
                <c:pt idx="2294">
                  <c:v>0.483259633607075</c:v>
                </c:pt>
                <c:pt idx="2295">
                  <c:v>0.483470204253527</c:v>
                </c:pt>
                <c:pt idx="2296">
                  <c:v>0.483680774899979</c:v>
                </c:pt>
                <c:pt idx="2297">
                  <c:v>0.483891345546431</c:v>
                </c:pt>
                <c:pt idx="2298">
                  <c:v>0.484101916192883</c:v>
                </c:pt>
                <c:pt idx="2299">
                  <c:v>0.484312486839335</c:v>
                </c:pt>
                <c:pt idx="2300">
                  <c:v>0.484523057485786</c:v>
                </c:pt>
                <c:pt idx="2301">
                  <c:v>0.484733628132238</c:v>
                </c:pt>
                <c:pt idx="2302">
                  <c:v>0.48494419877869</c:v>
                </c:pt>
                <c:pt idx="2303">
                  <c:v>0.485154769425142</c:v>
                </c:pt>
                <c:pt idx="2304">
                  <c:v>0.485365340071594</c:v>
                </c:pt>
                <c:pt idx="2305">
                  <c:v>0.485575910718046</c:v>
                </c:pt>
                <c:pt idx="2306">
                  <c:v>0.485786481364498</c:v>
                </c:pt>
                <c:pt idx="2307">
                  <c:v>0.48599705201095</c:v>
                </c:pt>
                <c:pt idx="2308">
                  <c:v>0.486207622657402</c:v>
                </c:pt>
                <c:pt idx="2309">
                  <c:v>0.486418193303853</c:v>
                </c:pt>
                <c:pt idx="2310">
                  <c:v>0.486628763950305</c:v>
                </c:pt>
                <c:pt idx="2311">
                  <c:v>0.486839334596757</c:v>
                </c:pt>
                <c:pt idx="2312">
                  <c:v>0.487049905243209</c:v>
                </c:pt>
                <c:pt idx="2313">
                  <c:v>0.487260475889661</c:v>
                </c:pt>
                <c:pt idx="2314">
                  <c:v>0.487471046536113</c:v>
                </c:pt>
                <c:pt idx="2315">
                  <c:v>0.487681617182565</c:v>
                </c:pt>
                <c:pt idx="2316">
                  <c:v>0.487892187829017</c:v>
                </c:pt>
                <c:pt idx="2317">
                  <c:v>0.488102758475468</c:v>
                </c:pt>
                <c:pt idx="2318">
                  <c:v>0.48831332912192</c:v>
                </c:pt>
                <c:pt idx="2319">
                  <c:v>0.488523899768372</c:v>
                </c:pt>
                <c:pt idx="2320">
                  <c:v>0.488734470414824</c:v>
                </c:pt>
                <c:pt idx="2321">
                  <c:v>0.488945041061276</c:v>
                </c:pt>
                <c:pt idx="2322">
                  <c:v>0.489155611707728</c:v>
                </c:pt>
                <c:pt idx="2323">
                  <c:v>0.48936618235418</c:v>
                </c:pt>
                <c:pt idx="2324">
                  <c:v>0.489576753000632</c:v>
                </c:pt>
                <c:pt idx="2325">
                  <c:v>0.489787323647084</c:v>
                </c:pt>
                <c:pt idx="2326">
                  <c:v>0.489997894293535</c:v>
                </c:pt>
                <c:pt idx="2327">
                  <c:v>0.490208464939987</c:v>
                </c:pt>
                <c:pt idx="2328">
                  <c:v>0.490419035586439</c:v>
                </c:pt>
                <c:pt idx="2329">
                  <c:v>0.490629606232891</c:v>
                </c:pt>
                <c:pt idx="2330">
                  <c:v>0.490840176879343</c:v>
                </c:pt>
                <c:pt idx="2331">
                  <c:v>0.491050747525795</c:v>
                </c:pt>
                <c:pt idx="2332">
                  <c:v>0.491261318172247</c:v>
                </c:pt>
                <c:pt idx="2333">
                  <c:v>0.491471888818699</c:v>
                </c:pt>
                <c:pt idx="2334">
                  <c:v>0.49168245946515</c:v>
                </c:pt>
                <c:pt idx="2335">
                  <c:v>0.491893030111602</c:v>
                </c:pt>
                <c:pt idx="2336">
                  <c:v>0.492103600758054</c:v>
                </c:pt>
                <c:pt idx="2337">
                  <c:v>0.492314171404506</c:v>
                </c:pt>
                <c:pt idx="2338">
                  <c:v>0.492524742050958</c:v>
                </c:pt>
                <c:pt idx="2339">
                  <c:v>0.49273531269741</c:v>
                </c:pt>
                <c:pt idx="2340">
                  <c:v>0.492945883343862</c:v>
                </c:pt>
                <c:pt idx="2341">
                  <c:v>0.493156453990314</c:v>
                </c:pt>
                <c:pt idx="2342">
                  <c:v>0.493367024636766</c:v>
                </c:pt>
                <c:pt idx="2343">
                  <c:v>0.493577595283217</c:v>
                </c:pt>
                <c:pt idx="2344">
                  <c:v>0.493788165929669</c:v>
                </c:pt>
                <c:pt idx="2345">
                  <c:v>0.493998736576121</c:v>
                </c:pt>
                <c:pt idx="2346">
                  <c:v>0.494209307222573</c:v>
                </c:pt>
                <c:pt idx="2347">
                  <c:v>0.494419877869025</c:v>
                </c:pt>
                <c:pt idx="2348">
                  <c:v>0.494630448515477</c:v>
                </c:pt>
                <c:pt idx="2349">
                  <c:v>0.494841019161929</c:v>
                </c:pt>
                <c:pt idx="2350">
                  <c:v>0.495051589808381</c:v>
                </c:pt>
                <c:pt idx="2351">
                  <c:v>0.495262160454833</c:v>
                </c:pt>
                <c:pt idx="2352">
                  <c:v>0.495472731101284</c:v>
                </c:pt>
                <c:pt idx="2353">
                  <c:v>0.495683301747736</c:v>
                </c:pt>
                <c:pt idx="2354">
                  <c:v>0.495893872394188</c:v>
                </c:pt>
                <c:pt idx="2355">
                  <c:v>0.49610444304064</c:v>
                </c:pt>
                <c:pt idx="2356">
                  <c:v>0.496315013687092</c:v>
                </c:pt>
                <c:pt idx="2357">
                  <c:v>0.496525584333544</c:v>
                </c:pt>
                <c:pt idx="2358">
                  <c:v>0.496736154979996</c:v>
                </c:pt>
                <c:pt idx="2359">
                  <c:v>0.496946725626448</c:v>
                </c:pt>
                <c:pt idx="2360">
                  <c:v>0.4971572962729</c:v>
                </c:pt>
                <c:pt idx="2361">
                  <c:v>0.497367866919351</c:v>
                </c:pt>
                <c:pt idx="2362">
                  <c:v>0.497578437565803</c:v>
                </c:pt>
                <c:pt idx="2363">
                  <c:v>0.497789008212255</c:v>
                </c:pt>
                <c:pt idx="2364">
                  <c:v>0.497999578858707</c:v>
                </c:pt>
                <c:pt idx="2365">
                  <c:v>0.498210149505159</c:v>
                </c:pt>
                <c:pt idx="2366">
                  <c:v>0.498420720151611</c:v>
                </c:pt>
                <c:pt idx="2367">
                  <c:v>0.498631290798063</c:v>
                </c:pt>
                <c:pt idx="2368">
                  <c:v>0.498841861444515</c:v>
                </c:pt>
                <c:pt idx="2369">
                  <c:v>0.499052432090966</c:v>
                </c:pt>
                <c:pt idx="2370">
                  <c:v>0.499263002737418</c:v>
                </c:pt>
                <c:pt idx="2371">
                  <c:v>0.49947357338387</c:v>
                </c:pt>
                <c:pt idx="2372">
                  <c:v>0.499684144030322</c:v>
                </c:pt>
                <c:pt idx="2373">
                  <c:v>0.499894714676774</c:v>
                </c:pt>
                <c:pt idx="2374">
                  <c:v>0.500105285323226</c:v>
                </c:pt>
                <c:pt idx="2375">
                  <c:v>0.500315855969678</c:v>
                </c:pt>
                <c:pt idx="2376">
                  <c:v>0.50052642661613</c:v>
                </c:pt>
                <c:pt idx="2377">
                  <c:v>0.500736997262582</c:v>
                </c:pt>
                <c:pt idx="2378">
                  <c:v>0.500947567909033</c:v>
                </c:pt>
                <c:pt idx="2379">
                  <c:v>0.501158138555485</c:v>
                </c:pt>
                <c:pt idx="2380">
                  <c:v>0.501368709201937</c:v>
                </c:pt>
                <c:pt idx="2381">
                  <c:v>0.501579279848389</c:v>
                </c:pt>
                <c:pt idx="2382">
                  <c:v>0.501789850494841</c:v>
                </c:pt>
                <c:pt idx="2383">
                  <c:v>0.502000421141293</c:v>
                </c:pt>
                <c:pt idx="2384">
                  <c:v>0.502210991787745</c:v>
                </c:pt>
                <c:pt idx="2385">
                  <c:v>0.502421562434197</c:v>
                </c:pt>
                <c:pt idx="2386">
                  <c:v>0.502632133080649</c:v>
                </c:pt>
                <c:pt idx="2387">
                  <c:v>0.5028427037271</c:v>
                </c:pt>
                <c:pt idx="2388">
                  <c:v>0.503053274373552</c:v>
                </c:pt>
                <c:pt idx="2389">
                  <c:v>0.503263845020004</c:v>
                </c:pt>
                <c:pt idx="2390">
                  <c:v>0.503474415666456</c:v>
                </c:pt>
                <c:pt idx="2391">
                  <c:v>0.503684986312908</c:v>
                </c:pt>
                <c:pt idx="2392">
                  <c:v>0.50389555695936</c:v>
                </c:pt>
                <c:pt idx="2393">
                  <c:v>0.504106127605812</c:v>
                </c:pt>
                <c:pt idx="2394">
                  <c:v>0.504316698252264</c:v>
                </c:pt>
                <c:pt idx="2395">
                  <c:v>0.504527268898715</c:v>
                </c:pt>
                <c:pt idx="2396">
                  <c:v>0.504737839545167</c:v>
                </c:pt>
                <c:pt idx="2397">
                  <c:v>0.504948410191619</c:v>
                </c:pt>
                <c:pt idx="2398">
                  <c:v>0.505158980838071</c:v>
                </c:pt>
                <c:pt idx="2399">
                  <c:v>0.505369551484523</c:v>
                </c:pt>
                <c:pt idx="2400">
                  <c:v>0.505580122130975</c:v>
                </c:pt>
                <c:pt idx="2401">
                  <c:v>0.505790692777427</c:v>
                </c:pt>
                <c:pt idx="2402">
                  <c:v>0.506001263423879</c:v>
                </c:pt>
                <c:pt idx="2403">
                  <c:v>0.506211834070331</c:v>
                </c:pt>
                <c:pt idx="2404">
                  <c:v>0.506422404716782</c:v>
                </c:pt>
                <c:pt idx="2405">
                  <c:v>0.506632975363234</c:v>
                </c:pt>
                <c:pt idx="2406">
                  <c:v>0.506843546009686</c:v>
                </c:pt>
                <c:pt idx="2407">
                  <c:v>0.507054116656138</c:v>
                </c:pt>
                <c:pt idx="2408">
                  <c:v>0.50726468730259</c:v>
                </c:pt>
                <c:pt idx="2409">
                  <c:v>0.507475257949042</c:v>
                </c:pt>
                <c:pt idx="2410">
                  <c:v>0.507685828595494</c:v>
                </c:pt>
                <c:pt idx="2411">
                  <c:v>0.507896399241946</c:v>
                </c:pt>
                <c:pt idx="2412">
                  <c:v>0.508106969888398</c:v>
                </c:pt>
                <c:pt idx="2413">
                  <c:v>0.508317540534849</c:v>
                </c:pt>
                <c:pt idx="2414">
                  <c:v>0.508528111181301</c:v>
                </c:pt>
                <c:pt idx="2415">
                  <c:v>0.508738681827753</c:v>
                </c:pt>
                <c:pt idx="2416">
                  <c:v>0.508949252474205</c:v>
                </c:pt>
                <c:pt idx="2417">
                  <c:v>0.509159823120657</c:v>
                </c:pt>
                <c:pt idx="2418">
                  <c:v>0.509370393767109</c:v>
                </c:pt>
                <c:pt idx="2419">
                  <c:v>0.509580964413561</c:v>
                </c:pt>
                <c:pt idx="2420">
                  <c:v>0.509791535060013</c:v>
                </c:pt>
                <c:pt idx="2421">
                  <c:v>0.510002105706465</c:v>
                </c:pt>
                <c:pt idx="2422">
                  <c:v>0.510212676352916</c:v>
                </c:pt>
                <c:pt idx="2423">
                  <c:v>0.510423246999368</c:v>
                </c:pt>
                <c:pt idx="2424">
                  <c:v>0.51063381764582</c:v>
                </c:pt>
                <c:pt idx="2425">
                  <c:v>0.510844388292272</c:v>
                </c:pt>
                <c:pt idx="2426">
                  <c:v>0.511054958938724</c:v>
                </c:pt>
                <c:pt idx="2427">
                  <c:v>0.511265529585176</c:v>
                </c:pt>
                <c:pt idx="2428">
                  <c:v>0.511476100231628</c:v>
                </c:pt>
                <c:pt idx="2429">
                  <c:v>0.51168667087808</c:v>
                </c:pt>
                <c:pt idx="2430">
                  <c:v>0.511897241524532</c:v>
                </c:pt>
                <c:pt idx="2431">
                  <c:v>0.512107812170983</c:v>
                </c:pt>
                <c:pt idx="2432">
                  <c:v>0.512318382817435</c:v>
                </c:pt>
                <c:pt idx="2433">
                  <c:v>0.512528953463887</c:v>
                </c:pt>
                <c:pt idx="2434">
                  <c:v>0.512739524110339</c:v>
                </c:pt>
                <c:pt idx="2435">
                  <c:v>0.512950094756791</c:v>
                </c:pt>
                <c:pt idx="2436">
                  <c:v>0.513160665403243</c:v>
                </c:pt>
                <c:pt idx="2437">
                  <c:v>0.513371236049695</c:v>
                </c:pt>
                <c:pt idx="2438">
                  <c:v>0.513581806696147</c:v>
                </c:pt>
                <c:pt idx="2439">
                  <c:v>0.513792377342598</c:v>
                </c:pt>
                <c:pt idx="2440">
                  <c:v>0.51400294798905</c:v>
                </c:pt>
                <c:pt idx="2441">
                  <c:v>0.514213518635502</c:v>
                </c:pt>
                <c:pt idx="2442">
                  <c:v>0.514424089281954</c:v>
                </c:pt>
                <c:pt idx="2443">
                  <c:v>0.514634659928406</c:v>
                </c:pt>
                <c:pt idx="2444">
                  <c:v>0.514845230574858</c:v>
                </c:pt>
                <c:pt idx="2445">
                  <c:v>0.51505580122131</c:v>
                </c:pt>
                <c:pt idx="2446">
                  <c:v>0.515266371867762</c:v>
                </c:pt>
                <c:pt idx="2447">
                  <c:v>0.515476942514213</c:v>
                </c:pt>
                <c:pt idx="2448">
                  <c:v>0.515687513160665</c:v>
                </c:pt>
                <c:pt idx="2449">
                  <c:v>0.515898083807117</c:v>
                </c:pt>
                <c:pt idx="2450">
                  <c:v>0.516108654453569</c:v>
                </c:pt>
                <c:pt idx="2451">
                  <c:v>0.516319225100021</c:v>
                </c:pt>
                <c:pt idx="2452">
                  <c:v>0.516529795746473</c:v>
                </c:pt>
                <c:pt idx="2453">
                  <c:v>0.516740366392925</c:v>
                </c:pt>
                <c:pt idx="2454">
                  <c:v>0.516950937039377</c:v>
                </c:pt>
                <c:pt idx="2455">
                  <c:v>0.517161507685829</c:v>
                </c:pt>
                <c:pt idx="2456">
                  <c:v>0.51737207833228</c:v>
                </c:pt>
                <c:pt idx="2457">
                  <c:v>0.517582648978732</c:v>
                </c:pt>
                <c:pt idx="2458">
                  <c:v>0.517793219625184</c:v>
                </c:pt>
                <c:pt idx="2459">
                  <c:v>0.518003790271636</c:v>
                </c:pt>
                <c:pt idx="2460">
                  <c:v>0.518214360918088</c:v>
                </c:pt>
                <c:pt idx="2461">
                  <c:v>0.51842493156454</c:v>
                </c:pt>
                <c:pt idx="2462">
                  <c:v>0.518635502210992</c:v>
                </c:pt>
                <c:pt idx="2463">
                  <c:v>0.518846072857444</c:v>
                </c:pt>
                <c:pt idx="2464">
                  <c:v>0.519056643503896</c:v>
                </c:pt>
                <c:pt idx="2465">
                  <c:v>0.519267214150347</c:v>
                </c:pt>
                <c:pt idx="2466">
                  <c:v>0.519477784796799</c:v>
                </c:pt>
                <c:pt idx="2467">
                  <c:v>0.519688355443251</c:v>
                </c:pt>
                <c:pt idx="2468">
                  <c:v>0.519898926089703</c:v>
                </c:pt>
                <c:pt idx="2469">
                  <c:v>0.520109496736155</c:v>
                </c:pt>
                <c:pt idx="2470">
                  <c:v>0.520320067382607</c:v>
                </c:pt>
                <c:pt idx="2471">
                  <c:v>0.520530638029059</c:v>
                </c:pt>
                <c:pt idx="2472">
                  <c:v>0.520741208675511</c:v>
                </c:pt>
                <c:pt idx="2473">
                  <c:v>0.520951779321963</c:v>
                </c:pt>
                <c:pt idx="2474">
                  <c:v>0.521162349968414</c:v>
                </c:pt>
                <c:pt idx="2475">
                  <c:v>0.521372920614866</c:v>
                </c:pt>
                <c:pt idx="2476">
                  <c:v>0.521583491261318</c:v>
                </c:pt>
                <c:pt idx="2477">
                  <c:v>0.52179406190777</c:v>
                </c:pt>
                <c:pt idx="2478">
                  <c:v>0.522004632554222</c:v>
                </c:pt>
                <c:pt idx="2479">
                  <c:v>0.522215203200674</c:v>
                </c:pt>
                <c:pt idx="2480">
                  <c:v>0.522425773847126</c:v>
                </c:pt>
                <c:pt idx="2481">
                  <c:v>0.522636344493578</c:v>
                </c:pt>
                <c:pt idx="2482">
                  <c:v>0.522846915140029</c:v>
                </c:pt>
                <c:pt idx="2483">
                  <c:v>0.523057485786481</c:v>
                </c:pt>
                <c:pt idx="2484">
                  <c:v>0.523268056432933</c:v>
                </c:pt>
                <c:pt idx="2485">
                  <c:v>0.523478627079385</c:v>
                </c:pt>
                <c:pt idx="2486">
                  <c:v>0.523689197725837</c:v>
                </c:pt>
                <c:pt idx="2487">
                  <c:v>0.523899768372289</c:v>
                </c:pt>
                <c:pt idx="2488">
                  <c:v>0.524110339018741</c:v>
                </c:pt>
                <c:pt idx="2489">
                  <c:v>0.524320909665193</c:v>
                </c:pt>
                <c:pt idx="2490">
                  <c:v>0.524531480311645</c:v>
                </c:pt>
                <c:pt idx="2491">
                  <c:v>0.524742050958096</c:v>
                </c:pt>
                <c:pt idx="2492">
                  <c:v>0.524952621604548</c:v>
                </c:pt>
                <c:pt idx="2493">
                  <c:v>0.525163192251</c:v>
                </c:pt>
                <c:pt idx="2494">
                  <c:v>0.525373762897452</c:v>
                </c:pt>
                <c:pt idx="2495">
                  <c:v>0.525584333543904</c:v>
                </c:pt>
                <c:pt idx="2496">
                  <c:v>0.525794904190356</c:v>
                </c:pt>
                <c:pt idx="2497">
                  <c:v>0.526005474836808</c:v>
                </c:pt>
                <c:pt idx="2498">
                  <c:v>0.52621604548326</c:v>
                </c:pt>
                <c:pt idx="2499">
                  <c:v>0.526426616129712</c:v>
                </c:pt>
                <c:pt idx="2500">
                  <c:v>0.526637186776163</c:v>
                </c:pt>
                <c:pt idx="2501">
                  <c:v>0.526847757422615</c:v>
                </c:pt>
                <c:pt idx="2502">
                  <c:v>0.527058328069067</c:v>
                </c:pt>
                <c:pt idx="2503">
                  <c:v>0.527268898715519</c:v>
                </c:pt>
                <c:pt idx="2504">
                  <c:v>0.527479469361971</c:v>
                </c:pt>
                <c:pt idx="2505">
                  <c:v>0.527690040008423</c:v>
                </c:pt>
                <c:pt idx="2506">
                  <c:v>0.527900610654875</c:v>
                </c:pt>
                <c:pt idx="2507">
                  <c:v>0.528111181301327</c:v>
                </c:pt>
                <c:pt idx="2508">
                  <c:v>0.528321751947779</c:v>
                </c:pt>
                <c:pt idx="2509">
                  <c:v>0.52853232259423</c:v>
                </c:pt>
                <c:pt idx="2510">
                  <c:v>0.528742893240682</c:v>
                </c:pt>
                <c:pt idx="2511">
                  <c:v>0.528953463887134</c:v>
                </c:pt>
                <c:pt idx="2512">
                  <c:v>0.529164034533586</c:v>
                </c:pt>
                <c:pt idx="2513">
                  <c:v>0.529374605180038</c:v>
                </c:pt>
                <c:pt idx="2514">
                  <c:v>0.52958517582649</c:v>
                </c:pt>
                <c:pt idx="2515">
                  <c:v>0.529795746472942</c:v>
                </c:pt>
                <c:pt idx="2516">
                  <c:v>0.530006317119394</c:v>
                </c:pt>
                <c:pt idx="2517">
                  <c:v>0.530216887765845</c:v>
                </c:pt>
                <c:pt idx="2518">
                  <c:v>0.530427458412297</c:v>
                </c:pt>
                <c:pt idx="2519">
                  <c:v>0.530638029058749</c:v>
                </c:pt>
                <c:pt idx="2520">
                  <c:v>0.530848599705201</c:v>
                </c:pt>
                <c:pt idx="2521">
                  <c:v>0.531059170351653</c:v>
                </c:pt>
                <c:pt idx="2522">
                  <c:v>0.531269740998105</c:v>
                </c:pt>
                <c:pt idx="2523">
                  <c:v>0.531480311644557</c:v>
                </c:pt>
                <c:pt idx="2524">
                  <c:v>0.531690882291009</c:v>
                </c:pt>
                <c:pt idx="2525">
                  <c:v>0.53190145293746</c:v>
                </c:pt>
                <c:pt idx="2526">
                  <c:v>0.532112023583912</c:v>
                </c:pt>
                <c:pt idx="2527">
                  <c:v>0.532322594230364</c:v>
                </c:pt>
                <c:pt idx="2528">
                  <c:v>0.532533164876816</c:v>
                </c:pt>
                <c:pt idx="2529">
                  <c:v>0.532743735523268</c:v>
                </c:pt>
                <c:pt idx="2530">
                  <c:v>0.53295430616972</c:v>
                </c:pt>
                <c:pt idx="2531">
                  <c:v>0.533164876816172</c:v>
                </c:pt>
                <c:pt idx="2532">
                  <c:v>0.533375447462624</c:v>
                </c:pt>
                <c:pt idx="2533">
                  <c:v>0.533586018109076</c:v>
                </c:pt>
                <c:pt idx="2534">
                  <c:v>0.533796588755527</c:v>
                </c:pt>
                <c:pt idx="2535">
                  <c:v>0.534007159401979</c:v>
                </c:pt>
                <c:pt idx="2536">
                  <c:v>0.534217730048431</c:v>
                </c:pt>
                <c:pt idx="2537">
                  <c:v>0.534428300694883</c:v>
                </c:pt>
                <c:pt idx="2538">
                  <c:v>0.534638871341335</c:v>
                </c:pt>
                <c:pt idx="2539">
                  <c:v>0.534849441987787</c:v>
                </c:pt>
                <c:pt idx="2540">
                  <c:v>0.535060012634239</c:v>
                </c:pt>
                <c:pt idx="2541">
                  <c:v>0.535270583280691</c:v>
                </c:pt>
                <c:pt idx="2542">
                  <c:v>0.535481153927143</c:v>
                </c:pt>
                <c:pt idx="2543">
                  <c:v>0.535691724573594</c:v>
                </c:pt>
                <c:pt idx="2544">
                  <c:v>0.535902295220046</c:v>
                </c:pt>
                <c:pt idx="2545">
                  <c:v>0.536112865866498</c:v>
                </c:pt>
                <c:pt idx="2546">
                  <c:v>0.53632343651295</c:v>
                </c:pt>
                <c:pt idx="2547">
                  <c:v>0.536534007159402</c:v>
                </c:pt>
                <c:pt idx="2548">
                  <c:v>0.536744577805854</c:v>
                </c:pt>
                <c:pt idx="2549">
                  <c:v>0.536955148452306</c:v>
                </c:pt>
                <c:pt idx="2550">
                  <c:v>0.537165719098758</c:v>
                </c:pt>
                <c:pt idx="2551">
                  <c:v>0.53737628974521</c:v>
                </c:pt>
                <c:pt idx="2552">
                  <c:v>0.537586860391661</c:v>
                </c:pt>
                <c:pt idx="2553">
                  <c:v>0.537797431038113</c:v>
                </c:pt>
                <c:pt idx="2554">
                  <c:v>0.538008001684565</c:v>
                </c:pt>
                <c:pt idx="2555">
                  <c:v>0.538218572331017</c:v>
                </c:pt>
                <c:pt idx="2556">
                  <c:v>0.538429142977469</c:v>
                </c:pt>
                <c:pt idx="2557">
                  <c:v>0.538639713623921</c:v>
                </c:pt>
                <c:pt idx="2558">
                  <c:v>0.538850284270373</c:v>
                </c:pt>
                <c:pt idx="2559">
                  <c:v>0.539060854916825</c:v>
                </c:pt>
                <c:pt idx="2560">
                  <c:v>0.539271425563276</c:v>
                </c:pt>
                <c:pt idx="2561">
                  <c:v>0.539481996209728</c:v>
                </c:pt>
                <c:pt idx="2562">
                  <c:v>0.53969256685618</c:v>
                </c:pt>
                <c:pt idx="2563">
                  <c:v>0.539903137502632</c:v>
                </c:pt>
                <c:pt idx="2564">
                  <c:v>0.540113708149084</c:v>
                </c:pt>
                <c:pt idx="2565">
                  <c:v>0.540324278795536</c:v>
                </c:pt>
                <c:pt idx="2566">
                  <c:v>0.540534849441988</c:v>
                </c:pt>
                <c:pt idx="2567">
                  <c:v>0.54074542008844</c:v>
                </c:pt>
                <c:pt idx="2568">
                  <c:v>0.540955990734892</c:v>
                </c:pt>
                <c:pt idx="2569">
                  <c:v>0.541166561381343</c:v>
                </c:pt>
                <c:pt idx="2570">
                  <c:v>0.541377132027795</c:v>
                </c:pt>
                <c:pt idx="2571">
                  <c:v>0.541587702674247</c:v>
                </c:pt>
                <c:pt idx="2572">
                  <c:v>0.541798273320699</c:v>
                </c:pt>
                <c:pt idx="2573">
                  <c:v>0.542008843967151</c:v>
                </c:pt>
                <c:pt idx="2574">
                  <c:v>0.542219414613603</c:v>
                </c:pt>
                <c:pt idx="2575">
                  <c:v>0.542429985260055</c:v>
                </c:pt>
                <c:pt idx="2576">
                  <c:v>0.542640555906507</c:v>
                </c:pt>
                <c:pt idx="2577">
                  <c:v>0.542851126552959</c:v>
                </c:pt>
                <c:pt idx="2578">
                  <c:v>0.54306169719941</c:v>
                </c:pt>
                <c:pt idx="2579">
                  <c:v>0.543272267845862</c:v>
                </c:pt>
                <c:pt idx="2580">
                  <c:v>0.543482838492314</c:v>
                </c:pt>
                <c:pt idx="2581">
                  <c:v>0.543693409138766</c:v>
                </c:pt>
                <c:pt idx="2582">
                  <c:v>0.543903979785218</c:v>
                </c:pt>
                <c:pt idx="2583">
                  <c:v>0.54411455043167</c:v>
                </c:pt>
                <c:pt idx="2584">
                  <c:v>0.544325121078122</c:v>
                </c:pt>
                <c:pt idx="2585">
                  <c:v>0.544535691724574</c:v>
                </c:pt>
                <c:pt idx="2586">
                  <c:v>0.544746262371026</c:v>
                </c:pt>
                <c:pt idx="2587">
                  <c:v>0.544956833017477</c:v>
                </c:pt>
                <c:pt idx="2588">
                  <c:v>0.545167403663929</c:v>
                </c:pt>
                <c:pt idx="2589">
                  <c:v>0.545377974310381</c:v>
                </c:pt>
                <c:pt idx="2590">
                  <c:v>0.545588544956833</c:v>
                </c:pt>
                <c:pt idx="2591">
                  <c:v>0.545799115603285</c:v>
                </c:pt>
                <c:pt idx="2592">
                  <c:v>0.546009686249737</c:v>
                </c:pt>
                <c:pt idx="2593">
                  <c:v>0.546220256896189</c:v>
                </c:pt>
                <c:pt idx="2594">
                  <c:v>0.546430827542641</c:v>
                </c:pt>
                <c:pt idx="2595">
                  <c:v>0.546641398189092</c:v>
                </c:pt>
                <c:pt idx="2596">
                  <c:v>0.546851968835544</c:v>
                </c:pt>
                <c:pt idx="2597">
                  <c:v>0.547062539481996</c:v>
                </c:pt>
                <c:pt idx="2598">
                  <c:v>0.547273110128448</c:v>
                </c:pt>
                <c:pt idx="2599">
                  <c:v>0.5474836807749</c:v>
                </c:pt>
                <c:pt idx="2600">
                  <c:v>0.547694251421352</c:v>
                </c:pt>
                <c:pt idx="2601">
                  <c:v>0.547904822067804</c:v>
                </c:pt>
                <c:pt idx="2602">
                  <c:v>0.548115392714256</c:v>
                </c:pt>
                <c:pt idx="2603">
                  <c:v>0.548325963360707</c:v>
                </c:pt>
                <c:pt idx="2604">
                  <c:v>0.548536534007159</c:v>
                </c:pt>
                <c:pt idx="2605">
                  <c:v>0.548747104653611</c:v>
                </c:pt>
                <c:pt idx="2606">
                  <c:v>0.548957675300063</c:v>
                </c:pt>
                <c:pt idx="2607">
                  <c:v>0.549168245946515</c:v>
                </c:pt>
                <c:pt idx="2608">
                  <c:v>0.549378816592967</c:v>
                </c:pt>
                <c:pt idx="2609">
                  <c:v>0.549589387239419</c:v>
                </c:pt>
                <c:pt idx="2610">
                  <c:v>0.549799957885871</c:v>
                </c:pt>
                <c:pt idx="2611">
                  <c:v>0.550010528532323</c:v>
                </c:pt>
                <c:pt idx="2612">
                  <c:v>0.550221099178774</c:v>
                </c:pt>
                <c:pt idx="2613">
                  <c:v>0.550431669825226</c:v>
                </c:pt>
                <c:pt idx="2614">
                  <c:v>0.550642240471678</c:v>
                </c:pt>
                <c:pt idx="2615">
                  <c:v>0.55085281111813</c:v>
                </c:pt>
                <c:pt idx="2616">
                  <c:v>0.551063381764582</c:v>
                </c:pt>
                <c:pt idx="2617">
                  <c:v>0.551273952411034</c:v>
                </c:pt>
                <c:pt idx="2618">
                  <c:v>0.551484523057486</c:v>
                </c:pt>
                <c:pt idx="2619">
                  <c:v>0.551695093703938</c:v>
                </c:pt>
                <c:pt idx="2620">
                  <c:v>0.55190566435039</c:v>
                </c:pt>
                <c:pt idx="2621">
                  <c:v>0.552116234996841</c:v>
                </c:pt>
                <c:pt idx="2622">
                  <c:v>0.552326805643293</c:v>
                </c:pt>
                <c:pt idx="2623">
                  <c:v>0.552537376289745</c:v>
                </c:pt>
                <c:pt idx="2624">
                  <c:v>0.552747946936197</c:v>
                </c:pt>
                <c:pt idx="2625">
                  <c:v>0.552958517582649</c:v>
                </c:pt>
                <c:pt idx="2626">
                  <c:v>0.553169088229101</c:v>
                </c:pt>
                <c:pt idx="2627">
                  <c:v>0.553379658875553</c:v>
                </c:pt>
                <c:pt idx="2628">
                  <c:v>0.553590229522005</c:v>
                </c:pt>
                <c:pt idx="2629">
                  <c:v>0.553800800168457</c:v>
                </c:pt>
                <c:pt idx="2630">
                  <c:v>0.554011370814908</c:v>
                </c:pt>
                <c:pt idx="2631">
                  <c:v>0.55422194146136</c:v>
                </c:pt>
                <c:pt idx="2632">
                  <c:v>0.554432512107812</c:v>
                </c:pt>
                <c:pt idx="2633">
                  <c:v>0.554643082754264</c:v>
                </c:pt>
                <c:pt idx="2634">
                  <c:v>0.554853653400716</c:v>
                </c:pt>
                <c:pt idx="2635">
                  <c:v>0.555064224047168</c:v>
                </c:pt>
                <c:pt idx="2636">
                  <c:v>0.55527479469362</c:v>
                </c:pt>
                <c:pt idx="2637">
                  <c:v>0.555485365340072</c:v>
                </c:pt>
                <c:pt idx="2638">
                  <c:v>0.555695935986523</c:v>
                </c:pt>
                <c:pt idx="2639">
                  <c:v>0.555906506632975</c:v>
                </c:pt>
                <c:pt idx="2640">
                  <c:v>0.556117077279427</c:v>
                </c:pt>
                <c:pt idx="2641">
                  <c:v>0.556327647925879</c:v>
                </c:pt>
                <c:pt idx="2642">
                  <c:v>0.556538218572331</c:v>
                </c:pt>
                <c:pt idx="2643">
                  <c:v>0.556748789218783</c:v>
                </c:pt>
                <c:pt idx="2644">
                  <c:v>0.556959359865235</c:v>
                </c:pt>
                <c:pt idx="2645">
                  <c:v>0.557169930511687</c:v>
                </c:pt>
                <c:pt idx="2646">
                  <c:v>0.557380501158139</c:v>
                </c:pt>
                <c:pt idx="2647">
                  <c:v>0.55759107180459</c:v>
                </c:pt>
                <c:pt idx="2648">
                  <c:v>0.557801642451042</c:v>
                </c:pt>
                <c:pt idx="2649">
                  <c:v>0.558012213097494</c:v>
                </c:pt>
                <c:pt idx="2650">
                  <c:v>0.558222783743946</c:v>
                </c:pt>
                <c:pt idx="2651">
                  <c:v>0.558433354390398</c:v>
                </c:pt>
                <c:pt idx="2652">
                  <c:v>0.55864392503685</c:v>
                </c:pt>
                <c:pt idx="2653">
                  <c:v>0.558854495683302</c:v>
                </c:pt>
                <c:pt idx="2654">
                  <c:v>0.559065066329754</c:v>
                </c:pt>
                <c:pt idx="2655">
                  <c:v>0.559275636976206</c:v>
                </c:pt>
                <c:pt idx="2656">
                  <c:v>0.559486207622657</c:v>
                </c:pt>
                <c:pt idx="2657">
                  <c:v>0.559696778269109</c:v>
                </c:pt>
                <c:pt idx="2658">
                  <c:v>0.559907348915561</c:v>
                </c:pt>
                <c:pt idx="2659">
                  <c:v>0.560117919562013</c:v>
                </c:pt>
                <c:pt idx="2660">
                  <c:v>0.560328490208465</c:v>
                </c:pt>
                <c:pt idx="2661">
                  <c:v>0.560539060854917</c:v>
                </c:pt>
                <c:pt idx="2662">
                  <c:v>0.560749631501369</c:v>
                </c:pt>
                <c:pt idx="2663">
                  <c:v>0.560960202147821</c:v>
                </c:pt>
                <c:pt idx="2664">
                  <c:v>0.561170772794273</c:v>
                </c:pt>
                <c:pt idx="2665">
                  <c:v>0.561381343440724</c:v>
                </c:pt>
                <c:pt idx="2666">
                  <c:v>0.561591914087176</c:v>
                </c:pt>
                <c:pt idx="2667">
                  <c:v>0.561802484733628</c:v>
                </c:pt>
                <c:pt idx="2668">
                  <c:v>0.56201305538008</c:v>
                </c:pt>
                <c:pt idx="2669">
                  <c:v>0.562223626026532</c:v>
                </c:pt>
                <c:pt idx="2670">
                  <c:v>0.562434196672984</c:v>
                </c:pt>
                <c:pt idx="2671">
                  <c:v>0.562644767319436</c:v>
                </c:pt>
                <c:pt idx="2672">
                  <c:v>0.562855337965888</c:v>
                </c:pt>
                <c:pt idx="2673">
                  <c:v>0.563065908612339</c:v>
                </c:pt>
                <c:pt idx="2674">
                  <c:v>0.563276479258791</c:v>
                </c:pt>
                <c:pt idx="2675">
                  <c:v>0.563487049905243</c:v>
                </c:pt>
                <c:pt idx="2676">
                  <c:v>0.563697620551695</c:v>
                </c:pt>
                <c:pt idx="2677">
                  <c:v>0.563908191198147</c:v>
                </c:pt>
                <c:pt idx="2678">
                  <c:v>0.564118761844599</c:v>
                </c:pt>
                <c:pt idx="2679">
                  <c:v>0.564329332491051</c:v>
                </c:pt>
                <c:pt idx="2680">
                  <c:v>0.564539903137503</c:v>
                </c:pt>
                <c:pt idx="2681">
                  <c:v>0.564750473783954</c:v>
                </c:pt>
                <c:pt idx="2682">
                  <c:v>0.564961044430406</c:v>
                </c:pt>
                <c:pt idx="2683">
                  <c:v>0.565171615076858</c:v>
                </c:pt>
                <c:pt idx="2684">
                  <c:v>0.56538218572331</c:v>
                </c:pt>
                <c:pt idx="2685">
                  <c:v>0.565592756369762</c:v>
                </c:pt>
                <c:pt idx="2686">
                  <c:v>0.565803327016214</c:v>
                </c:pt>
                <c:pt idx="2687">
                  <c:v>0.566013897662666</c:v>
                </c:pt>
                <c:pt idx="2688">
                  <c:v>0.566224468309118</c:v>
                </c:pt>
                <c:pt idx="2689">
                  <c:v>0.56643503895557</c:v>
                </c:pt>
                <c:pt idx="2690">
                  <c:v>0.566645609602021</c:v>
                </c:pt>
                <c:pt idx="2691">
                  <c:v>0.566856180248473</c:v>
                </c:pt>
                <c:pt idx="2692">
                  <c:v>0.567066750894925</c:v>
                </c:pt>
                <c:pt idx="2693">
                  <c:v>0.567277321541377</c:v>
                </c:pt>
                <c:pt idx="2694">
                  <c:v>0.567487892187829</c:v>
                </c:pt>
                <c:pt idx="2695">
                  <c:v>0.567698462834281</c:v>
                </c:pt>
                <c:pt idx="2696">
                  <c:v>0.567909033480733</c:v>
                </c:pt>
                <c:pt idx="2697">
                  <c:v>0.568119604127185</c:v>
                </c:pt>
                <c:pt idx="2698">
                  <c:v>0.568330174773637</c:v>
                </c:pt>
                <c:pt idx="2699">
                  <c:v>0.568540745420088</c:v>
                </c:pt>
                <c:pt idx="2700">
                  <c:v>0.56875131606654</c:v>
                </c:pt>
                <c:pt idx="2701">
                  <c:v>0.568961886712992</c:v>
                </c:pt>
                <c:pt idx="2702">
                  <c:v>0.569172457359444</c:v>
                </c:pt>
                <c:pt idx="2703">
                  <c:v>0.569383028005896</c:v>
                </c:pt>
                <c:pt idx="2704">
                  <c:v>0.569593598652348</c:v>
                </c:pt>
                <c:pt idx="2705">
                  <c:v>0.5698041692988</c:v>
                </c:pt>
                <c:pt idx="2706">
                  <c:v>0.570014739945252</c:v>
                </c:pt>
                <c:pt idx="2707">
                  <c:v>0.570225310591704</c:v>
                </c:pt>
                <c:pt idx="2708">
                  <c:v>0.570435881238155</c:v>
                </c:pt>
                <c:pt idx="2709">
                  <c:v>0.570646451884607</c:v>
                </c:pt>
                <c:pt idx="2710">
                  <c:v>0.570857022531059</c:v>
                </c:pt>
                <c:pt idx="2711">
                  <c:v>0.571067593177511</c:v>
                </c:pt>
                <c:pt idx="2712">
                  <c:v>0.571278163823963</c:v>
                </c:pt>
                <c:pt idx="2713">
                  <c:v>0.571488734470415</c:v>
                </c:pt>
                <c:pt idx="2714">
                  <c:v>0.571699305116867</c:v>
                </c:pt>
                <c:pt idx="2715">
                  <c:v>0.571909875763319</c:v>
                </c:pt>
                <c:pt idx="2716">
                  <c:v>0.57212044640977</c:v>
                </c:pt>
                <c:pt idx="2717">
                  <c:v>0.572331017056222</c:v>
                </c:pt>
                <c:pt idx="2718">
                  <c:v>0.572541587702674</c:v>
                </c:pt>
                <c:pt idx="2719">
                  <c:v>0.572752158349126</c:v>
                </c:pt>
                <c:pt idx="2720">
                  <c:v>0.572962728995578</c:v>
                </c:pt>
                <c:pt idx="2721">
                  <c:v>0.57317329964203</c:v>
                </c:pt>
                <c:pt idx="2722">
                  <c:v>0.573383870288482</c:v>
                </c:pt>
                <c:pt idx="2723">
                  <c:v>0.573594440934934</c:v>
                </c:pt>
                <c:pt idx="2724">
                  <c:v>0.573805011581386</c:v>
                </c:pt>
                <c:pt idx="2725">
                  <c:v>0.574015582227837</c:v>
                </c:pt>
                <c:pt idx="2726">
                  <c:v>0.574226152874289</c:v>
                </c:pt>
                <c:pt idx="2727">
                  <c:v>0.574436723520741</c:v>
                </c:pt>
                <c:pt idx="2728">
                  <c:v>0.574647294167193</c:v>
                </c:pt>
                <c:pt idx="2729">
                  <c:v>0.574857864813645</c:v>
                </c:pt>
                <c:pt idx="2730">
                  <c:v>0.575068435460097</c:v>
                </c:pt>
                <c:pt idx="2731">
                  <c:v>0.575279006106549</c:v>
                </c:pt>
                <c:pt idx="2732">
                  <c:v>0.575489576753001</c:v>
                </c:pt>
                <c:pt idx="2733">
                  <c:v>0.575700147399453</c:v>
                </c:pt>
                <c:pt idx="2734">
                  <c:v>0.575910718045904</c:v>
                </c:pt>
                <c:pt idx="2735">
                  <c:v>0.576121288692356</c:v>
                </c:pt>
                <c:pt idx="2736">
                  <c:v>0.576331859338808</c:v>
                </c:pt>
                <c:pt idx="2737">
                  <c:v>0.57654242998526</c:v>
                </c:pt>
                <c:pt idx="2738">
                  <c:v>0.576753000631712</c:v>
                </c:pt>
                <c:pt idx="2739">
                  <c:v>0.576963571278164</c:v>
                </c:pt>
                <c:pt idx="2740">
                  <c:v>0.577174141924616</c:v>
                </c:pt>
                <c:pt idx="2741">
                  <c:v>0.577384712571068</c:v>
                </c:pt>
                <c:pt idx="2742">
                  <c:v>0.57759528321752</c:v>
                </c:pt>
                <c:pt idx="2743">
                  <c:v>0.577805853863971</c:v>
                </c:pt>
                <c:pt idx="2744">
                  <c:v>0.578016424510423</c:v>
                </c:pt>
                <c:pt idx="2745">
                  <c:v>0.578226995156875</c:v>
                </c:pt>
                <c:pt idx="2746">
                  <c:v>0.578437565803327</c:v>
                </c:pt>
                <c:pt idx="2747">
                  <c:v>0.578648136449779</c:v>
                </c:pt>
                <c:pt idx="2748">
                  <c:v>0.578858707096231</c:v>
                </c:pt>
                <c:pt idx="2749">
                  <c:v>0.579069277742683</c:v>
                </c:pt>
                <c:pt idx="2750">
                  <c:v>0.579279848389135</c:v>
                </c:pt>
                <c:pt idx="2751">
                  <c:v>0.579490419035586</c:v>
                </c:pt>
                <c:pt idx="2752">
                  <c:v>0.579700989682038</c:v>
                </c:pt>
                <c:pt idx="2753">
                  <c:v>0.57991156032849</c:v>
                </c:pt>
                <c:pt idx="2754">
                  <c:v>0.580122130974942</c:v>
                </c:pt>
                <c:pt idx="2755">
                  <c:v>0.580332701621394</c:v>
                </c:pt>
                <c:pt idx="2756">
                  <c:v>0.580543272267846</c:v>
                </c:pt>
                <c:pt idx="2757">
                  <c:v>0.580753842914298</c:v>
                </c:pt>
                <c:pt idx="2758">
                  <c:v>0.58096441356075</c:v>
                </c:pt>
                <c:pt idx="2759">
                  <c:v>0.581174984207201</c:v>
                </c:pt>
                <c:pt idx="2760">
                  <c:v>0.581385554853653</c:v>
                </c:pt>
                <c:pt idx="2761">
                  <c:v>0.581596125500105</c:v>
                </c:pt>
                <c:pt idx="2762">
                  <c:v>0.581806696146557</c:v>
                </c:pt>
                <c:pt idx="2763">
                  <c:v>0.582017266793009</c:v>
                </c:pt>
                <c:pt idx="2764">
                  <c:v>0.582227837439461</c:v>
                </c:pt>
                <c:pt idx="2765">
                  <c:v>0.582438408085913</c:v>
                </c:pt>
                <c:pt idx="2766">
                  <c:v>0.582648978732365</c:v>
                </c:pt>
                <c:pt idx="2767">
                  <c:v>0.582859549378817</c:v>
                </c:pt>
                <c:pt idx="2768">
                  <c:v>0.583070120025268</c:v>
                </c:pt>
                <c:pt idx="2769">
                  <c:v>0.58328069067172</c:v>
                </c:pt>
                <c:pt idx="2770">
                  <c:v>0.583491261318172</c:v>
                </c:pt>
                <c:pt idx="2771">
                  <c:v>0.583701831964624</c:v>
                </c:pt>
                <c:pt idx="2772">
                  <c:v>0.583912402611076</c:v>
                </c:pt>
                <c:pt idx="2773">
                  <c:v>0.584122973257528</c:v>
                </c:pt>
                <c:pt idx="2774">
                  <c:v>0.58433354390398</c:v>
                </c:pt>
                <c:pt idx="2775">
                  <c:v>0.584544114550432</c:v>
                </c:pt>
                <c:pt idx="2776">
                  <c:v>0.584754685196884</c:v>
                </c:pt>
                <c:pt idx="2777">
                  <c:v>0.584965255843335</c:v>
                </c:pt>
                <c:pt idx="2778">
                  <c:v>0.585175826489787</c:v>
                </c:pt>
                <c:pt idx="2779">
                  <c:v>0.585386397136239</c:v>
                </c:pt>
                <c:pt idx="2780">
                  <c:v>0.585596967782691</c:v>
                </c:pt>
                <c:pt idx="2781">
                  <c:v>0.585807538429143</c:v>
                </c:pt>
                <c:pt idx="2782">
                  <c:v>0.586018109075595</c:v>
                </c:pt>
                <c:pt idx="2783">
                  <c:v>0.586228679722047</c:v>
                </c:pt>
                <c:pt idx="2784">
                  <c:v>0.586439250368499</c:v>
                </c:pt>
                <c:pt idx="2785">
                  <c:v>0.586649821014951</c:v>
                </c:pt>
                <c:pt idx="2786">
                  <c:v>0.586860391661402</c:v>
                </c:pt>
                <c:pt idx="2787">
                  <c:v>0.587070962307854</c:v>
                </c:pt>
                <c:pt idx="2788">
                  <c:v>0.587281532954306</c:v>
                </c:pt>
                <c:pt idx="2789">
                  <c:v>0.587492103600758</c:v>
                </c:pt>
                <c:pt idx="2790">
                  <c:v>0.58770267424721</c:v>
                </c:pt>
                <c:pt idx="2791">
                  <c:v>0.587913244893662</c:v>
                </c:pt>
                <c:pt idx="2792">
                  <c:v>0.588123815540114</c:v>
                </c:pt>
                <c:pt idx="2793">
                  <c:v>0.588334386186566</c:v>
                </c:pt>
                <c:pt idx="2794">
                  <c:v>0.588544956833017</c:v>
                </c:pt>
                <c:pt idx="2795">
                  <c:v>0.588755527479469</c:v>
                </c:pt>
                <c:pt idx="2796">
                  <c:v>0.588966098125921</c:v>
                </c:pt>
                <c:pt idx="2797">
                  <c:v>0.589176668772373</c:v>
                </c:pt>
                <c:pt idx="2798">
                  <c:v>0.589387239418825</c:v>
                </c:pt>
                <c:pt idx="2799">
                  <c:v>0.589597810065277</c:v>
                </c:pt>
                <c:pt idx="2800">
                  <c:v>0.589808380711729</c:v>
                </c:pt>
                <c:pt idx="2801">
                  <c:v>0.590018951358181</c:v>
                </c:pt>
                <c:pt idx="2802">
                  <c:v>0.590229522004632</c:v>
                </c:pt>
                <c:pt idx="2803">
                  <c:v>0.590440092651084</c:v>
                </c:pt>
                <c:pt idx="2804">
                  <c:v>0.590650663297536</c:v>
                </c:pt>
                <c:pt idx="2805">
                  <c:v>0.590861233943988</c:v>
                </c:pt>
                <c:pt idx="2806">
                  <c:v>0.59107180459044</c:v>
                </c:pt>
                <c:pt idx="2807">
                  <c:v>0.591282375236892</c:v>
                </c:pt>
                <c:pt idx="2808">
                  <c:v>0.591492945883344</c:v>
                </c:pt>
                <c:pt idx="2809">
                  <c:v>0.591703516529796</c:v>
                </c:pt>
                <c:pt idx="2810">
                  <c:v>0.591914087176248</c:v>
                </c:pt>
                <c:pt idx="2811">
                  <c:v>0.592124657822699</c:v>
                </c:pt>
                <c:pt idx="2812">
                  <c:v>0.592335228469151</c:v>
                </c:pt>
                <c:pt idx="2813">
                  <c:v>0.592545799115603</c:v>
                </c:pt>
                <c:pt idx="2814">
                  <c:v>0.592756369762055</c:v>
                </c:pt>
                <c:pt idx="2815">
                  <c:v>0.592966940408507</c:v>
                </c:pt>
                <c:pt idx="2816">
                  <c:v>0.593177511054959</c:v>
                </c:pt>
                <c:pt idx="2817">
                  <c:v>0.593388081701411</c:v>
                </c:pt>
                <c:pt idx="2818">
                  <c:v>0.593598652347863</c:v>
                </c:pt>
                <c:pt idx="2819">
                  <c:v>0.593809222994315</c:v>
                </c:pt>
                <c:pt idx="2820">
                  <c:v>0.594019793640766</c:v>
                </c:pt>
                <c:pt idx="2821">
                  <c:v>0.594230364287218</c:v>
                </c:pt>
                <c:pt idx="2822">
                  <c:v>0.59444093493367</c:v>
                </c:pt>
                <c:pt idx="2823">
                  <c:v>0.594651505580122</c:v>
                </c:pt>
                <c:pt idx="2824">
                  <c:v>0.594862076226574</c:v>
                </c:pt>
                <c:pt idx="2825">
                  <c:v>0.595072646873026</c:v>
                </c:pt>
                <c:pt idx="2826">
                  <c:v>0.595283217519478</c:v>
                </c:pt>
                <c:pt idx="2827">
                  <c:v>0.59549378816593</c:v>
                </c:pt>
                <c:pt idx="2828">
                  <c:v>0.595704358812382</c:v>
                </c:pt>
                <c:pt idx="2829">
                  <c:v>0.595914929458833</c:v>
                </c:pt>
                <c:pt idx="2830">
                  <c:v>0.596125500105285</c:v>
                </c:pt>
                <c:pt idx="2831">
                  <c:v>0.596336070751737</c:v>
                </c:pt>
                <c:pt idx="2832">
                  <c:v>0.596546641398189</c:v>
                </c:pt>
                <c:pt idx="2833">
                  <c:v>0.596757212044641</c:v>
                </c:pt>
                <c:pt idx="2834">
                  <c:v>0.596967782691093</c:v>
                </c:pt>
                <c:pt idx="2835">
                  <c:v>0.597178353337545</c:v>
                </c:pt>
                <c:pt idx="2836">
                  <c:v>0.597388923983997</c:v>
                </c:pt>
                <c:pt idx="2837">
                  <c:v>0.597599494630448</c:v>
                </c:pt>
                <c:pt idx="2838">
                  <c:v>0.5978100652769</c:v>
                </c:pt>
                <c:pt idx="2839">
                  <c:v>0.598020635923352</c:v>
                </c:pt>
                <c:pt idx="2840">
                  <c:v>0.598231206569804</c:v>
                </c:pt>
                <c:pt idx="2841">
                  <c:v>0.598441777216256</c:v>
                </c:pt>
                <c:pt idx="2842">
                  <c:v>0.598652347862708</c:v>
                </c:pt>
                <c:pt idx="2843">
                  <c:v>0.59886291850916</c:v>
                </c:pt>
                <c:pt idx="2844">
                  <c:v>0.599073489155612</c:v>
                </c:pt>
                <c:pt idx="2845">
                  <c:v>0.599284059802064</c:v>
                </c:pt>
                <c:pt idx="2846">
                  <c:v>0.599494630448515</c:v>
                </c:pt>
                <c:pt idx="2847">
                  <c:v>0.599705201094967</c:v>
                </c:pt>
                <c:pt idx="2848">
                  <c:v>0.599915771741419</c:v>
                </c:pt>
                <c:pt idx="2849">
                  <c:v>0.600126342387871</c:v>
                </c:pt>
                <c:pt idx="2850">
                  <c:v>0.600336913034323</c:v>
                </c:pt>
                <c:pt idx="2851">
                  <c:v>0.600547483680775</c:v>
                </c:pt>
                <c:pt idx="2852">
                  <c:v>0.600758054327227</c:v>
                </c:pt>
                <c:pt idx="2853">
                  <c:v>0.600968624973679</c:v>
                </c:pt>
                <c:pt idx="2854">
                  <c:v>0.60117919562013</c:v>
                </c:pt>
                <c:pt idx="2855">
                  <c:v>0.601389766266582</c:v>
                </c:pt>
                <c:pt idx="2856">
                  <c:v>0.601600336913034</c:v>
                </c:pt>
                <c:pt idx="2857">
                  <c:v>0.601810907559486</c:v>
                </c:pt>
                <c:pt idx="2858">
                  <c:v>0.602021478205938</c:v>
                </c:pt>
                <c:pt idx="2859">
                  <c:v>0.60223204885239</c:v>
                </c:pt>
                <c:pt idx="2860">
                  <c:v>0.602442619498842</c:v>
                </c:pt>
                <c:pt idx="2861">
                  <c:v>0.602653190145294</c:v>
                </c:pt>
                <c:pt idx="2862">
                  <c:v>0.602863760791746</c:v>
                </c:pt>
                <c:pt idx="2863">
                  <c:v>0.603074331438197</c:v>
                </c:pt>
                <c:pt idx="2864">
                  <c:v>0.603284902084649</c:v>
                </c:pt>
                <c:pt idx="2865">
                  <c:v>0.603495472731101</c:v>
                </c:pt>
                <c:pt idx="2866">
                  <c:v>0.603706043377553</c:v>
                </c:pt>
                <c:pt idx="2867">
                  <c:v>0.603916614024005</c:v>
                </c:pt>
                <c:pt idx="2868">
                  <c:v>0.604127184670457</c:v>
                </c:pt>
                <c:pt idx="2869">
                  <c:v>0.604337755316909</c:v>
                </c:pt>
                <c:pt idx="2870">
                  <c:v>0.604548325963361</c:v>
                </c:pt>
                <c:pt idx="2871">
                  <c:v>0.604758896609813</c:v>
                </c:pt>
                <c:pt idx="2872">
                  <c:v>0.604969467256264</c:v>
                </c:pt>
                <c:pt idx="2873">
                  <c:v>0.605180037902716</c:v>
                </c:pt>
                <c:pt idx="2874">
                  <c:v>0.605390608549168</c:v>
                </c:pt>
                <c:pt idx="2875">
                  <c:v>0.60560117919562</c:v>
                </c:pt>
                <c:pt idx="2876">
                  <c:v>0.605811749842072</c:v>
                </c:pt>
                <c:pt idx="2877">
                  <c:v>0.606022320488524</c:v>
                </c:pt>
                <c:pt idx="2878">
                  <c:v>0.606232891134976</c:v>
                </c:pt>
                <c:pt idx="2879">
                  <c:v>0.606443461781428</c:v>
                </c:pt>
                <c:pt idx="2880">
                  <c:v>0.606654032427879</c:v>
                </c:pt>
                <c:pt idx="2881">
                  <c:v>0.606864603074331</c:v>
                </c:pt>
                <c:pt idx="2882">
                  <c:v>0.607075173720783</c:v>
                </c:pt>
                <c:pt idx="2883">
                  <c:v>0.607285744367235</c:v>
                </c:pt>
                <c:pt idx="2884">
                  <c:v>0.607496315013687</c:v>
                </c:pt>
                <c:pt idx="2885">
                  <c:v>0.607706885660139</c:v>
                </c:pt>
                <c:pt idx="2886">
                  <c:v>0.607917456306591</c:v>
                </c:pt>
                <c:pt idx="2887">
                  <c:v>0.608128026953043</c:v>
                </c:pt>
                <c:pt idx="2888">
                  <c:v>0.608338597599495</c:v>
                </c:pt>
                <c:pt idx="2889">
                  <c:v>0.608549168245946</c:v>
                </c:pt>
                <c:pt idx="2890">
                  <c:v>0.608759738892398</c:v>
                </c:pt>
                <c:pt idx="2891">
                  <c:v>0.60897030953885</c:v>
                </c:pt>
                <c:pt idx="2892">
                  <c:v>0.609180880185302</c:v>
                </c:pt>
                <c:pt idx="2893">
                  <c:v>0.609391450831754</c:v>
                </c:pt>
                <c:pt idx="2894">
                  <c:v>0.609602021478206</c:v>
                </c:pt>
                <c:pt idx="2895">
                  <c:v>0.609812592124658</c:v>
                </c:pt>
                <c:pt idx="2896">
                  <c:v>0.61002316277111</c:v>
                </c:pt>
                <c:pt idx="2897">
                  <c:v>0.610233733417562</c:v>
                </c:pt>
                <c:pt idx="2898">
                  <c:v>0.610444304064013</c:v>
                </c:pt>
                <c:pt idx="2899">
                  <c:v>0.610654874710465</c:v>
                </c:pt>
                <c:pt idx="2900">
                  <c:v>0.610865445356917</c:v>
                </c:pt>
                <c:pt idx="2901">
                  <c:v>0.611076016003369</c:v>
                </c:pt>
                <c:pt idx="2902">
                  <c:v>0.611286586649821</c:v>
                </c:pt>
                <c:pt idx="2903">
                  <c:v>0.611497157296273</c:v>
                </c:pt>
                <c:pt idx="2904">
                  <c:v>0.611707727942725</c:v>
                </c:pt>
                <c:pt idx="2905">
                  <c:v>0.611918298589177</c:v>
                </c:pt>
                <c:pt idx="2906">
                  <c:v>0.612128869235629</c:v>
                </c:pt>
                <c:pt idx="2907">
                  <c:v>0.61233943988208</c:v>
                </c:pt>
                <c:pt idx="2908">
                  <c:v>0.612550010528532</c:v>
                </c:pt>
                <c:pt idx="2909">
                  <c:v>0.612760581174984</c:v>
                </c:pt>
                <c:pt idx="2910">
                  <c:v>0.612971151821436</c:v>
                </c:pt>
                <c:pt idx="2911">
                  <c:v>0.613181722467888</c:v>
                </c:pt>
                <c:pt idx="2912">
                  <c:v>0.61339229311434</c:v>
                </c:pt>
                <c:pt idx="2913">
                  <c:v>0.613602863760792</c:v>
                </c:pt>
                <c:pt idx="2914">
                  <c:v>0.613813434407244</c:v>
                </c:pt>
                <c:pt idx="2915">
                  <c:v>0.614024005053695</c:v>
                </c:pt>
                <c:pt idx="2916">
                  <c:v>0.614234575700147</c:v>
                </c:pt>
                <c:pt idx="2917">
                  <c:v>0.614445146346599</c:v>
                </c:pt>
                <c:pt idx="2918">
                  <c:v>0.614655716993051</c:v>
                </c:pt>
                <c:pt idx="2919">
                  <c:v>0.614866287639503</c:v>
                </c:pt>
                <c:pt idx="2920">
                  <c:v>0.615076858285955</c:v>
                </c:pt>
                <c:pt idx="2921">
                  <c:v>0.615287428932407</c:v>
                </c:pt>
                <c:pt idx="2922">
                  <c:v>0.615497999578859</c:v>
                </c:pt>
                <c:pt idx="2923">
                  <c:v>0.61570857022531</c:v>
                </c:pt>
                <c:pt idx="2924">
                  <c:v>0.615919140871762</c:v>
                </c:pt>
                <c:pt idx="2925">
                  <c:v>0.616129711518214</c:v>
                </c:pt>
                <c:pt idx="2926">
                  <c:v>0.616340282164666</c:v>
                </c:pt>
                <c:pt idx="2927">
                  <c:v>0.616550852811118</c:v>
                </c:pt>
                <c:pt idx="2928">
                  <c:v>0.61676142345757</c:v>
                </c:pt>
                <c:pt idx="2929">
                  <c:v>0.616971994104022</c:v>
                </c:pt>
                <c:pt idx="2930">
                  <c:v>0.617182564750474</c:v>
                </c:pt>
                <c:pt idx="2931">
                  <c:v>0.617393135396926</c:v>
                </c:pt>
                <c:pt idx="2932">
                  <c:v>0.617603706043377</c:v>
                </c:pt>
                <c:pt idx="2933">
                  <c:v>0.617814276689829</c:v>
                </c:pt>
                <c:pt idx="2934">
                  <c:v>0.618024847336281</c:v>
                </c:pt>
                <c:pt idx="2935">
                  <c:v>0.618235417982733</c:v>
                </c:pt>
                <c:pt idx="2936">
                  <c:v>0.618445988629185</c:v>
                </c:pt>
                <c:pt idx="2937">
                  <c:v>0.618656559275637</c:v>
                </c:pt>
                <c:pt idx="2938">
                  <c:v>0.618867129922089</c:v>
                </c:pt>
                <c:pt idx="2939">
                  <c:v>0.619077700568541</c:v>
                </c:pt>
                <c:pt idx="2940">
                  <c:v>0.619288271214993</c:v>
                </c:pt>
                <c:pt idx="2941">
                  <c:v>0.619498841861444</c:v>
                </c:pt>
                <c:pt idx="2942">
                  <c:v>0.619709412507896</c:v>
                </c:pt>
                <c:pt idx="2943">
                  <c:v>0.619919983154348</c:v>
                </c:pt>
                <c:pt idx="2944">
                  <c:v>0.6201305538008</c:v>
                </c:pt>
                <c:pt idx="2945">
                  <c:v>0.620341124447252</c:v>
                </c:pt>
                <c:pt idx="2946">
                  <c:v>0.620551695093704</c:v>
                </c:pt>
                <c:pt idx="2947">
                  <c:v>0.620762265740156</c:v>
                </c:pt>
                <c:pt idx="2948">
                  <c:v>0.620972836386608</c:v>
                </c:pt>
                <c:pt idx="2949">
                  <c:v>0.62118340703306</c:v>
                </c:pt>
                <c:pt idx="2950">
                  <c:v>0.621393977679511</c:v>
                </c:pt>
                <c:pt idx="2951">
                  <c:v>0.621604548325963</c:v>
                </c:pt>
                <c:pt idx="2952">
                  <c:v>0.621815118972415</c:v>
                </c:pt>
                <c:pt idx="2953">
                  <c:v>0.622025689618867</c:v>
                </c:pt>
                <c:pt idx="2954">
                  <c:v>0.622236260265319</c:v>
                </c:pt>
                <c:pt idx="2955">
                  <c:v>0.622446830911771</c:v>
                </c:pt>
                <c:pt idx="2956">
                  <c:v>0.622657401558223</c:v>
                </c:pt>
                <c:pt idx="2957">
                  <c:v>0.622867972204675</c:v>
                </c:pt>
                <c:pt idx="2958">
                  <c:v>0.623078542851126</c:v>
                </c:pt>
                <c:pt idx="2959">
                  <c:v>0.623289113497578</c:v>
                </c:pt>
                <c:pt idx="2960">
                  <c:v>0.62349968414403</c:v>
                </c:pt>
                <c:pt idx="2961">
                  <c:v>0.623710254790482</c:v>
                </c:pt>
                <c:pt idx="2962">
                  <c:v>0.623920825436934</c:v>
                </c:pt>
                <c:pt idx="2963">
                  <c:v>0.624131396083386</c:v>
                </c:pt>
                <c:pt idx="2964">
                  <c:v>0.624341966729838</c:v>
                </c:pt>
                <c:pt idx="2965">
                  <c:v>0.62455253737629</c:v>
                </c:pt>
                <c:pt idx="2966">
                  <c:v>0.624763108022742</c:v>
                </c:pt>
                <c:pt idx="2967">
                  <c:v>0.624973678669193</c:v>
                </c:pt>
                <c:pt idx="2968">
                  <c:v>0.625184249315645</c:v>
                </c:pt>
                <c:pt idx="2969">
                  <c:v>0.625394819962097</c:v>
                </c:pt>
                <c:pt idx="2970">
                  <c:v>0.625605390608549</c:v>
                </c:pt>
                <c:pt idx="2971">
                  <c:v>0.625815961255001</c:v>
                </c:pt>
                <c:pt idx="2972">
                  <c:v>0.626026531901453</c:v>
                </c:pt>
                <c:pt idx="2973">
                  <c:v>0.626237102547905</c:v>
                </c:pt>
                <c:pt idx="2974">
                  <c:v>0.626447673194357</c:v>
                </c:pt>
                <c:pt idx="2975">
                  <c:v>0.626658243840808</c:v>
                </c:pt>
                <c:pt idx="2976">
                  <c:v>0.62686881448726</c:v>
                </c:pt>
                <c:pt idx="2977">
                  <c:v>0.627079385133712</c:v>
                </c:pt>
                <c:pt idx="2978">
                  <c:v>0.627289955780164</c:v>
                </c:pt>
                <c:pt idx="2979">
                  <c:v>0.627500526426616</c:v>
                </c:pt>
                <c:pt idx="2980">
                  <c:v>0.627711097073068</c:v>
                </c:pt>
                <c:pt idx="2981">
                  <c:v>0.62792166771952</c:v>
                </c:pt>
                <c:pt idx="2982">
                  <c:v>0.628132238365972</c:v>
                </c:pt>
                <c:pt idx="2983">
                  <c:v>0.628342809012424</c:v>
                </c:pt>
                <c:pt idx="2984">
                  <c:v>0.628553379658875</c:v>
                </c:pt>
                <c:pt idx="2985">
                  <c:v>0.628763950305327</c:v>
                </c:pt>
                <c:pt idx="2986">
                  <c:v>0.628974520951779</c:v>
                </c:pt>
                <c:pt idx="2987">
                  <c:v>0.629185091598231</c:v>
                </c:pt>
                <c:pt idx="2988">
                  <c:v>0.629395662244683</c:v>
                </c:pt>
                <c:pt idx="2989">
                  <c:v>0.629606232891135</c:v>
                </c:pt>
                <c:pt idx="2990">
                  <c:v>0.629816803537587</c:v>
                </c:pt>
                <c:pt idx="2991">
                  <c:v>0.630027374184039</c:v>
                </c:pt>
                <c:pt idx="2992">
                  <c:v>0.630237944830491</c:v>
                </c:pt>
                <c:pt idx="2993">
                  <c:v>0.630448515476942</c:v>
                </c:pt>
                <c:pt idx="2994">
                  <c:v>0.630659086123394</c:v>
                </c:pt>
                <c:pt idx="2995">
                  <c:v>0.630869656769846</c:v>
                </c:pt>
                <c:pt idx="2996">
                  <c:v>0.631080227416298</c:v>
                </c:pt>
                <c:pt idx="2997">
                  <c:v>0.63129079806275</c:v>
                </c:pt>
                <c:pt idx="2998">
                  <c:v>0.631501368709202</c:v>
                </c:pt>
                <c:pt idx="2999">
                  <c:v>0.631711939355654</c:v>
                </c:pt>
                <c:pt idx="3000">
                  <c:v>0.631922510002106</c:v>
                </c:pt>
                <c:pt idx="3001">
                  <c:v>0.632133080648557</c:v>
                </c:pt>
                <c:pt idx="3002">
                  <c:v>0.632343651295009</c:v>
                </c:pt>
                <c:pt idx="3003">
                  <c:v>0.632554221941461</c:v>
                </c:pt>
                <c:pt idx="3004">
                  <c:v>0.632764792587913</c:v>
                </c:pt>
                <c:pt idx="3005">
                  <c:v>0.632975363234365</c:v>
                </c:pt>
                <c:pt idx="3006">
                  <c:v>0.633185933880817</c:v>
                </c:pt>
                <c:pt idx="3007">
                  <c:v>0.633396504527269</c:v>
                </c:pt>
                <c:pt idx="3008">
                  <c:v>0.633607075173721</c:v>
                </c:pt>
                <c:pt idx="3009">
                  <c:v>0.633817645820173</c:v>
                </c:pt>
                <c:pt idx="3010">
                  <c:v>0.634028216466624</c:v>
                </c:pt>
                <c:pt idx="3011">
                  <c:v>0.634238787113076</c:v>
                </c:pt>
                <c:pt idx="3012">
                  <c:v>0.634449357759528</c:v>
                </c:pt>
                <c:pt idx="3013">
                  <c:v>0.63465992840598</c:v>
                </c:pt>
                <c:pt idx="3014">
                  <c:v>0.634870499052432</c:v>
                </c:pt>
                <c:pt idx="3015">
                  <c:v>0.635081069698884</c:v>
                </c:pt>
                <c:pt idx="3016">
                  <c:v>0.635291640345336</c:v>
                </c:pt>
                <c:pt idx="3017">
                  <c:v>0.635502210991788</c:v>
                </c:pt>
                <c:pt idx="3018">
                  <c:v>0.63571278163824</c:v>
                </c:pt>
                <c:pt idx="3019">
                  <c:v>0.635923352284691</c:v>
                </c:pt>
                <c:pt idx="3020">
                  <c:v>0.636133922931143</c:v>
                </c:pt>
                <c:pt idx="3021">
                  <c:v>0.636344493577595</c:v>
                </c:pt>
                <c:pt idx="3022">
                  <c:v>0.636555064224047</c:v>
                </c:pt>
                <c:pt idx="3023">
                  <c:v>0.636765634870499</c:v>
                </c:pt>
                <c:pt idx="3024">
                  <c:v>0.636976205516951</c:v>
                </c:pt>
                <c:pt idx="3025">
                  <c:v>0.637186776163403</c:v>
                </c:pt>
                <c:pt idx="3026">
                  <c:v>0.637397346809855</c:v>
                </c:pt>
                <c:pt idx="3027">
                  <c:v>0.637607917456307</c:v>
                </c:pt>
                <c:pt idx="3028">
                  <c:v>0.637818488102758</c:v>
                </c:pt>
                <c:pt idx="3029">
                  <c:v>0.63802905874921</c:v>
                </c:pt>
                <c:pt idx="3030">
                  <c:v>0.638239629395662</c:v>
                </c:pt>
                <c:pt idx="3031">
                  <c:v>0.638450200042114</c:v>
                </c:pt>
                <c:pt idx="3032">
                  <c:v>0.638660770688566</c:v>
                </c:pt>
                <c:pt idx="3033">
                  <c:v>0.638871341335018</c:v>
                </c:pt>
                <c:pt idx="3034">
                  <c:v>0.63908191198147</c:v>
                </c:pt>
                <c:pt idx="3035">
                  <c:v>0.639292482627922</c:v>
                </c:pt>
                <c:pt idx="3036">
                  <c:v>0.639503053274373</c:v>
                </c:pt>
                <c:pt idx="3037">
                  <c:v>0.639713623920825</c:v>
                </c:pt>
                <c:pt idx="3038">
                  <c:v>0.639924194567277</c:v>
                </c:pt>
                <c:pt idx="3039">
                  <c:v>0.640134765213729</c:v>
                </c:pt>
                <c:pt idx="3040">
                  <c:v>0.640345335860181</c:v>
                </c:pt>
                <c:pt idx="3041">
                  <c:v>0.640555906506633</c:v>
                </c:pt>
                <c:pt idx="3042">
                  <c:v>0.640766477153085</c:v>
                </c:pt>
                <c:pt idx="3043">
                  <c:v>0.640977047799537</c:v>
                </c:pt>
                <c:pt idx="3044">
                  <c:v>0.641187618445988</c:v>
                </c:pt>
                <c:pt idx="3045">
                  <c:v>0.64139818909244</c:v>
                </c:pt>
                <c:pt idx="3046">
                  <c:v>0.641608759738892</c:v>
                </c:pt>
                <c:pt idx="3047">
                  <c:v>0.641819330385344</c:v>
                </c:pt>
                <c:pt idx="3048">
                  <c:v>0.642029901031796</c:v>
                </c:pt>
                <c:pt idx="3049">
                  <c:v>0.642240471678248</c:v>
                </c:pt>
                <c:pt idx="3050">
                  <c:v>0.6424510423247</c:v>
                </c:pt>
                <c:pt idx="3051">
                  <c:v>0.642661612971152</c:v>
                </c:pt>
                <c:pt idx="3052">
                  <c:v>0.642872183617604</c:v>
                </c:pt>
                <c:pt idx="3053">
                  <c:v>0.643082754264055</c:v>
                </c:pt>
                <c:pt idx="3054">
                  <c:v>0.643293324910507</c:v>
                </c:pt>
                <c:pt idx="3055">
                  <c:v>0.643503895556959</c:v>
                </c:pt>
                <c:pt idx="3056">
                  <c:v>0.643714466203411</c:v>
                </c:pt>
                <c:pt idx="3057">
                  <c:v>0.643925036849863</c:v>
                </c:pt>
                <c:pt idx="3058">
                  <c:v>0.644135607496315</c:v>
                </c:pt>
                <c:pt idx="3059">
                  <c:v>0.644346178142767</c:v>
                </c:pt>
                <c:pt idx="3060">
                  <c:v>0.644556748789219</c:v>
                </c:pt>
                <c:pt idx="3061">
                  <c:v>0.644767319435671</c:v>
                </c:pt>
                <c:pt idx="3062">
                  <c:v>0.644977890082122</c:v>
                </c:pt>
                <c:pt idx="3063">
                  <c:v>0.645188460728574</c:v>
                </c:pt>
                <c:pt idx="3064">
                  <c:v>0.645399031375026</c:v>
                </c:pt>
                <c:pt idx="3065">
                  <c:v>0.645609602021478</c:v>
                </c:pt>
                <c:pt idx="3066">
                  <c:v>0.64582017266793</c:v>
                </c:pt>
                <c:pt idx="3067">
                  <c:v>0.646030743314382</c:v>
                </c:pt>
                <c:pt idx="3068">
                  <c:v>0.646241313960834</c:v>
                </c:pt>
                <c:pt idx="3069">
                  <c:v>0.646451884607286</c:v>
                </c:pt>
                <c:pt idx="3070">
                  <c:v>0.646662455253738</c:v>
                </c:pt>
                <c:pt idx="3071">
                  <c:v>0.646873025900189</c:v>
                </c:pt>
                <c:pt idx="3072">
                  <c:v>0.647083596546641</c:v>
                </c:pt>
                <c:pt idx="3073">
                  <c:v>0.647294167193093</c:v>
                </c:pt>
                <c:pt idx="3074">
                  <c:v>0.647504737839545</c:v>
                </c:pt>
                <c:pt idx="3075">
                  <c:v>0.647715308485997</c:v>
                </c:pt>
                <c:pt idx="3076">
                  <c:v>0.647925879132449</c:v>
                </c:pt>
                <c:pt idx="3077">
                  <c:v>0.648136449778901</c:v>
                </c:pt>
                <c:pt idx="3078">
                  <c:v>0.648347020425353</c:v>
                </c:pt>
                <c:pt idx="3079">
                  <c:v>0.648557591071804</c:v>
                </c:pt>
                <c:pt idx="3080">
                  <c:v>0.648768161718256</c:v>
                </c:pt>
                <c:pt idx="3081">
                  <c:v>0.648978732364708</c:v>
                </c:pt>
                <c:pt idx="3082">
                  <c:v>0.64918930301116</c:v>
                </c:pt>
                <c:pt idx="3083">
                  <c:v>0.649399873657612</c:v>
                </c:pt>
                <c:pt idx="3084">
                  <c:v>0.649610444304064</c:v>
                </c:pt>
                <c:pt idx="3085">
                  <c:v>0.649821014950516</c:v>
                </c:pt>
                <c:pt idx="3086">
                  <c:v>0.650031585596968</c:v>
                </c:pt>
                <c:pt idx="3087">
                  <c:v>0.65024215624342</c:v>
                </c:pt>
                <c:pt idx="3088">
                  <c:v>0.650452726889871</c:v>
                </c:pt>
                <c:pt idx="3089">
                  <c:v>0.650663297536323</c:v>
                </c:pt>
                <c:pt idx="3090">
                  <c:v>0.650873868182775</c:v>
                </c:pt>
                <c:pt idx="3091">
                  <c:v>0.651084438829227</c:v>
                </c:pt>
                <c:pt idx="3092">
                  <c:v>0.651295009475679</c:v>
                </c:pt>
                <c:pt idx="3093">
                  <c:v>0.651505580122131</c:v>
                </c:pt>
                <c:pt idx="3094">
                  <c:v>0.651716150768583</c:v>
                </c:pt>
                <c:pt idx="3095">
                  <c:v>0.651926721415035</c:v>
                </c:pt>
                <c:pt idx="3096">
                  <c:v>0.652137292061487</c:v>
                </c:pt>
                <c:pt idx="3097">
                  <c:v>0.652347862707938</c:v>
                </c:pt>
                <c:pt idx="3098">
                  <c:v>0.65255843335439</c:v>
                </c:pt>
                <c:pt idx="3099">
                  <c:v>0.652769004000842</c:v>
                </c:pt>
                <c:pt idx="3100">
                  <c:v>0.652979574647294</c:v>
                </c:pt>
                <c:pt idx="3101">
                  <c:v>0.653190145293746</c:v>
                </c:pt>
                <c:pt idx="3102">
                  <c:v>0.653400715940198</c:v>
                </c:pt>
                <c:pt idx="3103">
                  <c:v>0.65361128658665</c:v>
                </c:pt>
                <c:pt idx="3104">
                  <c:v>0.653821857233102</c:v>
                </c:pt>
                <c:pt idx="3105">
                  <c:v>0.654032427879554</c:v>
                </c:pt>
                <c:pt idx="3106">
                  <c:v>0.654242998526005</c:v>
                </c:pt>
                <c:pt idx="3107">
                  <c:v>0.654453569172457</c:v>
                </c:pt>
                <c:pt idx="3108">
                  <c:v>0.654664139818909</c:v>
                </c:pt>
                <c:pt idx="3109">
                  <c:v>0.654874710465361</c:v>
                </c:pt>
                <c:pt idx="3110">
                  <c:v>0.655085281111813</c:v>
                </c:pt>
                <c:pt idx="3111">
                  <c:v>0.655295851758265</c:v>
                </c:pt>
                <c:pt idx="3112">
                  <c:v>0.655506422404717</c:v>
                </c:pt>
                <c:pt idx="3113">
                  <c:v>0.655716993051169</c:v>
                </c:pt>
                <c:pt idx="3114">
                  <c:v>0.65592756369762</c:v>
                </c:pt>
                <c:pt idx="3115">
                  <c:v>0.656138134344072</c:v>
                </c:pt>
                <c:pt idx="3116">
                  <c:v>0.656348704990524</c:v>
                </c:pt>
                <c:pt idx="3117">
                  <c:v>0.656559275636976</c:v>
                </c:pt>
                <c:pt idx="3118">
                  <c:v>0.656769846283428</c:v>
                </c:pt>
                <c:pt idx="3119">
                  <c:v>0.65698041692988</c:v>
                </c:pt>
                <c:pt idx="3120">
                  <c:v>0.657190987576332</c:v>
                </c:pt>
                <c:pt idx="3121">
                  <c:v>0.657401558222784</c:v>
                </c:pt>
                <c:pt idx="3122">
                  <c:v>0.657612128869235</c:v>
                </c:pt>
                <c:pt idx="3123">
                  <c:v>0.657822699515687</c:v>
                </c:pt>
                <c:pt idx="3124">
                  <c:v>0.658033270162139</c:v>
                </c:pt>
                <c:pt idx="3125">
                  <c:v>0.658243840808591</c:v>
                </c:pt>
                <c:pt idx="3126">
                  <c:v>0.658454411455043</c:v>
                </c:pt>
                <c:pt idx="3127">
                  <c:v>0.658664982101495</c:v>
                </c:pt>
                <c:pt idx="3128">
                  <c:v>0.658875552747947</c:v>
                </c:pt>
                <c:pt idx="3129">
                  <c:v>0.659086123394399</c:v>
                </c:pt>
                <c:pt idx="3130">
                  <c:v>0.659296694040851</c:v>
                </c:pt>
                <c:pt idx="3131">
                  <c:v>0.659507264687302</c:v>
                </c:pt>
                <c:pt idx="3132">
                  <c:v>0.659717835333754</c:v>
                </c:pt>
                <c:pt idx="3133">
                  <c:v>0.659928405980206</c:v>
                </c:pt>
                <c:pt idx="3134">
                  <c:v>0.660138976626658</c:v>
                </c:pt>
                <c:pt idx="3135">
                  <c:v>0.66034954727311</c:v>
                </c:pt>
                <c:pt idx="3136">
                  <c:v>0.660560117919562</c:v>
                </c:pt>
                <c:pt idx="3137">
                  <c:v>0.660770688566014</c:v>
                </c:pt>
                <c:pt idx="3138">
                  <c:v>0.660981259212466</c:v>
                </c:pt>
                <c:pt idx="3139">
                  <c:v>0.661191829858918</c:v>
                </c:pt>
                <c:pt idx="3140">
                  <c:v>0.661402400505369</c:v>
                </c:pt>
                <c:pt idx="3141">
                  <c:v>0.661612971151821</c:v>
                </c:pt>
                <c:pt idx="3142">
                  <c:v>0.661823541798273</c:v>
                </c:pt>
                <c:pt idx="3143">
                  <c:v>0.662034112444725</c:v>
                </c:pt>
                <c:pt idx="3144">
                  <c:v>0.662244683091177</c:v>
                </c:pt>
                <c:pt idx="3145">
                  <c:v>0.662455253737629</c:v>
                </c:pt>
                <c:pt idx="3146">
                  <c:v>0.662665824384081</c:v>
                </c:pt>
                <c:pt idx="3147">
                  <c:v>0.662876395030533</c:v>
                </c:pt>
                <c:pt idx="3148">
                  <c:v>0.663086965676985</c:v>
                </c:pt>
                <c:pt idx="3149">
                  <c:v>0.663297536323436</c:v>
                </c:pt>
                <c:pt idx="3150">
                  <c:v>0.663508106969888</c:v>
                </c:pt>
                <c:pt idx="3151">
                  <c:v>0.66371867761634</c:v>
                </c:pt>
                <c:pt idx="3152">
                  <c:v>0.663929248262792</c:v>
                </c:pt>
                <c:pt idx="3153">
                  <c:v>0.664139818909244</c:v>
                </c:pt>
                <c:pt idx="3154">
                  <c:v>0.664350389555696</c:v>
                </c:pt>
                <c:pt idx="3155">
                  <c:v>0.664560960202148</c:v>
                </c:pt>
                <c:pt idx="3156">
                  <c:v>0.6647715308486</c:v>
                </c:pt>
                <c:pt idx="3157">
                  <c:v>0.664982101495051</c:v>
                </c:pt>
                <c:pt idx="3158">
                  <c:v>0.665192672141503</c:v>
                </c:pt>
                <c:pt idx="3159">
                  <c:v>0.665403242787955</c:v>
                </c:pt>
                <c:pt idx="3160">
                  <c:v>0.665613813434407</c:v>
                </c:pt>
                <c:pt idx="3161">
                  <c:v>0.665824384080859</c:v>
                </c:pt>
                <c:pt idx="3162">
                  <c:v>0.666034954727311</c:v>
                </c:pt>
                <c:pt idx="3163">
                  <c:v>0.666245525373763</c:v>
                </c:pt>
                <c:pt idx="3164">
                  <c:v>0.666456096020215</c:v>
                </c:pt>
                <c:pt idx="3165">
                  <c:v>0.666666666666667</c:v>
                </c:pt>
                <c:pt idx="3166">
                  <c:v>0.666877237313118</c:v>
                </c:pt>
                <c:pt idx="3167">
                  <c:v>0.66708780795957</c:v>
                </c:pt>
                <c:pt idx="3168">
                  <c:v>0.667298378606022</c:v>
                </c:pt>
                <c:pt idx="3169">
                  <c:v>0.667508949252474</c:v>
                </c:pt>
                <c:pt idx="3170">
                  <c:v>0.667719519898926</c:v>
                </c:pt>
                <c:pt idx="3171">
                  <c:v>0.667930090545378</c:v>
                </c:pt>
                <c:pt idx="3172">
                  <c:v>0.66814066119183</c:v>
                </c:pt>
                <c:pt idx="3173">
                  <c:v>0.668351231838282</c:v>
                </c:pt>
                <c:pt idx="3174">
                  <c:v>0.668561802484734</c:v>
                </c:pt>
                <c:pt idx="3175">
                  <c:v>0.668772373131185</c:v>
                </c:pt>
                <c:pt idx="3176">
                  <c:v>0.668982943777637</c:v>
                </c:pt>
                <c:pt idx="3177">
                  <c:v>0.669193514424089</c:v>
                </c:pt>
                <c:pt idx="3178">
                  <c:v>0.669404085070541</c:v>
                </c:pt>
                <c:pt idx="3179">
                  <c:v>0.669614655716993</c:v>
                </c:pt>
                <c:pt idx="3180">
                  <c:v>0.669825226363445</c:v>
                </c:pt>
                <c:pt idx="3181">
                  <c:v>0.670035797009897</c:v>
                </c:pt>
                <c:pt idx="3182">
                  <c:v>0.670246367656349</c:v>
                </c:pt>
                <c:pt idx="3183">
                  <c:v>0.670456938302801</c:v>
                </c:pt>
                <c:pt idx="3184">
                  <c:v>0.670667508949252</c:v>
                </c:pt>
                <c:pt idx="3185">
                  <c:v>0.670878079595704</c:v>
                </c:pt>
                <c:pt idx="3186">
                  <c:v>0.671088650242156</c:v>
                </c:pt>
                <c:pt idx="3187">
                  <c:v>0.671299220888608</c:v>
                </c:pt>
                <c:pt idx="3188">
                  <c:v>0.67150979153506</c:v>
                </c:pt>
                <c:pt idx="3189">
                  <c:v>0.671720362181512</c:v>
                </c:pt>
                <c:pt idx="3190">
                  <c:v>0.671930932827964</c:v>
                </c:pt>
                <c:pt idx="3191">
                  <c:v>0.672141503474416</c:v>
                </c:pt>
                <c:pt idx="3192">
                  <c:v>0.672352074120867</c:v>
                </c:pt>
                <c:pt idx="3193">
                  <c:v>0.672562644767319</c:v>
                </c:pt>
                <c:pt idx="3194">
                  <c:v>0.672773215413771</c:v>
                </c:pt>
                <c:pt idx="3195">
                  <c:v>0.672983786060223</c:v>
                </c:pt>
                <c:pt idx="3196">
                  <c:v>0.673194356706675</c:v>
                </c:pt>
                <c:pt idx="3197">
                  <c:v>0.673404927353127</c:v>
                </c:pt>
                <c:pt idx="3198">
                  <c:v>0.673615497999579</c:v>
                </c:pt>
                <c:pt idx="3199">
                  <c:v>0.673826068646031</c:v>
                </c:pt>
                <c:pt idx="3200">
                  <c:v>0.674036639292482</c:v>
                </c:pt>
                <c:pt idx="3201">
                  <c:v>0.674247209938934</c:v>
                </c:pt>
                <c:pt idx="3202">
                  <c:v>0.674457780585386</c:v>
                </c:pt>
                <c:pt idx="3203">
                  <c:v>0.674668351231838</c:v>
                </c:pt>
                <c:pt idx="3204">
                  <c:v>0.67487892187829</c:v>
                </c:pt>
                <c:pt idx="3205">
                  <c:v>0.675089492524742</c:v>
                </c:pt>
                <c:pt idx="3206">
                  <c:v>0.675300063171194</c:v>
                </c:pt>
                <c:pt idx="3207">
                  <c:v>0.675510633817646</c:v>
                </c:pt>
                <c:pt idx="3208">
                  <c:v>0.675721204464098</c:v>
                </c:pt>
                <c:pt idx="3209">
                  <c:v>0.675931775110549</c:v>
                </c:pt>
                <c:pt idx="3210">
                  <c:v>0.676142345757001</c:v>
                </c:pt>
                <c:pt idx="3211">
                  <c:v>0.676352916403453</c:v>
                </c:pt>
                <c:pt idx="3212">
                  <c:v>0.676563487049905</c:v>
                </c:pt>
                <c:pt idx="3213">
                  <c:v>0.676774057696357</c:v>
                </c:pt>
                <c:pt idx="3214">
                  <c:v>0.676984628342809</c:v>
                </c:pt>
                <c:pt idx="3215">
                  <c:v>0.677195198989261</c:v>
                </c:pt>
                <c:pt idx="3216">
                  <c:v>0.677405769635713</c:v>
                </c:pt>
                <c:pt idx="3217">
                  <c:v>0.677616340282165</c:v>
                </c:pt>
                <c:pt idx="3218">
                  <c:v>0.677826910928616</c:v>
                </c:pt>
                <c:pt idx="3219">
                  <c:v>0.678037481575068</c:v>
                </c:pt>
                <c:pt idx="3220">
                  <c:v>0.67824805222152</c:v>
                </c:pt>
                <c:pt idx="3221">
                  <c:v>0.678458622867972</c:v>
                </c:pt>
                <c:pt idx="3222">
                  <c:v>0.678669193514424</c:v>
                </c:pt>
                <c:pt idx="3223">
                  <c:v>0.678879764160876</c:v>
                </c:pt>
                <c:pt idx="3224">
                  <c:v>0.679090334807328</c:v>
                </c:pt>
                <c:pt idx="3225">
                  <c:v>0.67930090545378</c:v>
                </c:pt>
                <c:pt idx="3226">
                  <c:v>0.679511476100232</c:v>
                </c:pt>
                <c:pt idx="3227">
                  <c:v>0.679722046746683</c:v>
                </c:pt>
                <c:pt idx="3228">
                  <c:v>0.679932617393135</c:v>
                </c:pt>
                <c:pt idx="3229">
                  <c:v>0.680143188039587</c:v>
                </c:pt>
                <c:pt idx="3230">
                  <c:v>0.680353758686039</c:v>
                </c:pt>
                <c:pt idx="3231">
                  <c:v>0.680564329332491</c:v>
                </c:pt>
                <c:pt idx="3232">
                  <c:v>0.680774899978943</c:v>
                </c:pt>
                <c:pt idx="3233">
                  <c:v>0.680985470625395</c:v>
                </c:pt>
                <c:pt idx="3234">
                  <c:v>0.681196041271847</c:v>
                </c:pt>
                <c:pt idx="3235">
                  <c:v>0.681406611918298</c:v>
                </c:pt>
                <c:pt idx="3236">
                  <c:v>0.68161718256475</c:v>
                </c:pt>
                <c:pt idx="3237">
                  <c:v>0.681827753211202</c:v>
                </c:pt>
                <c:pt idx="3238">
                  <c:v>0.682038323857654</c:v>
                </c:pt>
                <c:pt idx="3239">
                  <c:v>0.682248894504106</c:v>
                </c:pt>
                <c:pt idx="3240">
                  <c:v>0.682459465150558</c:v>
                </c:pt>
                <c:pt idx="3241">
                  <c:v>0.68267003579701</c:v>
                </c:pt>
                <c:pt idx="3242">
                  <c:v>0.682880606443462</c:v>
                </c:pt>
                <c:pt idx="3243">
                  <c:v>0.683091177089914</c:v>
                </c:pt>
                <c:pt idx="3244">
                  <c:v>0.683301747736365</c:v>
                </c:pt>
                <c:pt idx="3245">
                  <c:v>0.683512318382817</c:v>
                </c:pt>
                <c:pt idx="3246">
                  <c:v>0.683722889029269</c:v>
                </c:pt>
                <c:pt idx="3247">
                  <c:v>0.683933459675721</c:v>
                </c:pt>
                <c:pt idx="3248">
                  <c:v>0.684144030322173</c:v>
                </c:pt>
                <c:pt idx="3249">
                  <c:v>0.684354600968625</c:v>
                </c:pt>
                <c:pt idx="3250">
                  <c:v>0.684565171615077</c:v>
                </c:pt>
                <c:pt idx="3251">
                  <c:v>0.684775742261529</c:v>
                </c:pt>
                <c:pt idx="3252">
                  <c:v>0.684986312907981</c:v>
                </c:pt>
                <c:pt idx="3253">
                  <c:v>0.685196883554432</c:v>
                </c:pt>
                <c:pt idx="3254">
                  <c:v>0.685407454200884</c:v>
                </c:pt>
                <c:pt idx="3255">
                  <c:v>0.685618024847336</c:v>
                </c:pt>
                <c:pt idx="3256">
                  <c:v>0.685828595493788</c:v>
                </c:pt>
                <c:pt idx="3257">
                  <c:v>0.68603916614024</c:v>
                </c:pt>
                <c:pt idx="3258">
                  <c:v>0.686249736786692</c:v>
                </c:pt>
                <c:pt idx="3259">
                  <c:v>0.686460307433144</c:v>
                </c:pt>
                <c:pt idx="3260">
                  <c:v>0.686670878079596</c:v>
                </c:pt>
                <c:pt idx="3261">
                  <c:v>0.686881448726048</c:v>
                </c:pt>
                <c:pt idx="3262">
                  <c:v>0.687092019372499</c:v>
                </c:pt>
                <c:pt idx="3263">
                  <c:v>0.687302590018951</c:v>
                </c:pt>
                <c:pt idx="3264">
                  <c:v>0.687513160665403</c:v>
                </c:pt>
                <c:pt idx="3265">
                  <c:v>0.687723731311855</c:v>
                </c:pt>
                <c:pt idx="3266">
                  <c:v>0.687934301958307</c:v>
                </c:pt>
                <c:pt idx="3267">
                  <c:v>0.688144872604759</c:v>
                </c:pt>
                <c:pt idx="3268">
                  <c:v>0.688355443251211</c:v>
                </c:pt>
                <c:pt idx="3269">
                  <c:v>0.688566013897663</c:v>
                </c:pt>
                <c:pt idx="3270">
                  <c:v>0.688776584544114</c:v>
                </c:pt>
                <c:pt idx="3271">
                  <c:v>0.688987155190566</c:v>
                </c:pt>
                <c:pt idx="3272">
                  <c:v>0.689197725837018</c:v>
                </c:pt>
                <c:pt idx="3273">
                  <c:v>0.68940829648347</c:v>
                </c:pt>
                <c:pt idx="3274">
                  <c:v>0.689618867129922</c:v>
                </c:pt>
                <c:pt idx="3275">
                  <c:v>0.689829437776374</c:v>
                </c:pt>
                <c:pt idx="3276">
                  <c:v>0.690040008422826</c:v>
                </c:pt>
                <c:pt idx="3277">
                  <c:v>0.690250579069278</c:v>
                </c:pt>
                <c:pt idx="3278">
                  <c:v>0.690461149715729</c:v>
                </c:pt>
                <c:pt idx="3279">
                  <c:v>0.690671720362181</c:v>
                </c:pt>
                <c:pt idx="3280">
                  <c:v>0.690882291008633</c:v>
                </c:pt>
                <c:pt idx="3281">
                  <c:v>0.691092861655085</c:v>
                </c:pt>
                <c:pt idx="3282">
                  <c:v>0.691303432301537</c:v>
                </c:pt>
                <c:pt idx="3283">
                  <c:v>0.691514002947989</c:v>
                </c:pt>
                <c:pt idx="3284">
                  <c:v>0.691724573594441</c:v>
                </c:pt>
                <c:pt idx="3285">
                  <c:v>0.691935144240893</c:v>
                </c:pt>
                <c:pt idx="3286">
                  <c:v>0.692145714887345</c:v>
                </c:pt>
                <c:pt idx="3287">
                  <c:v>0.692356285533796</c:v>
                </c:pt>
                <c:pt idx="3288">
                  <c:v>0.692566856180248</c:v>
                </c:pt>
                <c:pt idx="3289">
                  <c:v>0.6927774268267</c:v>
                </c:pt>
                <c:pt idx="3290">
                  <c:v>0.692987997473152</c:v>
                </c:pt>
                <c:pt idx="3291">
                  <c:v>0.693198568119604</c:v>
                </c:pt>
                <c:pt idx="3292">
                  <c:v>0.693409138766056</c:v>
                </c:pt>
                <c:pt idx="3293">
                  <c:v>0.693619709412508</c:v>
                </c:pt>
                <c:pt idx="3294">
                  <c:v>0.69383028005896</c:v>
                </c:pt>
                <c:pt idx="3295">
                  <c:v>0.694040850705412</c:v>
                </c:pt>
                <c:pt idx="3296">
                  <c:v>0.694251421351863</c:v>
                </c:pt>
                <c:pt idx="3297">
                  <c:v>0.694461991998315</c:v>
                </c:pt>
                <c:pt idx="3298">
                  <c:v>0.694672562644767</c:v>
                </c:pt>
                <c:pt idx="3299">
                  <c:v>0.694883133291219</c:v>
                </c:pt>
                <c:pt idx="3300">
                  <c:v>0.695093703937671</c:v>
                </c:pt>
                <c:pt idx="3301">
                  <c:v>0.695304274584123</c:v>
                </c:pt>
                <c:pt idx="3302">
                  <c:v>0.695514845230575</c:v>
                </c:pt>
                <c:pt idx="3303">
                  <c:v>0.695725415877027</c:v>
                </c:pt>
                <c:pt idx="3304">
                  <c:v>0.695935986523479</c:v>
                </c:pt>
                <c:pt idx="3305">
                  <c:v>0.69614655716993</c:v>
                </c:pt>
                <c:pt idx="3306">
                  <c:v>0.696357127816382</c:v>
                </c:pt>
                <c:pt idx="3307">
                  <c:v>0.696567698462834</c:v>
                </c:pt>
                <c:pt idx="3308">
                  <c:v>0.696778269109286</c:v>
                </c:pt>
                <c:pt idx="3309">
                  <c:v>0.696988839755738</c:v>
                </c:pt>
                <c:pt idx="3310">
                  <c:v>0.69719941040219</c:v>
                </c:pt>
                <c:pt idx="3311">
                  <c:v>0.697409981048642</c:v>
                </c:pt>
                <c:pt idx="3312">
                  <c:v>0.697620551695094</c:v>
                </c:pt>
                <c:pt idx="3313">
                  <c:v>0.697831122341545</c:v>
                </c:pt>
                <c:pt idx="3314">
                  <c:v>0.698041692987997</c:v>
                </c:pt>
                <c:pt idx="3315">
                  <c:v>0.698252263634449</c:v>
                </c:pt>
                <c:pt idx="3316">
                  <c:v>0.698462834280901</c:v>
                </c:pt>
                <c:pt idx="3317">
                  <c:v>0.698673404927353</c:v>
                </c:pt>
                <c:pt idx="3318">
                  <c:v>0.698883975573805</c:v>
                </c:pt>
                <c:pt idx="3319">
                  <c:v>0.699094546220257</c:v>
                </c:pt>
                <c:pt idx="3320">
                  <c:v>0.699305116866709</c:v>
                </c:pt>
                <c:pt idx="3321">
                  <c:v>0.699515687513161</c:v>
                </c:pt>
                <c:pt idx="3322">
                  <c:v>0.699726258159612</c:v>
                </c:pt>
                <c:pt idx="3323">
                  <c:v>0.699936828806064</c:v>
                </c:pt>
                <c:pt idx="3324">
                  <c:v>0.700147399452516</c:v>
                </c:pt>
                <c:pt idx="3325">
                  <c:v>0.700357970098968</c:v>
                </c:pt>
                <c:pt idx="3326">
                  <c:v>0.70056854074542</c:v>
                </c:pt>
                <c:pt idx="3327">
                  <c:v>0.700779111391872</c:v>
                </c:pt>
                <c:pt idx="3328">
                  <c:v>0.700989682038324</c:v>
                </c:pt>
                <c:pt idx="3329">
                  <c:v>0.701200252684776</c:v>
                </c:pt>
                <c:pt idx="3330">
                  <c:v>0.701410823331228</c:v>
                </c:pt>
                <c:pt idx="3331">
                  <c:v>0.701621393977679</c:v>
                </c:pt>
                <c:pt idx="3332">
                  <c:v>0.701831964624131</c:v>
                </c:pt>
                <c:pt idx="3333">
                  <c:v>0.702042535270583</c:v>
                </c:pt>
                <c:pt idx="3334">
                  <c:v>0.702253105917035</c:v>
                </c:pt>
                <c:pt idx="3335">
                  <c:v>0.702463676563487</c:v>
                </c:pt>
                <c:pt idx="3336">
                  <c:v>0.702674247209939</c:v>
                </c:pt>
                <c:pt idx="3337">
                  <c:v>0.702884817856391</c:v>
                </c:pt>
                <c:pt idx="3338">
                  <c:v>0.703095388502843</c:v>
                </c:pt>
                <c:pt idx="3339">
                  <c:v>0.703305959149295</c:v>
                </c:pt>
                <c:pt idx="3340">
                  <c:v>0.703516529795746</c:v>
                </c:pt>
                <c:pt idx="3341">
                  <c:v>0.703727100442198</c:v>
                </c:pt>
                <c:pt idx="3342">
                  <c:v>0.70393767108865</c:v>
                </c:pt>
                <c:pt idx="3343">
                  <c:v>0.704148241735102</c:v>
                </c:pt>
                <c:pt idx="3344">
                  <c:v>0.704358812381554</c:v>
                </c:pt>
                <c:pt idx="3345">
                  <c:v>0.704569383028006</c:v>
                </c:pt>
                <c:pt idx="3346">
                  <c:v>0.704779953674458</c:v>
                </c:pt>
                <c:pt idx="3347">
                  <c:v>0.70499052432091</c:v>
                </c:pt>
                <c:pt idx="3348">
                  <c:v>0.705201094967361</c:v>
                </c:pt>
                <c:pt idx="3349">
                  <c:v>0.705411665613813</c:v>
                </c:pt>
                <c:pt idx="3350">
                  <c:v>0.705622236260265</c:v>
                </c:pt>
                <c:pt idx="3351">
                  <c:v>0.705832806906717</c:v>
                </c:pt>
                <c:pt idx="3352">
                  <c:v>0.706043377553169</c:v>
                </c:pt>
                <c:pt idx="3353">
                  <c:v>0.706253948199621</c:v>
                </c:pt>
                <c:pt idx="3354">
                  <c:v>0.706464518846073</c:v>
                </c:pt>
                <c:pt idx="3355">
                  <c:v>0.706675089492525</c:v>
                </c:pt>
                <c:pt idx="3356">
                  <c:v>0.706885660138977</c:v>
                </c:pt>
                <c:pt idx="3357">
                  <c:v>0.707096230785428</c:v>
                </c:pt>
                <c:pt idx="3358">
                  <c:v>0.70730680143188</c:v>
                </c:pt>
                <c:pt idx="3359">
                  <c:v>0.707517372078332</c:v>
                </c:pt>
                <c:pt idx="3360">
                  <c:v>0.707727942724784</c:v>
                </c:pt>
                <c:pt idx="3361">
                  <c:v>0.707938513371236</c:v>
                </c:pt>
                <c:pt idx="3362">
                  <c:v>0.708149084017688</c:v>
                </c:pt>
                <c:pt idx="3363">
                  <c:v>0.70835965466414</c:v>
                </c:pt>
                <c:pt idx="3364">
                  <c:v>0.708570225310592</c:v>
                </c:pt>
                <c:pt idx="3365">
                  <c:v>0.708780795957044</c:v>
                </c:pt>
                <c:pt idx="3366">
                  <c:v>0.708991366603495</c:v>
                </c:pt>
                <c:pt idx="3367">
                  <c:v>0.709201937249947</c:v>
                </c:pt>
                <c:pt idx="3368">
                  <c:v>0.709412507896399</c:v>
                </c:pt>
                <c:pt idx="3369">
                  <c:v>0.709623078542851</c:v>
                </c:pt>
                <c:pt idx="3370">
                  <c:v>0.709833649189303</c:v>
                </c:pt>
                <c:pt idx="3371">
                  <c:v>0.710044219835755</c:v>
                </c:pt>
                <c:pt idx="3372">
                  <c:v>0.710254790482207</c:v>
                </c:pt>
                <c:pt idx="3373">
                  <c:v>0.710465361128659</c:v>
                </c:pt>
                <c:pt idx="3374">
                  <c:v>0.710675931775111</c:v>
                </c:pt>
                <c:pt idx="3375">
                  <c:v>0.710886502421562</c:v>
                </c:pt>
                <c:pt idx="3376">
                  <c:v>0.711097073068014</c:v>
                </c:pt>
                <c:pt idx="3377">
                  <c:v>0.711307643714466</c:v>
                </c:pt>
                <c:pt idx="3378">
                  <c:v>0.711518214360918</c:v>
                </c:pt>
                <c:pt idx="3379">
                  <c:v>0.71172878500737</c:v>
                </c:pt>
                <c:pt idx="3380">
                  <c:v>0.711939355653822</c:v>
                </c:pt>
                <c:pt idx="3381">
                  <c:v>0.712149926300274</c:v>
                </c:pt>
                <c:pt idx="3382">
                  <c:v>0.712360496946726</c:v>
                </c:pt>
                <c:pt idx="3383">
                  <c:v>0.712571067593177</c:v>
                </c:pt>
                <c:pt idx="3384">
                  <c:v>0.712781638239629</c:v>
                </c:pt>
                <c:pt idx="3385">
                  <c:v>0.712992208886081</c:v>
                </c:pt>
                <c:pt idx="3386">
                  <c:v>0.713202779532533</c:v>
                </c:pt>
                <c:pt idx="3387">
                  <c:v>0.713413350178985</c:v>
                </c:pt>
                <c:pt idx="3388">
                  <c:v>0.713623920825437</c:v>
                </c:pt>
                <c:pt idx="3389">
                  <c:v>0.713834491471889</c:v>
                </c:pt>
                <c:pt idx="3390">
                  <c:v>0.714045062118341</c:v>
                </c:pt>
                <c:pt idx="3391">
                  <c:v>0.714255632764792</c:v>
                </c:pt>
                <c:pt idx="3392">
                  <c:v>0.714466203411244</c:v>
                </c:pt>
                <c:pt idx="3393">
                  <c:v>0.714676774057696</c:v>
                </c:pt>
                <c:pt idx="3394">
                  <c:v>0.714887344704148</c:v>
                </c:pt>
                <c:pt idx="3395">
                  <c:v>0.7150979153506</c:v>
                </c:pt>
                <c:pt idx="3396">
                  <c:v>0.715308485997052</c:v>
                </c:pt>
                <c:pt idx="3397">
                  <c:v>0.715519056643504</c:v>
                </c:pt>
                <c:pt idx="3398">
                  <c:v>0.715729627289956</c:v>
                </c:pt>
                <c:pt idx="3399">
                  <c:v>0.715940197936408</c:v>
                </c:pt>
                <c:pt idx="3400">
                  <c:v>0.716150768582859</c:v>
                </c:pt>
                <c:pt idx="3401">
                  <c:v>0.716361339229311</c:v>
                </c:pt>
                <c:pt idx="3402">
                  <c:v>0.716571909875763</c:v>
                </c:pt>
                <c:pt idx="3403">
                  <c:v>0.716782480522215</c:v>
                </c:pt>
                <c:pt idx="3404">
                  <c:v>0.716993051168667</c:v>
                </c:pt>
                <c:pt idx="3405">
                  <c:v>0.717203621815119</c:v>
                </c:pt>
                <c:pt idx="3406">
                  <c:v>0.717414192461571</c:v>
                </c:pt>
                <c:pt idx="3407">
                  <c:v>0.717624763108023</c:v>
                </c:pt>
                <c:pt idx="3408">
                  <c:v>0.717835333754475</c:v>
                </c:pt>
                <c:pt idx="3409">
                  <c:v>0.718045904400926</c:v>
                </c:pt>
                <c:pt idx="3410">
                  <c:v>0.718256475047378</c:v>
                </c:pt>
                <c:pt idx="3411">
                  <c:v>0.71846704569383</c:v>
                </c:pt>
                <c:pt idx="3412">
                  <c:v>0.718677616340282</c:v>
                </c:pt>
                <c:pt idx="3413">
                  <c:v>0.718888186986734</c:v>
                </c:pt>
                <c:pt idx="3414">
                  <c:v>0.719098757633186</c:v>
                </c:pt>
                <c:pt idx="3415">
                  <c:v>0.719309328279638</c:v>
                </c:pt>
                <c:pt idx="3416">
                  <c:v>0.71951989892609</c:v>
                </c:pt>
                <c:pt idx="3417">
                  <c:v>0.719730469572542</c:v>
                </c:pt>
                <c:pt idx="3418">
                  <c:v>0.719941040218993</c:v>
                </c:pt>
                <c:pt idx="3419">
                  <c:v>0.720151610865445</c:v>
                </c:pt>
                <c:pt idx="3420">
                  <c:v>0.720362181511897</c:v>
                </c:pt>
                <c:pt idx="3421">
                  <c:v>0.720572752158349</c:v>
                </c:pt>
                <c:pt idx="3422">
                  <c:v>0.720783322804801</c:v>
                </c:pt>
                <c:pt idx="3423">
                  <c:v>0.720993893451253</c:v>
                </c:pt>
                <c:pt idx="3424">
                  <c:v>0.721204464097705</c:v>
                </c:pt>
                <c:pt idx="3425">
                  <c:v>0.721415034744157</c:v>
                </c:pt>
                <c:pt idx="3426">
                  <c:v>0.721625605390609</c:v>
                </c:pt>
                <c:pt idx="3427">
                  <c:v>0.72183617603706</c:v>
                </c:pt>
                <c:pt idx="3428">
                  <c:v>0.722046746683512</c:v>
                </c:pt>
                <c:pt idx="3429">
                  <c:v>0.722257317329964</c:v>
                </c:pt>
                <c:pt idx="3430">
                  <c:v>0.722467887976416</c:v>
                </c:pt>
                <c:pt idx="3431">
                  <c:v>0.722678458622868</c:v>
                </c:pt>
                <c:pt idx="3432">
                  <c:v>0.72288902926932</c:v>
                </c:pt>
                <c:pt idx="3433">
                  <c:v>0.723099599915772</c:v>
                </c:pt>
                <c:pt idx="3434">
                  <c:v>0.723310170562224</c:v>
                </c:pt>
                <c:pt idx="3435">
                  <c:v>0.723520741208675</c:v>
                </c:pt>
                <c:pt idx="3436">
                  <c:v>0.723731311855127</c:v>
                </c:pt>
                <c:pt idx="3437">
                  <c:v>0.723941882501579</c:v>
                </c:pt>
                <c:pt idx="3438">
                  <c:v>0.724152453148031</c:v>
                </c:pt>
                <c:pt idx="3439">
                  <c:v>0.724363023794483</c:v>
                </c:pt>
                <c:pt idx="3440">
                  <c:v>0.724573594440935</c:v>
                </c:pt>
                <c:pt idx="3441">
                  <c:v>0.724784165087387</c:v>
                </c:pt>
                <c:pt idx="3442">
                  <c:v>0.724994735733839</c:v>
                </c:pt>
                <c:pt idx="3443">
                  <c:v>0.72520530638029</c:v>
                </c:pt>
                <c:pt idx="3444">
                  <c:v>0.725415877026742</c:v>
                </c:pt>
                <c:pt idx="3445">
                  <c:v>0.725626447673194</c:v>
                </c:pt>
                <c:pt idx="3446">
                  <c:v>0.725837018319646</c:v>
                </c:pt>
                <c:pt idx="3447">
                  <c:v>0.726047588966098</c:v>
                </c:pt>
                <c:pt idx="3448">
                  <c:v>0.72625815961255</c:v>
                </c:pt>
                <c:pt idx="3449">
                  <c:v>0.726468730259002</c:v>
                </c:pt>
                <c:pt idx="3450">
                  <c:v>0.726679300905454</c:v>
                </c:pt>
                <c:pt idx="3451">
                  <c:v>0.726889871551906</c:v>
                </c:pt>
                <c:pt idx="3452">
                  <c:v>0.727100442198357</c:v>
                </c:pt>
                <c:pt idx="3453">
                  <c:v>0.727311012844809</c:v>
                </c:pt>
                <c:pt idx="3454">
                  <c:v>0.727521583491261</c:v>
                </c:pt>
                <c:pt idx="3455">
                  <c:v>0.727732154137713</c:v>
                </c:pt>
                <c:pt idx="3456">
                  <c:v>0.727942724784165</c:v>
                </c:pt>
                <c:pt idx="3457">
                  <c:v>0.728153295430617</c:v>
                </c:pt>
                <c:pt idx="3458">
                  <c:v>0.728363866077069</c:v>
                </c:pt>
                <c:pt idx="3459">
                  <c:v>0.728574436723521</c:v>
                </c:pt>
                <c:pt idx="3460">
                  <c:v>0.728785007369973</c:v>
                </c:pt>
                <c:pt idx="3461">
                  <c:v>0.728995578016424</c:v>
                </c:pt>
                <c:pt idx="3462">
                  <c:v>0.729206148662876</c:v>
                </c:pt>
                <c:pt idx="3463">
                  <c:v>0.729416719309328</c:v>
                </c:pt>
                <c:pt idx="3464">
                  <c:v>0.72962728995578</c:v>
                </c:pt>
                <c:pt idx="3465">
                  <c:v>0.729837860602232</c:v>
                </c:pt>
                <c:pt idx="3466">
                  <c:v>0.730048431248684</c:v>
                </c:pt>
                <c:pt idx="3467">
                  <c:v>0.730259001895136</c:v>
                </c:pt>
                <c:pt idx="3468">
                  <c:v>0.730469572541588</c:v>
                </c:pt>
                <c:pt idx="3469">
                  <c:v>0.730680143188039</c:v>
                </c:pt>
                <c:pt idx="3470">
                  <c:v>0.730890713834491</c:v>
                </c:pt>
                <c:pt idx="3471">
                  <c:v>0.731101284480943</c:v>
                </c:pt>
                <c:pt idx="3472">
                  <c:v>0.731311855127395</c:v>
                </c:pt>
                <c:pt idx="3473">
                  <c:v>0.731522425773847</c:v>
                </c:pt>
                <c:pt idx="3474">
                  <c:v>0.731732996420299</c:v>
                </c:pt>
                <c:pt idx="3475">
                  <c:v>0.731943567066751</c:v>
                </c:pt>
                <c:pt idx="3476">
                  <c:v>0.732154137713203</c:v>
                </c:pt>
                <c:pt idx="3477">
                  <c:v>0.732364708359655</c:v>
                </c:pt>
                <c:pt idx="3478">
                  <c:v>0.732575279006106</c:v>
                </c:pt>
                <c:pt idx="3479">
                  <c:v>0.732785849652558</c:v>
                </c:pt>
                <c:pt idx="3480">
                  <c:v>0.73299642029901</c:v>
                </c:pt>
                <c:pt idx="3481">
                  <c:v>0.733206990945462</c:v>
                </c:pt>
                <c:pt idx="3482">
                  <c:v>0.733417561591914</c:v>
                </c:pt>
                <c:pt idx="3483">
                  <c:v>0.733628132238366</c:v>
                </c:pt>
                <c:pt idx="3484">
                  <c:v>0.733838702884818</c:v>
                </c:pt>
                <c:pt idx="3485">
                  <c:v>0.73404927353127</c:v>
                </c:pt>
                <c:pt idx="3486">
                  <c:v>0.734259844177722</c:v>
                </c:pt>
                <c:pt idx="3487">
                  <c:v>0.734470414824173</c:v>
                </c:pt>
                <c:pt idx="3488">
                  <c:v>0.734680985470625</c:v>
                </c:pt>
                <c:pt idx="3489">
                  <c:v>0.734891556117077</c:v>
                </c:pt>
                <c:pt idx="3490">
                  <c:v>0.735102126763529</c:v>
                </c:pt>
                <c:pt idx="3491">
                  <c:v>0.735312697409981</c:v>
                </c:pt>
                <c:pt idx="3492">
                  <c:v>0.735523268056433</c:v>
                </c:pt>
                <c:pt idx="3493">
                  <c:v>0.735733838702885</c:v>
                </c:pt>
                <c:pt idx="3494">
                  <c:v>0.735944409349337</c:v>
                </c:pt>
                <c:pt idx="3495">
                  <c:v>0.736154979995789</c:v>
                </c:pt>
                <c:pt idx="3496">
                  <c:v>0.73636555064224</c:v>
                </c:pt>
                <c:pt idx="3497">
                  <c:v>0.736576121288692</c:v>
                </c:pt>
                <c:pt idx="3498">
                  <c:v>0.736786691935144</c:v>
                </c:pt>
                <c:pt idx="3499">
                  <c:v>0.736997262581596</c:v>
                </c:pt>
                <c:pt idx="3500">
                  <c:v>0.737207833228048</c:v>
                </c:pt>
                <c:pt idx="3501">
                  <c:v>0.7374184038745</c:v>
                </c:pt>
                <c:pt idx="3502">
                  <c:v>0.737628974520952</c:v>
                </c:pt>
                <c:pt idx="3503">
                  <c:v>0.737839545167404</c:v>
                </c:pt>
                <c:pt idx="3504">
                  <c:v>0.738050115813856</c:v>
                </c:pt>
                <c:pt idx="3505">
                  <c:v>0.738260686460307</c:v>
                </c:pt>
                <c:pt idx="3506">
                  <c:v>0.738471257106759</c:v>
                </c:pt>
                <c:pt idx="3507">
                  <c:v>0.738681827753211</c:v>
                </c:pt>
                <c:pt idx="3508">
                  <c:v>0.738892398399663</c:v>
                </c:pt>
                <c:pt idx="3509">
                  <c:v>0.739102969046115</c:v>
                </c:pt>
                <c:pt idx="3510">
                  <c:v>0.739313539692567</c:v>
                </c:pt>
                <c:pt idx="3511">
                  <c:v>0.739524110339019</c:v>
                </c:pt>
                <c:pt idx="3512">
                  <c:v>0.73973468098547</c:v>
                </c:pt>
                <c:pt idx="3513">
                  <c:v>0.739945251631922</c:v>
                </c:pt>
                <c:pt idx="3514">
                  <c:v>0.740155822278374</c:v>
                </c:pt>
                <c:pt idx="3515">
                  <c:v>0.740366392924826</c:v>
                </c:pt>
                <c:pt idx="3516">
                  <c:v>0.740576963571278</c:v>
                </c:pt>
                <c:pt idx="3517">
                  <c:v>0.74078753421773</c:v>
                </c:pt>
                <c:pt idx="3518">
                  <c:v>0.740998104864182</c:v>
                </c:pt>
                <c:pt idx="3519">
                  <c:v>0.741208675510634</c:v>
                </c:pt>
                <c:pt idx="3520">
                  <c:v>0.741419246157086</c:v>
                </c:pt>
                <c:pt idx="3521">
                  <c:v>0.741629816803537</c:v>
                </c:pt>
                <c:pt idx="3522">
                  <c:v>0.741840387449989</c:v>
                </c:pt>
                <c:pt idx="3523">
                  <c:v>0.742050958096441</c:v>
                </c:pt>
                <c:pt idx="3524">
                  <c:v>0.742261528742893</c:v>
                </c:pt>
                <c:pt idx="3525">
                  <c:v>0.742472099389345</c:v>
                </c:pt>
                <c:pt idx="3526">
                  <c:v>0.742682670035797</c:v>
                </c:pt>
                <c:pt idx="3527">
                  <c:v>0.742893240682249</c:v>
                </c:pt>
                <c:pt idx="3528">
                  <c:v>0.743103811328701</c:v>
                </c:pt>
                <c:pt idx="3529">
                  <c:v>0.743314381975153</c:v>
                </c:pt>
                <c:pt idx="3530">
                  <c:v>0.743524952621604</c:v>
                </c:pt>
                <c:pt idx="3531">
                  <c:v>0.743735523268056</c:v>
                </c:pt>
                <c:pt idx="3532">
                  <c:v>0.743946093914508</c:v>
                </c:pt>
                <c:pt idx="3533">
                  <c:v>0.74415666456096</c:v>
                </c:pt>
                <c:pt idx="3534">
                  <c:v>0.744367235207412</c:v>
                </c:pt>
                <c:pt idx="3535">
                  <c:v>0.744577805853864</c:v>
                </c:pt>
                <c:pt idx="3536">
                  <c:v>0.744788376500316</c:v>
                </c:pt>
                <c:pt idx="3537">
                  <c:v>0.744998947146768</c:v>
                </c:pt>
                <c:pt idx="3538">
                  <c:v>0.74520951779322</c:v>
                </c:pt>
                <c:pt idx="3539">
                  <c:v>0.745420088439671</c:v>
                </c:pt>
                <c:pt idx="3540">
                  <c:v>0.745630659086123</c:v>
                </c:pt>
                <c:pt idx="3541">
                  <c:v>0.745841229732575</c:v>
                </c:pt>
                <c:pt idx="3542">
                  <c:v>0.746051800379027</c:v>
                </c:pt>
                <c:pt idx="3543">
                  <c:v>0.746262371025479</c:v>
                </c:pt>
                <c:pt idx="3544">
                  <c:v>0.746472941671931</c:v>
                </c:pt>
                <c:pt idx="3545">
                  <c:v>0.746683512318383</c:v>
                </c:pt>
                <c:pt idx="3546">
                  <c:v>0.746894082964835</c:v>
                </c:pt>
                <c:pt idx="3547">
                  <c:v>0.747104653611287</c:v>
                </c:pt>
                <c:pt idx="3548">
                  <c:v>0.747315224257738</c:v>
                </c:pt>
                <c:pt idx="3549">
                  <c:v>0.74752579490419</c:v>
                </c:pt>
                <c:pt idx="3550">
                  <c:v>0.747736365550642</c:v>
                </c:pt>
                <c:pt idx="3551">
                  <c:v>0.747946936197094</c:v>
                </c:pt>
                <c:pt idx="3552">
                  <c:v>0.748157506843546</c:v>
                </c:pt>
                <c:pt idx="3553">
                  <c:v>0.748368077489998</c:v>
                </c:pt>
                <c:pt idx="3554">
                  <c:v>0.74857864813645</c:v>
                </c:pt>
                <c:pt idx="3555">
                  <c:v>0.748789218782902</c:v>
                </c:pt>
                <c:pt idx="3556">
                  <c:v>0.748999789429353</c:v>
                </c:pt>
                <c:pt idx="3557">
                  <c:v>0.749210360075805</c:v>
                </c:pt>
                <c:pt idx="3558">
                  <c:v>0.749420930722257</c:v>
                </c:pt>
                <c:pt idx="3559">
                  <c:v>0.749631501368709</c:v>
                </c:pt>
                <c:pt idx="3560">
                  <c:v>0.749842072015161</c:v>
                </c:pt>
                <c:pt idx="3561">
                  <c:v>0.750052642661613</c:v>
                </c:pt>
                <c:pt idx="3562">
                  <c:v>0.750263213308065</c:v>
                </c:pt>
                <c:pt idx="3563">
                  <c:v>0.750473783954517</c:v>
                </c:pt>
                <c:pt idx="3564">
                  <c:v>0.750684354600969</c:v>
                </c:pt>
                <c:pt idx="3565">
                  <c:v>0.75089492524742</c:v>
                </c:pt>
                <c:pt idx="3566">
                  <c:v>0.751105495893872</c:v>
                </c:pt>
                <c:pt idx="3567">
                  <c:v>0.751316066540324</c:v>
                </c:pt>
                <c:pt idx="3568">
                  <c:v>0.751526637186776</c:v>
                </c:pt>
                <c:pt idx="3569">
                  <c:v>0.751737207833228</c:v>
                </c:pt>
                <c:pt idx="3570">
                  <c:v>0.75194777847968</c:v>
                </c:pt>
                <c:pt idx="3571">
                  <c:v>0.752158349126132</c:v>
                </c:pt>
                <c:pt idx="3572">
                  <c:v>0.752368919772584</c:v>
                </c:pt>
                <c:pt idx="3573">
                  <c:v>0.752579490419036</c:v>
                </c:pt>
                <c:pt idx="3574">
                  <c:v>0.752790061065487</c:v>
                </c:pt>
                <c:pt idx="3575">
                  <c:v>0.753000631711939</c:v>
                </c:pt>
                <c:pt idx="3576">
                  <c:v>0.753211202358391</c:v>
                </c:pt>
                <c:pt idx="3577">
                  <c:v>0.753421773004843</c:v>
                </c:pt>
                <c:pt idx="3578">
                  <c:v>0.753632343651295</c:v>
                </c:pt>
                <c:pt idx="3579">
                  <c:v>0.753842914297747</c:v>
                </c:pt>
                <c:pt idx="3580">
                  <c:v>0.754053484944199</c:v>
                </c:pt>
                <c:pt idx="3581">
                  <c:v>0.754264055590651</c:v>
                </c:pt>
                <c:pt idx="3582">
                  <c:v>0.754474626237103</c:v>
                </c:pt>
                <c:pt idx="3583">
                  <c:v>0.754685196883554</c:v>
                </c:pt>
                <c:pt idx="3584">
                  <c:v>0.754895767530006</c:v>
                </c:pt>
                <c:pt idx="3585">
                  <c:v>0.755106338176458</c:v>
                </c:pt>
                <c:pt idx="3586">
                  <c:v>0.75531690882291</c:v>
                </c:pt>
                <c:pt idx="3587">
                  <c:v>0.755527479469362</c:v>
                </c:pt>
                <c:pt idx="3588">
                  <c:v>0.755738050115814</c:v>
                </c:pt>
                <c:pt idx="3589">
                  <c:v>0.755948620762266</c:v>
                </c:pt>
                <c:pt idx="3590">
                  <c:v>0.756159191408718</c:v>
                </c:pt>
                <c:pt idx="3591">
                  <c:v>0.756369762055169</c:v>
                </c:pt>
                <c:pt idx="3592">
                  <c:v>0.756580332701621</c:v>
                </c:pt>
                <c:pt idx="3593">
                  <c:v>0.756790903348073</c:v>
                </c:pt>
                <c:pt idx="3594">
                  <c:v>0.757001473994525</c:v>
                </c:pt>
                <c:pt idx="3595">
                  <c:v>0.757212044640977</c:v>
                </c:pt>
                <c:pt idx="3596">
                  <c:v>0.757422615287429</c:v>
                </c:pt>
                <c:pt idx="3597">
                  <c:v>0.757633185933881</c:v>
                </c:pt>
                <c:pt idx="3598">
                  <c:v>0.757843756580333</c:v>
                </c:pt>
                <c:pt idx="3599">
                  <c:v>0.758054327226784</c:v>
                </c:pt>
                <c:pt idx="3600">
                  <c:v>0.758264897873236</c:v>
                </c:pt>
                <c:pt idx="3601">
                  <c:v>0.758475468519688</c:v>
                </c:pt>
                <c:pt idx="3602">
                  <c:v>0.75868603916614</c:v>
                </c:pt>
                <c:pt idx="3603">
                  <c:v>0.758896609812592</c:v>
                </c:pt>
                <c:pt idx="3604">
                  <c:v>0.759107180459044</c:v>
                </c:pt>
                <c:pt idx="3605">
                  <c:v>0.759317751105496</c:v>
                </c:pt>
                <c:pt idx="3606">
                  <c:v>0.759528321751948</c:v>
                </c:pt>
                <c:pt idx="3607">
                  <c:v>0.7597388923984</c:v>
                </c:pt>
                <c:pt idx="3608">
                  <c:v>0.759949463044851</c:v>
                </c:pt>
                <c:pt idx="3609">
                  <c:v>0.760160033691303</c:v>
                </c:pt>
                <c:pt idx="3610">
                  <c:v>0.760370604337755</c:v>
                </c:pt>
                <c:pt idx="3611">
                  <c:v>0.760581174984207</c:v>
                </c:pt>
                <c:pt idx="3612">
                  <c:v>0.760791745630659</c:v>
                </c:pt>
                <c:pt idx="3613">
                  <c:v>0.761002316277111</c:v>
                </c:pt>
                <c:pt idx="3614">
                  <c:v>0.761212886923563</c:v>
                </c:pt>
                <c:pt idx="3615">
                  <c:v>0.761423457570015</c:v>
                </c:pt>
                <c:pt idx="3616">
                  <c:v>0.761634028216467</c:v>
                </c:pt>
                <c:pt idx="3617">
                  <c:v>0.761844598862918</c:v>
                </c:pt>
                <c:pt idx="3618">
                  <c:v>0.76205516950937</c:v>
                </c:pt>
                <c:pt idx="3619">
                  <c:v>0.762265740155822</c:v>
                </c:pt>
                <c:pt idx="3620">
                  <c:v>0.762476310802274</c:v>
                </c:pt>
                <c:pt idx="3621">
                  <c:v>0.762686881448726</c:v>
                </c:pt>
                <c:pt idx="3622">
                  <c:v>0.762897452095178</c:v>
                </c:pt>
                <c:pt idx="3623">
                  <c:v>0.76310802274163</c:v>
                </c:pt>
                <c:pt idx="3624">
                  <c:v>0.763318593388082</c:v>
                </c:pt>
                <c:pt idx="3625">
                  <c:v>0.763529164034534</c:v>
                </c:pt>
                <c:pt idx="3626">
                  <c:v>0.763739734680985</c:v>
                </c:pt>
                <c:pt idx="3627">
                  <c:v>0.763950305327437</c:v>
                </c:pt>
                <c:pt idx="3628">
                  <c:v>0.764160875973889</c:v>
                </c:pt>
                <c:pt idx="3629">
                  <c:v>0.764371446620341</c:v>
                </c:pt>
                <c:pt idx="3630">
                  <c:v>0.764582017266793</c:v>
                </c:pt>
                <c:pt idx="3631">
                  <c:v>0.764792587913245</c:v>
                </c:pt>
                <c:pt idx="3632">
                  <c:v>0.765003158559697</c:v>
                </c:pt>
                <c:pt idx="3633">
                  <c:v>0.765213729206149</c:v>
                </c:pt>
                <c:pt idx="3634">
                  <c:v>0.7654242998526</c:v>
                </c:pt>
                <c:pt idx="3635">
                  <c:v>0.765634870499052</c:v>
                </c:pt>
                <c:pt idx="3636">
                  <c:v>0.765845441145504</c:v>
                </c:pt>
                <c:pt idx="3637">
                  <c:v>0.766056011791956</c:v>
                </c:pt>
                <c:pt idx="3638">
                  <c:v>0.766266582438408</c:v>
                </c:pt>
                <c:pt idx="3639">
                  <c:v>0.76647715308486</c:v>
                </c:pt>
                <c:pt idx="3640">
                  <c:v>0.766687723731312</c:v>
                </c:pt>
                <c:pt idx="3641">
                  <c:v>0.766898294377764</c:v>
                </c:pt>
                <c:pt idx="3642">
                  <c:v>0.767108865024216</c:v>
                </c:pt>
                <c:pt idx="3643">
                  <c:v>0.767319435670667</c:v>
                </c:pt>
                <c:pt idx="3644">
                  <c:v>0.767530006317119</c:v>
                </c:pt>
                <c:pt idx="3645">
                  <c:v>0.767740576963571</c:v>
                </c:pt>
                <c:pt idx="3646">
                  <c:v>0.767951147610023</c:v>
                </c:pt>
                <c:pt idx="3647">
                  <c:v>0.768161718256475</c:v>
                </c:pt>
                <c:pt idx="3648">
                  <c:v>0.768372288902927</c:v>
                </c:pt>
                <c:pt idx="3649">
                  <c:v>0.768582859549379</c:v>
                </c:pt>
                <c:pt idx="3650">
                  <c:v>0.768793430195831</c:v>
                </c:pt>
                <c:pt idx="3651">
                  <c:v>0.769004000842283</c:v>
                </c:pt>
                <c:pt idx="3652">
                  <c:v>0.769214571488734</c:v>
                </c:pt>
                <c:pt idx="3653">
                  <c:v>0.769425142135186</c:v>
                </c:pt>
                <c:pt idx="3654">
                  <c:v>0.769635712781638</c:v>
                </c:pt>
                <c:pt idx="3655">
                  <c:v>0.76984628342809</c:v>
                </c:pt>
                <c:pt idx="3656">
                  <c:v>0.770056854074542</c:v>
                </c:pt>
                <c:pt idx="3657">
                  <c:v>0.770267424720994</c:v>
                </c:pt>
                <c:pt idx="3658">
                  <c:v>0.770477995367446</c:v>
                </c:pt>
                <c:pt idx="3659">
                  <c:v>0.770688566013898</c:v>
                </c:pt>
                <c:pt idx="3660">
                  <c:v>0.77089913666035</c:v>
                </c:pt>
                <c:pt idx="3661">
                  <c:v>0.771109707306801</c:v>
                </c:pt>
                <c:pt idx="3662">
                  <c:v>0.771320277953253</c:v>
                </c:pt>
                <c:pt idx="3663">
                  <c:v>0.771530848599705</c:v>
                </c:pt>
                <c:pt idx="3664">
                  <c:v>0.771741419246157</c:v>
                </c:pt>
                <c:pt idx="3665">
                  <c:v>0.771951989892609</c:v>
                </c:pt>
                <c:pt idx="3666">
                  <c:v>0.772162560539061</c:v>
                </c:pt>
                <c:pt idx="3667">
                  <c:v>0.772373131185513</c:v>
                </c:pt>
                <c:pt idx="3668">
                  <c:v>0.772583701831965</c:v>
                </c:pt>
                <c:pt idx="3669">
                  <c:v>0.772794272478416</c:v>
                </c:pt>
                <c:pt idx="3670">
                  <c:v>0.773004843124868</c:v>
                </c:pt>
                <c:pt idx="3671">
                  <c:v>0.77321541377132</c:v>
                </c:pt>
                <c:pt idx="3672">
                  <c:v>0.773425984417772</c:v>
                </c:pt>
                <c:pt idx="3673">
                  <c:v>0.773636555064224</c:v>
                </c:pt>
                <c:pt idx="3674">
                  <c:v>0.773847125710676</c:v>
                </c:pt>
                <c:pt idx="3675">
                  <c:v>0.774057696357128</c:v>
                </c:pt>
                <c:pt idx="3676">
                  <c:v>0.77426826700358</c:v>
                </c:pt>
                <c:pt idx="3677">
                  <c:v>0.774478837650031</c:v>
                </c:pt>
                <c:pt idx="3678">
                  <c:v>0.774689408296483</c:v>
                </c:pt>
                <c:pt idx="3679">
                  <c:v>0.774899978942935</c:v>
                </c:pt>
                <c:pt idx="3680">
                  <c:v>0.775110549589387</c:v>
                </c:pt>
                <c:pt idx="3681">
                  <c:v>0.775321120235839</c:v>
                </c:pt>
                <c:pt idx="3682">
                  <c:v>0.775531690882291</c:v>
                </c:pt>
                <c:pt idx="3683">
                  <c:v>0.775742261528743</c:v>
                </c:pt>
                <c:pt idx="3684">
                  <c:v>0.775952832175195</c:v>
                </c:pt>
                <c:pt idx="3685">
                  <c:v>0.776163402821647</c:v>
                </c:pt>
                <c:pt idx="3686">
                  <c:v>0.776373973468098</c:v>
                </c:pt>
                <c:pt idx="3687">
                  <c:v>0.77658454411455</c:v>
                </c:pt>
                <c:pt idx="3688">
                  <c:v>0.776795114761002</c:v>
                </c:pt>
                <c:pt idx="3689">
                  <c:v>0.777005685407454</c:v>
                </c:pt>
                <c:pt idx="3690">
                  <c:v>0.777216256053906</c:v>
                </c:pt>
                <c:pt idx="3691">
                  <c:v>0.777426826700358</c:v>
                </c:pt>
                <c:pt idx="3692">
                  <c:v>0.77763739734681</c:v>
                </c:pt>
                <c:pt idx="3693">
                  <c:v>0.777847967993262</c:v>
                </c:pt>
                <c:pt idx="3694">
                  <c:v>0.778058538639714</c:v>
                </c:pt>
                <c:pt idx="3695">
                  <c:v>0.778269109286165</c:v>
                </c:pt>
                <c:pt idx="3696">
                  <c:v>0.778479679932617</c:v>
                </c:pt>
                <c:pt idx="3697">
                  <c:v>0.778690250579069</c:v>
                </c:pt>
                <c:pt idx="3698">
                  <c:v>0.778900821225521</c:v>
                </c:pt>
                <c:pt idx="3699">
                  <c:v>0.779111391871973</c:v>
                </c:pt>
                <c:pt idx="3700">
                  <c:v>0.779321962518425</c:v>
                </c:pt>
                <c:pt idx="3701">
                  <c:v>0.779532533164877</c:v>
                </c:pt>
                <c:pt idx="3702">
                  <c:v>0.779743103811329</c:v>
                </c:pt>
                <c:pt idx="3703">
                  <c:v>0.779953674457781</c:v>
                </c:pt>
                <c:pt idx="3704">
                  <c:v>0.780164245104232</c:v>
                </c:pt>
                <c:pt idx="3705">
                  <c:v>0.780374815750684</c:v>
                </c:pt>
                <c:pt idx="3706">
                  <c:v>0.780585386397136</c:v>
                </c:pt>
                <c:pt idx="3707">
                  <c:v>0.780795957043588</c:v>
                </c:pt>
                <c:pt idx="3708">
                  <c:v>0.78100652769004</c:v>
                </c:pt>
                <c:pt idx="3709">
                  <c:v>0.781217098336492</c:v>
                </c:pt>
                <c:pt idx="3710">
                  <c:v>0.781427668982944</c:v>
                </c:pt>
                <c:pt idx="3711">
                  <c:v>0.781638239629396</c:v>
                </c:pt>
                <c:pt idx="3712">
                  <c:v>0.781848810275847</c:v>
                </c:pt>
                <c:pt idx="3713">
                  <c:v>0.782059380922299</c:v>
                </c:pt>
                <c:pt idx="3714">
                  <c:v>0.782269951568751</c:v>
                </c:pt>
                <c:pt idx="3715">
                  <c:v>0.782480522215203</c:v>
                </c:pt>
                <c:pt idx="3716">
                  <c:v>0.782691092861655</c:v>
                </c:pt>
                <c:pt idx="3717">
                  <c:v>0.782901663508107</c:v>
                </c:pt>
                <c:pt idx="3718">
                  <c:v>0.783112234154559</c:v>
                </c:pt>
                <c:pt idx="3719">
                  <c:v>0.783322804801011</c:v>
                </c:pt>
                <c:pt idx="3720">
                  <c:v>0.783533375447463</c:v>
                </c:pt>
                <c:pt idx="3721">
                  <c:v>0.783743946093914</c:v>
                </c:pt>
                <c:pt idx="3722">
                  <c:v>0.783954516740366</c:v>
                </c:pt>
                <c:pt idx="3723">
                  <c:v>0.784165087386818</c:v>
                </c:pt>
                <c:pt idx="3724">
                  <c:v>0.78437565803327</c:v>
                </c:pt>
                <c:pt idx="3725">
                  <c:v>0.784586228679722</c:v>
                </c:pt>
                <c:pt idx="3726">
                  <c:v>0.784796799326174</c:v>
                </c:pt>
                <c:pt idx="3727">
                  <c:v>0.785007369972626</c:v>
                </c:pt>
                <c:pt idx="3728">
                  <c:v>0.785217940619078</c:v>
                </c:pt>
                <c:pt idx="3729">
                  <c:v>0.78542851126553</c:v>
                </c:pt>
                <c:pt idx="3730">
                  <c:v>0.785639081911981</c:v>
                </c:pt>
                <c:pt idx="3731">
                  <c:v>0.785849652558433</c:v>
                </c:pt>
                <c:pt idx="3732">
                  <c:v>0.786060223204885</c:v>
                </c:pt>
                <c:pt idx="3733">
                  <c:v>0.786270793851337</c:v>
                </c:pt>
                <c:pt idx="3734">
                  <c:v>0.786481364497789</c:v>
                </c:pt>
                <c:pt idx="3735">
                  <c:v>0.786691935144241</c:v>
                </c:pt>
                <c:pt idx="3736">
                  <c:v>0.786902505790693</c:v>
                </c:pt>
                <c:pt idx="3737">
                  <c:v>0.787113076437145</c:v>
                </c:pt>
                <c:pt idx="3738">
                  <c:v>0.787323647083597</c:v>
                </c:pt>
                <c:pt idx="3739">
                  <c:v>0.787534217730048</c:v>
                </c:pt>
                <c:pt idx="3740">
                  <c:v>0.7877447883765</c:v>
                </c:pt>
                <c:pt idx="3741">
                  <c:v>0.787955359022952</c:v>
                </c:pt>
                <c:pt idx="3742">
                  <c:v>0.788165929669404</c:v>
                </c:pt>
                <c:pt idx="3743">
                  <c:v>0.788376500315856</c:v>
                </c:pt>
                <c:pt idx="3744">
                  <c:v>0.788587070962308</c:v>
                </c:pt>
                <c:pt idx="3745">
                  <c:v>0.78879764160876</c:v>
                </c:pt>
                <c:pt idx="3746">
                  <c:v>0.789008212255212</c:v>
                </c:pt>
                <c:pt idx="3747">
                  <c:v>0.789218782901663</c:v>
                </c:pt>
                <c:pt idx="3748">
                  <c:v>0.789429353548115</c:v>
                </c:pt>
                <c:pt idx="3749">
                  <c:v>0.789639924194567</c:v>
                </c:pt>
                <c:pt idx="3750">
                  <c:v>0.789850494841019</c:v>
                </c:pt>
                <c:pt idx="3751">
                  <c:v>0.790061065487471</c:v>
                </c:pt>
                <c:pt idx="3752">
                  <c:v>0.790271636133923</c:v>
                </c:pt>
                <c:pt idx="3753">
                  <c:v>0.790482206780375</c:v>
                </c:pt>
                <c:pt idx="3754">
                  <c:v>0.790692777426827</c:v>
                </c:pt>
                <c:pt idx="3755">
                  <c:v>0.790903348073278</c:v>
                </c:pt>
                <c:pt idx="3756">
                  <c:v>0.79111391871973</c:v>
                </c:pt>
                <c:pt idx="3757">
                  <c:v>0.791324489366182</c:v>
                </c:pt>
                <c:pt idx="3758">
                  <c:v>0.791535060012634</c:v>
                </c:pt>
                <c:pt idx="3759">
                  <c:v>0.791745630659086</c:v>
                </c:pt>
                <c:pt idx="3760">
                  <c:v>0.791956201305538</c:v>
                </c:pt>
                <c:pt idx="3761">
                  <c:v>0.79216677195199</c:v>
                </c:pt>
                <c:pt idx="3762">
                  <c:v>0.792377342598442</c:v>
                </c:pt>
                <c:pt idx="3763">
                  <c:v>0.792587913244894</c:v>
                </c:pt>
                <c:pt idx="3764">
                  <c:v>0.792798483891345</c:v>
                </c:pt>
                <c:pt idx="3765">
                  <c:v>0.793009054537797</c:v>
                </c:pt>
                <c:pt idx="3766">
                  <c:v>0.793219625184249</c:v>
                </c:pt>
                <c:pt idx="3767">
                  <c:v>0.793430195830701</c:v>
                </c:pt>
                <c:pt idx="3768">
                  <c:v>0.793640766477153</c:v>
                </c:pt>
                <c:pt idx="3769">
                  <c:v>0.793851337123605</c:v>
                </c:pt>
                <c:pt idx="3770">
                  <c:v>0.794061907770057</c:v>
                </c:pt>
                <c:pt idx="3771">
                  <c:v>0.794272478416509</c:v>
                </c:pt>
                <c:pt idx="3772">
                  <c:v>0.794483049062961</c:v>
                </c:pt>
                <c:pt idx="3773">
                  <c:v>0.794693619709412</c:v>
                </c:pt>
                <c:pt idx="3774">
                  <c:v>0.794904190355864</c:v>
                </c:pt>
                <c:pt idx="3775">
                  <c:v>0.795114761002316</c:v>
                </c:pt>
                <c:pt idx="3776">
                  <c:v>0.795325331648768</c:v>
                </c:pt>
                <c:pt idx="3777">
                  <c:v>0.79553590229522</c:v>
                </c:pt>
                <c:pt idx="3778">
                  <c:v>0.795746472941672</c:v>
                </c:pt>
                <c:pt idx="3779">
                  <c:v>0.795957043588124</c:v>
                </c:pt>
                <c:pt idx="3780">
                  <c:v>0.796167614234576</c:v>
                </c:pt>
                <c:pt idx="3781">
                  <c:v>0.796378184881028</c:v>
                </c:pt>
                <c:pt idx="3782">
                  <c:v>0.796588755527479</c:v>
                </c:pt>
                <c:pt idx="3783">
                  <c:v>0.796799326173931</c:v>
                </c:pt>
                <c:pt idx="3784">
                  <c:v>0.797009896820383</c:v>
                </c:pt>
                <c:pt idx="3785">
                  <c:v>0.797220467466835</c:v>
                </c:pt>
                <c:pt idx="3786">
                  <c:v>0.797431038113287</c:v>
                </c:pt>
                <c:pt idx="3787">
                  <c:v>0.797641608759739</c:v>
                </c:pt>
                <c:pt idx="3788">
                  <c:v>0.797852179406191</c:v>
                </c:pt>
                <c:pt idx="3789">
                  <c:v>0.798062750052643</c:v>
                </c:pt>
                <c:pt idx="3790">
                  <c:v>0.798273320699094</c:v>
                </c:pt>
                <c:pt idx="3791">
                  <c:v>0.798483891345546</c:v>
                </c:pt>
                <c:pt idx="3792">
                  <c:v>0.798694461991998</c:v>
                </c:pt>
                <c:pt idx="3793">
                  <c:v>0.79890503263845</c:v>
                </c:pt>
                <c:pt idx="3794">
                  <c:v>0.799115603284902</c:v>
                </c:pt>
                <c:pt idx="3795">
                  <c:v>0.799326173931354</c:v>
                </c:pt>
                <c:pt idx="3796">
                  <c:v>0.799536744577806</c:v>
                </c:pt>
                <c:pt idx="3797">
                  <c:v>0.799747315224258</c:v>
                </c:pt>
                <c:pt idx="3798">
                  <c:v>0.79995788587071</c:v>
                </c:pt>
                <c:pt idx="3799">
                  <c:v>0.800168456517161</c:v>
                </c:pt>
                <c:pt idx="3800">
                  <c:v>0.800379027163613</c:v>
                </c:pt>
                <c:pt idx="3801">
                  <c:v>0.800589597810065</c:v>
                </c:pt>
                <c:pt idx="3802">
                  <c:v>0.800800168456517</c:v>
                </c:pt>
                <c:pt idx="3803">
                  <c:v>0.801010739102969</c:v>
                </c:pt>
                <c:pt idx="3804">
                  <c:v>0.801221309749421</c:v>
                </c:pt>
                <c:pt idx="3805">
                  <c:v>0.801431880395873</c:v>
                </c:pt>
                <c:pt idx="3806">
                  <c:v>0.801642451042325</c:v>
                </c:pt>
                <c:pt idx="3807">
                  <c:v>0.801853021688777</c:v>
                </c:pt>
                <c:pt idx="3808">
                  <c:v>0.802063592335228</c:v>
                </c:pt>
                <c:pt idx="3809">
                  <c:v>0.80227416298168</c:v>
                </c:pt>
                <c:pt idx="3810">
                  <c:v>0.802484733628132</c:v>
                </c:pt>
                <c:pt idx="3811">
                  <c:v>0.802695304274584</c:v>
                </c:pt>
                <c:pt idx="3812">
                  <c:v>0.802905874921036</c:v>
                </c:pt>
                <c:pt idx="3813">
                  <c:v>0.803116445567488</c:v>
                </c:pt>
                <c:pt idx="3814">
                  <c:v>0.80332701621394</c:v>
                </c:pt>
                <c:pt idx="3815">
                  <c:v>0.803537586860392</c:v>
                </c:pt>
                <c:pt idx="3816">
                  <c:v>0.803748157506844</c:v>
                </c:pt>
                <c:pt idx="3817">
                  <c:v>0.803958728153295</c:v>
                </c:pt>
                <c:pt idx="3818">
                  <c:v>0.804169298799747</c:v>
                </c:pt>
                <c:pt idx="3819">
                  <c:v>0.804379869446199</c:v>
                </c:pt>
                <c:pt idx="3820">
                  <c:v>0.804590440092651</c:v>
                </c:pt>
                <c:pt idx="3821">
                  <c:v>0.804801010739103</c:v>
                </c:pt>
                <c:pt idx="3822">
                  <c:v>0.805011581385555</c:v>
                </c:pt>
                <c:pt idx="3823">
                  <c:v>0.805222152032007</c:v>
                </c:pt>
                <c:pt idx="3824">
                  <c:v>0.805432722678459</c:v>
                </c:pt>
                <c:pt idx="3825">
                  <c:v>0.80564329332491</c:v>
                </c:pt>
                <c:pt idx="3826">
                  <c:v>0.805853863971362</c:v>
                </c:pt>
                <c:pt idx="3827">
                  <c:v>0.806064434617814</c:v>
                </c:pt>
                <c:pt idx="3828">
                  <c:v>0.806275005264266</c:v>
                </c:pt>
                <c:pt idx="3829">
                  <c:v>0.806485575910718</c:v>
                </c:pt>
                <c:pt idx="3830">
                  <c:v>0.80669614655717</c:v>
                </c:pt>
                <c:pt idx="3831">
                  <c:v>0.806906717203622</c:v>
                </c:pt>
                <c:pt idx="3832">
                  <c:v>0.807117287850074</c:v>
                </c:pt>
                <c:pt idx="3833">
                  <c:v>0.807327858496526</c:v>
                </c:pt>
                <c:pt idx="3834">
                  <c:v>0.807538429142977</c:v>
                </c:pt>
                <c:pt idx="3835">
                  <c:v>0.807748999789429</c:v>
                </c:pt>
                <c:pt idx="3836">
                  <c:v>0.807959570435881</c:v>
                </c:pt>
                <c:pt idx="3837">
                  <c:v>0.808170141082333</c:v>
                </c:pt>
                <c:pt idx="3838">
                  <c:v>0.808380711728785</c:v>
                </c:pt>
                <c:pt idx="3839">
                  <c:v>0.808591282375237</c:v>
                </c:pt>
                <c:pt idx="3840">
                  <c:v>0.808801853021689</c:v>
                </c:pt>
                <c:pt idx="3841">
                  <c:v>0.809012423668141</c:v>
                </c:pt>
                <c:pt idx="3842">
                  <c:v>0.809222994314593</c:v>
                </c:pt>
                <c:pt idx="3843">
                  <c:v>0.809433564961044</c:v>
                </c:pt>
                <c:pt idx="3844">
                  <c:v>0.809644135607496</c:v>
                </c:pt>
                <c:pt idx="3845">
                  <c:v>0.809854706253948</c:v>
                </c:pt>
                <c:pt idx="3846">
                  <c:v>0.8100652769004</c:v>
                </c:pt>
                <c:pt idx="3847">
                  <c:v>0.810275847546852</c:v>
                </c:pt>
                <c:pt idx="3848">
                  <c:v>0.810486418193304</c:v>
                </c:pt>
                <c:pt idx="3849">
                  <c:v>0.810696988839756</c:v>
                </c:pt>
                <c:pt idx="3850">
                  <c:v>0.810907559486208</c:v>
                </c:pt>
                <c:pt idx="3851">
                  <c:v>0.811118130132659</c:v>
                </c:pt>
                <c:pt idx="3852">
                  <c:v>0.811328700779111</c:v>
                </c:pt>
                <c:pt idx="3853">
                  <c:v>0.811539271425563</c:v>
                </c:pt>
                <c:pt idx="3854">
                  <c:v>0.811749842072015</c:v>
                </c:pt>
                <c:pt idx="3855">
                  <c:v>0.811960412718467</c:v>
                </c:pt>
                <c:pt idx="3856">
                  <c:v>0.812170983364919</c:v>
                </c:pt>
                <c:pt idx="3857">
                  <c:v>0.812381554011371</c:v>
                </c:pt>
                <c:pt idx="3858">
                  <c:v>0.812592124657823</c:v>
                </c:pt>
                <c:pt idx="3859">
                  <c:v>0.812802695304275</c:v>
                </c:pt>
                <c:pt idx="3860">
                  <c:v>0.813013265950726</c:v>
                </c:pt>
                <c:pt idx="3861">
                  <c:v>0.813223836597178</c:v>
                </c:pt>
                <c:pt idx="3862">
                  <c:v>0.81343440724363</c:v>
                </c:pt>
                <c:pt idx="3863">
                  <c:v>0.813644977890082</c:v>
                </c:pt>
                <c:pt idx="3864">
                  <c:v>0.813855548536534</c:v>
                </c:pt>
                <c:pt idx="3865">
                  <c:v>0.814066119182986</c:v>
                </c:pt>
                <c:pt idx="3866">
                  <c:v>0.814276689829438</c:v>
                </c:pt>
                <c:pt idx="3867">
                  <c:v>0.81448726047589</c:v>
                </c:pt>
                <c:pt idx="3868">
                  <c:v>0.814697831122341</c:v>
                </c:pt>
                <c:pt idx="3869">
                  <c:v>0.814908401768793</c:v>
                </c:pt>
                <c:pt idx="3870">
                  <c:v>0.815118972415245</c:v>
                </c:pt>
                <c:pt idx="3871">
                  <c:v>0.815329543061697</c:v>
                </c:pt>
                <c:pt idx="3872">
                  <c:v>0.815540113708149</c:v>
                </c:pt>
                <c:pt idx="3873">
                  <c:v>0.815750684354601</c:v>
                </c:pt>
                <c:pt idx="3874">
                  <c:v>0.815961255001053</c:v>
                </c:pt>
                <c:pt idx="3875">
                  <c:v>0.816171825647505</c:v>
                </c:pt>
                <c:pt idx="3876">
                  <c:v>0.816382396293957</c:v>
                </c:pt>
                <c:pt idx="3877">
                  <c:v>0.816592966940408</c:v>
                </c:pt>
                <c:pt idx="3878">
                  <c:v>0.81680353758686</c:v>
                </c:pt>
                <c:pt idx="3879">
                  <c:v>0.817014108233312</c:v>
                </c:pt>
                <c:pt idx="3880">
                  <c:v>0.817224678879764</c:v>
                </c:pt>
                <c:pt idx="3881">
                  <c:v>0.817435249526216</c:v>
                </c:pt>
                <c:pt idx="3882">
                  <c:v>0.817645820172668</c:v>
                </c:pt>
                <c:pt idx="3883">
                  <c:v>0.81785639081912</c:v>
                </c:pt>
                <c:pt idx="3884">
                  <c:v>0.818066961465572</c:v>
                </c:pt>
                <c:pt idx="3885">
                  <c:v>0.818277532112024</c:v>
                </c:pt>
                <c:pt idx="3886">
                  <c:v>0.818488102758475</c:v>
                </c:pt>
                <c:pt idx="3887">
                  <c:v>0.818698673404927</c:v>
                </c:pt>
                <c:pt idx="3888">
                  <c:v>0.818909244051379</c:v>
                </c:pt>
                <c:pt idx="3889">
                  <c:v>0.819119814697831</c:v>
                </c:pt>
                <c:pt idx="3890">
                  <c:v>0.819330385344283</c:v>
                </c:pt>
                <c:pt idx="3891">
                  <c:v>0.819540955990735</c:v>
                </c:pt>
                <c:pt idx="3892">
                  <c:v>0.819751526637187</c:v>
                </c:pt>
                <c:pt idx="3893">
                  <c:v>0.819962097283639</c:v>
                </c:pt>
                <c:pt idx="3894">
                  <c:v>0.820172667930091</c:v>
                </c:pt>
                <c:pt idx="3895">
                  <c:v>0.820383238576542</c:v>
                </c:pt>
                <c:pt idx="3896">
                  <c:v>0.820593809222994</c:v>
                </c:pt>
                <c:pt idx="3897">
                  <c:v>0.820804379869446</c:v>
                </c:pt>
                <c:pt idx="3898">
                  <c:v>0.821014950515898</c:v>
                </c:pt>
                <c:pt idx="3899">
                  <c:v>0.82122552116235</c:v>
                </c:pt>
                <c:pt idx="3900">
                  <c:v>0.821436091808802</c:v>
                </c:pt>
                <c:pt idx="3901">
                  <c:v>0.821646662455254</c:v>
                </c:pt>
                <c:pt idx="3902">
                  <c:v>0.821857233101706</c:v>
                </c:pt>
                <c:pt idx="3903">
                  <c:v>0.822067803748157</c:v>
                </c:pt>
                <c:pt idx="3904">
                  <c:v>0.822278374394609</c:v>
                </c:pt>
                <c:pt idx="3905">
                  <c:v>0.822488945041061</c:v>
                </c:pt>
                <c:pt idx="3906">
                  <c:v>0.822699515687513</c:v>
                </c:pt>
                <c:pt idx="3907">
                  <c:v>0.822910086333965</c:v>
                </c:pt>
                <c:pt idx="3908">
                  <c:v>0.823120656980417</c:v>
                </c:pt>
                <c:pt idx="3909">
                  <c:v>0.823331227626869</c:v>
                </c:pt>
                <c:pt idx="3910">
                  <c:v>0.823541798273321</c:v>
                </c:pt>
                <c:pt idx="3911">
                  <c:v>0.823752368919772</c:v>
                </c:pt>
                <c:pt idx="3912">
                  <c:v>0.823962939566224</c:v>
                </c:pt>
                <c:pt idx="3913">
                  <c:v>0.824173510212676</c:v>
                </c:pt>
                <c:pt idx="3914">
                  <c:v>0.824384080859128</c:v>
                </c:pt>
                <c:pt idx="3915">
                  <c:v>0.82459465150558</c:v>
                </c:pt>
                <c:pt idx="3916">
                  <c:v>0.824805222152032</c:v>
                </c:pt>
                <c:pt idx="3917">
                  <c:v>0.825015792798484</c:v>
                </c:pt>
                <c:pt idx="3918">
                  <c:v>0.825226363444936</c:v>
                </c:pt>
                <c:pt idx="3919">
                  <c:v>0.825436934091388</c:v>
                </c:pt>
                <c:pt idx="3920">
                  <c:v>0.825647504737839</c:v>
                </c:pt>
                <c:pt idx="3921">
                  <c:v>0.825858075384291</c:v>
                </c:pt>
                <c:pt idx="3922">
                  <c:v>0.826068646030743</c:v>
                </c:pt>
                <c:pt idx="3923">
                  <c:v>0.826279216677195</c:v>
                </c:pt>
                <c:pt idx="3924">
                  <c:v>0.826489787323647</c:v>
                </c:pt>
                <c:pt idx="3925">
                  <c:v>0.826700357970099</c:v>
                </c:pt>
                <c:pt idx="3926">
                  <c:v>0.826910928616551</c:v>
                </c:pt>
                <c:pt idx="3927">
                  <c:v>0.827121499263003</c:v>
                </c:pt>
                <c:pt idx="3928">
                  <c:v>0.827332069909455</c:v>
                </c:pt>
                <c:pt idx="3929">
                  <c:v>0.827542640555906</c:v>
                </c:pt>
                <c:pt idx="3930">
                  <c:v>0.827753211202358</c:v>
                </c:pt>
                <c:pt idx="3931">
                  <c:v>0.82796378184881</c:v>
                </c:pt>
                <c:pt idx="3932">
                  <c:v>0.828174352495262</c:v>
                </c:pt>
                <c:pt idx="3933">
                  <c:v>0.828384923141714</c:v>
                </c:pt>
                <c:pt idx="3934">
                  <c:v>0.828595493788166</c:v>
                </c:pt>
                <c:pt idx="3935">
                  <c:v>0.828806064434618</c:v>
                </c:pt>
                <c:pt idx="3936">
                  <c:v>0.82901663508107</c:v>
                </c:pt>
                <c:pt idx="3937">
                  <c:v>0.829227205727522</c:v>
                </c:pt>
                <c:pt idx="3938">
                  <c:v>0.829437776373973</c:v>
                </c:pt>
                <c:pt idx="3939">
                  <c:v>0.829648347020425</c:v>
                </c:pt>
                <c:pt idx="3940">
                  <c:v>0.829858917666877</c:v>
                </c:pt>
                <c:pt idx="3941">
                  <c:v>0.830069488313329</c:v>
                </c:pt>
                <c:pt idx="3942">
                  <c:v>0.830280058959781</c:v>
                </c:pt>
                <c:pt idx="3943">
                  <c:v>0.830490629606233</c:v>
                </c:pt>
                <c:pt idx="3944">
                  <c:v>0.830701200252685</c:v>
                </c:pt>
                <c:pt idx="3945">
                  <c:v>0.830911770899137</c:v>
                </c:pt>
                <c:pt idx="3946">
                  <c:v>0.831122341545588</c:v>
                </c:pt>
                <c:pt idx="3947">
                  <c:v>0.83133291219204</c:v>
                </c:pt>
                <c:pt idx="3948">
                  <c:v>0.831543482838492</c:v>
                </c:pt>
                <c:pt idx="3949">
                  <c:v>0.831754053484944</c:v>
                </c:pt>
                <c:pt idx="3950">
                  <c:v>0.831964624131396</c:v>
                </c:pt>
                <c:pt idx="3951">
                  <c:v>0.832175194777848</c:v>
                </c:pt>
                <c:pt idx="3952">
                  <c:v>0.8323857654243</c:v>
                </c:pt>
                <c:pt idx="3953">
                  <c:v>0.832596336070752</c:v>
                </c:pt>
                <c:pt idx="3954">
                  <c:v>0.832806906717204</c:v>
                </c:pt>
                <c:pt idx="3955">
                  <c:v>0.833017477363655</c:v>
                </c:pt>
                <c:pt idx="3956">
                  <c:v>0.833228048010107</c:v>
                </c:pt>
                <c:pt idx="3957">
                  <c:v>0.833438618656559</c:v>
                </c:pt>
                <c:pt idx="3958">
                  <c:v>0.833649189303011</c:v>
                </c:pt>
                <c:pt idx="3959">
                  <c:v>0.833859759949463</c:v>
                </c:pt>
                <c:pt idx="3960">
                  <c:v>0.834070330595915</c:v>
                </c:pt>
                <c:pt idx="3961">
                  <c:v>0.834280901242367</c:v>
                </c:pt>
                <c:pt idx="3962">
                  <c:v>0.834491471888819</c:v>
                </c:pt>
                <c:pt idx="3963">
                  <c:v>0.834702042535271</c:v>
                </c:pt>
                <c:pt idx="3964">
                  <c:v>0.834912613181722</c:v>
                </c:pt>
                <c:pt idx="3965">
                  <c:v>0.835123183828174</c:v>
                </c:pt>
                <c:pt idx="3966">
                  <c:v>0.835333754474626</c:v>
                </c:pt>
                <c:pt idx="3967">
                  <c:v>0.835544325121078</c:v>
                </c:pt>
                <c:pt idx="3968">
                  <c:v>0.83575489576753</c:v>
                </c:pt>
                <c:pt idx="3969">
                  <c:v>0.835965466413982</c:v>
                </c:pt>
                <c:pt idx="3970">
                  <c:v>0.836176037060434</c:v>
                </c:pt>
                <c:pt idx="3971">
                  <c:v>0.836386607706886</c:v>
                </c:pt>
                <c:pt idx="3972">
                  <c:v>0.836597178353338</c:v>
                </c:pt>
                <c:pt idx="3973">
                  <c:v>0.836807748999789</c:v>
                </c:pt>
                <c:pt idx="3974">
                  <c:v>0.837018319646241</c:v>
                </c:pt>
                <c:pt idx="3975">
                  <c:v>0.837228890292693</c:v>
                </c:pt>
                <c:pt idx="3976">
                  <c:v>0.837439460939145</c:v>
                </c:pt>
                <c:pt idx="3977">
                  <c:v>0.837650031585597</c:v>
                </c:pt>
                <c:pt idx="3978">
                  <c:v>0.837860602232049</c:v>
                </c:pt>
                <c:pt idx="3979">
                  <c:v>0.838071172878501</c:v>
                </c:pt>
                <c:pt idx="3980">
                  <c:v>0.838281743524953</c:v>
                </c:pt>
                <c:pt idx="3981">
                  <c:v>0.838492314171404</c:v>
                </c:pt>
                <c:pt idx="3982">
                  <c:v>0.838702884817856</c:v>
                </c:pt>
                <c:pt idx="3983">
                  <c:v>0.838913455464308</c:v>
                </c:pt>
                <c:pt idx="3984">
                  <c:v>0.83912402611076</c:v>
                </c:pt>
                <c:pt idx="3985">
                  <c:v>0.839334596757212</c:v>
                </c:pt>
                <c:pt idx="3986">
                  <c:v>0.839545167403664</c:v>
                </c:pt>
                <c:pt idx="3987">
                  <c:v>0.839755738050116</c:v>
                </c:pt>
                <c:pt idx="3988">
                  <c:v>0.839966308696568</c:v>
                </c:pt>
                <c:pt idx="3989">
                  <c:v>0.840176879343019</c:v>
                </c:pt>
                <c:pt idx="3990">
                  <c:v>0.840387449989471</c:v>
                </c:pt>
                <c:pt idx="3991">
                  <c:v>0.840598020635923</c:v>
                </c:pt>
                <c:pt idx="3992">
                  <c:v>0.840808591282375</c:v>
                </c:pt>
                <c:pt idx="3993">
                  <c:v>0.841019161928827</c:v>
                </c:pt>
                <c:pt idx="3994">
                  <c:v>0.841229732575279</c:v>
                </c:pt>
                <c:pt idx="3995">
                  <c:v>0.841440303221731</c:v>
                </c:pt>
                <c:pt idx="3996">
                  <c:v>0.841650873868183</c:v>
                </c:pt>
                <c:pt idx="3997">
                  <c:v>0.841861444514635</c:v>
                </c:pt>
                <c:pt idx="3998">
                  <c:v>0.842072015161086</c:v>
                </c:pt>
                <c:pt idx="3999">
                  <c:v>0.842282585807538</c:v>
                </c:pt>
                <c:pt idx="4000">
                  <c:v>0.84249315645399</c:v>
                </c:pt>
                <c:pt idx="4001">
                  <c:v>0.842703727100442</c:v>
                </c:pt>
                <c:pt idx="4002">
                  <c:v>0.842914297746894</c:v>
                </c:pt>
                <c:pt idx="4003">
                  <c:v>0.843124868393346</c:v>
                </c:pt>
                <c:pt idx="4004">
                  <c:v>0.843335439039798</c:v>
                </c:pt>
                <c:pt idx="4005">
                  <c:v>0.84354600968625</c:v>
                </c:pt>
                <c:pt idx="4006">
                  <c:v>0.843756580332702</c:v>
                </c:pt>
                <c:pt idx="4007">
                  <c:v>0.843967150979153</c:v>
                </c:pt>
                <c:pt idx="4008">
                  <c:v>0.844177721625605</c:v>
                </c:pt>
                <c:pt idx="4009">
                  <c:v>0.844388292272057</c:v>
                </c:pt>
                <c:pt idx="4010">
                  <c:v>0.844598862918509</c:v>
                </c:pt>
                <c:pt idx="4011">
                  <c:v>0.844809433564961</c:v>
                </c:pt>
                <c:pt idx="4012">
                  <c:v>0.845020004211413</c:v>
                </c:pt>
                <c:pt idx="4013">
                  <c:v>0.845230574857865</c:v>
                </c:pt>
                <c:pt idx="4014">
                  <c:v>0.845441145504317</c:v>
                </c:pt>
                <c:pt idx="4015">
                  <c:v>0.845651716150769</c:v>
                </c:pt>
                <c:pt idx="4016">
                  <c:v>0.84586228679722</c:v>
                </c:pt>
                <c:pt idx="4017">
                  <c:v>0.846072857443672</c:v>
                </c:pt>
                <c:pt idx="4018">
                  <c:v>0.846283428090124</c:v>
                </c:pt>
                <c:pt idx="4019">
                  <c:v>0.846493998736576</c:v>
                </c:pt>
                <c:pt idx="4020">
                  <c:v>0.846704569383028</c:v>
                </c:pt>
                <c:pt idx="4021">
                  <c:v>0.84691514002948</c:v>
                </c:pt>
                <c:pt idx="4022">
                  <c:v>0.847125710675932</c:v>
                </c:pt>
                <c:pt idx="4023">
                  <c:v>0.847336281322384</c:v>
                </c:pt>
                <c:pt idx="4024">
                  <c:v>0.847546851968835</c:v>
                </c:pt>
                <c:pt idx="4025">
                  <c:v>0.847757422615287</c:v>
                </c:pt>
                <c:pt idx="4026">
                  <c:v>0.847967993261739</c:v>
                </c:pt>
                <c:pt idx="4027">
                  <c:v>0.848178563908191</c:v>
                </c:pt>
                <c:pt idx="4028">
                  <c:v>0.848389134554643</c:v>
                </c:pt>
                <c:pt idx="4029">
                  <c:v>0.848599705201095</c:v>
                </c:pt>
                <c:pt idx="4030">
                  <c:v>0.848810275847547</c:v>
                </c:pt>
                <c:pt idx="4031">
                  <c:v>0.849020846493999</c:v>
                </c:pt>
                <c:pt idx="4032">
                  <c:v>0.849231417140451</c:v>
                </c:pt>
                <c:pt idx="4033">
                  <c:v>0.849441987786902</c:v>
                </c:pt>
                <c:pt idx="4034">
                  <c:v>0.849652558433354</c:v>
                </c:pt>
                <c:pt idx="4035">
                  <c:v>0.849863129079806</c:v>
                </c:pt>
                <c:pt idx="4036">
                  <c:v>0.850073699726258</c:v>
                </c:pt>
                <c:pt idx="4037">
                  <c:v>0.85028427037271</c:v>
                </c:pt>
                <c:pt idx="4038">
                  <c:v>0.850494841019162</c:v>
                </c:pt>
                <c:pt idx="4039">
                  <c:v>0.850705411665614</c:v>
                </c:pt>
                <c:pt idx="4040">
                  <c:v>0.850915982312066</c:v>
                </c:pt>
                <c:pt idx="4041">
                  <c:v>0.851126552958518</c:v>
                </c:pt>
                <c:pt idx="4042">
                  <c:v>0.851337123604969</c:v>
                </c:pt>
                <c:pt idx="4043">
                  <c:v>0.851547694251421</c:v>
                </c:pt>
                <c:pt idx="4044">
                  <c:v>0.851758264897873</c:v>
                </c:pt>
                <c:pt idx="4045">
                  <c:v>0.851968835544325</c:v>
                </c:pt>
                <c:pt idx="4046">
                  <c:v>0.852179406190777</c:v>
                </c:pt>
                <c:pt idx="4047">
                  <c:v>0.852389976837229</c:v>
                </c:pt>
                <c:pt idx="4048">
                  <c:v>0.852600547483681</c:v>
                </c:pt>
                <c:pt idx="4049">
                  <c:v>0.852811118130133</c:v>
                </c:pt>
                <c:pt idx="4050">
                  <c:v>0.853021688776585</c:v>
                </c:pt>
                <c:pt idx="4051">
                  <c:v>0.853232259423036</c:v>
                </c:pt>
                <c:pt idx="4052">
                  <c:v>0.853442830069488</c:v>
                </c:pt>
                <c:pt idx="4053">
                  <c:v>0.85365340071594</c:v>
                </c:pt>
                <c:pt idx="4054">
                  <c:v>0.853863971362392</c:v>
                </c:pt>
                <c:pt idx="4055">
                  <c:v>0.854074542008844</c:v>
                </c:pt>
                <c:pt idx="4056">
                  <c:v>0.854285112655296</c:v>
                </c:pt>
                <c:pt idx="4057">
                  <c:v>0.854495683301748</c:v>
                </c:pt>
                <c:pt idx="4058">
                  <c:v>0.8547062539482</c:v>
                </c:pt>
                <c:pt idx="4059">
                  <c:v>0.854916824594651</c:v>
                </c:pt>
                <c:pt idx="4060">
                  <c:v>0.855127395241103</c:v>
                </c:pt>
                <c:pt idx="4061">
                  <c:v>0.855337965887555</c:v>
                </c:pt>
                <c:pt idx="4062">
                  <c:v>0.855548536534007</c:v>
                </c:pt>
                <c:pt idx="4063">
                  <c:v>0.855759107180459</c:v>
                </c:pt>
                <c:pt idx="4064">
                  <c:v>0.855969677826911</c:v>
                </c:pt>
                <c:pt idx="4065">
                  <c:v>0.856180248473363</c:v>
                </c:pt>
                <c:pt idx="4066">
                  <c:v>0.856390819119815</c:v>
                </c:pt>
                <c:pt idx="4067">
                  <c:v>0.856601389766266</c:v>
                </c:pt>
                <c:pt idx="4068">
                  <c:v>0.856811960412718</c:v>
                </c:pt>
                <c:pt idx="4069">
                  <c:v>0.85702253105917</c:v>
                </c:pt>
                <c:pt idx="4070">
                  <c:v>0.857233101705622</c:v>
                </c:pt>
                <c:pt idx="4071">
                  <c:v>0.857443672352074</c:v>
                </c:pt>
                <c:pt idx="4072">
                  <c:v>0.857654242998526</c:v>
                </c:pt>
                <c:pt idx="4073">
                  <c:v>0.857864813644978</c:v>
                </c:pt>
                <c:pt idx="4074">
                  <c:v>0.85807538429143</c:v>
                </c:pt>
                <c:pt idx="4075">
                  <c:v>0.858285954937882</c:v>
                </c:pt>
                <c:pt idx="4076">
                  <c:v>0.858496525584333</c:v>
                </c:pt>
                <c:pt idx="4077">
                  <c:v>0.858707096230785</c:v>
                </c:pt>
                <c:pt idx="4078">
                  <c:v>0.858917666877237</c:v>
                </c:pt>
                <c:pt idx="4079">
                  <c:v>0.859128237523689</c:v>
                </c:pt>
                <c:pt idx="4080">
                  <c:v>0.859338808170141</c:v>
                </c:pt>
                <c:pt idx="4081">
                  <c:v>0.859549378816593</c:v>
                </c:pt>
                <c:pt idx="4082">
                  <c:v>0.859759949463045</c:v>
                </c:pt>
                <c:pt idx="4083">
                  <c:v>0.859970520109497</c:v>
                </c:pt>
                <c:pt idx="4084">
                  <c:v>0.860181090755949</c:v>
                </c:pt>
                <c:pt idx="4085">
                  <c:v>0.8603916614024</c:v>
                </c:pt>
                <c:pt idx="4086">
                  <c:v>0.860602232048852</c:v>
                </c:pt>
                <c:pt idx="4087">
                  <c:v>0.860812802695304</c:v>
                </c:pt>
                <c:pt idx="4088">
                  <c:v>0.861023373341756</c:v>
                </c:pt>
                <c:pt idx="4089">
                  <c:v>0.861233943988208</c:v>
                </c:pt>
                <c:pt idx="4090">
                  <c:v>0.86144451463466</c:v>
                </c:pt>
                <c:pt idx="4091">
                  <c:v>0.861655085281112</c:v>
                </c:pt>
                <c:pt idx="4092">
                  <c:v>0.861865655927564</c:v>
                </c:pt>
                <c:pt idx="4093">
                  <c:v>0.862076226574016</c:v>
                </c:pt>
                <c:pt idx="4094">
                  <c:v>0.862286797220467</c:v>
                </c:pt>
                <c:pt idx="4095">
                  <c:v>0.862497367866919</c:v>
                </c:pt>
                <c:pt idx="4096">
                  <c:v>0.862707938513371</c:v>
                </c:pt>
                <c:pt idx="4097">
                  <c:v>0.862918509159823</c:v>
                </c:pt>
                <c:pt idx="4098">
                  <c:v>0.863129079806275</c:v>
                </c:pt>
                <c:pt idx="4099">
                  <c:v>0.863339650452727</c:v>
                </c:pt>
                <c:pt idx="4100">
                  <c:v>0.863550221099179</c:v>
                </c:pt>
                <c:pt idx="4101">
                  <c:v>0.863760791745631</c:v>
                </c:pt>
                <c:pt idx="4102">
                  <c:v>0.863971362392082</c:v>
                </c:pt>
                <c:pt idx="4103">
                  <c:v>0.864181933038534</c:v>
                </c:pt>
                <c:pt idx="4104">
                  <c:v>0.864392503684986</c:v>
                </c:pt>
                <c:pt idx="4105">
                  <c:v>0.864603074331438</c:v>
                </c:pt>
                <c:pt idx="4106">
                  <c:v>0.86481364497789</c:v>
                </c:pt>
                <c:pt idx="4107">
                  <c:v>0.865024215624342</c:v>
                </c:pt>
                <c:pt idx="4108">
                  <c:v>0.865234786270794</c:v>
                </c:pt>
                <c:pt idx="4109">
                  <c:v>0.865445356917246</c:v>
                </c:pt>
                <c:pt idx="4110">
                  <c:v>0.865655927563698</c:v>
                </c:pt>
                <c:pt idx="4111">
                  <c:v>0.865866498210149</c:v>
                </c:pt>
                <c:pt idx="4112">
                  <c:v>0.866077068856601</c:v>
                </c:pt>
                <c:pt idx="4113">
                  <c:v>0.866287639503053</c:v>
                </c:pt>
                <c:pt idx="4114">
                  <c:v>0.866498210149505</c:v>
                </c:pt>
                <c:pt idx="4115">
                  <c:v>0.866708780795957</c:v>
                </c:pt>
                <c:pt idx="4116">
                  <c:v>0.866919351442409</c:v>
                </c:pt>
                <c:pt idx="4117">
                  <c:v>0.867129922088861</c:v>
                </c:pt>
                <c:pt idx="4118">
                  <c:v>0.867340492735313</c:v>
                </c:pt>
                <c:pt idx="4119">
                  <c:v>0.867551063381765</c:v>
                </c:pt>
                <c:pt idx="4120">
                  <c:v>0.867761634028216</c:v>
                </c:pt>
                <c:pt idx="4121">
                  <c:v>0.867972204674668</c:v>
                </c:pt>
                <c:pt idx="4122">
                  <c:v>0.86818277532112</c:v>
                </c:pt>
                <c:pt idx="4123">
                  <c:v>0.868393345967572</c:v>
                </c:pt>
                <c:pt idx="4124">
                  <c:v>0.868603916614024</c:v>
                </c:pt>
                <c:pt idx="4125">
                  <c:v>0.868814487260476</c:v>
                </c:pt>
                <c:pt idx="4126">
                  <c:v>0.869025057906928</c:v>
                </c:pt>
                <c:pt idx="4127">
                  <c:v>0.86923562855338</c:v>
                </c:pt>
                <c:pt idx="4128">
                  <c:v>0.869446199199832</c:v>
                </c:pt>
                <c:pt idx="4129">
                  <c:v>0.869656769846283</c:v>
                </c:pt>
                <c:pt idx="4130">
                  <c:v>0.869867340492735</c:v>
                </c:pt>
                <c:pt idx="4131">
                  <c:v>0.870077911139187</c:v>
                </c:pt>
                <c:pt idx="4132">
                  <c:v>0.870288481785639</c:v>
                </c:pt>
                <c:pt idx="4133">
                  <c:v>0.870499052432091</c:v>
                </c:pt>
                <c:pt idx="4134">
                  <c:v>0.870709623078543</c:v>
                </c:pt>
                <c:pt idx="4135">
                  <c:v>0.870920193724995</c:v>
                </c:pt>
                <c:pt idx="4136">
                  <c:v>0.871130764371447</c:v>
                </c:pt>
                <c:pt idx="4137">
                  <c:v>0.871341335017898</c:v>
                </c:pt>
                <c:pt idx="4138">
                  <c:v>0.87155190566435</c:v>
                </c:pt>
                <c:pt idx="4139">
                  <c:v>0.871762476310802</c:v>
                </c:pt>
                <c:pt idx="4140">
                  <c:v>0.871973046957254</c:v>
                </c:pt>
                <c:pt idx="4141">
                  <c:v>0.872183617603706</c:v>
                </c:pt>
                <c:pt idx="4142">
                  <c:v>0.872394188250158</c:v>
                </c:pt>
                <c:pt idx="4143">
                  <c:v>0.87260475889661</c:v>
                </c:pt>
                <c:pt idx="4144">
                  <c:v>0.872815329543062</c:v>
                </c:pt>
                <c:pt idx="4145">
                  <c:v>0.873025900189513</c:v>
                </c:pt>
                <c:pt idx="4146">
                  <c:v>0.873236470835965</c:v>
                </c:pt>
                <c:pt idx="4147">
                  <c:v>0.873447041482417</c:v>
                </c:pt>
                <c:pt idx="4148">
                  <c:v>0.873657612128869</c:v>
                </c:pt>
                <c:pt idx="4149">
                  <c:v>0.873868182775321</c:v>
                </c:pt>
                <c:pt idx="4150">
                  <c:v>0.874078753421773</c:v>
                </c:pt>
                <c:pt idx="4151">
                  <c:v>0.874289324068225</c:v>
                </c:pt>
                <c:pt idx="4152">
                  <c:v>0.874499894714677</c:v>
                </c:pt>
                <c:pt idx="4153">
                  <c:v>0.874710465361129</c:v>
                </c:pt>
                <c:pt idx="4154">
                  <c:v>0.87492103600758</c:v>
                </c:pt>
                <c:pt idx="4155">
                  <c:v>0.875131606654032</c:v>
                </c:pt>
                <c:pt idx="4156">
                  <c:v>0.875342177300484</c:v>
                </c:pt>
                <c:pt idx="4157">
                  <c:v>0.875552747946936</c:v>
                </c:pt>
                <c:pt idx="4158">
                  <c:v>0.875763318593388</c:v>
                </c:pt>
                <c:pt idx="4159">
                  <c:v>0.87597388923984</c:v>
                </c:pt>
                <c:pt idx="4160">
                  <c:v>0.876184459886292</c:v>
                </c:pt>
                <c:pt idx="4161">
                  <c:v>0.876395030532744</c:v>
                </c:pt>
                <c:pt idx="4162">
                  <c:v>0.876605601179196</c:v>
                </c:pt>
                <c:pt idx="4163">
                  <c:v>0.876816171825647</c:v>
                </c:pt>
                <c:pt idx="4164">
                  <c:v>0.877026742472099</c:v>
                </c:pt>
                <c:pt idx="4165">
                  <c:v>0.877237313118551</c:v>
                </c:pt>
                <c:pt idx="4166">
                  <c:v>0.877447883765003</c:v>
                </c:pt>
                <c:pt idx="4167">
                  <c:v>0.877658454411455</c:v>
                </c:pt>
                <c:pt idx="4168">
                  <c:v>0.877869025057907</c:v>
                </c:pt>
                <c:pt idx="4169">
                  <c:v>0.878079595704359</c:v>
                </c:pt>
                <c:pt idx="4170">
                  <c:v>0.878290166350811</c:v>
                </c:pt>
                <c:pt idx="4171">
                  <c:v>0.878500736997263</c:v>
                </c:pt>
                <c:pt idx="4172">
                  <c:v>0.878711307643714</c:v>
                </c:pt>
                <c:pt idx="4173">
                  <c:v>0.878921878290166</c:v>
                </c:pt>
                <c:pt idx="4174">
                  <c:v>0.879132448936618</c:v>
                </c:pt>
                <c:pt idx="4175">
                  <c:v>0.87934301958307</c:v>
                </c:pt>
                <c:pt idx="4176">
                  <c:v>0.879553590229522</c:v>
                </c:pt>
                <c:pt idx="4177">
                  <c:v>0.879764160875974</c:v>
                </c:pt>
                <c:pt idx="4178">
                  <c:v>0.879974731522426</c:v>
                </c:pt>
                <c:pt idx="4179">
                  <c:v>0.880185302168878</c:v>
                </c:pt>
                <c:pt idx="4180">
                  <c:v>0.880395872815329</c:v>
                </c:pt>
                <c:pt idx="4181">
                  <c:v>0.880606443461781</c:v>
                </c:pt>
                <c:pt idx="4182">
                  <c:v>0.880817014108233</c:v>
                </c:pt>
                <c:pt idx="4183">
                  <c:v>0.881027584754685</c:v>
                </c:pt>
                <c:pt idx="4184">
                  <c:v>0.881238155401137</c:v>
                </c:pt>
                <c:pt idx="4185">
                  <c:v>0.881448726047589</c:v>
                </c:pt>
                <c:pt idx="4186">
                  <c:v>0.881659296694041</c:v>
                </c:pt>
                <c:pt idx="4187">
                  <c:v>0.881869867340493</c:v>
                </c:pt>
                <c:pt idx="4188">
                  <c:v>0.882080437986945</c:v>
                </c:pt>
                <c:pt idx="4189">
                  <c:v>0.882291008633396</c:v>
                </c:pt>
                <c:pt idx="4190">
                  <c:v>0.882501579279848</c:v>
                </c:pt>
                <c:pt idx="4191">
                  <c:v>0.8827121499263</c:v>
                </c:pt>
                <c:pt idx="4192">
                  <c:v>0.882922720572752</c:v>
                </c:pt>
                <c:pt idx="4193">
                  <c:v>0.883133291219204</c:v>
                </c:pt>
                <c:pt idx="4194">
                  <c:v>0.883343861865656</c:v>
                </c:pt>
                <c:pt idx="4195">
                  <c:v>0.883554432512108</c:v>
                </c:pt>
                <c:pt idx="4196">
                  <c:v>0.88376500315856</c:v>
                </c:pt>
                <c:pt idx="4197">
                  <c:v>0.883975573805012</c:v>
                </c:pt>
                <c:pt idx="4198">
                  <c:v>0.884186144451463</c:v>
                </c:pt>
                <c:pt idx="4199">
                  <c:v>0.884396715097915</c:v>
                </c:pt>
                <c:pt idx="4200">
                  <c:v>0.884607285744367</c:v>
                </c:pt>
                <c:pt idx="4201">
                  <c:v>0.884817856390819</c:v>
                </c:pt>
                <c:pt idx="4202">
                  <c:v>0.885028427037271</c:v>
                </c:pt>
                <c:pt idx="4203">
                  <c:v>0.885238997683723</c:v>
                </c:pt>
                <c:pt idx="4204">
                  <c:v>0.885449568330175</c:v>
                </c:pt>
                <c:pt idx="4205">
                  <c:v>0.885660138976627</c:v>
                </c:pt>
                <c:pt idx="4206">
                  <c:v>0.885870709623079</c:v>
                </c:pt>
                <c:pt idx="4207">
                  <c:v>0.88608128026953</c:v>
                </c:pt>
                <c:pt idx="4208">
                  <c:v>0.886291850915982</c:v>
                </c:pt>
                <c:pt idx="4209">
                  <c:v>0.886502421562434</c:v>
                </c:pt>
                <c:pt idx="4210">
                  <c:v>0.886712992208886</c:v>
                </c:pt>
                <c:pt idx="4211">
                  <c:v>0.886923562855338</c:v>
                </c:pt>
                <c:pt idx="4212">
                  <c:v>0.88713413350179</c:v>
                </c:pt>
                <c:pt idx="4213">
                  <c:v>0.887344704148242</c:v>
                </c:pt>
                <c:pt idx="4214">
                  <c:v>0.887555274794694</c:v>
                </c:pt>
                <c:pt idx="4215">
                  <c:v>0.887765845441145</c:v>
                </c:pt>
                <c:pt idx="4216">
                  <c:v>0.887976416087597</c:v>
                </c:pt>
                <c:pt idx="4217">
                  <c:v>0.888186986734049</c:v>
                </c:pt>
                <c:pt idx="4218">
                  <c:v>0.888397557380501</c:v>
                </c:pt>
                <c:pt idx="4219">
                  <c:v>0.888608128026953</c:v>
                </c:pt>
                <c:pt idx="4220">
                  <c:v>0.888818698673405</c:v>
                </c:pt>
                <c:pt idx="4221">
                  <c:v>0.889029269319857</c:v>
                </c:pt>
                <c:pt idx="4222">
                  <c:v>0.889239839966309</c:v>
                </c:pt>
                <c:pt idx="4223">
                  <c:v>0.88945041061276</c:v>
                </c:pt>
                <c:pt idx="4224">
                  <c:v>0.889660981259212</c:v>
                </c:pt>
                <c:pt idx="4225">
                  <c:v>0.889871551905664</c:v>
                </c:pt>
                <c:pt idx="4226">
                  <c:v>0.890082122552116</c:v>
                </c:pt>
                <c:pt idx="4227">
                  <c:v>0.890292693198568</c:v>
                </c:pt>
                <c:pt idx="4228">
                  <c:v>0.89050326384502</c:v>
                </c:pt>
                <c:pt idx="4229">
                  <c:v>0.890713834491472</c:v>
                </c:pt>
                <c:pt idx="4230">
                  <c:v>0.890924405137924</c:v>
                </c:pt>
                <c:pt idx="4231">
                  <c:v>0.891134975784376</c:v>
                </c:pt>
                <c:pt idx="4232">
                  <c:v>0.891345546430827</c:v>
                </c:pt>
                <c:pt idx="4233">
                  <c:v>0.891556117077279</c:v>
                </c:pt>
                <c:pt idx="4234">
                  <c:v>0.891766687723731</c:v>
                </c:pt>
                <c:pt idx="4235">
                  <c:v>0.891977258370183</c:v>
                </c:pt>
                <c:pt idx="4236">
                  <c:v>0.892187829016635</c:v>
                </c:pt>
                <c:pt idx="4237">
                  <c:v>0.892398399663087</c:v>
                </c:pt>
                <c:pt idx="4238">
                  <c:v>0.892608970309539</c:v>
                </c:pt>
                <c:pt idx="4239">
                  <c:v>0.892819540955991</c:v>
                </c:pt>
                <c:pt idx="4240">
                  <c:v>0.893030111602443</c:v>
                </c:pt>
                <c:pt idx="4241">
                  <c:v>0.893240682248894</c:v>
                </c:pt>
                <c:pt idx="4242">
                  <c:v>0.893451252895346</c:v>
                </c:pt>
                <c:pt idx="4243">
                  <c:v>0.893661823541798</c:v>
                </c:pt>
                <c:pt idx="4244">
                  <c:v>0.89387239418825</c:v>
                </c:pt>
                <c:pt idx="4245">
                  <c:v>0.894082964834702</c:v>
                </c:pt>
                <c:pt idx="4246">
                  <c:v>0.894293535481154</c:v>
                </c:pt>
                <c:pt idx="4247">
                  <c:v>0.894504106127606</c:v>
                </c:pt>
                <c:pt idx="4248">
                  <c:v>0.894714676774058</c:v>
                </c:pt>
                <c:pt idx="4249">
                  <c:v>0.89492524742051</c:v>
                </c:pt>
                <c:pt idx="4250">
                  <c:v>0.895135818066961</c:v>
                </c:pt>
                <c:pt idx="4251">
                  <c:v>0.895346388713413</c:v>
                </c:pt>
                <c:pt idx="4252">
                  <c:v>0.895556959359865</c:v>
                </c:pt>
                <c:pt idx="4253">
                  <c:v>0.895767530006317</c:v>
                </c:pt>
                <c:pt idx="4254">
                  <c:v>0.895978100652769</c:v>
                </c:pt>
                <c:pt idx="4255">
                  <c:v>0.896188671299221</c:v>
                </c:pt>
                <c:pt idx="4256">
                  <c:v>0.896399241945673</c:v>
                </c:pt>
                <c:pt idx="4257">
                  <c:v>0.896609812592125</c:v>
                </c:pt>
                <c:pt idx="4258">
                  <c:v>0.896820383238576</c:v>
                </c:pt>
                <c:pt idx="4259">
                  <c:v>0.897030953885028</c:v>
                </c:pt>
                <c:pt idx="4260">
                  <c:v>0.89724152453148</c:v>
                </c:pt>
                <c:pt idx="4261">
                  <c:v>0.897452095177932</c:v>
                </c:pt>
                <c:pt idx="4262">
                  <c:v>0.897662665824384</c:v>
                </c:pt>
                <c:pt idx="4263">
                  <c:v>0.897873236470836</c:v>
                </c:pt>
                <c:pt idx="4264">
                  <c:v>0.898083807117288</c:v>
                </c:pt>
                <c:pt idx="4265">
                  <c:v>0.89829437776374</c:v>
                </c:pt>
                <c:pt idx="4266">
                  <c:v>0.898504948410192</c:v>
                </c:pt>
                <c:pt idx="4267">
                  <c:v>0.898715519056643</c:v>
                </c:pt>
                <c:pt idx="4268">
                  <c:v>0.898926089703095</c:v>
                </c:pt>
                <c:pt idx="4269">
                  <c:v>0.899136660349547</c:v>
                </c:pt>
                <c:pt idx="4270">
                  <c:v>0.899347230995999</c:v>
                </c:pt>
                <c:pt idx="4271">
                  <c:v>0.899557801642451</c:v>
                </c:pt>
                <c:pt idx="4272">
                  <c:v>0.899768372288903</c:v>
                </c:pt>
                <c:pt idx="4273">
                  <c:v>0.899978942935355</c:v>
                </c:pt>
                <c:pt idx="4274">
                  <c:v>0.900189513581807</c:v>
                </c:pt>
                <c:pt idx="4275">
                  <c:v>0.900400084228259</c:v>
                </c:pt>
                <c:pt idx="4276">
                  <c:v>0.90061065487471</c:v>
                </c:pt>
                <c:pt idx="4277">
                  <c:v>0.900821225521162</c:v>
                </c:pt>
                <c:pt idx="4278">
                  <c:v>0.901031796167614</c:v>
                </c:pt>
                <c:pt idx="4279">
                  <c:v>0.901242366814066</c:v>
                </c:pt>
                <c:pt idx="4280">
                  <c:v>0.901452937460518</c:v>
                </c:pt>
                <c:pt idx="4281">
                  <c:v>0.90166350810697</c:v>
                </c:pt>
                <c:pt idx="4282">
                  <c:v>0.901874078753422</c:v>
                </c:pt>
                <c:pt idx="4283">
                  <c:v>0.902084649399874</c:v>
                </c:pt>
                <c:pt idx="4284">
                  <c:v>0.902295220046326</c:v>
                </c:pt>
                <c:pt idx="4285">
                  <c:v>0.902505790692777</c:v>
                </c:pt>
                <c:pt idx="4286">
                  <c:v>0.902716361339229</c:v>
                </c:pt>
                <c:pt idx="4287">
                  <c:v>0.902926931985681</c:v>
                </c:pt>
                <c:pt idx="4288">
                  <c:v>0.903137502632133</c:v>
                </c:pt>
                <c:pt idx="4289">
                  <c:v>0.903348073278585</c:v>
                </c:pt>
                <c:pt idx="4290">
                  <c:v>0.903558643925037</c:v>
                </c:pt>
                <c:pt idx="4291">
                  <c:v>0.903769214571489</c:v>
                </c:pt>
                <c:pt idx="4292">
                  <c:v>0.903979785217941</c:v>
                </c:pt>
                <c:pt idx="4293">
                  <c:v>0.904190355864393</c:v>
                </c:pt>
                <c:pt idx="4294">
                  <c:v>0.904400926510844</c:v>
                </c:pt>
                <c:pt idx="4295">
                  <c:v>0.904611497157296</c:v>
                </c:pt>
                <c:pt idx="4296">
                  <c:v>0.904822067803748</c:v>
                </c:pt>
                <c:pt idx="4297">
                  <c:v>0.9050326384502</c:v>
                </c:pt>
                <c:pt idx="4298">
                  <c:v>0.905243209096652</c:v>
                </c:pt>
                <c:pt idx="4299">
                  <c:v>0.905453779743104</c:v>
                </c:pt>
                <c:pt idx="4300">
                  <c:v>0.905664350389556</c:v>
                </c:pt>
                <c:pt idx="4301">
                  <c:v>0.905874921036008</c:v>
                </c:pt>
                <c:pt idx="4302">
                  <c:v>0.906085491682459</c:v>
                </c:pt>
                <c:pt idx="4303">
                  <c:v>0.906296062328911</c:v>
                </c:pt>
                <c:pt idx="4304">
                  <c:v>0.906506632975363</c:v>
                </c:pt>
                <c:pt idx="4305">
                  <c:v>0.906717203621815</c:v>
                </c:pt>
                <c:pt idx="4306">
                  <c:v>0.906927774268267</c:v>
                </c:pt>
                <c:pt idx="4307">
                  <c:v>0.907138344914719</c:v>
                </c:pt>
                <c:pt idx="4308">
                  <c:v>0.907348915561171</c:v>
                </c:pt>
                <c:pt idx="4309">
                  <c:v>0.907559486207623</c:v>
                </c:pt>
                <c:pt idx="4310">
                  <c:v>0.907770056854075</c:v>
                </c:pt>
                <c:pt idx="4311">
                  <c:v>0.907980627500526</c:v>
                </c:pt>
                <c:pt idx="4312">
                  <c:v>0.908191198146978</c:v>
                </c:pt>
                <c:pt idx="4313">
                  <c:v>0.90840176879343</c:v>
                </c:pt>
                <c:pt idx="4314">
                  <c:v>0.908612339439882</c:v>
                </c:pt>
                <c:pt idx="4315">
                  <c:v>0.908822910086334</c:v>
                </c:pt>
                <c:pt idx="4316">
                  <c:v>0.909033480732786</c:v>
                </c:pt>
                <c:pt idx="4317">
                  <c:v>0.909244051379238</c:v>
                </c:pt>
                <c:pt idx="4318">
                  <c:v>0.90945462202569</c:v>
                </c:pt>
                <c:pt idx="4319">
                  <c:v>0.909665192672141</c:v>
                </c:pt>
                <c:pt idx="4320">
                  <c:v>0.909875763318593</c:v>
                </c:pt>
                <c:pt idx="4321">
                  <c:v>0.910086333965045</c:v>
                </c:pt>
                <c:pt idx="4322">
                  <c:v>0.910296904611497</c:v>
                </c:pt>
                <c:pt idx="4323">
                  <c:v>0.910507475257949</c:v>
                </c:pt>
                <c:pt idx="4324">
                  <c:v>0.910718045904401</c:v>
                </c:pt>
                <c:pt idx="4325">
                  <c:v>0.910928616550853</c:v>
                </c:pt>
                <c:pt idx="4326">
                  <c:v>0.911139187197305</c:v>
                </c:pt>
                <c:pt idx="4327">
                  <c:v>0.911349757843757</c:v>
                </c:pt>
                <c:pt idx="4328">
                  <c:v>0.911560328490208</c:v>
                </c:pt>
                <c:pt idx="4329">
                  <c:v>0.91177089913666</c:v>
                </c:pt>
                <c:pt idx="4330">
                  <c:v>0.911981469783112</c:v>
                </c:pt>
                <c:pt idx="4331">
                  <c:v>0.912192040429564</c:v>
                </c:pt>
                <c:pt idx="4332">
                  <c:v>0.912402611076016</c:v>
                </c:pt>
                <c:pt idx="4333">
                  <c:v>0.912613181722468</c:v>
                </c:pt>
                <c:pt idx="4334">
                  <c:v>0.91282375236892</c:v>
                </c:pt>
                <c:pt idx="4335">
                  <c:v>0.913034323015372</c:v>
                </c:pt>
                <c:pt idx="4336">
                  <c:v>0.913244893661823</c:v>
                </c:pt>
                <c:pt idx="4337">
                  <c:v>0.913455464308275</c:v>
                </c:pt>
                <c:pt idx="4338">
                  <c:v>0.913666034954727</c:v>
                </c:pt>
                <c:pt idx="4339">
                  <c:v>0.913876605601179</c:v>
                </c:pt>
                <c:pt idx="4340">
                  <c:v>0.914087176247631</c:v>
                </c:pt>
                <c:pt idx="4341">
                  <c:v>0.914297746894083</c:v>
                </c:pt>
                <c:pt idx="4342">
                  <c:v>0.914508317540535</c:v>
                </c:pt>
                <c:pt idx="4343">
                  <c:v>0.914718888186987</c:v>
                </c:pt>
                <c:pt idx="4344">
                  <c:v>0.914929458833439</c:v>
                </c:pt>
                <c:pt idx="4345">
                  <c:v>0.91514002947989</c:v>
                </c:pt>
                <c:pt idx="4346">
                  <c:v>0.915350600126342</c:v>
                </c:pt>
                <c:pt idx="4347">
                  <c:v>0.915561170772794</c:v>
                </c:pt>
                <c:pt idx="4348">
                  <c:v>0.915771741419246</c:v>
                </c:pt>
                <c:pt idx="4349">
                  <c:v>0.915982312065698</c:v>
                </c:pt>
                <c:pt idx="4350">
                  <c:v>0.91619288271215</c:v>
                </c:pt>
                <c:pt idx="4351">
                  <c:v>0.916403453358602</c:v>
                </c:pt>
                <c:pt idx="4352">
                  <c:v>0.916614024005054</c:v>
                </c:pt>
                <c:pt idx="4353">
                  <c:v>0.916824594651506</c:v>
                </c:pt>
                <c:pt idx="4354">
                  <c:v>0.917035165297957</c:v>
                </c:pt>
                <c:pt idx="4355">
                  <c:v>0.917245735944409</c:v>
                </c:pt>
                <c:pt idx="4356">
                  <c:v>0.917456306590861</c:v>
                </c:pt>
                <c:pt idx="4357">
                  <c:v>0.917666877237313</c:v>
                </c:pt>
                <c:pt idx="4358">
                  <c:v>0.917877447883765</c:v>
                </c:pt>
                <c:pt idx="4359">
                  <c:v>0.918088018530217</c:v>
                </c:pt>
                <c:pt idx="4360">
                  <c:v>0.918298589176669</c:v>
                </c:pt>
                <c:pt idx="4361">
                  <c:v>0.918509159823121</c:v>
                </c:pt>
                <c:pt idx="4362">
                  <c:v>0.918719730469573</c:v>
                </c:pt>
                <c:pt idx="4363">
                  <c:v>0.918930301116024</c:v>
                </c:pt>
                <c:pt idx="4364">
                  <c:v>0.919140871762476</c:v>
                </c:pt>
                <c:pt idx="4365">
                  <c:v>0.919351442408928</c:v>
                </c:pt>
                <c:pt idx="4366">
                  <c:v>0.91956201305538</c:v>
                </c:pt>
                <c:pt idx="4367">
                  <c:v>0.919772583701832</c:v>
                </c:pt>
                <c:pt idx="4368">
                  <c:v>0.919983154348284</c:v>
                </c:pt>
                <c:pt idx="4369">
                  <c:v>0.920193724994736</c:v>
                </c:pt>
                <c:pt idx="4370">
                  <c:v>0.920404295641188</c:v>
                </c:pt>
                <c:pt idx="4371">
                  <c:v>0.92061486628764</c:v>
                </c:pt>
                <c:pt idx="4372">
                  <c:v>0.920825436934091</c:v>
                </c:pt>
                <c:pt idx="4373">
                  <c:v>0.921036007580543</c:v>
                </c:pt>
                <c:pt idx="4374">
                  <c:v>0.921246578226995</c:v>
                </c:pt>
                <c:pt idx="4375">
                  <c:v>0.921457148873447</c:v>
                </c:pt>
                <c:pt idx="4376">
                  <c:v>0.921667719519899</c:v>
                </c:pt>
                <c:pt idx="4377">
                  <c:v>0.921878290166351</c:v>
                </c:pt>
                <c:pt idx="4378">
                  <c:v>0.922088860812803</c:v>
                </c:pt>
                <c:pt idx="4379">
                  <c:v>0.922299431459254</c:v>
                </c:pt>
                <c:pt idx="4380">
                  <c:v>0.922510002105706</c:v>
                </c:pt>
                <c:pt idx="4381">
                  <c:v>0.922720572752158</c:v>
                </c:pt>
                <c:pt idx="4382">
                  <c:v>0.92293114339861</c:v>
                </c:pt>
                <c:pt idx="4383">
                  <c:v>0.923141714045062</c:v>
                </c:pt>
                <c:pt idx="4384">
                  <c:v>0.923352284691514</c:v>
                </c:pt>
                <c:pt idx="4385">
                  <c:v>0.923562855337966</c:v>
                </c:pt>
                <c:pt idx="4386">
                  <c:v>0.923773425984418</c:v>
                </c:pt>
                <c:pt idx="4387">
                  <c:v>0.92398399663087</c:v>
                </c:pt>
                <c:pt idx="4388">
                  <c:v>0.924194567277321</c:v>
                </c:pt>
                <c:pt idx="4389">
                  <c:v>0.924405137923773</c:v>
                </c:pt>
                <c:pt idx="4390">
                  <c:v>0.924615708570225</c:v>
                </c:pt>
                <c:pt idx="4391">
                  <c:v>0.924826279216677</c:v>
                </c:pt>
                <c:pt idx="4392">
                  <c:v>0.925036849863129</c:v>
                </c:pt>
                <c:pt idx="4393">
                  <c:v>0.925247420509581</c:v>
                </c:pt>
                <c:pt idx="4394">
                  <c:v>0.925457991156033</c:v>
                </c:pt>
                <c:pt idx="4395">
                  <c:v>0.925668561802485</c:v>
                </c:pt>
                <c:pt idx="4396">
                  <c:v>0.925879132448937</c:v>
                </c:pt>
                <c:pt idx="4397">
                  <c:v>0.926089703095388</c:v>
                </c:pt>
                <c:pt idx="4398">
                  <c:v>0.92630027374184</c:v>
                </c:pt>
                <c:pt idx="4399">
                  <c:v>0.926510844388292</c:v>
                </c:pt>
                <c:pt idx="4400">
                  <c:v>0.926721415034744</c:v>
                </c:pt>
                <c:pt idx="4401">
                  <c:v>0.926931985681196</c:v>
                </c:pt>
                <c:pt idx="4402">
                  <c:v>0.927142556327648</c:v>
                </c:pt>
                <c:pt idx="4403">
                  <c:v>0.9273531269741</c:v>
                </c:pt>
                <c:pt idx="4404">
                  <c:v>0.927563697620552</c:v>
                </c:pt>
                <c:pt idx="4405">
                  <c:v>0.927774268267004</c:v>
                </c:pt>
                <c:pt idx="4406">
                  <c:v>0.927984838913455</c:v>
                </c:pt>
                <c:pt idx="4407">
                  <c:v>0.928195409559907</c:v>
                </c:pt>
                <c:pt idx="4408">
                  <c:v>0.928405980206359</c:v>
                </c:pt>
                <c:pt idx="4409">
                  <c:v>0.928616550852811</c:v>
                </c:pt>
                <c:pt idx="4410">
                  <c:v>0.928827121499263</c:v>
                </c:pt>
                <c:pt idx="4411">
                  <c:v>0.929037692145715</c:v>
                </c:pt>
                <c:pt idx="4412">
                  <c:v>0.929248262792167</c:v>
                </c:pt>
                <c:pt idx="4413">
                  <c:v>0.929458833438619</c:v>
                </c:pt>
                <c:pt idx="4414">
                  <c:v>0.929669404085071</c:v>
                </c:pt>
                <c:pt idx="4415">
                  <c:v>0.929879974731522</c:v>
                </c:pt>
                <c:pt idx="4416">
                  <c:v>0.930090545377974</c:v>
                </c:pt>
                <c:pt idx="4417">
                  <c:v>0.930301116024426</c:v>
                </c:pt>
                <c:pt idx="4418">
                  <c:v>0.930511686670878</c:v>
                </c:pt>
                <c:pt idx="4419">
                  <c:v>0.93072225731733</c:v>
                </c:pt>
                <c:pt idx="4420">
                  <c:v>0.930932827963782</c:v>
                </c:pt>
                <c:pt idx="4421">
                  <c:v>0.931143398610234</c:v>
                </c:pt>
                <c:pt idx="4422">
                  <c:v>0.931353969256686</c:v>
                </c:pt>
                <c:pt idx="4423">
                  <c:v>0.931564539903137</c:v>
                </c:pt>
                <c:pt idx="4424">
                  <c:v>0.931775110549589</c:v>
                </c:pt>
                <c:pt idx="4425">
                  <c:v>0.931985681196041</c:v>
                </c:pt>
                <c:pt idx="4426">
                  <c:v>0.932196251842493</c:v>
                </c:pt>
                <c:pt idx="4427">
                  <c:v>0.932406822488945</c:v>
                </c:pt>
                <c:pt idx="4428">
                  <c:v>0.932617393135397</c:v>
                </c:pt>
                <c:pt idx="4429">
                  <c:v>0.932827963781849</c:v>
                </c:pt>
                <c:pt idx="4430">
                  <c:v>0.933038534428301</c:v>
                </c:pt>
                <c:pt idx="4431">
                  <c:v>0.933249105074753</c:v>
                </c:pt>
                <c:pt idx="4432">
                  <c:v>0.933459675721204</c:v>
                </c:pt>
                <c:pt idx="4433">
                  <c:v>0.933670246367656</c:v>
                </c:pt>
                <c:pt idx="4434">
                  <c:v>0.933880817014108</c:v>
                </c:pt>
                <c:pt idx="4435">
                  <c:v>0.93409138766056</c:v>
                </c:pt>
                <c:pt idx="4436">
                  <c:v>0.934301958307012</c:v>
                </c:pt>
                <c:pt idx="4437">
                  <c:v>0.934512528953464</c:v>
                </c:pt>
                <c:pt idx="4438">
                  <c:v>0.934723099599916</c:v>
                </c:pt>
                <c:pt idx="4439">
                  <c:v>0.934933670246368</c:v>
                </c:pt>
                <c:pt idx="4440">
                  <c:v>0.93514424089282</c:v>
                </c:pt>
                <c:pt idx="4441">
                  <c:v>0.935354811539271</c:v>
                </c:pt>
                <c:pt idx="4442">
                  <c:v>0.935565382185723</c:v>
                </c:pt>
                <c:pt idx="4443">
                  <c:v>0.935775952832175</c:v>
                </c:pt>
                <c:pt idx="4444">
                  <c:v>0.935986523478627</c:v>
                </c:pt>
                <c:pt idx="4445">
                  <c:v>0.936197094125079</c:v>
                </c:pt>
                <c:pt idx="4446">
                  <c:v>0.936407664771531</c:v>
                </c:pt>
                <c:pt idx="4447">
                  <c:v>0.936618235417983</c:v>
                </c:pt>
                <c:pt idx="4448">
                  <c:v>0.936828806064435</c:v>
                </c:pt>
                <c:pt idx="4449">
                  <c:v>0.937039376710887</c:v>
                </c:pt>
                <c:pt idx="4450">
                  <c:v>0.937249947357338</c:v>
                </c:pt>
                <c:pt idx="4451">
                  <c:v>0.93746051800379</c:v>
                </c:pt>
                <c:pt idx="4452">
                  <c:v>0.937671088650242</c:v>
                </c:pt>
                <c:pt idx="4453">
                  <c:v>0.937881659296694</c:v>
                </c:pt>
                <c:pt idx="4454">
                  <c:v>0.938092229943146</c:v>
                </c:pt>
                <c:pt idx="4455">
                  <c:v>0.938302800589598</c:v>
                </c:pt>
                <c:pt idx="4456">
                  <c:v>0.93851337123605</c:v>
                </c:pt>
                <c:pt idx="4457">
                  <c:v>0.938723941882502</c:v>
                </c:pt>
                <c:pt idx="4458">
                  <c:v>0.938934512528953</c:v>
                </c:pt>
                <c:pt idx="4459">
                  <c:v>0.939145083175405</c:v>
                </c:pt>
                <c:pt idx="4460">
                  <c:v>0.939355653821857</c:v>
                </c:pt>
                <c:pt idx="4461">
                  <c:v>0.939566224468309</c:v>
                </c:pt>
                <c:pt idx="4462">
                  <c:v>0.939776795114761</c:v>
                </c:pt>
                <c:pt idx="4463">
                  <c:v>0.939987365761213</c:v>
                </c:pt>
                <c:pt idx="4464">
                  <c:v>0.940197936407665</c:v>
                </c:pt>
                <c:pt idx="4465">
                  <c:v>0.940408507054117</c:v>
                </c:pt>
                <c:pt idx="4466">
                  <c:v>0.940619077700568</c:v>
                </c:pt>
                <c:pt idx="4467">
                  <c:v>0.94082964834702</c:v>
                </c:pt>
                <c:pt idx="4468">
                  <c:v>0.941040218993472</c:v>
                </c:pt>
                <c:pt idx="4469">
                  <c:v>0.941250789639924</c:v>
                </c:pt>
                <c:pt idx="4470">
                  <c:v>0.941461360286376</c:v>
                </c:pt>
                <c:pt idx="4471">
                  <c:v>0.941671930932828</c:v>
                </c:pt>
                <c:pt idx="4472">
                  <c:v>0.94188250157928</c:v>
                </c:pt>
                <c:pt idx="4473">
                  <c:v>0.942093072225732</c:v>
                </c:pt>
                <c:pt idx="4474">
                  <c:v>0.942303642872184</c:v>
                </c:pt>
                <c:pt idx="4475">
                  <c:v>0.942514213518635</c:v>
                </c:pt>
                <c:pt idx="4476">
                  <c:v>0.942724784165087</c:v>
                </c:pt>
                <c:pt idx="4477">
                  <c:v>0.942935354811539</c:v>
                </c:pt>
                <c:pt idx="4478">
                  <c:v>0.943145925457991</c:v>
                </c:pt>
                <c:pt idx="4479">
                  <c:v>0.943356496104443</c:v>
                </c:pt>
                <c:pt idx="4480">
                  <c:v>0.943567066750895</c:v>
                </c:pt>
                <c:pt idx="4481">
                  <c:v>0.943777637397347</c:v>
                </c:pt>
                <c:pt idx="4482">
                  <c:v>0.943988208043799</c:v>
                </c:pt>
                <c:pt idx="4483">
                  <c:v>0.944198778690251</c:v>
                </c:pt>
                <c:pt idx="4484">
                  <c:v>0.944409349336702</c:v>
                </c:pt>
                <c:pt idx="4485">
                  <c:v>0.944619919983154</c:v>
                </c:pt>
                <c:pt idx="4486">
                  <c:v>0.944830490629606</c:v>
                </c:pt>
                <c:pt idx="4487">
                  <c:v>0.945041061276058</c:v>
                </c:pt>
                <c:pt idx="4488">
                  <c:v>0.94525163192251</c:v>
                </c:pt>
                <c:pt idx="4489">
                  <c:v>0.945462202568962</c:v>
                </c:pt>
                <c:pt idx="4490">
                  <c:v>0.945672773215414</c:v>
                </c:pt>
                <c:pt idx="4491">
                  <c:v>0.945883343861866</c:v>
                </c:pt>
                <c:pt idx="4492">
                  <c:v>0.946093914508318</c:v>
                </c:pt>
                <c:pt idx="4493">
                  <c:v>0.946304485154769</c:v>
                </c:pt>
                <c:pt idx="4494">
                  <c:v>0.946515055801221</c:v>
                </c:pt>
                <c:pt idx="4495">
                  <c:v>0.946725626447673</c:v>
                </c:pt>
                <c:pt idx="4496">
                  <c:v>0.946936197094125</c:v>
                </c:pt>
                <c:pt idx="4497">
                  <c:v>0.947146767740577</c:v>
                </c:pt>
                <c:pt idx="4498">
                  <c:v>0.947357338387029</c:v>
                </c:pt>
                <c:pt idx="4499">
                  <c:v>0.947567909033481</c:v>
                </c:pt>
                <c:pt idx="4500">
                  <c:v>0.947778479679933</c:v>
                </c:pt>
                <c:pt idx="4501">
                  <c:v>0.947989050326384</c:v>
                </c:pt>
                <c:pt idx="4502">
                  <c:v>0.948199620972836</c:v>
                </c:pt>
                <c:pt idx="4503">
                  <c:v>0.948410191619288</c:v>
                </c:pt>
                <c:pt idx="4504">
                  <c:v>0.94862076226574</c:v>
                </c:pt>
                <c:pt idx="4505">
                  <c:v>0.948831332912192</c:v>
                </c:pt>
                <c:pt idx="4506">
                  <c:v>0.949041903558644</c:v>
                </c:pt>
                <c:pt idx="4507">
                  <c:v>0.949252474205096</c:v>
                </c:pt>
                <c:pt idx="4508">
                  <c:v>0.949463044851548</c:v>
                </c:pt>
                <c:pt idx="4509">
                  <c:v>0.949673615498</c:v>
                </c:pt>
                <c:pt idx="4510">
                  <c:v>0.949884186144451</c:v>
                </c:pt>
                <c:pt idx="4511">
                  <c:v>0.950094756790903</c:v>
                </c:pt>
                <c:pt idx="4512">
                  <c:v>0.950305327437355</c:v>
                </c:pt>
                <c:pt idx="4513">
                  <c:v>0.950515898083807</c:v>
                </c:pt>
                <c:pt idx="4514">
                  <c:v>0.950726468730259</c:v>
                </c:pt>
                <c:pt idx="4515">
                  <c:v>0.950937039376711</c:v>
                </c:pt>
                <c:pt idx="4516">
                  <c:v>0.951147610023163</c:v>
                </c:pt>
                <c:pt idx="4517">
                  <c:v>0.951358180669615</c:v>
                </c:pt>
                <c:pt idx="4518">
                  <c:v>0.951568751316067</c:v>
                </c:pt>
                <c:pt idx="4519">
                  <c:v>0.951779321962518</c:v>
                </c:pt>
                <c:pt idx="4520">
                  <c:v>0.95198989260897</c:v>
                </c:pt>
                <c:pt idx="4521">
                  <c:v>0.952200463255422</c:v>
                </c:pt>
                <c:pt idx="4522">
                  <c:v>0.952411033901874</c:v>
                </c:pt>
                <c:pt idx="4523">
                  <c:v>0.952621604548326</c:v>
                </c:pt>
                <c:pt idx="4524">
                  <c:v>0.952832175194778</c:v>
                </c:pt>
                <c:pt idx="4525">
                  <c:v>0.95304274584123</c:v>
                </c:pt>
                <c:pt idx="4526">
                  <c:v>0.953253316487682</c:v>
                </c:pt>
                <c:pt idx="4527">
                  <c:v>0.953463887134134</c:v>
                </c:pt>
                <c:pt idx="4528">
                  <c:v>0.953674457780585</c:v>
                </c:pt>
                <c:pt idx="4529">
                  <c:v>0.953885028427037</c:v>
                </c:pt>
                <c:pt idx="4530">
                  <c:v>0.954095599073489</c:v>
                </c:pt>
                <c:pt idx="4531">
                  <c:v>0.954306169719941</c:v>
                </c:pt>
                <c:pt idx="4532">
                  <c:v>0.954516740366393</c:v>
                </c:pt>
                <c:pt idx="4533">
                  <c:v>0.954727311012845</c:v>
                </c:pt>
                <c:pt idx="4534">
                  <c:v>0.954937881659297</c:v>
                </c:pt>
                <c:pt idx="4535">
                  <c:v>0.955148452305749</c:v>
                </c:pt>
                <c:pt idx="4536">
                  <c:v>0.9553590229522</c:v>
                </c:pt>
                <c:pt idx="4537">
                  <c:v>0.955569593598652</c:v>
                </c:pt>
                <c:pt idx="4538">
                  <c:v>0.955780164245104</c:v>
                </c:pt>
                <c:pt idx="4539">
                  <c:v>0.955990734891556</c:v>
                </c:pt>
                <c:pt idx="4540">
                  <c:v>0.956201305538008</c:v>
                </c:pt>
                <c:pt idx="4541">
                  <c:v>0.95641187618446</c:v>
                </c:pt>
                <c:pt idx="4542">
                  <c:v>0.956622446830912</c:v>
                </c:pt>
                <c:pt idx="4543">
                  <c:v>0.956833017477364</c:v>
                </c:pt>
                <c:pt idx="4544">
                  <c:v>0.957043588123815</c:v>
                </c:pt>
                <c:pt idx="4545">
                  <c:v>0.957254158770267</c:v>
                </c:pt>
                <c:pt idx="4546">
                  <c:v>0.957464729416719</c:v>
                </c:pt>
                <c:pt idx="4547">
                  <c:v>0.957675300063171</c:v>
                </c:pt>
                <c:pt idx="4548">
                  <c:v>0.957885870709623</c:v>
                </c:pt>
                <c:pt idx="4549">
                  <c:v>0.958096441356075</c:v>
                </c:pt>
                <c:pt idx="4550">
                  <c:v>0.958307012002527</c:v>
                </c:pt>
                <c:pt idx="4551">
                  <c:v>0.958517582648979</c:v>
                </c:pt>
                <c:pt idx="4552">
                  <c:v>0.958728153295431</c:v>
                </c:pt>
                <c:pt idx="4553">
                  <c:v>0.958938723941882</c:v>
                </c:pt>
                <c:pt idx="4554">
                  <c:v>0.959149294588334</c:v>
                </c:pt>
                <c:pt idx="4555">
                  <c:v>0.959359865234786</c:v>
                </c:pt>
                <c:pt idx="4556">
                  <c:v>0.959570435881238</c:v>
                </c:pt>
                <c:pt idx="4557">
                  <c:v>0.95978100652769</c:v>
                </c:pt>
                <c:pt idx="4558">
                  <c:v>0.959991577174142</c:v>
                </c:pt>
                <c:pt idx="4559">
                  <c:v>0.960202147820594</c:v>
                </c:pt>
                <c:pt idx="4560">
                  <c:v>0.960412718467046</c:v>
                </c:pt>
                <c:pt idx="4561">
                  <c:v>0.960623289113498</c:v>
                </c:pt>
                <c:pt idx="4562">
                  <c:v>0.960833859759949</c:v>
                </c:pt>
                <c:pt idx="4563">
                  <c:v>0.961044430406401</c:v>
                </c:pt>
                <c:pt idx="4564">
                  <c:v>0.961255001052853</c:v>
                </c:pt>
                <c:pt idx="4565">
                  <c:v>0.961465571699305</c:v>
                </c:pt>
                <c:pt idx="4566">
                  <c:v>0.961676142345757</c:v>
                </c:pt>
                <c:pt idx="4567">
                  <c:v>0.961886712992209</c:v>
                </c:pt>
                <c:pt idx="4568">
                  <c:v>0.962097283638661</c:v>
                </c:pt>
                <c:pt idx="4569">
                  <c:v>0.962307854285113</c:v>
                </c:pt>
                <c:pt idx="4570">
                  <c:v>0.962518424931565</c:v>
                </c:pt>
                <c:pt idx="4571">
                  <c:v>0.962728995578016</c:v>
                </c:pt>
                <c:pt idx="4572">
                  <c:v>0.962939566224468</c:v>
                </c:pt>
                <c:pt idx="4573">
                  <c:v>0.96315013687092</c:v>
                </c:pt>
                <c:pt idx="4574">
                  <c:v>0.963360707517372</c:v>
                </c:pt>
                <c:pt idx="4575">
                  <c:v>0.963571278163824</c:v>
                </c:pt>
                <c:pt idx="4576">
                  <c:v>0.963781848810276</c:v>
                </c:pt>
                <c:pt idx="4577">
                  <c:v>0.963992419456728</c:v>
                </c:pt>
                <c:pt idx="4578">
                  <c:v>0.96420299010318</c:v>
                </c:pt>
                <c:pt idx="4579">
                  <c:v>0.964413560749631</c:v>
                </c:pt>
                <c:pt idx="4580">
                  <c:v>0.964624131396083</c:v>
                </c:pt>
                <c:pt idx="4581">
                  <c:v>0.964834702042535</c:v>
                </c:pt>
                <c:pt idx="4582">
                  <c:v>0.965045272688987</c:v>
                </c:pt>
                <c:pt idx="4583">
                  <c:v>0.965255843335439</c:v>
                </c:pt>
                <c:pt idx="4584">
                  <c:v>0.965466413981891</c:v>
                </c:pt>
                <c:pt idx="4585">
                  <c:v>0.965676984628343</c:v>
                </c:pt>
                <c:pt idx="4586">
                  <c:v>0.965887555274795</c:v>
                </c:pt>
                <c:pt idx="4587">
                  <c:v>0.966098125921247</c:v>
                </c:pt>
                <c:pt idx="4588">
                  <c:v>0.966308696567698</c:v>
                </c:pt>
                <c:pt idx="4589">
                  <c:v>0.96651926721415</c:v>
                </c:pt>
                <c:pt idx="4590">
                  <c:v>0.966729837860602</c:v>
                </c:pt>
                <c:pt idx="4591">
                  <c:v>0.966940408507054</c:v>
                </c:pt>
                <c:pt idx="4592">
                  <c:v>0.967150979153506</c:v>
                </c:pt>
                <c:pt idx="4593">
                  <c:v>0.967361549799958</c:v>
                </c:pt>
                <c:pt idx="4594">
                  <c:v>0.96757212044641</c:v>
                </c:pt>
                <c:pt idx="4595">
                  <c:v>0.967782691092862</c:v>
                </c:pt>
                <c:pt idx="4596">
                  <c:v>0.967993261739314</c:v>
                </c:pt>
                <c:pt idx="4597">
                  <c:v>0.968203832385765</c:v>
                </c:pt>
                <c:pt idx="4598">
                  <c:v>0.968414403032217</c:v>
                </c:pt>
                <c:pt idx="4599">
                  <c:v>0.968624973678669</c:v>
                </c:pt>
                <c:pt idx="4600">
                  <c:v>0.968835544325121</c:v>
                </c:pt>
                <c:pt idx="4601">
                  <c:v>0.969046114971573</c:v>
                </c:pt>
                <c:pt idx="4602">
                  <c:v>0.969256685618025</c:v>
                </c:pt>
                <c:pt idx="4603">
                  <c:v>0.969467256264477</c:v>
                </c:pt>
                <c:pt idx="4604">
                  <c:v>0.969677826910929</c:v>
                </c:pt>
                <c:pt idx="4605">
                  <c:v>0.969888397557381</c:v>
                </c:pt>
                <c:pt idx="4606">
                  <c:v>0.970098968203832</c:v>
                </c:pt>
                <c:pt idx="4607">
                  <c:v>0.970309538850284</c:v>
                </c:pt>
                <c:pt idx="4608">
                  <c:v>0.970520109496736</c:v>
                </c:pt>
                <c:pt idx="4609">
                  <c:v>0.970730680143188</c:v>
                </c:pt>
                <c:pt idx="4610">
                  <c:v>0.97094125078964</c:v>
                </c:pt>
                <c:pt idx="4611">
                  <c:v>0.971151821436092</c:v>
                </c:pt>
                <c:pt idx="4612">
                  <c:v>0.971362392082544</c:v>
                </c:pt>
                <c:pt idx="4613">
                  <c:v>0.971572962728996</c:v>
                </c:pt>
                <c:pt idx="4614">
                  <c:v>0.971783533375447</c:v>
                </c:pt>
                <c:pt idx="4615">
                  <c:v>0.971994104021899</c:v>
                </c:pt>
                <c:pt idx="4616">
                  <c:v>0.972204674668351</c:v>
                </c:pt>
                <c:pt idx="4617">
                  <c:v>0.972415245314803</c:v>
                </c:pt>
                <c:pt idx="4618">
                  <c:v>0.972625815961255</c:v>
                </c:pt>
                <c:pt idx="4619">
                  <c:v>0.972836386607707</c:v>
                </c:pt>
                <c:pt idx="4620">
                  <c:v>0.973046957254159</c:v>
                </c:pt>
                <c:pt idx="4621">
                  <c:v>0.973257527900611</c:v>
                </c:pt>
                <c:pt idx="4622">
                  <c:v>0.973468098547062</c:v>
                </c:pt>
                <c:pt idx="4623">
                  <c:v>0.973678669193514</c:v>
                </c:pt>
                <c:pt idx="4624">
                  <c:v>0.973889239839966</c:v>
                </c:pt>
                <c:pt idx="4625">
                  <c:v>0.974099810486418</c:v>
                </c:pt>
                <c:pt idx="4626">
                  <c:v>0.97431038113287</c:v>
                </c:pt>
                <c:pt idx="4627">
                  <c:v>0.974520951779322</c:v>
                </c:pt>
                <c:pt idx="4628">
                  <c:v>0.974731522425774</c:v>
                </c:pt>
                <c:pt idx="4629">
                  <c:v>0.974942093072226</c:v>
                </c:pt>
                <c:pt idx="4630">
                  <c:v>0.975152663718678</c:v>
                </c:pt>
                <c:pt idx="4631">
                  <c:v>0.975363234365129</c:v>
                </c:pt>
                <c:pt idx="4632">
                  <c:v>0.975573805011581</c:v>
                </c:pt>
                <c:pt idx="4633">
                  <c:v>0.975784375658033</c:v>
                </c:pt>
                <c:pt idx="4634">
                  <c:v>0.975994946304485</c:v>
                </c:pt>
                <c:pt idx="4635">
                  <c:v>0.976205516950937</c:v>
                </c:pt>
                <c:pt idx="4636">
                  <c:v>0.976416087597389</c:v>
                </c:pt>
                <c:pt idx="4637">
                  <c:v>0.976626658243841</c:v>
                </c:pt>
                <c:pt idx="4638">
                  <c:v>0.976837228890293</c:v>
                </c:pt>
                <c:pt idx="4639">
                  <c:v>0.977047799536745</c:v>
                </c:pt>
                <c:pt idx="4640">
                  <c:v>0.977258370183196</c:v>
                </c:pt>
                <c:pt idx="4641">
                  <c:v>0.977468940829648</c:v>
                </c:pt>
                <c:pt idx="4642">
                  <c:v>0.9776795114761</c:v>
                </c:pt>
                <c:pt idx="4643">
                  <c:v>0.977890082122552</c:v>
                </c:pt>
                <c:pt idx="4644">
                  <c:v>0.978100652769004</c:v>
                </c:pt>
                <c:pt idx="4645">
                  <c:v>0.978311223415456</c:v>
                </c:pt>
                <c:pt idx="4646">
                  <c:v>0.978521794061908</c:v>
                </c:pt>
                <c:pt idx="4647">
                  <c:v>0.97873236470836</c:v>
                </c:pt>
                <c:pt idx="4648">
                  <c:v>0.978942935354812</c:v>
                </c:pt>
                <c:pt idx="4649">
                  <c:v>0.979153506001263</c:v>
                </c:pt>
                <c:pt idx="4650">
                  <c:v>0.979364076647715</c:v>
                </c:pt>
                <c:pt idx="4651">
                  <c:v>0.979574647294167</c:v>
                </c:pt>
                <c:pt idx="4652">
                  <c:v>0.979785217940619</c:v>
                </c:pt>
                <c:pt idx="4653">
                  <c:v>0.979995788587071</c:v>
                </c:pt>
                <c:pt idx="4654">
                  <c:v>0.980206359233523</c:v>
                </c:pt>
                <c:pt idx="4655">
                  <c:v>0.980416929879975</c:v>
                </c:pt>
                <c:pt idx="4656">
                  <c:v>0.980627500526427</c:v>
                </c:pt>
                <c:pt idx="4657">
                  <c:v>0.980838071172878</c:v>
                </c:pt>
                <c:pt idx="4658">
                  <c:v>0.98104864181933</c:v>
                </c:pt>
                <c:pt idx="4659">
                  <c:v>0.981259212465782</c:v>
                </c:pt>
                <c:pt idx="4660">
                  <c:v>0.981469783112234</c:v>
                </c:pt>
                <c:pt idx="4661">
                  <c:v>0.981680353758686</c:v>
                </c:pt>
                <c:pt idx="4662">
                  <c:v>0.981890924405138</c:v>
                </c:pt>
                <c:pt idx="4663">
                  <c:v>0.98210149505159</c:v>
                </c:pt>
                <c:pt idx="4664">
                  <c:v>0.982312065698042</c:v>
                </c:pt>
                <c:pt idx="4665">
                  <c:v>0.982522636344494</c:v>
                </c:pt>
                <c:pt idx="4666">
                  <c:v>0.982733206990945</c:v>
                </c:pt>
                <c:pt idx="4667">
                  <c:v>0.982943777637397</c:v>
                </c:pt>
                <c:pt idx="4668">
                  <c:v>0.983154348283849</c:v>
                </c:pt>
                <c:pt idx="4669">
                  <c:v>0.983364918930301</c:v>
                </c:pt>
                <c:pt idx="4670">
                  <c:v>0.983575489576753</c:v>
                </c:pt>
                <c:pt idx="4671">
                  <c:v>0.983786060223205</c:v>
                </c:pt>
                <c:pt idx="4672">
                  <c:v>0.983996630869657</c:v>
                </c:pt>
                <c:pt idx="4673">
                  <c:v>0.984207201516109</c:v>
                </c:pt>
                <c:pt idx="4674">
                  <c:v>0.984417772162561</c:v>
                </c:pt>
                <c:pt idx="4675">
                  <c:v>0.984628342809012</c:v>
                </c:pt>
                <c:pt idx="4676">
                  <c:v>0.984838913455464</c:v>
                </c:pt>
                <c:pt idx="4677">
                  <c:v>0.985049484101916</c:v>
                </c:pt>
                <c:pt idx="4678">
                  <c:v>0.985260054748368</c:v>
                </c:pt>
                <c:pt idx="4679">
                  <c:v>0.98547062539482</c:v>
                </c:pt>
                <c:pt idx="4680">
                  <c:v>0.985681196041272</c:v>
                </c:pt>
                <c:pt idx="4681">
                  <c:v>0.985891766687724</c:v>
                </c:pt>
                <c:pt idx="4682">
                  <c:v>0.986102337334176</c:v>
                </c:pt>
                <c:pt idx="4683">
                  <c:v>0.986312907980628</c:v>
                </c:pt>
                <c:pt idx="4684">
                  <c:v>0.986523478627079</c:v>
                </c:pt>
                <c:pt idx="4685">
                  <c:v>0.986734049273531</c:v>
                </c:pt>
                <c:pt idx="4686">
                  <c:v>0.986944619919983</c:v>
                </c:pt>
                <c:pt idx="4687">
                  <c:v>0.987155190566435</c:v>
                </c:pt>
                <c:pt idx="4688">
                  <c:v>0.987365761212887</c:v>
                </c:pt>
                <c:pt idx="4689">
                  <c:v>0.987576331859339</c:v>
                </c:pt>
                <c:pt idx="4690">
                  <c:v>0.987786902505791</c:v>
                </c:pt>
                <c:pt idx="4691">
                  <c:v>0.987997473152243</c:v>
                </c:pt>
                <c:pt idx="4692">
                  <c:v>0.988208043798694</c:v>
                </c:pt>
                <c:pt idx="4693">
                  <c:v>0.988418614445146</c:v>
                </c:pt>
                <c:pt idx="4694">
                  <c:v>0.988629185091598</c:v>
                </c:pt>
                <c:pt idx="4695">
                  <c:v>0.98883975573805</c:v>
                </c:pt>
                <c:pt idx="4696">
                  <c:v>0.989050326384502</c:v>
                </c:pt>
                <c:pt idx="4697">
                  <c:v>0.989260897030954</c:v>
                </c:pt>
                <c:pt idx="4698">
                  <c:v>0.989471467677406</c:v>
                </c:pt>
                <c:pt idx="4699">
                  <c:v>0.989682038323858</c:v>
                </c:pt>
                <c:pt idx="4700">
                  <c:v>0.989892608970309</c:v>
                </c:pt>
                <c:pt idx="4701">
                  <c:v>0.990103179616761</c:v>
                </c:pt>
                <c:pt idx="4702">
                  <c:v>0.990313750263213</c:v>
                </c:pt>
                <c:pt idx="4703">
                  <c:v>0.990524320909665</c:v>
                </c:pt>
                <c:pt idx="4704">
                  <c:v>0.990734891556117</c:v>
                </c:pt>
                <c:pt idx="4705">
                  <c:v>0.990945462202569</c:v>
                </c:pt>
                <c:pt idx="4706">
                  <c:v>0.991156032849021</c:v>
                </c:pt>
                <c:pt idx="4707">
                  <c:v>0.991366603495473</c:v>
                </c:pt>
                <c:pt idx="4708">
                  <c:v>0.991577174141925</c:v>
                </c:pt>
                <c:pt idx="4709">
                  <c:v>0.991787744788376</c:v>
                </c:pt>
                <c:pt idx="4710">
                  <c:v>0.991998315434828</c:v>
                </c:pt>
                <c:pt idx="4711">
                  <c:v>0.99220888608128</c:v>
                </c:pt>
                <c:pt idx="4712">
                  <c:v>0.992419456727732</c:v>
                </c:pt>
                <c:pt idx="4713">
                  <c:v>0.992630027374184</c:v>
                </c:pt>
                <c:pt idx="4714">
                  <c:v>0.992840598020636</c:v>
                </c:pt>
                <c:pt idx="4715">
                  <c:v>0.993051168667088</c:v>
                </c:pt>
                <c:pt idx="4716">
                  <c:v>0.99326173931354</c:v>
                </c:pt>
                <c:pt idx="4717">
                  <c:v>0.993472309959992</c:v>
                </c:pt>
                <c:pt idx="4718">
                  <c:v>0.993682880606443</c:v>
                </c:pt>
                <c:pt idx="4719">
                  <c:v>0.993893451252895</c:v>
                </c:pt>
                <c:pt idx="4720">
                  <c:v>0.994104021899347</c:v>
                </c:pt>
                <c:pt idx="4721">
                  <c:v>0.994314592545799</c:v>
                </c:pt>
                <c:pt idx="4722">
                  <c:v>0.994525163192251</c:v>
                </c:pt>
                <c:pt idx="4723">
                  <c:v>0.994735733838703</c:v>
                </c:pt>
                <c:pt idx="4724">
                  <c:v>0.994946304485155</c:v>
                </c:pt>
                <c:pt idx="4725">
                  <c:v>0.995156875131607</c:v>
                </c:pt>
                <c:pt idx="4726">
                  <c:v>0.995367445778059</c:v>
                </c:pt>
                <c:pt idx="4727">
                  <c:v>0.99557801642451</c:v>
                </c:pt>
                <c:pt idx="4728">
                  <c:v>0.995788587070962</c:v>
                </c:pt>
                <c:pt idx="4729">
                  <c:v>0.995999157717414</c:v>
                </c:pt>
                <c:pt idx="4730">
                  <c:v>0.996209728363866</c:v>
                </c:pt>
                <c:pt idx="4731">
                  <c:v>0.996420299010318</c:v>
                </c:pt>
                <c:pt idx="4732">
                  <c:v>0.99663086965677</c:v>
                </c:pt>
                <c:pt idx="4733">
                  <c:v>0.996841440303222</c:v>
                </c:pt>
                <c:pt idx="4734">
                  <c:v>0.997052010949674</c:v>
                </c:pt>
                <c:pt idx="4735">
                  <c:v>0.997262581596125</c:v>
                </c:pt>
                <c:pt idx="4736">
                  <c:v>0.997473152242577</c:v>
                </c:pt>
                <c:pt idx="4737">
                  <c:v>0.997683722889029</c:v>
                </c:pt>
                <c:pt idx="4738">
                  <c:v>0.997894293535481</c:v>
                </c:pt>
                <c:pt idx="4739">
                  <c:v>0.998104864181933</c:v>
                </c:pt>
                <c:pt idx="4740">
                  <c:v>0.998315434828385</c:v>
                </c:pt>
                <c:pt idx="4741">
                  <c:v>0.998526005474837</c:v>
                </c:pt>
                <c:pt idx="4742">
                  <c:v>0.998736576121289</c:v>
                </c:pt>
                <c:pt idx="4743">
                  <c:v>0.99894714676774</c:v>
                </c:pt>
                <c:pt idx="4744">
                  <c:v>0.999157717414192</c:v>
                </c:pt>
                <c:pt idx="4745">
                  <c:v>0.999368288060644</c:v>
                </c:pt>
                <c:pt idx="4746">
                  <c:v>0.999578858707096</c:v>
                </c:pt>
                <c:pt idx="4747">
                  <c:v>0.999789429353548</c:v>
                </c:pt>
                <c:pt idx="4748">
                  <c:v>1.0</c:v>
                </c:pt>
              </c:numCache>
            </c:numRef>
          </c:xVal>
          <c:yVal>
            <c:numRef>
              <c:f>Sheet3!$B$2:$B$4750</c:f>
              <c:numCache>
                <c:formatCode>General</c:formatCode>
                <c:ptCount val="4749"/>
                <c:pt idx="0">
                  <c:v>222.8413479107383</c:v>
                </c:pt>
                <c:pt idx="1">
                  <c:v>196.8103231990415</c:v>
                </c:pt>
                <c:pt idx="2">
                  <c:v>157.7637861314962</c:v>
                </c:pt>
                <c:pt idx="3">
                  <c:v>152.833667814887</c:v>
                </c:pt>
                <c:pt idx="4">
                  <c:v>60.739057660626</c:v>
                </c:pt>
                <c:pt idx="5">
                  <c:v>48.51236423543508</c:v>
                </c:pt>
                <c:pt idx="6">
                  <c:v>38.65212760221645</c:v>
                </c:pt>
                <c:pt idx="7">
                  <c:v>38.06051340422346</c:v>
                </c:pt>
                <c:pt idx="8">
                  <c:v>36.28567081024412</c:v>
                </c:pt>
                <c:pt idx="9">
                  <c:v>35.29964714692227</c:v>
                </c:pt>
                <c:pt idx="10">
                  <c:v>33.1303950876142</c:v>
                </c:pt>
                <c:pt idx="11">
                  <c:v>30.56673356297728</c:v>
                </c:pt>
                <c:pt idx="12">
                  <c:v>30.17232409764866</c:v>
                </c:pt>
                <c:pt idx="13">
                  <c:v>29.97511936498428</c:v>
                </c:pt>
                <c:pt idx="14">
                  <c:v>29.97511936498428</c:v>
                </c:pt>
                <c:pt idx="15">
                  <c:v>29.38350516699116</c:v>
                </c:pt>
                <c:pt idx="16">
                  <c:v>28.79189096899806</c:v>
                </c:pt>
                <c:pt idx="17">
                  <c:v>28.59468623633368</c:v>
                </c:pt>
                <c:pt idx="18">
                  <c:v>28.39748150366932</c:v>
                </c:pt>
                <c:pt idx="19">
                  <c:v>28.00307203834057</c:v>
                </c:pt>
                <c:pt idx="20">
                  <c:v>28.00307203834057</c:v>
                </c:pt>
                <c:pt idx="21">
                  <c:v>27.8058673056762</c:v>
                </c:pt>
                <c:pt idx="22">
                  <c:v>27.41145784034746</c:v>
                </c:pt>
                <c:pt idx="23">
                  <c:v>27.41145784034746</c:v>
                </c:pt>
                <c:pt idx="24">
                  <c:v>27.01704837501872</c:v>
                </c:pt>
                <c:pt idx="25">
                  <c:v>27.01704837501872</c:v>
                </c:pt>
                <c:pt idx="26">
                  <c:v>27.01704837501872</c:v>
                </c:pt>
                <c:pt idx="27">
                  <c:v>27.01704837501872</c:v>
                </c:pt>
                <c:pt idx="28">
                  <c:v>26.62263890968998</c:v>
                </c:pt>
                <c:pt idx="29">
                  <c:v>26.42543417702558</c:v>
                </c:pt>
                <c:pt idx="30">
                  <c:v>26.22822944436113</c:v>
                </c:pt>
                <c:pt idx="31">
                  <c:v>26.22822944436113</c:v>
                </c:pt>
                <c:pt idx="32">
                  <c:v>25.8338199790325</c:v>
                </c:pt>
                <c:pt idx="33">
                  <c:v>25.63661524636813</c:v>
                </c:pt>
                <c:pt idx="34">
                  <c:v>25.43941051370376</c:v>
                </c:pt>
                <c:pt idx="35">
                  <c:v>25.43941051370376</c:v>
                </c:pt>
                <c:pt idx="36">
                  <c:v>25.43941051370376</c:v>
                </c:pt>
                <c:pt idx="37">
                  <c:v>25.04500104837502</c:v>
                </c:pt>
                <c:pt idx="38">
                  <c:v>25.04500104837502</c:v>
                </c:pt>
                <c:pt idx="39">
                  <c:v>24.84779631571065</c:v>
                </c:pt>
                <c:pt idx="40">
                  <c:v>24.84779631571065</c:v>
                </c:pt>
                <c:pt idx="41">
                  <c:v>24.84779631571065</c:v>
                </c:pt>
                <c:pt idx="42">
                  <c:v>24.45338685038188</c:v>
                </c:pt>
                <c:pt idx="43">
                  <c:v>24.05897738505317</c:v>
                </c:pt>
                <c:pt idx="44">
                  <c:v>24.05897738505317</c:v>
                </c:pt>
                <c:pt idx="45">
                  <c:v>24.05897738505317</c:v>
                </c:pt>
                <c:pt idx="46">
                  <c:v>23.66456791972443</c:v>
                </c:pt>
                <c:pt idx="47">
                  <c:v>23.46736318706006</c:v>
                </c:pt>
                <c:pt idx="48">
                  <c:v>23.2701584543957</c:v>
                </c:pt>
                <c:pt idx="49">
                  <c:v>23.2701584543957</c:v>
                </c:pt>
                <c:pt idx="50">
                  <c:v>23.2701584543957</c:v>
                </c:pt>
                <c:pt idx="51">
                  <c:v>23.07295372173132</c:v>
                </c:pt>
                <c:pt idx="52">
                  <c:v>22.87574898906695</c:v>
                </c:pt>
                <c:pt idx="53">
                  <c:v>22.4813395237381</c:v>
                </c:pt>
                <c:pt idx="54">
                  <c:v>22.4813395237381</c:v>
                </c:pt>
                <c:pt idx="55">
                  <c:v>22.28413479107384</c:v>
                </c:pt>
                <c:pt idx="56">
                  <c:v>22.08693005840946</c:v>
                </c:pt>
                <c:pt idx="57">
                  <c:v>22.08693005840946</c:v>
                </c:pt>
                <c:pt idx="58">
                  <c:v>22.08693005840946</c:v>
                </c:pt>
                <c:pt idx="59">
                  <c:v>21.69252059308073</c:v>
                </c:pt>
                <c:pt idx="60">
                  <c:v>21.69252059308073</c:v>
                </c:pt>
                <c:pt idx="61">
                  <c:v>21.69252059308073</c:v>
                </c:pt>
                <c:pt idx="62">
                  <c:v>21.29811112775199</c:v>
                </c:pt>
                <c:pt idx="63">
                  <c:v>21.29811112775199</c:v>
                </c:pt>
                <c:pt idx="64">
                  <c:v>21.10090639508762</c:v>
                </c:pt>
                <c:pt idx="65">
                  <c:v>21.10090639508762</c:v>
                </c:pt>
                <c:pt idx="66">
                  <c:v>20.90370166242322</c:v>
                </c:pt>
                <c:pt idx="67">
                  <c:v>20.70649692975887</c:v>
                </c:pt>
                <c:pt idx="68">
                  <c:v>20.31208746443014</c:v>
                </c:pt>
                <c:pt idx="69">
                  <c:v>20.31208746443014</c:v>
                </c:pt>
                <c:pt idx="70">
                  <c:v>20.11488273176577</c:v>
                </c:pt>
                <c:pt idx="71">
                  <c:v>19.9176779991014</c:v>
                </c:pt>
                <c:pt idx="72">
                  <c:v>19.9176779991014</c:v>
                </c:pt>
                <c:pt idx="73">
                  <c:v>19.72047326643701</c:v>
                </c:pt>
                <c:pt idx="74">
                  <c:v>19.62187090010485</c:v>
                </c:pt>
                <c:pt idx="75">
                  <c:v>19.62187090010485</c:v>
                </c:pt>
                <c:pt idx="76">
                  <c:v>19.34578427437468</c:v>
                </c:pt>
                <c:pt idx="77">
                  <c:v>19.26690238130897</c:v>
                </c:pt>
                <c:pt idx="78">
                  <c:v>19.0696976486446</c:v>
                </c:pt>
                <c:pt idx="79">
                  <c:v>18.85277244271379</c:v>
                </c:pt>
                <c:pt idx="80">
                  <c:v>18.6950086565823</c:v>
                </c:pt>
                <c:pt idx="81">
                  <c:v>18.6950086565823</c:v>
                </c:pt>
                <c:pt idx="82">
                  <c:v>18.57668581698367</c:v>
                </c:pt>
                <c:pt idx="83">
                  <c:v>18.57668581698367</c:v>
                </c:pt>
                <c:pt idx="84">
                  <c:v>18.37948108431931</c:v>
                </c:pt>
                <c:pt idx="85">
                  <c:v>18.34004013778643</c:v>
                </c:pt>
                <c:pt idx="86">
                  <c:v>18.10339445858919</c:v>
                </c:pt>
                <c:pt idx="87">
                  <c:v>18.10339445858919</c:v>
                </c:pt>
                <c:pt idx="88">
                  <c:v>17.82730783285907</c:v>
                </c:pt>
                <c:pt idx="89">
                  <c:v>17.74842593979328</c:v>
                </c:pt>
                <c:pt idx="90">
                  <c:v>17.74842593979328</c:v>
                </c:pt>
                <c:pt idx="91">
                  <c:v>17.72870546652688</c:v>
                </c:pt>
                <c:pt idx="92">
                  <c:v>17.70898499326045</c:v>
                </c:pt>
                <c:pt idx="93">
                  <c:v>17.66954404672757</c:v>
                </c:pt>
                <c:pt idx="94">
                  <c:v>17.61038262692826</c:v>
                </c:pt>
                <c:pt idx="95">
                  <c:v>17.43289836753033</c:v>
                </c:pt>
                <c:pt idx="96">
                  <c:v>17.39345742099745</c:v>
                </c:pt>
                <c:pt idx="97">
                  <c:v>17.2554141081324</c:v>
                </c:pt>
                <c:pt idx="98">
                  <c:v>17.19625268833308</c:v>
                </c:pt>
                <c:pt idx="99">
                  <c:v>17.19625268833308</c:v>
                </c:pt>
                <c:pt idx="100">
                  <c:v>16.95960700913582</c:v>
                </c:pt>
                <c:pt idx="101">
                  <c:v>16.92016606260297</c:v>
                </c:pt>
                <c:pt idx="102">
                  <c:v>16.88072511607009</c:v>
                </c:pt>
                <c:pt idx="103">
                  <c:v>16.76240227647136</c:v>
                </c:pt>
                <c:pt idx="104">
                  <c:v>16.66379991013918</c:v>
                </c:pt>
                <c:pt idx="105">
                  <c:v>16.64407943687285</c:v>
                </c:pt>
                <c:pt idx="106">
                  <c:v>16.56519754380708</c:v>
                </c:pt>
                <c:pt idx="107">
                  <c:v>16.54547707054066</c:v>
                </c:pt>
                <c:pt idx="108">
                  <c:v>16.48631565074128</c:v>
                </c:pt>
                <c:pt idx="109">
                  <c:v>16.44687470420847</c:v>
                </c:pt>
                <c:pt idx="110">
                  <c:v>16.36799281114273</c:v>
                </c:pt>
                <c:pt idx="111">
                  <c:v>16.26939044481054</c:v>
                </c:pt>
                <c:pt idx="112">
                  <c:v>16.26939044481054</c:v>
                </c:pt>
                <c:pt idx="113">
                  <c:v>16.24966997154408</c:v>
                </c:pt>
                <c:pt idx="114">
                  <c:v>16.17078807847836</c:v>
                </c:pt>
                <c:pt idx="115">
                  <c:v>16.13134713194549</c:v>
                </c:pt>
                <c:pt idx="116">
                  <c:v>16.07218571214618</c:v>
                </c:pt>
                <c:pt idx="117">
                  <c:v>16.05246523887974</c:v>
                </c:pt>
                <c:pt idx="118">
                  <c:v>16.01302429234686</c:v>
                </c:pt>
                <c:pt idx="119">
                  <c:v>16.01302429234686</c:v>
                </c:pt>
                <c:pt idx="120">
                  <c:v>15.973583345814</c:v>
                </c:pt>
                <c:pt idx="121">
                  <c:v>15.973583345814</c:v>
                </c:pt>
                <c:pt idx="122">
                  <c:v>15.93414239928111</c:v>
                </c:pt>
                <c:pt idx="123">
                  <c:v>15.89470145274824</c:v>
                </c:pt>
                <c:pt idx="124">
                  <c:v>15.79609908641606</c:v>
                </c:pt>
                <c:pt idx="125">
                  <c:v>15.77637861314962</c:v>
                </c:pt>
                <c:pt idx="126">
                  <c:v>15.77637861314962</c:v>
                </c:pt>
                <c:pt idx="127">
                  <c:v>15.77637861314962</c:v>
                </c:pt>
                <c:pt idx="128">
                  <c:v>15.77637861314962</c:v>
                </c:pt>
                <c:pt idx="129">
                  <c:v>15.73693766661674</c:v>
                </c:pt>
                <c:pt idx="130">
                  <c:v>15.67777624681743</c:v>
                </c:pt>
                <c:pt idx="131">
                  <c:v>15.57917388048525</c:v>
                </c:pt>
                <c:pt idx="132">
                  <c:v>15.57917388048525</c:v>
                </c:pt>
                <c:pt idx="133">
                  <c:v>15.38196914782088</c:v>
                </c:pt>
                <c:pt idx="134">
                  <c:v>15.38196914782088</c:v>
                </c:pt>
                <c:pt idx="135">
                  <c:v>15.38196914782088</c:v>
                </c:pt>
                <c:pt idx="136">
                  <c:v>15.36224867455444</c:v>
                </c:pt>
                <c:pt idx="137">
                  <c:v>15.28336678148869</c:v>
                </c:pt>
                <c:pt idx="138">
                  <c:v>15.28336678148869</c:v>
                </c:pt>
                <c:pt idx="139">
                  <c:v>15.28336678148869</c:v>
                </c:pt>
                <c:pt idx="140">
                  <c:v>15.28336678148869</c:v>
                </c:pt>
                <c:pt idx="141">
                  <c:v>15.18476441515651</c:v>
                </c:pt>
                <c:pt idx="142">
                  <c:v>15.14532346862363</c:v>
                </c:pt>
                <c:pt idx="143">
                  <c:v>15.0664415755579</c:v>
                </c:pt>
                <c:pt idx="144">
                  <c:v>15.02700062902501</c:v>
                </c:pt>
                <c:pt idx="145">
                  <c:v>14.98755968249214</c:v>
                </c:pt>
                <c:pt idx="146">
                  <c:v>14.98755968249214</c:v>
                </c:pt>
                <c:pt idx="147">
                  <c:v>14.98755968249214</c:v>
                </c:pt>
                <c:pt idx="148">
                  <c:v>14.98755968249214</c:v>
                </c:pt>
                <c:pt idx="149">
                  <c:v>14.90867778942639</c:v>
                </c:pt>
                <c:pt idx="150">
                  <c:v>14.88895731615995</c:v>
                </c:pt>
                <c:pt idx="151">
                  <c:v>14.88895731615995</c:v>
                </c:pt>
                <c:pt idx="152">
                  <c:v>14.82979589636064</c:v>
                </c:pt>
                <c:pt idx="153">
                  <c:v>14.82979589636064</c:v>
                </c:pt>
                <c:pt idx="154">
                  <c:v>14.82979589636064</c:v>
                </c:pt>
                <c:pt idx="155">
                  <c:v>14.79035494982777</c:v>
                </c:pt>
                <c:pt idx="156">
                  <c:v>14.79035494982777</c:v>
                </c:pt>
                <c:pt idx="157">
                  <c:v>14.71147305676202</c:v>
                </c:pt>
                <c:pt idx="158">
                  <c:v>14.71147305676202</c:v>
                </c:pt>
                <c:pt idx="159">
                  <c:v>14.69175258349558</c:v>
                </c:pt>
                <c:pt idx="160">
                  <c:v>14.63259116369627</c:v>
                </c:pt>
                <c:pt idx="161">
                  <c:v>14.61287069042984</c:v>
                </c:pt>
                <c:pt idx="162">
                  <c:v>14.5931502171634</c:v>
                </c:pt>
                <c:pt idx="163">
                  <c:v>14.5931502171634</c:v>
                </c:pt>
                <c:pt idx="164">
                  <c:v>14.5931502171634</c:v>
                </c:pt>
                <c:pt idx="165">
                  <c:v>14.5931502171634</c:v>
                </c:pt>
                <c:pt idx="166">
                  <c:v>14.49454785083121</c:v>
                </c:pt>
                <c:pt idx="167">
                  <c:v>14.49454785083121</c:v>
                </c:pt>
                <c:pt idx="168">
                  <c:v>14.47482737756478</c:v>
                </c:pt>
                <c:pt idx="169">
                  <c:v>14.41566595776547</c:v>
                </c:pt>
                <c:pt idx="170">
                  <c:v>14.39594548449903</c:v>
                </c:pt>
                <c:pt idx="171">
                  <c:v>14.39594548449903</c:v>
                </c:pt>
                <c:pt idx="172">
                  <c:v>14.35650453796615</c:v>
                </c:pt>
                <c:pt idx="173">
                  <c:v>14.35650453796615</c:v>
                </c:pt>
                <c:pt idx="174">
                  <c:v>14.29734311816684</c:v>
                </c:pt>
                <c:pt idx="175">
                  <c:v>14.29734311816684</c:v>
                </c:pt>
                <c:pt idx="176">
                  <c:v>14.29734311816684</c:v>
                </c:pt>
                <c:pt idx="177">
                  <c:v>14.29734311816684</c:v>
                </c:pt>
                <c:pt idx="178">
                  <c:v>14.29734311816684</c:v>
                </c:pt>
                <c:pt idx="179">
                  <c:v>14.15929980530178</c:v>
                </c:pt>
                <c:pt idx="180">
                  <c:v>14.11985885876891</c:v>
                </c:pt>
                <c:pt idx="181">
                  <c:v>14.11985885876891</c:v>
                </c:pt>
                <c:pt idx="182">
                  <c:v>14.11985885876891</c:v>
                </c:pt>
                <c:pt idx="183">
                  <c:v>14.10013838550247</c:v>
                </c:pt>
                <c:pt idx="184">
                  <c:v>14.10013838550247</c:v>
                </c:pt>
                <c:pt idx="185">
                  <c:v>14.08041791223603</c:v>
                </c:pt>
                <c:pt idx="186">
                  <c:v>14.00153601917028</c:v>
                </c:pt>
                <c:pt idx="187">
                  <c:v>14.00153601917028</c:v>
                </c:pt>
                <c:pt idx="188">
                  <c:v>14.00153601917028</c:v>
                </c:pt>
                <c:pt idx="189">
                  <c:v>14.00153601917028</c:v>
                </c:pt>
                <c:pt idx="190">
                  <c:v>14.00153601917028</c:v>
                </c:pt>
                <c:pt idx="191">
                  <c:v>13.9029336528381</c:v>
                </c:pt>
                <c:pt idx="192">
                  <c:v>13.9029336528381</c:v>
                </c:pt>
                <c:pt idx="193">
                  <c:v>13.9029336528381</c:v>
                </c:pt>
                <c:pt idx="194">
                  <c:v>13.9029336528381</c:v>
                </c:pt>
                <c:pt idx="195">
                  <c:v>13.9029336528381</c:v>
                </c:pt>
                <c:pt idx="196">
                  <c:v>13.88321317957167</c:v>
                </c:pt>
                <c:pt idx="197">
                  <c:v>13.80433128650592</c:v>
                </c:pt>
                <c:pt idx="198">
                  <c:v>13.80433128650592</c:v>
                </c:pt>
                <c:pt idx="199">
                  <c:v>13.80433128650592</c:v>
                </c:pt>
                <c:pt idx="200">
                  <c:v>13.80433128650592</c:v>
                </c:pt>
                <c:pt idx="201">
                  <c:v>13.72544939344017</c:v>
                </c:pt>
                <c:pt idx="202">
                  <c:v>13.72544939344017</c:v>
                </c:pt>
                <c:pt idx="203">
                  <c:v>13.64656750037442</c:v>
                </c:pt>
                <c:pt idx="204">
                  <c:v>13.60712655384155</c:v>
                </c:pt>
                <c:pt idx="205">
                  <c:v>13.56768560730867</c:v>
                </c:pt>
                <c:pt idx="206">
                  <c:v>13.56768560730867</c:v>
                </c:pt>
                <c:pt idx="207">
                  <c:v>13.56768560730867</c:v>
                </c:pt>
                <c:pt idx="208">
                  <c:v>13.50852418750936</c:v>
                </c:pt>
                <c:pt idx="209">
                  <c:v>13.50852418750936</c:v>
                </c:pt>
                <c:pt idx="210">
                  <c:v>13.50852418750936</c:v>
                </c:pt>
                <c:pt idx="211">
                  <c:v>13.4690832409765</c:v>
                </c:pt>
                <c:pt idx="212">
                  <c:v>13.40992182117717</c:v>
                </c:pt>
                <c:pt idx="213">
                  <c:v>13.37048087464431</c:v>
                </c:pt>
                <c:pt idx="214">
                  <c:v>13.35076040137787</c:v>
                </c:pt>
                <c:pt idx="215">
                  <c:v>13.35076040137787</c:v>
                </c:pt>
                <c:pt idx="216">
                  <c:v>13.311319454845</c:v>
                </c:pt>
                <c:pt idx="217">
                  <c:v>13.311319454845</c:v>
                </c:pt>
                <c:pt idx="218">
                  <c:v>13.25215803504568</c:v>
                </c:pt>
                <c:pt idx="219">
                  <c:v>13.21271708851281</c:v>
                </c:pt>
                <c:pt idx="220">
                  <c:v>13.21271708851281</c:v>
                </c:pt>
                <c:pt idx="221">
                  <c:v>13.21271708851281</c:v>
                </c:pt>
                <c:pt idx="222">
                  <c:v>13.19299661524637</c:v>
                </c:pt>
                <c:pt idx="223">
                  <c:v>13.11411472218062</c:v>
                </c:pt>
                <c:pt idx="224">
                  <c:v>13.11411472218062</c:v>
                </c:pt>
                <c:pt idx="225">
                  <c:v>13.11411472218062</c:v>
                </c:pt>
                <c:pt idx="226">
                  <c:v>13.11411472218062</c:v>
                </c:pt>
                <c:pt idx="227">
                  <c:v>13.01551235584844</c:v>
                </c:pt>
                <c:pt idx="228">
                  <c:v>13.01551235584844</c:v>
                </c:pt>
                <c:pt idx="229">
                  <c:v>13.01551235584844</c:v>
                </c:pt>
                <c:pt idx="230">
                  <c:v>13.01551235584844</c:v>
                </c:pt>
                <c:pt idx="231">
                  <c:v>13.01551235584844</c:v>
                </c:pt>
                <c:pt idx="232">
                  <c:v>12.9366304627827</c:v>
                </c:pt>
                <c:pt idx="233">
                  <c:v>12.9366304627827</c:v>
                </c:pt>
                <c:pt idx="234">
                  <c:v>12.91690998951625</c:v>
                </c:pt>
                <c:pt idx="235">
                  <c:v>12.91690998951625</c:v>
                </c:pt>
                <c:pt idx="236">
                  <c:v>12.91690998951625</c:v>
                </c:pt>
                <c:pt idx="237">
                  <c:v>12.8380280964505</c:v>
                </c:pt>
                <c:pt idx="238">
                  <c:v>12.8380280964505</c:v>
                </c:pt>
                <c:pt idx="239">
                  <c:v>12.81830762318407</c:v>
                </c:pt>
                <c:pt idx="240">
                  <c:v>12.75914620338475</c:v>
                </c:pt>
                <c:pt idx="241">
                  <c:v>12.71970525685188</c:v>
                </c:pt>
                <c:pt idx="242">
                  <c:v>12.71970525685188</c:v>
                </c:pt>
                <c:pt idx="243">
                  <c:v>12.71970525685188</c:v>
                </c:pt>
                <c:pt idx="244">
                  <c:v>12.71970525685188</c:v>
                </c:pt>
                <c:pt idx="245">
                  <c:v>12.6211028905197</c:v>
                </c:pt>
                <c:pt idx="246">
                  <c:v>12.6211028905197</c:v>
                </c:pt>
                <c:pt idx="247">
                  <c:v>12.6211028905197</c:v>
                </c:pt>
                <c:pt idx="248">
                  <c:v>12.6211028905197</c:v>
                </c:pt>
                <c:pt idx="249">
                  <c:v>12.58166194398682</c:v>
                </c:pt>
                <c:pt idx="250">
                  <c:v>12.58166194398682</c:v>
                </c:pt>
                <c:pt idx="251">
                  <c:v>12.52250052418751</c:v>
                </c:pt>
                <c:pt idx="252">
                  <c:v>12.52250052418751</c:v>
                </c:pt>
                <c:pt idx="253">
                  <c:v>12.50278005092107</c:v>
                </c:pt>
                <c:pt idx="254">
                  <c:v>12.50278005092107</c:v>
                </c:pt>
                <c:pt idx="255">
                  <c:v>12.50278005092107</c:v>
                </c:pt>
                <c:pt idx="256">
                  <c:v>12.42389815785532</c:v>
                </c:pt>
                <c:pt idx="257">
                  <c:v>12.40417768458889</c:v>
                </c:pt>
                <c:pt idx="258">
                  <c:v>12.38445721132245</c:v>
                </c:pt>
                <c:pt idx="259">
                  <c:v>12.34501626478958</c:v>
                </c:pt>
                <c:pt idx="260">
                  <c:v>12.34501626478958</c:v>
                </c:pt>
                <c:pt idx="261">
                  <c:v>12.32529579152314</c:v>
                </c:pt>
                <c:pt idx="262">
                  <c:v>12.3055753182567</c:v>
                </c:pt>
                <c:pt idx="263">
                  <c:v>12.3055753182567</c:v>
                </c:pt>
                <c:pt idx="264">
                  <c:v>12.26613437172383</c:v>
                </c:pt>
                <c:pt idx="265">
                  <c:v>12.18725247865808</c:v>
                </c:pt>
                <c:pt idx="266">
                  <c:v>12.14781153212521</c:v>
                </c:pt>
                <c:pt idx="267">
                  <c:v>12.12809105885877</c:v>
                </c:pt>
                <c:pt idx="268">
                  <c:v>12.02948869252658</c:v>
                </c:pt>
                <c:pt idx="269">
                  <c:v>12.02948869252658</c:v>
                </c:pt>
                <c:pt idx="270">
                  <c:v>12.00976821926015</c:v>
                </c:pt>
                <c:pt idx="271">
                  <c:v>12.00976821926015</c:v>
                </c:pt>
                <c:pt idx="272">
                  <c:v>11.97032727272727</c:v>
                </c:pt>
                <c:pt idx="273">
                  <c:v>11.9308863261944</c:v>
                </c:pt>
                <c:pt idx="274">
                  <c:v>11.89144537966153</c:v>
                </c:pt>
                <c:pt idx="275">
                  <c:v>11.89144537966153</c:v>
                </c:pt>
                <c:pt idx="276">
                  <c:v>11.83228395986221</c:v>
                </c:pt>
                <c:pt idx="277">
                  <c:v>11.83228395986221</c:v>
                </c:pt>
                <c:pt idx="278">
                  <c:v>11.83228395986221</c:v>
                </c:pt>
                <c:pt idx="279">
                  <c:v>11.79284301332934</c:v>
                </c:pt>
                <c:pt idx="280">
                  <c:v>11.75340206679646</c:v>
                </c:pt>
                <c:pt idx="281">
                  <c:v>11.73368159353003</c:v>
                </c:pt>
                <c:pt idx="282">
                  <c:v>11.73368159353003</c:v>
                </c:pt>
                <c:pt idx="283">
                  <c:v>11.63507922719784</c:v>
                </c:pt>
                <c:pt idx="284">
                  <c:v>11.61535875393141</c:v>
                </c:pt>
                <c:pt idx="285">
                  <c:v>11.57591780739853</c:v>
                </c:pt>
                <c:pt idx="286">
                  <c:v>11.53647686086566</c:v>
                </c:pt>
                <c:pt idx="287">
                  <c:v>11.51675638759922</c:v>
                </c:pt>
                <c:pt idx="288">
                  <c:v>11.47731544106635</c:v>
                </c:pt>
                <c:pt idx="289">
                  <c:v>11.45759496779991</c:v>
                </c:pt>
                <c:pt idx="290">
                  <c:v>11.45759496779991</c:v>
                </c:pt>
                <c:pt idx="291">
                  <c:v>11.43787449453347</c:v>
                </c:pt>
                <c:pt idx="292">
                  <c:v>11.43787449453347</c:v>
                </c:pt>
                <c:pt idx="293">
                  <c:v>11.3984335480006</c:v>
                </c:pt>
                <c:pt idx="294">
                  <c:v>11.35899260146773</c:v>
                </c:pt>
                <c:pt idx="295">
                  <c:v>11.3392721282013</c:v>
                </c:pt>
                <c:pt idx="296">
                  <c:v>11.3392721282013</c:v>
                </c:pt>
                <c:pt idx="297">
                  <c:v>11.29983118166841</c:v>
                </c:pt>
                <c:pt idx="298">
                  <c:v>11.28011070840198</c:v>
                </c:pt>
                <c:pt idx="299">
                  <c:v>11.26039023513554</c:v>
                </c:pt>
                <c:pt idx="300">
                  <c:v>11.2406697618691</c:v>
                </c:pt>
                <c:pt idx="301">
                  <c:v>11.1815083420698</c:v>
                </c:pt>
                <c:pt idx="302">
                  <c:v>11.1815083420698</c:v>
                </c:pt>
                <c:pt idx="303">
                  <c:v>11.16178786880335</c:v>
                </c:pt>
                <c:pt idx="304">
                  <c:v>11.16178786880335</c:v>
                </c:pt>
                <c:pt idx="305">
                  <c:v>11.10262644900404</c:v>
                </c:pt>
                <c:pt idx="306">
                  <c:v>11.08290597573761</c:v>
                </c:pt>
                <c:pt idx="307">
                  <c:v>11.04346502920473</c:v>
                </c:pt>
                <c:pt idx="308">
                  <c:v>11.0237445559383</c:v>
                </c:pt>
                <c:pt idx="309">
                  <c:v>11.00402408267186</c:v>
                </c:pt>
                <c:pt idx="310">
                  <c:v>11.00402408267186</c:v>
                </c:pt>
                <c:pt idx="311">
                  <c:v>10.98430360940542</c:v>
                </c:pt>
                <c:pt idx="312">
                  <c:v>10.94486266287255</c:v>
                </c:pt>
                <c:pt idx="313">
                  <c:v>10.94486266287255</c:v>
                </c:pt>
                <c:pt idx="314">
                  <c:v>10.88570124307324</c:v>
                </c:pt>
                <c:pt idx="315">
                  <c:v>10.8659807698068</c:v>
                </c:pt>
                <c:pt idx="316">
                  <c:v>10.8659807698068</c:v>
                </c:pt>
                <c:pt idx="317">
                  <c:v>10.8659807698068</c:v>
                </c:pt>
                <c:pt idx="318">
                  <c:v>10.8659807698068</c:v>
                </c:pt>
                <c:pt idx="319">
                  <c:v>10.78709887674105</c:v>
                </c:pt>
                <c:pt idx="320">
                  <c:v>10.78709887674105</c:v>
                </c:pt>
                <c:pt idx="321">
                  <c:v>10.7082169836753</c:v>
                </c:pt>
                <c:pt idx="322">
                  <c:v>10.7082169836753</c:v>
                </c:pt>
                <c:pt idx="323">
                  <c:v>10.68849651040887</c:v>
                </c:pt>
                <c:pt idx="324">
                  <c:v>10.64905556387599</c:v>
                </c:pt>
                <c:pt idx="325">
                  <c:v>10.55045319754381</c:v>
                </c:pt>
                <c:pt idx="326">
                  <c:v>10.53073272427737</c:v>
                </c:pt>
                <c:pt idx="327">
                  <c:v>10.4912917777445</c:v>
                </c:pt>
                <c:pt idx="328">
                  <c:v>10.4912917777445</c:v>
                </c:pt>
                <c:pt idx="329">
                  <c:v>10.47157130447806</c:v>
                </c:pt>
                <c:pt idx="330">
                  <c:v>10.47157130447806</c:v>
                </c:pt>
                <c:pt idx="331">
                  <c:v>10.47157130447806</c:v>
                </c:pt>
                <c:pt idx="332">
                  <c:v>10.47157130447806</c:v>
                </c:pt>
                <c:pt idx="333">
                  <c:v>10.47157130447806</c:v>
                </c:pt>
                <c:pt idx="334">
                  <c:v>10.47157130447806</c:v>
                </c:pt>
                <c:pt idx="335">
                  <c:v>10.4321303579452</c:v>
                </c:pt>
                <c:pt idx="336">
                  <c:v>10.39268941141231</c:v>
                </c:pt>
                <c:pt idx="337">
                  <c:v>10.39268941141231</c:v>
                </c:pt>
                <c:pt idx="338">
                  <c:v>10.37296893814588</c:v>
                </c:pt>
                <c:pt idx="339">
                  <c:v>10.333527991613</c:v>
                </c:pt>
                <c:pt idx="340">
                  <c:v>10.333527991613</c:v>
                </c:pt>
                <c:pt idx="341">
                  <c:v>10.31380751834656</c:v>
                </c:pt>
                <c:pt idx="342">
                  <c:v>10.31380751834656</c:v>
                </c:pt>
                <c:pt idx="343">
                  <c:v>10.31380751834656</c:v>
                </c:pt>
                <c:pt idx="344">
                  <c:v>10.29408704508013</c:v>
                </c:pt>
                <c:pt idx="345">
                  <c:v>10.29408704508013</c:v>
                </c:pt>
                <c:pt idx="346">
                  <c:v>10.29408704508013</c:v>
                </c:pt>
                <c:pt idx="347">
                  <c:v>10.29408704508013</c:v>
                </c:pt>
                <c:pt idx="348">
                  <c:v>10.25464609854725</c:v>
                </c:pt>
                <c:pt idx="349">
                  <c:v>10.21520515201438</c:v>
                </c:pt>
                <c:pt idx="350">
                  <c:v>10.21520515201438</c:v>
                </c:pt>
                <c:pt idx="351">
                  <c:v>10.21520515201438</c:v>
                </c:pt>
                <c:pt idx="352">
                  <c:v>10.15604373221507</c:v>
                </c:pt>
                <c:pt idx="353">
                  <c:v>10.15604373221507</c:v>
                </c:pt>
                <c:pt idx="354">
                  <c:v>10.15604373221507</c:v>
                </c:pt>
                <c:pt idx="355">
                  <c:v>10.15604373221507</c:v>
                </c:pt>
                <c:pt idx="356">
                  <c:v>10.15604373221507</c:v>
                </c:pt>
                <c:pt idx="357">
                  <c:v>10.15604373221507</c:v>
                </c:pt>
                <c:pt idx="358">
                  <c:v>10.11660278568219</c:v>
                </c:pt>
                <c:pt idx="359">
                  <c:v>10.07716183914932</c:v>
                </c:pt>
                <c:pt idx="360">
                  <c:v>10.07716183914932</c:v>
                </c:pt>
                <c:pt idx="361">
                  <c:v>10.07716183914932</c:v>
                </c:pt>
                <c:pt idx="362">
                  <c:v>10.07716183914932</c:v>
                </c:pt>
                <c:pt idx="363">
                  <c:v>10.07716183914932</c:v>
                </c:pt>
                <c:pt idx="364">
                  <c:v>10.07716183914932</c:v>
                </c:pt>
                <c:pt idx="365">
                  <c:v>10.05744136588288</c:v>
                </c:pt>
                <c:pt idx="366">
                  <c:v>10.05744136588288</c:v>
                </c:pt>
                <c:pt idx="367">
                  <c:v>10.01800041935001</c:v>
                </c:pt>
                <c:pt idx="368">
                  <c:v>10.01800041935001</c:v>
                </c:pt>
                <c:pt idx="369">
                  <c:v>9.998279946083549</c:v>
                </c:pt>
                <c:pt idx="370">
                  <c:v>9.998279946083549</c:v>
                </c:pt>
                <c:pt idx="371">
                  <c:v>9.998279946083549</c:v>
                </c:pt>
                <c:pt idx="372">
                  <c:v>9.998279946083549</c:v>
                </c:pt>
                <c:pt idx="373">
                  <c:v>9.93911852628426</c:v>
                </c:pt>
                <c:pt idx="374">
                  <c:v>9.919398053017818</c:v>
                </c:pt>
                <c:pt idx="375">
                  <c:v>9.919398053017818</c:v>
                </c:pt>
                <c:pt idx="376">
                  <c:v>9.919398053017818</c:v>
                </c:pt>
                <c:pt idx="377">
                  <c:v>9.919398053017818</c:v>
                </c:pt>
                <c:pt idx="378">
                  <c:v>9.86023663321851</c:v>
                </c:pt>
                <c:pt idx="379">
                  <c:v>9.840516159952073</c:v>
                </c:pt>
                <c:pt idx="380">
                  <c:v>9.840516159952073</c:v>
                </c:pt>
                <c:pt idx="381">
                  <c:v>9.840516159952073</c:v>
                </c:pt>
                <c:pt idx="382">
                  <c:v>9.840516159952073</c:v>
                </c:pt>
                <c:pt idx="383">
                  <c:v>9.840516159952073</c:v>
                </c:pt>
                <c:pt idx="384">
                  <c:v>9.840516159952073</c:v>
                </c:pt>
                <c:pt idx="385">
                  <c:v>9.840516159952073</c:v>
                </c:pt>
                <c:pt idx="386">
                  <c:v>9.820795686685636</c:v>
                </c:pt>
                <c:pt idx="387">
                  <c:v>9.820795686685636</c:v>
                </c:pt>
                <c:pt idx="388">
                  <c:v>9.76163426688633</c:v>
                </c:pt>
                <c:pt idx="389">
                  <c:v>9.76163426688633</c:v>
                </c:pt>
                <c:pt idx="390">
                  <c:v>9.76163426688633</c:v>
                </c:pt>
                <c:pt idx="391">
                  <c:v>9.76163426688633</c:v>
                </c:pt>
                <c:pt idx="392">
                  <c:v>9.76163426688633</c:v>
                </c:pt>
                <c:pt idx="393">
                  <c:v>9.76163426688633</c:v>
                </c:pt>
                <c:pt idx="394">
                  <c:v>9.76163426688633</c:v>
                </c:pt>
                <c:pt idx="395">
                  <c:v>9.76163426688633</c:v>
                </c:pt>
                <c:pt idx="396">
                  <c:v>9.76163426688633</c:v>
                </c:pt>
                <c:pt idx="397">
                  <c:v>9.741913793619844</c:v>
                </c:pt>
                <c:pt idx="398">
                  <c:v>9.741913793619844</c:v>
                </c:pt>
                <c:pt idx="399">
                  <c:v>9.68275237382058</c:v>
                </c:pt>
                <c:pt idx="400">
                  <c:v>9.68275237382058</c:v>
                </c:pt>
                <c:pt idx="401">
                  <c:v>9.68275237382058</c:v>
                </c:pt>
                <c:pt idx="402">
                  <c:v>9.66303190055414</c:v>
                </c:pt>
                <c:pt idx="403">
                  <c:v>9.603870480754793</c:v>
                </c:pt>
                <c:pt idx="404">
                  <c:v>9.603870480754793</c:v>
                </c:pt>
                <c:pt idx="405">
                  <c:v>9.603870480754793</c:v>
                </c:pt>
                <c:pt idx="406">
                  <c:v>9.584150007488394</c:v>
                </c:pt>
                <c:pt idx="407">
                  <c:v>9.544709060955499</c:v>
                </c:pt>
                <c:pt idx="408">
                  <c:v>9.524988587689083</c:v>
                </c:pt>
                <c:pt idx="409">
                  <c:v>9.524988587689083</c:v>
                </c:pt>
                <c:pt idx="410">
                  <c:v>9.446106694623336</c:v>
                </c:pt>
                <c:pt idx="411">
                  <c:v>9.446106694623336</c:v>
                </c:pt>
                <c:pt idx="412">
                  <c:v>9.446106694623336</c:v>
                </c:pt>
                <c:pt idx="413">
                  <c:v>9.446106694623336</c:v>
                </c:pt>
                <c:pt idx="414">
                  <c:v>9.446106694623336</c:v>
                </c:pt>
                <c:pt idx="415">
                  <c:v>9.38694527482402</c:v>
                </c:pt>
                <c:pt idx="416">
                  <c:v>9.367224801557585</c:v>
                </c:pt>
                <c:pt idx="417">
                  <c:v>9.367224801557585</c:v>
                </c:pt>
                <c:pt idx="418">
                  <c:v>9.367224801557585</c:v>
                </c:pt>
                <c:pt idx="419">
                  <c:v>9.367224801557585</c:v>
                </c:pt>
                <c:pt idx="420">
                  <c:v>9.367224801557585</c:v>
                </c:pt>
                <c:pt idx="421">
                  <c:v>9.367224801557585</c:v>
                </c:pt>
                <c:pt idx="422">
                  <c:v>9.367224801557585</c:v>
                </c:pt>
                <c:pt idx="423">
                  <c:v>9.34750432829115</c:v>
                </c:pt>
                <c:pt idx="424">
                  <c:v>9.308063381758268</c:v>
                </c:pt>
                <c:pt idx="425">
                  <c:v>9.28834290849181</c:v>
                </c:pt>
                <c:pt idx="426">
                  <c:v>9.28834290849181</c:v>
                </c:pt>
                <c:pt idx="427">
                  <c:v>9.28834290849181</c:v>
                </c:pt>
                <c:pt idx="428">
                  <c:v>9.28834290849181</c:v>
                </c:pt>
                <c:pt idx="429">
                  <c:v>9.28834290849181</c:v>
                </c:pt>
                <c:pt idx="430">
                  <c:v>9.28834290849181</c:v>
                </c:pt>
                <c:pt idx="431">
                  <c:v>9.28834290849181</c:v>
                </c:pt>
                <c:pt idx="432">
                  <c:v>9.28834290849181</c:v>
                </c:pt>
                <c:pt idx="433">
                  <c:v>9.268622435225401</c:v>
                </c:pt>
                <c:pt idx="434">
                  <c:v>9.268622435225401</c:v>
                </c:pt>
                <c:pt idx="435">
                  <c:v>9.268622435225401</c:v>
                </c:pt>
                <c:pt idx="436">
                  <c:v>9.20946101542609</c:v>
                </c:pt>
                <c:pt idx="437">
                  <c:v>9.189740542159654</c:v>
                </c:pt>
                <c:pt idx="438">
                  <c:v>9.170020068893217</c:v>
                </c:pt>
                <c:pt idx="439">
                  <c:v>9.15029959562678</c:v>
                </c:pt>
                <c:pt idx="440">
                  <c:v>9.130579122360341</c:v>
                </c:pt>
                <c:pt idx="441">
                  <c:v>9.130579122360341</c:v>
                </c:pt>
                <c:pt idx="442">
                  <c:v>9.130579122360341</c:v>
                </c:pt>
                <c:pt idx="443">
                  <c:v>9.130579122360341</c:v>
                </c:pt>
                <c:pt idx="444">
                  <c:v>9.130579122360341</c:v>
                </c:pt>
                <c:pt idx="445">
                  <c:v>9.130579122360341</c:v>
                </c:pt>
                <c:pt idx="446">
                  <c:v>9.091138175827467</c:v>
                </c:pt>
                <c:pt idx="447">
                  <c:v>9.091138175827467</c:v>
                </c:pt>
                <c:pt idx="448">
                  <c:v>9.07141770256103</c:v>
                </c:pt>
                <c:pt idx="449">
                  <c:v>9.07141770256103</c:v>
                </c:pt>
                <c:pt idx="450">
                  <c:v>9.051697229294594</c:v>
                </c:pt>
                <c:pt idx="451">
                  <c:v>9.051697229294594</c:v>
                </c:pt>
                <c:pt idx="452">
                  <c:v>9.031976756028151</c:v>
                </c:pt>
                <c:pt idx="453">
                  <c:v>8.99253580949528</c:v>
                </c:pt>
                <c:pt idx="454">
                  <c:v>8.972815336228856</c:v>
                </c:pt>
                <c:pt idx="455">
                  <c:v>8.972815336228856</c:v>
                </c:pt>
                <c:pt idx="456">
                  <c:v>8.972815336228856</c:v>
                </c:pt>
                <c:pt idx="457">
                  <c:v>8.972815336228856</c:v>
                </c:pt>
                <c:pt idx="458">
                  <c:v>8.95309486296241</c:v>
                </c:pt>
                <c:pt idx="459">
                  <c:v>8.933374389695968</c:v>
                </c:pt>
                <c:pt idx="460">
                  <c:v>8.913653916429534</c:v>
                </c:pt>
                <c:pt idx="461">
                  <c:v>8.87421296989666</c:v>
                </c:pt>
                <c:pt idx="462">
                  <c:v>8.87421296989666</c:v>
                </c:pt>
                <c:pt idx="463">
                  <c:v>8.85449249663023</c:v>
                </c:pt>
                <c:pt idx="464">
                  <c:v>8.834772023363783</c:v>
                </c:pt>
                <c:pt idx="465">
                  <c:v>8.834772023363783</c:v>
                </c:pt>
                <c:pt idx="466">
                  <c:v>8.834772023363783</c:v>
                </c:pt>
                <c:pt idx="467">
                  <c:v>8.834772023363783</c:v>
                </c:pt>
                <c:pt idx="468">
                  <c:v>8.834772023363783</c:v>
                </c:pt>
                <c:pt idx="469">
                  <c:v>8.81505155009735</c:v>
                </c:pt>
                <c:pt idx="470">
                  <c:v>8.81505155009735</c:v>
                </c:pt>
                <c:pt idx="471">
                  <c:v>8.81505155009735</c:v>
                </c:pt>
                <c:pt idx="472">
                  <c:v>8.795331076830912</c:v>
                </c:pt>
                <c:pt idx="473">
                  <c:v>8.795331076830912</c:v>
                </c:pt>
                <c:pt idx="474">
                  <c:v>8.795331076830912</c:v>
                </c:pt>
                <c:pt idx="475">
                  <c:v>8.75589013029804</c:v>
                </c:pt>
                <c:pt idx="476">
                  <c:v>8.75589013029804</c:v>
                </c:pt>
                <c:pt idx="477">
                  <c:v>8.736169657031601</c:v>
                </c:pt>
                <c:pt idx="478">
                  <c:v>8.736169657031601</c:v>
                </c:pt>
                <c:pt idx="479">
                  <c:v>8.696728710498718</c:v>
                </c:pt>
                <c:pt idx="480">
                  <c:v>8.696728710498718</c:v>
                </c:pt>
                <c:pt idx="481">
                  <c:v>8.67700823723229</c:v>
                </c:pt>
                <c:pt idx="482">
                  <c:v>8.67700823723229</c:v>
                </c:pt>
                <c:pt idx="483">
                  <c:v>8.657287763965848</c:v>
                </c:pt>
                <c:pt idx="484">
                  <c:v>8.637567290699417</c:v>
                </c:pt>
                <c:pt idx="485">
                  <c:v>8.558685397633666</c:v>
                </c:pt>
                <c:pt idx="486">
                  <c:v>8.558685397633666</c:v>
                </c:pt>
                <c:pt idx="487">
                  <c:v>8.538964924367231</c:v>
                </c:pt>
                <c:pt idx="488">
                  <c:v>8.499523977834357</c:v>
                </c:pt>
                <c:pt idx="489">
                  <c:v>8.47980350456792</c:v>
                </c:pt>
                <c:pt idx="490">
                  <c:v>8.47980350456792</c:v>
                </c:pt>
                <c:pt idx="491">
                  <c:v>8.47980350456792</c:v>
                </c:pt>
                <c:pt idx="492">
                  <c:v>8.460083031301484</c:v>
                </c:pt>
                <c:pt idx="493">
                  <c:v>8.440362558035046</c:v>
                </c:pt>
                <c:pt idx="494">
                  <c:v>8.440362558035046</c:v>
                </c:pt>
                <c:pt idx="495">
                  <c:v>8.42064208476861</c:v>
                </c:pt>
                <c:pt idx="496">
                  <c:v>8.3614806649693</c:v>
                </c:pt>
                <c:pt idx="497">
                  <c:v>8.3614806649693</c:v>
                </c:pt>
                <c:pt idx="498">
                  <c:v>8.3614806649693</c:v>
                </c:pt>
                <c:pt idx="499">
                  <c:v>8.3614806649693</c:v>
                </c:pt>
                <c:pt idx="500">
                  <c:v>8.3614806649693</c:v>
                </c:pt>
                <c:pt idx="501">
                  <c:v>8.322039718436426</c:v>
                </c:pt>
                <c:pt idx="502">
                  <c:v>8.282598771903551</c:v>
                </c:pt>
                <c:pt idx="503">
                  <c:v>8.282598771903551</c:v>
                </c:pt>
                <c:pt idx="504">
                  <c:v>8.282598771903551</c:v>
                </c:pt>
                <c:pt idx="505">
                  <c:v>8.282598771903551</c:v>
                </c:pt>
                <c:pt idx="506">
                  <c:v>8.282598771903551</c:v>
                </c:pt>
                <c:pt idx="507">
                  <c:v>8.262878298637112</c:v>
                </c:pt>
                <c:pt idx="508">
                  <c:v>8.262878298637112</c:v>
                </c:pt>
                <c:pt idx="509">
                  <c:v>8.22343735210424</c:v>
                </c:pt>
                <c:pt idx="510">
                  <c:v>8.22343735210424</c:v>
                </c:pt>
                <c:pt idx="511">
                  <c:v>8.203716878837802</c:v>
                </c:pt>
                <c:pt idx="512">
                  <c:v>8.203716878837802</c:v>
                </c:pt>
                <c:pt idx="513">
                  <c:v>8.164275932304928</c:v>
                </c:pt>
                <c:pt idx="514">
                  <c:v>8.164275932304928</c:v>
                </c:pt>
                <c:pt idx="515">
                  <c:v>8.144555459038491</c:v>
                </c:pt>
                <c:pt idx="516">
                  <c:v>8.144555459038491</c:v>
                </c:pt>
                <c:pt idx="517">
                  <c:v>8.144555459038491</c:v>
                </c:pt>
                <c:pt idx="518">
                  <c:v>8.124834985772048</c:v>
                </c:pt>
                <c:pt idx="519">
                  <c:v>8.08539403923918</c:v>
                </c:pt>
                <c:pt idx="520">
                  <c:v>8.08539403923918</c:v>
                </c:pt>
                <c:pt idx="521">
                  <c:v>8.08539403923918</c:v>
                </c:pt>
                <c:pt idx="522">
                  <c:v>8.08539403923918</c:v>
                </c:pt>
                <c:pt idx="523">
                  <c:v>8.08539403923918</c:v>
                </c:pt>
                <c:pt idx="524">
                  <c:v>8.045953092706305</c:v>
                </c:pt>
                <c:pt idx="525">
                  <c:v>8.045953092706305</c:v>
                </c:pt>
                <c:pt idx="526">
                  <c:v>8.045953092706305</c:v>
                </c:pt>
                <c:pt idx="527">
                  <c:v>8.02623261943987</c:v>
                </c:pt>
                <c:pt idx="528">
                  <c:v>8.006512146173431</c:v>
                </c:pt>
                <c:pt idx="529">
                  <c:v>8.006512146173431</c:v>
                </c:pt>
                <c:pt idx="530">
                  <c:v>7.986791672906996</c:v>
                </c:pt>
                <c:pt idx="531">
                  <c:v>7.967071199640556</c:v>
                </c:pt>
                <c:pt idx="532">
                  <c:v>7.967071199640556</c:v>
                </c:pt>
                <c:pt idx="533">
                  <c:v>7.94735072637412</c:v>
                </c:pt>
                <c:pt idx="534">
                  <c:v>7.94735072637412</c:v>
                </c:pt>
                <c:pt idx="535">
                  <c:v>7.927630253107679</c:v>
                </c:pt>
                <c:pt idx="536">
                  <c:v>7.927630253107679</c:v>
                </c:pt>
                <c:pt idx="537">
                  <c:v>7.927630253107679</c:v>
                </c:pt>
                <c:pt idx="538">
                  <c:v>7.927630253107679</c:v>
                </c:pt>
                <c:pt idx="539">
                  <c:v>7.927630253107679</c:v>
                </c:pt>
                <c:pt idx="540">
                  <c:v>7.88818930657481</c:v>
                </c:pt>
                <c:pt idx="541">
                  <c:v>7.868468833308372</c:v>
                </c:pt>
                <c:pt idx="542">
                  <c:v>7.868468833308372</c:v>
                </c:pt>
                <c:pt idx="543">
                  <c:v>7.868468833308372</c:v>
                </c:pt>
                <c:pt idx="544">
                  <c:v>7.868468833308372</c:v>
                </c:pt>
                <c:pt idx="545">
                  <c:v>7.868468833308372</c:v>
                </c:pt>
                <c:pt idx="546">
                  <c:v>7.868468833308372</c:v>
                </c:pt>
                <c:pt idx="547">
                  <c:v>7.868468833308372</c:v>
                </c:pt>
                <c:pt idx="548">
                  <c:v>7.848748360041936</c:v>
                </c:pt>
                <c:pt idx="549">
                  <c:v>7.80930741350906</c:v>
                </c:pt>
                <c:pt idx="550">
                  <c:v>7.80930741350906</c:v>
                </c:pt>
                <c:pt idx="551">
                  <c:v>7.80930741350906</c:v>
                </c:pt>
                <c:pt idx="552">
                  <c:v>7.769866466976188</c:v>
                </c:pt>
                <c:pt idx="553">
                  <c:v>7.769866466976188</c:v>
                </c:pt>
                <c:pt idx="554">
                  <c:v>7.769866466976188</c:v>
                </c:pt>
                <c:pt idx="555">
                  <c:v>7.769866466976188</c:v>
                </c:pt>
                <c:pt idx="556">
                  <c:v>7.730425520443314</c:v>
                </c:pt>
                <c:pt idx="557">
                  <c:v>7.730425520443314</c:v>
                </c:pt>
                <c:pt idx="558">
                  <c:v>7.730425520443314</c:v>
                </c:pt>
                <c:pt idx="559">
                  <c:v>7.730425520443314</c:v>
                </c:pt>
                <c:pt idx="560">
                  <c:v>7.690984573910415</c:v>
                </c:pt>
                <c:pt idx="561">
                  <c:v>7.671264100644</c:v>
                </c:pt>
                <c:pt idx="562">
                  <c:v>7.651543627377565</c:v>
                </c:pt>
                <c:pt idx="563">
                  <c:v>7.651543627377565</c:v>
                </c:pt>
                <c:pt idx="564">
                  <c:v>7.651543627377565</c:v>
                </c:pt>
                <c:pt idx="565">
                  <c:v>7.651543627377565</c:v>
                </c:pt>
                <c:pt idx="566">
                  <c:v>7.651543627377565</c:v>
                </c:pt>
                <c:pt idx="567">
                  <c:v>7.651543627377565</c:v>
                </c:pt>
                <c:pt idx="568">
                  <c:v>7.651543627377565</c:v>
                </c:pt>
                <c:pt idx="569">
                  <c:v>7.651543627377565</c:v>
                </c:pt>
                <c:pt idx="570">
                  <c:v>7.63182315411113</c:v>
                </c:pt>
                <c:pt idx="571">
                  <c:v>7.63182315411113</c:v>
                </c:pt>
                <c:pt idx="572">
                  <c:v>7.59238220757824</c:v>
                </c:pt>
                <c:pt idx="573">
                  <c:v>7.57266173431182</c:v>
                </c:pt>
                <c:pt idx="574">
                  <c:v>7.57266173431182</c:v>
                </c:pt>
                <c:pt idx="575">
                  <c:v>7.57266173431182</c:v>
                </c:pt>
                <c:pt idx="576">
                  <c:v>7.533220787778943</c:v>
                </c:pt>
                <c:pt idx="577">
                  <c:v>7.533220787778943</c:v>
                </c:pt>
                <c:pt idx="578">
                  <c:v>7.533220787778943</c:v>
                </c:pt>
                <c:pt idx="579">
                  <c:v>7.533220787778943</c:v>
                </c:pt>
                <c:pt idx="580">
                  <c:v>7.49377984124607</c:v>
                </c:pt>
                <c:pt idx="581">
                  <c:v>7.474059367979632</c:v>
                </c:pt>
                <c:pt idx="582">
                  <c:v>7.454338894713194</c:v>
                </c:pt>
                <c:pt idx="583">
                  <c:v>7.454338894713194</c:v>
                </c:pt>
                <c:pt idx="584">
                  <c:v>7.454338894713194</c:v>
                </c:pt>
                <c:pt idx="585">
                  <c:v>7.434618421446757</c:v>
                </c:pt>
                <c:pt idx="586">
                  <c:v>7.434618421446757</c:v>
                </c:pt>
                <c:pt idx="587">
                  <c:v>7.414897948180321</c:v>
                </c:pt>
                <c:pt idx="588">
                  <c:v>7.395177474913884</c:v>
                </c:pt>
                <c:pt idx="589">
                  <c:v>7.375457001647447</c:v>
                </c:pt>
                <c:pt idx="590">
                  <c:v>7.375457001647447</c:v>
                </c:pt>
                <c:pt idx="591">
                  <c:v>7.355736528380995</c:v>
                </c:pt>
                <c:pt idx="592">
                  <c:v>7.355736528380995</c:v>
                </c:pt>
                <c:pt idx="593">
                  <c:v>7.355736528380995</c:v>
                </c:pt>
                <c:pt idx="594">
                  <c:v>7.355736528380995</c:v>
                </c:pt>
                <c:pt idx="595">
                  <c:v>7.355736528380995</c:v>
                </c:pt>
                <c:pt idx="596">
                  <c:v>7.336016055114572</c:v>
                </c:pt>
                <c:pt idx="597">
                  <c:v>7.316295581848136</c:v>
                </c:pt>
                <c:pt idx="598">
                  <c:v>7.316295581848136</c:v>
                </c:pt>
                <c:pt idx="599">
                  <c:v>7.316295581848136</c:v>
                </c:pt>
                <c:pt idx="600">
                  <c:v>7.316295581848136</c:v>
                </c:pt>
                <c:pt idx="601">
                  <c:v>7.316295581848136</c:v>
                </c:pt>
                <c:pt idx="602">
                  <c:v>7.296575108581699</c:v>
                </c:pt>
                <c:pt idx="603">
                  <c:v>7.296575108581699</c:v>
                </c:pt>
                <c:pt idx="604">
                  <c:v>7.296575108581699</c:v>
                </c:pt>
                <c:pt idx="605">
                  <c:v>7.257134162048825</c:v>
                </c:pt>
                <c:pt idx="606">
                  <c:v>7.257134162048825</c:v>
                </c:pt>
                <c:pt idx="607">
                  <c:v>7.257134162048825</c:v>
                </c:pt>
                <c:pt idx="608">
                  <c:v>7.257134162048825</c:v>
                </c:pt>
                <c:pt idx="609">
                  <c:v>7.257134162048825</c:v>
                </c:pt>
                <c:pt idx="610">
                  <c:v>7.257134162048825</c:v>
                </c:pt>
                <c:pt idx="611">
                  <c:v>7.197972742249505</c:v>
                </c:pt>
                <c:pt idx="612">
                  <c:v>7.178252268983076</c:v>
                </c:pt>
                <c:pt idx="613">
                  <c:v>7.178252268983076</c:v>
                </c:pt>
                <c:pt idx="614">
                  <c:v>7.178252268983076</c:v>
                </c:pt>
                <c:pt idx="615">
                  <c:v>7.178252268983076</c:v>
                </c:pt>
                <c:pt idx="616">
                  <c:v>7.178252268983076</c:v>
                </c:pt>
                <c:pt idx="617">
                  <c:v>7.178252268983076</c:v>
                </c:pt>
                <c:pt idx="618">
                  <c:v>7.138811322450199</c:v>
                </c:pt>
                <c:pt idx="619">
                  <c:v>7.138811322450199</c:v>
                </c:pt>
                <c:pt idx="620">
                  <c:v>7.138811322450199</c:v>
                </c:pt>
                <c:pt idx="621">
                  <c:v>7.119090849183766</c:v>
                </c:pt>
                <c:pt idx="622">
                  <c:v>7.119090849183766</c:v>
                </c:pt>
                <c:pt idx="623">
                  <c:v>7.119090849183766</c:v>
                </c:pt>
                <c:pt idx="624">
                  <c:v>7.099370375917328</c:v>
                </c:pt>
                <c:pt idx="625">
                  <c:v>7.099370375917328</c:v>
                </c:pt>
                <c:pt idx="626">
                  <c:v>7.099370375917328</c:v>
                </c:pt>
                <c:pt idx="627">
                  <c:v>7.07964990265089</c:v>
                </c:pt>
                <c:pt idx="628">
                  <c:v>7.07964990265089</c:v>
                </c:pt>
                <c:pt idx="629">
                  <c:v>7.059929429384454</c:v>
                </c:pt>
                <c:pt idx="630">
                  <c:v>7.059929429384454</c:v>
                </c:pt>
                <c:pt idx="631">
                  <c:v>7.059929429384454</c:v>
                </c:pt>
                <c:pt idx="632">
                  <c:v>7.040208956118017</c:v>
                </c:pt>
                <c:pt idx="633">
                  <c:v>7.020488482851581</c:v>
                </c:pt>
                <c:pt idx="634">
                  <c:v>7.000768009585142</c:v>
                </c:pt>
                <c:pt idx="635">
                  <c:v>7.000768009585142</c:v>
                </c:pt>
                <c:pt idx="636">
                  <c:v>7.000768009585142</c:v>
                </c:pt>
                <c:pt idx="637">
                  <c:v>6.941606589785832</c:v>
                </c:pt>
                <c:pt idx="638">
                  <c:v>6.941606589785832</c:v>
                </c:pt>
                <c:pt idx="639">
                  <c:v>6.941606589785832</c:v>
                </c:pt>
                <c:pt idx="640">
                  <c:v>6.902165643252958</c:v>
                </c:pt>
                <c:pt idx="641">
                  <c:v>6.902165643252958</c:v>
                </c:pt>
                <c:pt idx="642">
                  <c:v>6.902165643252958</c:v>
                </c:pt>
                <c:pt idx="643">
                  <c:v>6.902165643252958</c:v>
                </c:pt>
                <c:pt idx="644">
                  <c:v>6.902165643252958</c:v>
                </c:pt>
                <c:pt idx="645">
                  <c:v>6.902165643252958</c:v>
                </c:pt>
                <c:pt idx="646">
                  <c:v>6.882445169986521</c:v>
                </c:pt>
                <c:pt idx="647">
                  <c:v>6.882445169986521</c:v>
                </c:pt>
                <c:pt idx="648">
                  <c:v>6.862724696720075</c:v>
                </c:pt>
                <c:pt idx="649">
                  <c:v>6.843004223453647</c:v>
                </c:pt>
                <c:pt idx="650">
                  <c:v>6.823283750187207</c:v>
                </c:pt>
                <c:pt idx="651">
                  <c:v>6.823283750187207</c:v>
                </c:pt>
                <c:pt idx="652">
                  <c:v>6.823283750187207</c:v>
                </c:pt>
                <c:pt idx="653">
                  <c:v>6.823283750187207</c:v>
                </c:pt>
                <c:pt idx="654">
                  <c:v>6.823283750187207</c:v>
                </c:pt>
                <c:pt idx="655">
                  <c:v>6.803563276920769</c:v>
                </c:pt>
                <c:pt idx="656">
                  <c:v>6.803563276920769</c:v>
                </c:pt>
                <c:pt idx="657">
                  <c:v>6.78384280365434</c:v>
                </c:pt>
                <c:pt idx="658">
                  <c:v>6.78384280365434</c:v>
                </c:pt>
                <c:pt idx="659">
                  <c:v>6.764122330387889</c:v>
                </c:pt>
                <c:pt idx="660">
                  <c:v>6.764122330387889</c:v>
                </c:pt>
                <c:pt idx="661">
                  <c:v>6.764122330387889</c:v>
                </c:pt>
                <c:pt idx="662">
                  <c:v>6.764122330387889</c:v>
                </c:pt>
                <c:pt idx="663">
                  <c:v>6.744401857121446</c:v>
                </c:pt>
                <c:pt idx="664">
                  <c:v>6.724681383855025</c:v>
                </c:pt>
                <c:pt idx="665">
                  <c:v>6.724681383855025</c:v>
                </c:pt>
                <c:pt idx="666">
                  <c:v>6.704960910588586</c:v>
                </c:pt>
                <c:pt idx="667">
                  <c:v>6.704960910588586</c:v>
                </c:pt>
                <c:pt idx="668">
                  <c:v>6.704960910588586</c:v>
                </c:pt>
                <c:pt idx="669">
                  <c:v>6.704960910588586</c:v>
                </c:pt>
                <c:pt idx="670">
                  <c:v>6.704960910588586</c:v>
                </c:pt>
                <c:pt idx="671">
                  <c:v>6.685240437322151</c:v>
                </c:pt>
                <c:pt idx="672">
                  <c:v>6.685240437322151</c:v>
                </c:pt>
                <c:pt idx="673">
                  <c:v>6.665519964055693</c:v>
                </c:pt>
                <c:pt idx="674">
                  <c:v>6.645799490789276</c:v>
                </c:pt>
                <c:pt idx="675">
                  <c:v>6.645799490789276</c:v>
                </c:pt>
                <c:pt idx="676">
                  <c:v>6.645799490789276</c:v>
                </c:pt>
                <c:pt idx="677">
                  <c:v>6.645799490789276</c:v>
                </c:pt>
                <c:pt idx="678">
                  <c:v>6.62607901752284</c:v>
                </c:pt>
                <c:pt idx="679">
                  <c:v>6.606358544256396</c:v>
                </c:pt>
                <c:pt idx="680">
                  <c:v>6.606358544256396</c:v>
                </c:pt>
                <c:pt idx="681">
                  <c:v>6.606358544256396</c:v>
                </c:pt>
                <c:pt idx="682">
                  <c:v>6.606358544256396</c:v>
                </c:pt>
                <c:pt idx="683">
                  <c:v>6.547197124457091</c:v>
                </c:pt>
                <c:pt idx="684">
                  <c:v>6.527476651190645</c:v>
                </c:pt>
                <c:pt idx="685">
                  <c:v>6.527476651190645</c:v>
                </c:pt>
                <c:pt idx="686">
                  <c:v>6.48803570465778</c:v>
                </c:pt>
                <c:pt idx="687">
                  <c:v>6.48803570465778</c:v>
                </c:pt>
                <c:pt idx="688">
                  <c:v>6.468315231391339</c:v>
                </c:pt>
                <c:pt idx="689">
                  <c:v>6.468315231391339</c:v>
                </c:pt>
                <c:pt idx="690">
                  <c:v>6.468315231391339</c:v>
                </c:pt>
                <c:pt idx="691">
                  <c:v>6.468315231391339</c:v>
                </c:pt>
                <c:pt idx="692">
                  <c:v>6.468315231391339</c:v>
                </c:pt>
                <c:pt idx="693">
                  <c:v>6.468315231391339</c:v>
                </c:pt>
                <c:pt idx="694">
                  <c:v>6.428874284858471</c:v>
                </c:pt>
                <c:pt idx="695">
                  <c:v>6.428874284858471</c:v>
                </c:pt>
                <c:pt idx="696">
                  <c:v>6.428874284858471</c:v>
                </c:pt>
                <c:pt idx="697">
                  <c:v>6.428874284858471</c:v>
                </c:pt>
                <c:pt idx="698">
                  <c:v>6.428874284858471</c:v>
                </c:pt>
                <c:pt idx="699">
                  <c:v>6.428874284858471</c:v>
                </c:pt>
                <c:pt idx="700">
                  <c:v>6.409153811592032</c:v>
                </c:pt>
                <c:pt idx="701">
                  <c:v>6.409153811592032</c:v>
                </c:pt>
                <c:pt idx="702">
                  <c:v>6.389433338325595</c:v>
                </c:pt>
                <c:pt idx="703">
                  <c:v>6.369712865059157</c:v>
                </c:pt>
                <c:pt idx="704">
                  <c:v>6.369712865059157</c:v>
                </c:pt>
                <c:pt idx="705">
                  <c:v>6.349992391792722</c:v>
                </c:pt>
                <c:pt idx="706">
                  <c:v>6.349992391792722</c:v>
                </c:pt>
                <c:pt idx="707">
                  <c:v>6.349992391792722</c:v>
                </c:pt>
                <c:pt idx="708">
                  <c:v>6.330271918526284</c:v>
                </c:pt>
                <c:pt idx="709">
                  <c:v>6.330271918526284</c:v>
                </c:pt>
                <c:pt idx="710">
                  <c:v>6.330271918526284</c:v>
                </c:pt>
                <c:pt idx="711">
                  <c:v>6.310551445259847</c:v>
                </c:pt>
                <c:pt idx="712">
                  <c:v>6.310551445259847</c:v>
                </c:pt>
                <c:pt idx="713">
                  <c:v>6.310551445259847</c:v>
                </c:pt>
                <c:pt idx="714">
                  <c:v>6.310551445259847</c:v>
                </c:pt>
                <c:pt idx="715">
                  <c:v>6.310551445259847</c:v>
                </c:pt>
                <c:pt idx="716">
                  <c:v>6.310551445259847</c:v>
                </c:pt>
                <c:pt idx="717">
                  <c:v>6.310551445259847</c:v>
                </c:pt>
                <c:pt idx="718">
                  <c:v>6.310551445259847</c:v>
                </c:pt>
                <c:pt idx="719">
                  <c:v>6.310551445259847</c:v>
                </c:pt>
                <c:pt idx="720">
                  <c:v>6.290830971993405</c:v>
                </c:pt>
                <c:pt idx="721">
                  <c:v>6.271110498726974</c:v>
                </c:pt>
                <c:pt idx="722">
                  <c:v>6.271110498726974</c:v>
                </c:pt>
                <c:pt idx="723">
                  <c:v>6.25139002546054</c:v>
                </c:pt>
                <c:pt idx="724">
                  <c:v>6.2316695521941</c:v>
                </c:pt>
                <c:pt idx="725">
                  <c:v>6.211949078927662</c:v>
                </c:pt>
                <c:pt idx="726">
                  <c:v>6.211949078927662</c:v>
                </c:pt>
                <c:pt idx="727">
                  <c:v>6.192228605661226</c:v>
                </c:pt>
                <c:pt idx="728">
                  <c:v>6.192228605661226</c:v>
                </c:pt>
                <c:pt idx="729">
                  <c:v>6.192228605661226</c:v>
                </c:pt>
                <c:pt idx="730">
                  <c:v>6.192228605661226</c:v>
                </c:pt>
                <c:pt idx="731">
                  <c:v>6.192228605661226</c:v>
                </c:pt>
                <c:pt idx="732">
                  <c:v>6.192228605661226</c:v>
                </c:pt>
                <c:pt idx="733">
                  <c:v>6.172508132394788</c:v>
                </c:pt>
                <c:pt idx="734">
                  <c:v>6.172508132394788</c:v>
                </c:pt>
                <c:pt idx="735">
                  <c:v>6.172508132394788</c:v>
                </c:pt>
                <c:pt idx="736">
                  <c:v>6.113346712595477</c:v>
                </c:pt>
                <c:pt idx="737">
                  <c:v>6.113346712595477</c:v>
                </c:pt>
                <c:pt idx="738">
                  <c:v>6.113346712595477</c:v>
                </c:pt>
                <c:pt idx="739">
                  <c:v>6.113346712595477</c:v>
                </c:pt>
                <c:pt idx="740">
                  <c:v>6.113346712595477</c:v>
                </c:pt>
                <c:pt idx="741">
                  <c:v>6.113346712595477</c:v>
                </c:pt>
                <c:pt idx="742">
                  <c:v>6.113346712595477</c:v>
                </c:pt>
                <c:pt idx="743">
                  <c:v>6.113346712595477</c:v>
                </c:pt>
                <c:pt idx="744">
                  <c:v>6.113346712595477</c:v>
                </c:pt>
                <c:pt idx="745">
                  <c:v>6.073905766062603</c:v>
                </c:pt>
                <c:pt idx="746">
                  <c:v>6.054185292796165</c:v>
                </c:pt>
                <c:pt idx="747">
                  <c:v>6.054185292796165</c:v>
                </c:pt>
                <c:pt idx="748">
                  <c:v>6.054185292796165</c:v>
                </c:pt>
                <c:pt idx="749">
                  <c:v>6.054185292796165</c:v>
                </c:pt>
                <c:pt idx="750">
                  <c:v>6.034464819529727</c:v>
                </c:pt>
                <c:pt idx="751">
                  <c:v>6.034464819529727</c:v>
                </c:pt>
                <c:pt idx="752">
                  <c:v>6.014744346263279</c:v>
                </c:pt>
                <c:pt idx="753">
                  <c:v>6.014744346263279</c:v>
                </c:pt>
                <c:pt idx="754">
                  <c:v>5.995023872996856</c:v>
                </c:pt>
                <c:pt idx="755">
                  <c:v>5.995023872996856</c:v>
                </c:pt>
                <c:pt idx="756">
                  <c:v>5.975303399730418</c:v>
                </c:pt>
                <c:pt idx="757">
                  <c:v>5.975303399730418</c:v>
                </c:pt>
                <c:pt idx="758">
                  <c:v>5.975303399730418</c:v>
                </c:pt>
                <c:pt idx="759">
                  <c:v>5.955582926463975</c:v>
                </c:pt>
                <c:pt idx="760">
                  <c:v>5.955582926463975</c:v>
                </c:pt>
                <c:pt idx="761">
                  <c:v>5.955582926463975</c:v>
                </c:pt>
                <c:pt idx="762">
                  <c:v>5.935862453197543</c:v>
                </c:pt>
                <c:pt idx="763">
                  <c:v>5.935862453197543</c:v>
                </c:pt>
                <c:pt idx="764">
                  <c:v>5.935862453197543</c:v>
                </c:pt>
                <c:pt idx="765">
                  <c:v>5.916141979931107</c:v>
                </c:pt>
                <c:pt idx="766">
                  <c:v>5.916141979931107</c:v>
                </c:pt>
                <c:pt idx="767">
                  <c:v>5.916141979931107</c:v>
                </c:pt>
                <c:pt idx="768">
                  <c:v>5.916141979931107</c:v>
                </c:pt>
                <c:pt idx="769">
                  <c:v>5.89642150666467</c:v>
                </c:pt>
                <c:pt idx="770">
                  <c:v>5.89642150666467</c:v>
                </c:pt>
                <c:pt idx="771">
                  <c:v>5.89642150666467</c:v>
                </c:pt>
                <c:pt idx="772">
                  <c:v>5.876701033398232</c:v>
                </c:pt>
                <c:pt idx="773">
                  <c:v>5.876701033398232</c:v>
                </c:pt>
                <c:pt idx="774">
                  <c:v>5.876701033398232</c:v>
                </c:pt>
                <c:pt idx="775">
                  <c:v>5.876701033398232</c:v>
                </c:pt>
                <c:pt idx="776">
                  <c:v>5.837260086865359</c:v>
                </c:pt>
                <c:pt idx="777">
                  <c:v>5.837260086865359</c:v>
                </c:pt>
                <c:pt idx="778">
                  <c:v>5.837260086865359</c:v>
                </c:pt>
                <c:pt idx="779">
                  <c:v>5.837260086865359</c:v>
                </c:pt>
                <c:pt idx="780">
                  <c:v>5.837260086865359</c:v>
                </c:pt>
                <c:pt idx="781">
                  <c:v>5.817539613598908</c:v>
                </c:pt>
                <c:pt idx="782">
                  <c:v>5.817539613598908</c:v>
                </c:pt>
                <c:pt idx="783">
                  <c:v>5.797819140332485</c:v>
                </c:pt>
                <c:pt idx="784">
                  <c:v>5.778098667066048</c:v>
                </c:pt>
                <c:pt idx="785">
                  <c:v>5.778098667066048</c:v>
                </c:pt>
                <c:pt idx="786">
                  <c:v>5.778098667066048</c:v>
                </c:pt>
                <c:pt idx="787">
                  <c:v>5.778098667066048</c:v>
                </c:pt>
                <c:pt idx="788">
                  <c:v>5.778098667066048</c:v>
                </c:pt>
                <c:pt idx="789">
                  <c:v>5.75837819379961</c:v>
                </c:pt>
                <c:pt idx="790">
                  <c:v>5.75837819379961</c:v>
                </c:pt>
                <c:pt idx="791">
                  <c:v>5.73865772053318</c:v>
                </c:pt>
                <c:pt idx="792">
                  <c:v>5.718937247266721</c:v>
                </c:pt>
                <c:pt idx="793">
                  <c:v>5.718937247266721</c:v>
                </c:pt>
                <c:pt idx="794">
                  <c:v>5.718937247266721</c:v>
                </c:pt>
                <c:pt idx="795">
                  <c:v>5.718937247266721</c:v>
                </c:pt>
                <c:pt idx="796">
                  <c:v>5.718937247266721</c:v>
                </c:pt>
                <c:pt idx="797">
                  <c:v>5.718937247266721</c:v>
                </c:pt>
                <c:pt idx="798">
                  <c:v>5.699216774000296</c:v>
                </c:pt>
                <c:pt idx="799">
                  <c:v>5.699216774000296</c:v>
                </c:pt>
                <c:pt idx="800">
                  <c:v>5.699216774000296</c:v>
                </c:pt>
                <c:pt idx="801">
                  <c:v>5.699216774000296</c:v>
                </c:pt>
                <c:pt idx="802">
                  <c:v>5.699216774000296</c:v>
                </c:pt>
                <c:pt idx="803">
                  <c:v>5.679496300733862</c:v>
                </c:pt>
                <c:pt idx="804">
                  <c:v>5.659775827467409</c:v>
                </c:pt>
                <c:pt idx="805">
                  <c:v>5.659775827467409</c:v>
                </c:pt>
                <c:pt idx="806">
                  <c:v>5.659775827467409</c:v>
                </c:pt>
                <c:pt idx="807">
                  <c:v>5.659775827467409</c:v>
                </c:pt>
                <c:pt idx="808">
                  <c:v>5.640055354200978</c:v>
                </c:pt>
                <c:pt idx="809">
                  <c:v>5.640055354200978</c:v>
                </c:pt>
                <c:pt idx="810">
                  <c:v>5.640055354200978</c:v>
                </c:pt>
                <c:pt idx="811">
                  <c:v>5.640055354200978</c:v>
                </c:pt>
                <c:pt idx="812">
                  <c:v>5.600614407668106</c:v>
                </c:pt>
                <c:pt idx="813">
                  <c:v>5.600614407668106</c:v>
                </c:pt>
                <c:pt idx="814">
                  <c:v>5.600614407668106</c:v>
                </c:pt>
                <c:pt idx="815">
                  <c:v>5.600614407668106</c:v>
                </c:pt>
                <c:pt idx="816">
                  <c:v>5.600614407668106</c:v>
                </c:pt>
                <c:pt idx="817">
                  <c:v>5.600614407668106</c:v>
                </c:pt>
                <c:pt idx="818">
                  <c:v>5.600614407668106</c:v>
                </c:pt>
                <c:pt idx="819">
                  <c:v>5.561173461135239</c:v>
                </c:pt>
                <c:pt idx="820">
                  <c:v>5.561173461135239</c:v>
                </c:pt>
                <c:pt idx="821">
                  <c:v>5.561173461135239</c:v>
                </c:pt>
                <c:pt idx="822">
                  <c:v>5.561173461135239</c:v>
                </c:pt>
                <c:pt idx="823">
                  <c:v>5.561173461135239</c:v>
                </c:pt>
                <c:pt idx="824">
                  <c:v>5.541452987868805</c:v>
                </c:pt>
                <c:pt idx="825">
                  <c:v>5.541452987868805</c:v>
                </c:pt>
                <c:pt idx="826">
                  <c:v>5.541452987868805</c:v>
                </c:pt>
                <c:pt idx="827">
                  <c:v>5.541452987868805</c:v>
                </c:pt>
                <c:pt idx="828">
                  <c:v>5.521732514602367</c:v>
                </c:pt>
                <c:pt idx="829">
                  <c:v>5.521732514602367</c:v>
                </c:pt>
                <c:pt idx="830">
                  <c:v>5.502012041335925</c:v>
                </c:pt>
                <c:pt idx="831">
                  <c:v>5.502012041335925</c:v>
                </c:pt>
                <c:pt idx="832">
                  <c:v>5.502012041335925</c:v>
                </c:pt>
                <c:pt idx="833">
                  <c:v>5.502012041335925</c:v>
                </c:pt>
                <c:pt idx="834">
                  <c:v>5.502012041335925</c:v>
                </c:pt>
                <c:pt idx="835">
                  <c:v>5.502012041335925</c:v>
                </c:pt>
                <c:pt idx="836">
                  <c:v>5.482291568069487</c:v>
                </c:pt>
                <c:pt idx="837">
                  <c:v>5.482291568069487</c:v>
                </c:pt>
                <c:pt idx="838">
                  <c:v>5.482291568069487</c:v>
                </c:pt>
                <c:pt idx="839">
                  <c:v>5.482291568069487</c:v>
                </c:pt>
                <c:pt idx="840">
                  <c:v>5.442850621536618</c:v>
                </c:pt>
                <c:pt idx="841">
                  <c:v>5.442850621536618</c:v>
                </c:pt>
                <c:pt idx="842">
                  <c:v>5.442850621536618</c:v>
                </c:pt>
                <c:pt idx="843">
                  <c:v>5.442850621536618</c:v>
                </c:pt>
                <c:pt idx="844">
                  <c:v>5.442850621536618</c:v>
                </c:pt>
                <c:pt idx="845">
                  <c:v>5.442850621536618</c:v>
                </c:pt>
                <c:pt idx="846">
                  <c:v>5.423130148270181</c:v>
                </c:pt>
                <c:pt idx="847">
                  <c:v>5.403409675003747</c:v>
                </c:pt>
                <c:pt idx="848">
                  <c:v>5.403409675003747</c:v>
                </c:pt>
                <c:pt idx="849">
                  <c:v>5.403409675003747</c:v>
                </c:pt>
                <c:pt idx="850">
                  <c:v>5.383689201737308</c:v>
                </c:pt>
                <c:pt idx="851">
                  <c:v>5.383689201737308</c:v>
                </c:pt>
                <c:pt idx="852">
                  <c:v>5.383689201737308</c:v>
                </c:pt>
                <c:pt idx="853">
                  <c:v>5.36396872847087</c:v>
                </c:pt>
                <c:pt idx="854">
                  <c:v>5.36396872847087</c:v>
                </c:pt>
                <c:pt idx="855">
                  <c:v>5.324527781937985</c:v>
                </c:pt>
                <c:pt idx="856">
                  <c:v>5.324527781937985</c:v>
                </c:pt>
                <c:pt idx="857">
                  <c:v>5.324527781937985</c:v>
                </c:pt>
                <c:pt idx="858">
                  <c:v>5.324527781937985</c:v>
                </c:pt>
                <c:pt idx="859">
                  <c:v>5.324527781937985</c:v>
                </c:pt>
                <c:pt idx="860">
                  <c:v>5.324527781937985</c:v>
                </c:pt>
                <c:pt idx="861">
                  <c:v>5.324527781937985</c:v>
                </c:pt>
                <c:pt idx="862">
                  <c:v>5.304807308671548</c:v>
                </c:pt>
                <c:pt idx="863">
                  <c:v>5.304807308671548</c:v>
                </c:pt>
                <c:pt idx="864">
                  <c:v>5.285086835405123</c:v>
                </c:pt>
                <c:pt idx="865">
                  <c:v>5.285086835405123</c:v>
                </c:pt>
                <c:pt idx="866">
                  <c:v>5.285086835405123</c:v>
                </c:pt>
                <c:pt idx="867">
                  <c:v>5.285086835405123</c:v>
                </c:pt>
                <c:pt idx="868">
                  <c:v>5.265366362138684</c:v>
                </c:pt>
                <c:pt idx="869">
                  <c:v>5.225925415605809</c:v>
                </c:pt>
                <c:pt idx="870">
                  <c:v>5.206204942339375</c:v>
                </c:pt>
                <c:pt idx="871">
                  <c:v>5.206204942339375</c:v>
                </c:pt>
                <c:pt idx="872">
                  <c:v>5.186484469072927</c:v>
                </c:pt>
                <c:pt idx="873">
                  <c:v>5.186484469072927</c:v>
                </c:pt>
                <c:pt idx="874">
                  <c:v>5.1667639958065</c:v>
                </c:pt>
                <c:pt idx="875">
                  <c:v>5.1667639958065</c:v>
                </c:pt>
                <c:pt idx="876">
                  <c:v>5.1667639958065</c:v>
                </c:pt>
                <c:pt idx="877">
                  <c:v>5.147043522540063</c:v>
                </c:pt>
                <c:pt idx="878">
                  <c:v>5.147043522540063</c:v>
                </c:pt>
                <c:pt idx="879">
                  <c:v>5.147043522540063</c:v>
                </c:pt>
                <c:pt idx="880">
                  <c:v>5.127323049273626</c:v>
                </c:pt>
                <c:pt idx="881">
                  <c:v>5.127323049273626</c:v>
                </c:pt>
                <c:pt idx="882">
                  <c:v>5.127323049273626</c:v>
                </c:pt>
                <c:pt idx="883">
                  <c:v>5.127323049273626</c:v>
                </c:pt>
                <c:pt idx="884">
                  <c:v>5.127323049273626</c:v>
                </c:pt>
                <c:pt idx="885">
                  <c:v>5.127323049273626</c:v>
                </c:pt>
                <c:pt idx="886">
                  <c:v>5.127323049273626</c:v>
                </c:pt>
                <c:pt idx="887">
                  <c:v>5.127323049273626</c:v>
                </c:pt>
                <c:pt idx="888">
                  <c:v>5.127323049273626</c:v>
                </c:pt>
                <c:pt idx="889">
                  <c:v>5.127323049273626</c:v>
                </c:pt>
                <c:pt idx="890">
                  <c:v>5.107602576007177</c:v>
                </c:pt>
                <c:pt idx="891">
                  <c:v>5.107602576007177</c:v>
                </c:pt>
                <c:pt idx="892">
                  <c:v>5.087882102740751</c:v>
                </c:pt>
                <c:pt idx="893">
                  <c:v>5.087882102740751</c:v>
                </c:pt>
                <c:pt idx="894">
                  <c:v>5.087882102740751</c:v>
                </c:pt>
                <c:pt idx="895">
                  <c:v>5.087882102740751</c:v>
                </c:pt>
                <c:pt idx="896">
                  <c:v>5.087882102740751</c:v>
                </c:pt>
                <c:pt idx="897">
                  <c:v>5.087882102740751</c:v>
                </c:pt>
                <c:pt idx="898">
                  <c:v>5.068161629474314</c:v>
                </c:pt>
                <c:pt idx="899">
                  <c:v>5.048441156207878</c:v>
                </c:pt>
                <c:pt idx="900">
                  <c:v>5.028720682941442</c:v>
                </c:pt>
                <c:pt idx="901">
                  <c:v>5.028720682941442</c:v>
                </c:pt>
                <c:pt idx="902">
                  <c:v>5.028720682941442</c:v>
                </c:pt>
                <c:pt idx="903">
                  <c:v>5.009000209674999</c:v>
                </c:pt>
                <c:pt idx="904">
                  <c:v>5.009000209674999</c:v>
                </c:pt>
                <c:pt idx="905">
                  <c:v>4.98927973640857</c:v>
                </c:pt>
                <c:pt idx="906">
                  <c:v>4.98927973640857</c:v>
                </c:pt>
                <c:pt idx="907">
                  <c:v>4.98927973640857</c:v>
                </c:pt>
                <c:pt idx="908">
                  <c:v>4.96955926314213</c:v>
                </c:pt>
                <c:pt idx="909">
                  <c:v>4.96955926314213</c:v>
                </c:pt>
                <c:pt idx="910">
                  <c:v>4.96955926314213</c:v>
                </c:pt>
                <c:pt idx="911">
                  <c:v>4.96955926314213</c:v>
                </c:pt>
                <c:pt idx="912">
                  <c:v>4.949838789875693</c:v>
                </c:pt>
                <c:pt idx="913">
                  <c:v>4.949838789875693</c:v>
                </c:pt>
                <c:pt idx="914">
                  <c:v>4.949838789875693</c:v>
                </c:pt>
                <c:pt idx="915">
                  <c:v>4.949838789875693</c:v>
                </c:pt>
                <c:pt idx="916">
                  <c:v>4.930118316609255</c:v>
                </c:pt>
                <c:pt idx="917">
                  <c:v>4.930118316609255</c:v>
                </c:pt>
                <c:pt idx="918">
                  <c:v>4.930118316609255</c:v>
                </c:pt>
                <c:pt idx="919">
                  <c:v>4.930118316609255</c:v>
                </c:pt>
                <c:pt idx="920">
                  <c:v>4.930118316609255</c:v>
                </c:pt>
                <c:pt idx="921">
                  <c:v>4.930118316609255</c:v>
                </c:pt>
                <c:pt idx="922">
                  <c:v>4.930118316609255</c:v>
                </c:pt>
                <c:pt idx="923">
                  <c:v>4.890677370076379</c:v>
                </c:pt>
                <c:pt idx="924">
                  <c:v>4.890677370076379</c:v>
                </c:pt>
                <c:pt idx="925">
                  <c:v>4.890677370076379</c:v>
                </c:pt>
                <c:pt idx="926">
                  <c:v>4.890677370076379</c:v>
                </c:pt>
                <c:pt idx="927">
                  <c:v>4.890677370076379</c:v>
                </c:pt>
                <c:pt idx="928">
                  <c:v>4.870956896809933</c:v>
                </c:pt>
                <c:pt idx="929">
                  <c:v>4.870956896809933</c:v>
                </c:pt>
                <c:pt idx="930">
                  <c:v>4.870956896809933</c:v>
                </c:pt>
                <c:pt idx="931">
                  <c:v>4.851236423543507</c:v>
                </c:pt>
                <c:pt idx="932">
                  <c:v>4.851236423543507</c:v>
                </c:pt>
                <c:pt idx="933">
                  <c:v>4.811795477010634</c:v>
                </c:pt>
                <c:pt idx="934">
                  <c:v>4.811795477010634</c:v>
                </c:pt>
                <c:pt idx="935">
                  <c:v>4.811795477010634</c:v>
                </c:pt>
                <c:pt idx="936">
                  <c:v>4.811795477010634</c:v>
                </c:pt>
                <c:pt idx="937">
                  <c:v>4.811795477010634</c:v>
                </c:pt>
                <c:pt idx="938">
                  <c:v>4.811795477010634</c:v>
                </c:pt>
                <c:pt idx="939">
                  <c:v>4.811795477010634</c:v>
                </c:pt>
                <c:pt idx="940">
                  <c:v>4.792075003744197</c:v>
                </c:pt>
                <c:pt idx="941">
                  <c:v>4.792075003744197</c:v>
                </c:pt>
                <c:pt idx="942">
                  <c:v>4.772354530477747</c:v>
                </c:pt>
                <c:pt idx="943">
                  <c:v>4.772354530477747</c:v>
                </c:pt>
                <c:pt idx="944">
                  <c:v>4.772354530477747</c:v>
                </c:pt>
                <c:pt idx="945">
                  <c:v>4.772354530477747</c:v>
                </c:pt>
                <c:pt idx="946">
                  <c:v>4.772354530477747</c:v>
                </c:pt>
                <c:pt idx="947">
                  <c:v>4.772354530477747</c:v>
                </c:pt>
                <c:pt idx="948">
                  <c:v>4.732913583944886</c:v>
                </c:pt>
                <c:pt idx="949">
                  <c:v>4.732913583944886</c:v>
                </c:pt>
                <c:pt idx="950">
                  <c:v>4.732913583944886</c:v>
                </c:pt>
                <c:pt idx="951">
                  <c:v>4.732913583944886</c:v>
                </c:pt>
                <c:pt idx="952">
                  <c:v>4.732913583944886</c:v>
                </c:pt>
                <c:pt idx="953">
                  <c:v>4.732913583944886</c:v>
                </c:pt>
                <c:pt idx="954">
                  <c:v>4.732913583944886</c:v>
                </c:pt>
                <c:pt idx="955">
                  <c:v>4.713193110678448</c:v>
                </c:pt>
                <c:pt idx="956">
                  <c:v>4.713193110678448</c:v>
                </c:pt>
                <c:pt idx="957">
                  <c:v>4.713193110678448</c:v>
                </c:pt>
                <c:pt idx="958">
                  <c:v>4.693472637412006</c:v>
                </c:pt>
                <c:pt idx="959">
                  <c:v>4.673752164145574</c:v>
                </c:pt>
                <c:pt idx="960">
                  <c:v>4.673752164145574</c:v>
                </c:pt>
                <c:pt idx="961">
                  <c:v>4.673752164145574</c:v>
                </c:pt>
                <c:pt idx="962">
                  <c:v>4.673752164145574</c:v>
                </c:pt>
                <c:pt idx="963">
                  <c:v>4.673752164145574</c:v>
                </c:pt>
                <c:pt idx="964">
                  <c:v>4.654031690879137</c:v>
                </c:pt>
                <c:pt idx="965">
                  <c:v>4.654031690879137</c:v>
                </c:pt>
                <c:pt idx="966">
                  <c:v>4.634311217612689</c:v>
                </c:pt>
                <c:pt idx="967">
                  <c:v>4.614590744346247</c:v>
                </c:pt>
                <c:pt idx="968">
                  <c:v>4.614590744346247</c:v>
                </c:pt>
                <c:pt idx="969">
                  <c:v>4.614590744346247</c:v>
                </c:pt>
                <c:pt idx="970">
                  <c:v>4.594870271079825</c:v>
                </c:pt>
                <c:pt idx="971">
                  <c:v>4.594870271079825</c:v>
                </c:pt>
                <c:pt idx="972">
                  <c:v>4.594870271079825</c:v>
                </c:pt>
                <c:pt idx="973">
                  <c:v>4.594870271079825</c:v>
                </c:pt>
                <c:pt idx="974">
                  <c:v>4.594870271079825</c:v>
                </c:pt>
                <c:pt idx="975">
                  <c:v>4.57514979781339</c:v>
                </c:pt>
                <c:pt idx="976">
                  <c:v>4.57514979781339</c:v>
                </c:pt>
                <c:pt idx="977">
                  <c:v>4.57514979781339</c:v>
                </c:pt>
                <c:pt idx="978">
                  <c:v>4.57514979781339</c:v>
                </c:pt>
                <c:pt idx="979">
                  <c:v>4.57514979781339</c:v>
                </c:pt>
                <c:pt idx="980">
                  <c:v>4.57514979781339</c:v>
                </c:pt>
                <c:pt idx="981">
                  <c:v>4.555429324546949</c:v>
                </c:pt>
                <c:pt idx="982">
                  <c:v>4.555429324546949</c:v>
                </c:pt>
                <c:pt idx="983">
                  <c:v>4.555429324546949</c:v>
                </c:pt>
                <c:pt idx="984">
                  <c:v>4.535708851280515</c:v>
                </c:pt>
                <c:pt idx="985">
                  <c:v>4.535708851280515</c:v>
                </c:pt>
                <c:pt idx="986">
                  <c:v>4.535708851280515</c:v>
                </c:pt>
                <c:pt idx="987">
                  <c:v>4.535708851280515</c:v>
                </c:pt>
                <c:pt idx="988">
                  <c:v>4.535708851280515</c:v>
                </c:pt>
                <c:pt idx="989">
                  <c:v>4.535708851280515</c:v>
                </c:pt>
                <c:pt idx="990">
                  <c:v>4.535708851280515</c:v>
                </c:pt>
                <c:pt idx="991">
                  <c:v>4.535708851280515</c:v>
                </c:pt>
                <c:pt idx="992">
                  <c:v>4.535708851280515</c:v>
                </c:pt>
                <c:pt idx="993">
                  <c:v>4.515988378014068</c:v>
                </c:pt>
                <c:pt idx="994">
                  <c:v>4.515988378014068</c:v>
                </c:pt>
                <c:pt idx="995">
                  <c:v>4.49626790474764</c:v>
                </c:pt>
                <c:pt idx="996">
                  <c:v>4.49626790474764</c:v>
                </c:pt>
                <c:pt idx="997">
                  <c:v>4.49626790474764</c:v>
                </c:pt>
                <c:pt idx="998">
                  <c:v>4.47654743148121</c:v>
                </c:pt>
                <c:pt idx="999">
                  <c:v>4.456826958214767</c:v>
                </c:pt>
                <c:pt idx="1000">
                  <c:v>4.456826958214767</c:v>
                </c:pt>
                <c:pt idx="1001">
                  <c:v>4.456826958214767</c:v>
                </c:pt>
                <c:pt idx="1002">
                  <c:v>4.456826958214767</c:v>
                </c:pt>
                <c:pt idx="1003">
                  <c:v>4.43710648494833</c:v>
                </c:pt>
                <c:pt idx="1004">
                  <c:v>4.417386011681891</c:v>
                </c:pt>
                <c:pt idx="1005">
                  <c:v>4.397665538415437</c:v>
                </c:pt>
                <c:pt idx="1006">
                  <c:v>4.377945065149015</c:v>
                </c:pt>
                <c:pt idx="1007">
                  <c:v>4.377945065149015</c:v>
                </c:pt>
                <c:pt idx="1008">
                  <c:v>4.377945065149015</c:v>
                </c:pt>
                <c:pt idx="1009">
                  <c:v>4.377945065149015</c:v>
                </c:pt>
                <c:pt idx="1010">
                  <c:v>4.377945065149015</c:v>
                </c:pt>
                <c:pt idx="1011">
                  <c:v>4.377945065149015</c:v>
                </c:pt>
                <c:pt idx="1012">
                  <c:v>4.358224591882582</c:v>
                </c:pt>
                <c:pt idx="1013">
                  <c:v>4.338504118616146</c:v>
                </c:pt>
                <c:pt idx="1014">
                  <c:v>4.338504118616146</c:v>
                </c:pt>
                <c:pt idx="1015">
                  <c:v>4.338504118616146</c:v>
                </c:pt>
                <c:pt idx="1016">
                  <c:v>4.338504118616146</c:v>
                </c:pt>
                <c:pt idx="1017">
                  <c:v>4.338504118616146</c:v>
                </c:pt>
                <c:pt idx="1018">
                  <c:v>4.318783645349709</c:v>
                </c:pt>
                <c:pt idx="1019">
                  <c:v>4.318783645349709</c:v>
                </c:pt>
                <c:pt idx="1020">
                  <c:v>4.318783645349709</c:v>
                </c:pt>
                <c:pt idx="1021">
                  <c:v>4.318783645349709</c:v>
                </c:pt>
                <c:pt idx="1022">
                  <c:v>4.318783645349709</c:v>
                </c:pt>
                <c:pt idx="1023">
                  <c:v>4.29906317208327</c:v>
                </c:pt>
                <c:pt idx="1024">
                  <c:v>4.29906317208327</c:v>
                </c:pt>
                <c:pt idx="1025">
                  <c:v>4.29906317208327</c:v>
                </c:pt>
                <c:pt idx="1026">
                  <c:v>4.29906317208327</c:v>
                </c:pt>
                <c:pt idx="1027">
                  <c:v>4.27934269881684</c:v>
                </c:pt>
                <c:pt idx="1028">
                  <c:v>4.27934269881684</c:v>
                </c:pt>
                <c:pt idx="1029">
                  <c:v>4.27934269881684</c:v>
                </c:pt>
                <c:pt idx="1030">
                  <c:v>4.2596222255504</c:v>
                </c:pt>
                <c:pt idx="1031">
                  <c:v>4.23990175228396</c:v>
                </c:pt>
                <c:pt idx="1032">
                  <c:v>4.23990175228396</c:v>
                </c:pt>
                <c:pt idx="1033">
                  <c:v>4.23990175228396</c:v>
                </c:pt>
                <c:pt idx="1034">
                  <c:v>4.23990175228396</c:v>
                </c:pt>
                <c:pt idx="1035">
                  <c:v>4.220181279017501</c:v>
                </c:pt>
                <c:pt idx="1036">
                  <c:v>4.220181279017501</c:v>
                </c:pt>
                <c:pt idx="1037">
                  <c:v>4.220181279017501</c:v>
                </c:pt>
                <c:pt idx="1038">
                  <c:v>4.200460805751085</c:v>
                </c:pt>
                <c:pt idx="1039">
                  <c:v>4.200460805751085</c:v>
                </c:pt>
                <c:pt idx="1040">
                  <c:v>4.200460805751085</c:v>
                </c:pt>
                <c:pt idx="1041">
                  <c:v>4.200460805751085</c:v>
                </c:pt>
                <c:pt idx="1042">
                  <c:v>4.200460805751085</c:v>
                </c:pt>
                <c:pt idx="1043">
                  <c:v>4.180740332484648</c:v>
                </c:pt>
                <c:pt idx="1044">
                  <c:v>4.180740332484648</c:v>
                </c:pt>
                <c:pt idx="1045">
                  <c:v>4.180740332484648</c:v>
                </c:pt>
                <c:pt idx="1046">
                  <c:v>4.161019859218195</c:v>
                </c:pt>
                <c:pt idx="1047">
                  <c:v>4.161019859218195</c:v>
                </c:pt>
                <c:pt idx="1048">
                  <c:v>4.161019859218195</c:v>
                </c:pt>
                <c:pt idx="1049">
                  <c:v>4.161019859218195</c:v>
                </c:pt>
                <c:pt idx="1050">
                  <c:v>4.161019859218195</c:v>
                </c:pt>
                <c:pt idx="1051">
                  <c:v>4.14129938595178</c:v>
                </c:pt>
                <c:pt idx="1052">
                  <c:v>4.14129938595178</c:v>
                </c:pt>
                <c:pt idx="1053">
                  <c:v>4.121578912685337</c:v>
                </c:pt>
                <c:pt idx="1054">
                  <c:v>4.121578912685337</c:v>
                </c:pt>
                <c:pt idx="1055">
                  <c:v>4.121578912685337</c:v>
                </c:pt>
                <c:pt idx="1056">
                  <c:v>4.121578912685337</c:v>
                </c:pt>
                <c:pt idx="1057">
                  <c:v>4.121578912685337</c:v>
                </c:pt>
                <c:pt idx="1058">
                  <c:v>4.121578912685337</c:v>
                </c:pt>
                <c:pt idx="1059">
                  <c:v>4.101858439418899</c:v>
                </c:pt>
                <c:pt idx="1060">
                  <c:v>4.101858439418899</c:v>
                </c:pt>
                <c:pt idx="1061">
                  <c:v>4.101858439418899</c:v>
                </c:pt>
                <c:pt idx="1062">
                  <c:v>4.101858439418899</c:v>
                </c:pt>
                <c:pt idx="1063">
                  <c:v>4.082137966152445</c:v>
                </c:pt>
                <c:pt idx="1064">
                  <c:v>4.082137966152445</c:v>
                </c:pt>
                <c:pt idx="1065">
                  <c:v>4.082137966152445</c:v>
                </c:pt>
                <c:pt idx="1066">
                  <c:v>4.082137966152445</c:v>
                </c:pt>
                <c:pt idx="1067">
                  <c:v>4.062417492886027</c:v>
                </c:pt>
                <c:pt idx="1068">
                  <c:v>4.062417492886027</c:v>
                </c:pt>
                <c:pt idx="1069">
                  <c:v>4.062417492886027</c:v>
                </c:pt>
                <c:pt idx="1070">
                  <c:v>4.062417492886027</c:v>
                </c:pt>
                <c:pt idx="1071">
                  <c:v>4.062417492886027</c:v>
                </c:pt>
                <c:pt idx="1072">
                  <c:v>4.062417492886027</c:v>
                </c:pt>
                <c:pt idx="1073">
                  <c:v>4.062417492886027</c:v>
                </c:pt>
                <c:pt idx="1074">
                  <c:v>4.04269701961959</c:v>
                </c:pt>
                <c:pt idx="1075">
                  <c:v>4.022976546353137</c:v>
                </c:pt>
                <c:pt idx="1076">
                  <c:v>4.022976546353137</c:v>
                </c:pt>
                <c:pt idx="1077">
                  <c:v>4.022976546353137</c:v>
                </c:pt>
                <c:pt idx="1078">
                  <c:v>4.022976546353137</c:v>
                </c:pt>
                <c:pt idx="1079">
                  <c:v>4.022976546353137</c:v>
                </c:pt>
                <c:pt idx="1080">
                  <c:v>4.003256073086716</c:v>
                </c:pt>
                <c:pt idx="1081">
                  <c:v>4.003256073086716</c:v>
                </c:pt>
                <c:pt idx="1082">
                  <c:v>4.003256073086716</c:v>
                </c:pt>
                <c:pt idx="1083">
                  <c:v>4.003256073086716</c:v>
                </c:pt>
                <c:pt idx="1084">
                  <c:v>3.983535599820278</c:v>
                </c:pt>
                <c:pt idx="1085">
                  <c:v>3.983535599820278</c:v>
                </c:pt>
                <c:pt idx="1086">
                  <c:v>3.983535599820278</c:v>
                </c:pt>
                <c:pt idx="1087">
                  <c:v>3.963815126553837</c:v>
                </c:pt>
                <c:pt idx="1088">
                  <c:v>3.944094653287405</c:v>
                </c:pt>
                <c:pt idx="1089">
                  <c:v>3.944094653287405</c:v>
                </c:pt>
                <c:pt idx="1090">
                  <c:v>3.944094653287405</c:v>
                </c:pt>
                <c:pt idx="1091">
                  <c:v>3.944094653287405</c:v>
                </c:pt>
                <c:pt idx="1092">
                  <c:v>3.944094653287405</c:v>
                </c:pt>
                <c:pt idx="1093">
                  <c:v>3.944094653287405</c:v>
                </c:pt>
                <c:pt idx="1094">
                  <c:v>3.944094653287405</c:v>
                </c:pt>
                <c:pt idx="1095">
                  <c:v>3.944094653287405</c:v>
                </c:pt>
                <c:pt idx="1096">
                  <c:v>3.944094653287405</c:v>
                </c:pt>
                <c:pt idx="1097">
                  <c:v>3.944094653287405</c:v>
                </c:pt>
                <c:pt idx="1098">
                  <c:v>3.944094653287405</c:v>
                </c:pt>
                <c:pt idx="1099">
                  <c:v>3.904653706754531</c:v>
                </c:pt>
                <c:pt idx="1100">
                  <c:v>3.904653706754531</c:v>
                </c:pt>
                <c:pt idx="1101">
                  <c:v>3.904653706754531</c:v>
                </c:pt>
                <c:pt idx="1102">
                  <c:v>3.904653706754531</c:v>
                </c:pt>
                <c:pt idx="1103">
                  <c:v>3.884933233488094</c:v>
                </c:pt>
                <c:pt idx="1104">
                  <c:v>3.884933233488094</c:v>
                </c:pt>
                <c:pt idx="1105">
                  <c:v>3.865212760221657</c:v>
                </c:pt>
                <c:pt idx="1106">
                  <c:v>3.865212760221657</c:v>
                </c:pt>
                <c:pt idx="1107">
                  <c:v>3.865212760221657</c:v>
                </c:pt>
                <c:pt idx="1108">
                  <c:v>3.84549228695522</c:v>
                </c:pt>
                <c:pt idx="1109">
                  <c:v>3.84549228695522</c:v>
                </c:pt>
                <c:pt idx="1110">
                  <c:v>3.84549228695522</c:v>
                </c:pt>
                <c:pt idx="1111">
                  <c:v>3.825771813688783</c:v>
                </c:pt>
                <c:pt idx="1112">
                  <c:v>3.825771813688783</c:v>
                </c:pt>
                <c:pt idx="1113">
                  <c:v>3.786330867155908</c:v>
                </c:pt>
                <c:pt idx="1114">
                  <c:v>3.786330867155908</c:v>
                </c:pt>
                <c:pt idx="1115">
                  <c:v>3.786330867155908</c:v>
                </c:pt>
                <c:pt idx="1116">
                  <c:v>3.786330867155908</c:v>
                </c:pt>
                <c:pt idx="1117">
                  <c:v>3.766610393889472</c:v>
                </c:pt>
                <c:pt idx="1118">
                  <c:v>3.766610393889472</c:v>
                </c:pt>
                <c:pt idx="1119">
                  <c:v>3.766610393889472</c:v>
                </c:pt>
                <c:pt idx="1120">
                  <c:v>3.766610393889472</c:v>
                </c:pt>
                <c:pt idx="1121">
                  <c:v>3.746889920623035</c:v>
                </c:pt>
                <c:pt idx="1122">
                  <c:v>3.746889920623035</c:v>
                </c:pt>
                <c:pt idx="1123">
                  <c:v>3.727169447356597</c:v>
                </c:pt>
                <c:pt idx="1124">
                  <c:v>3.707448974090159</c:v>
                </c:pt>
                <c:pt idx="1125">
                  <c:v>3.707448974090159</c:v>
                </c:pt>
                <c:pt idx="1126">
                  <c:v>3.687728500823723</c:v>
                </c:pt>
                <c:pt idx="1127">
                  <c:v>3.668008027557286</c:v>
                </c:pt>
                <c:pt idx="1128">
                  <c:v>3.668008027557286</c:v>
                </c:pt>
                <c:pt idx="1129">
                  <c:v>3.668008027557286</c:v>
                </c:pt>
                <c:pt idx="1130">
                  <c:v>3.668008027557286</c:v>
                </c:pt>
                <c:pt idx="1131">
                  <c:v>3.668008027557286</c:v>
                </c:pt>
                <c:pt idx="1132">
                  <c:v>3.668008027557286</c:v>
                </c:pt>
                <c:pt idx="1133">
                  <c:v>3.648287554290849</c:v>
                </c:pt>
                <c:pt idx="1134">
                  <c:v>3.648287554290849</c:v>
                </c:pt>
                <c:pt idx="1135">
                  <c:v>3.628567081024412</c:v>
                </c:pt>
                <c:pt idx="1136">
                  <c:v>3.628567081024412</c:v>
                </c:pt>
                <c:pt idx="1137">
                  <c:v>3.628567081024412</c:v>
                </c:pt>
                <c:pt idx="1138">
                  <c:v>3.628567081024412</c:v>
                </c:pt>
                <c:pt idx="1139">
                  <c:v>3.608846607757975</c:v>
                </c:pt>
                <c:pt idx="1140">
                  <c:v>3.608846607757975</c:v>
                </c:pt>
                <c:pt idx="1141">
                  <c:v>3.608846607757975</c:v>
                </c:pt>
                <c:pt idx="1142">
                  <c:v>3.608846607757975</c:v>
                </c:pt>
                <c:pt idx="1143">
                  <c:v>3.589126134491538</c:v>
                </c:pt>
                <c:pt idx="1144">
                  <c:v>3.589126134491538</c:v>
                </c:pt>
                <c:pt idx="1145">
                  <c:v>3.589126134491538</c:v>
                </c:pt>
                <c:pt idx="1146">
                  <c:v>3.589126134491538</c:v>
                </c:pt>
                <c:pt idx="1147">
                  <c:v>3.589126134491538</c:v>
                </c:pt>
                <c:pt idx="1148">
                  <c:v>3.589126134491538</c:v>
                </c:pt>
                <c:pt idx="1149">
                  <c:v>3.569405661225101</c:v>
                </c:pt>
                <c:pt idx="1150">
                  <c:v>3.569405661225101</c:v>
                </c:pt>
                <c:pt idx="1151">
                  <c:v>3.549685187958663</c:v>
                </c:pt>
                <c:pt idx="1152">
                  <c:v>3.549685187958663</c:v>
                </c:pt>
                <c:pt idx="1153">
                  <c:v>3.549685187958663</c:v>
                </c:pt>
                <c:pt idx="1154">
                  <c:v>3.549685187958663</c:v>
                </c:pt>
                <c:pt idx="1155">
                  <c:v>3.510244241425791</c:v>
                </c:pt>
                <c:pt idx="1156">
                  <c:v>3.510244241425791</c:v>
                </c:pt>
                <c:pt idx="1157">
                  <c:v>3.510244241425791</c:v>
                </c:pt>
                <c:pt idx="1158">
                  <c:v>3.510244241425791</c:v>
                </c:pt>
                <c:pt idx="1159">
                  <c:v>3.510244241425791</c:v>
                </c:pt>
                <c:pt idx="1160">
                  <c:v>3.510244241425791</c:v>
                </c:pt>
                <c:pt idx="1161">
                  <c:v>3.510244241425791</c:v>
                </c:pt>
                <c:pt idx="1162">
                  <c:v>3.490523768159353</c:v>
                </c:pt>
                <c:pt idx="1163">
                  <c:v>3.490523768159353</c:v>
                </c:pt>
                <c:pt idx="1164">
                  <c:v>3.470803294892916</c:v>
                </c:pt>
                <c:pt idx="1165">
                  <c:v>3.470803294892916</c:v>
                </c:pt>
                <c:pt idx="1166">
                  <c:v>3.470803294892916</c:v>
                </c:pt>
                <c:pt idx="1167">
                  <c:v>3.470803294892916</c:v>
                </c:pt>
                <c:pt idx="1168">
                  <c:v>3.451082821626479</c:v>
                </c:pt>
                <c:pt idx="1169">
                  <c:v>3.431362348360042</c:v>
                </c:pt>
                <c:pt idx="1170">
                  <c:v>3.431362348360042</c:v>
                </c:pt>
                <c:pt idx="1171">
                  <c:v>3.411641875093597</c:v>
                </c:pt>
                <c:pt idx="1172">
                  <c:v>3.411641875093597</c:v>
                </c:pt>
                <c:pt idx="1173">
                  <c:v>3.411641875093597</c:v>
                </c:pt>
                <c:pt idx="1174">
                  <c:v>3.391921401827168</c:v>
                </c:pt>
                <c:pt idx="1175">
                  <c:v>3.391921401827168</c:v>
                </c:pt>
                <c:pt idx="1176">
                  <c:v>3.391921401827168</c:v>
                </c:pt>
                <c:pt idx="1177">
                  <c:v>3.391921401827168</c:v>
                </c:pt>
                <c:pt idx="1178">
                  <c:v>3.37220092856072</c:v>
                </c:pt>
                <c:pt idx="1179">
                  <c:v>3.37220092856072</c:v>
                </c:pt>
                <c:pt idx="1180">
                  <c:v>3.37220092856072</c:v>
                </c:pt>
                <c:pt idx="1181">
                  <c:v>3.352480455294283</c:v>
                </c:pt>
                <c:pt idx="1182">
                  <c:v>3.352480455294283</c:v>
                </c:pt>
                <c:pt idx="1183">
                  <c:v>3.332759982027857</c:v>
                </c:pt>
                <c:pt idx="1184">
                  <c:v>3.332759982027857</c:v>
                </c:pt>
                <c:pt idx="1185">
                  <c:v>3.332759982027857</c:v>
                </c:pt>
                <c:pt idx="1186">
                  <c:v>3.332759982027857</c:v>
                </c:pt>
                <c:pt idx="1187">
                  <c:v>3.332759982027857</c:v>
                </c:pt>
                <c:pt idx="1188">
                  <c:v>3.31303950876142</c:v>
                </c:pt>
                <c:pt idx="1189">
                  <c:v>3.31303950876142</c:v>
                </c:pt>
                <c:pt idx="1190">
                  <c:v>3.31303950876142</c:v>
                </c:pt>
                <c:pt idx="1191">
                  <c:v>3.31303950876142</c:v>
                </c:pt>
                <c:pt idx="1192">
                  <c:v>3.31303950876142</c:v>
                </c:pt>
                <c:pt idx="1193">
                  <c:v>3.293319035494983</c:v>
                </c:pt>
                <c:pt idx="1194">
                  <c:v>3.293319035494983</c:v>
                </c:pt>
                <c:pt idx="1195">
                  <c:v>3.293319035494983</c:v>
                </c:pt>
                <c:pt idx="1196">
                  <c:v>3.293319035494983</c:v>
                </c:pt>
                <c:pt idx="1197">
                  <c:v>3.293319035494983</c:v>
                </c:pt>
                <c:pt idx="1198">
                  <c:v>3.293319035494983</c:v>
                </c:pt>
                <c:pt idx="1199">
                  <c:v>3.293319035494983</c:v>
                </c:pt>
                <c:pt idx="1200">
                  <c:v>3.293319035494983</c:v>
                </c:pt>
                <c:pt idx="1201">
                  <c:v>3.273598562228546</c:v>
                </c:pt>
                <c:pt idx="1202">
                  <c:v>3.273598562228546</c:v>
                </c:pt>
                <c:pt idx="1203">
                  <c:v>3.273598562228546</c:v>
                </c:pt>
                <c:pt idx="1204">
                  <c:v>3.273598562228546</c:v>
                </c:pt>
                <c:pt idx="1205">
                  <c:v>3.25387808896211</c:v>
                </c:pt>
                <c:pt idx="1206">
                  <c:v>3.234157615695671</c:v>
                </c:pt>
                <c:pt idx="1207">
                  <c:v>3.234157615695671</c:v>
                </c:pt>
                <c:pt idx="1208">
                  <c:v>3.234157615695671</c:v>
                </c:pt>
                <c:pt idx="1209">
                  <c:v>3.234157615695671</c:v>
                </c:pt>
                <c:pt idx="1210">
                  <c:v>3.234157615695671</c:v>
                </c:pt>
                <c:pt idx="1211">
                  <c:v>3.234157615695671</c:v>
                </c:pt>
                <c:pt idx="1212">
                  <c:v>3.194716669162798</c:v>
                </c:pt>
                <c:pt idx="1213">
                  <c:v>3.174996195896361</c:v>
                </c:pt>
                <c:pt idx="1214">
                  <c:v>3.155275722629923</c:v>
                </c:pt>
                <c:pt idx="1215">
                  <c:v>3.155275722629923</c:v>
                </c:pt>
                <c:pt idx="1216">
                  <c:v>3.155275722629923</c:v>
                </c:pt>
                <c:pt idx="1217">
                  <c:v>3.155275722629923</c:v>
                </c:pt>
                <c:pt idx="1218">
                  <c:v>3.155275722629923</c:v>
                </c:pt>
                <c:pt idx="1219">
                  <c:v>3.155275722629923</c:v>
                </c:pt>
                <c:pt idx="1220">
                  <c:v>3.155275722629923</c:v>
                </c:pt>
                <c:pt idx="1221">
                  <c:v>3.155275722629923</c:v>
                </c:pt>
                <c:pt idx="1222">
                  <c:v>3.135555249363487</c:v>
                </c:pt>
                <c:pt idx="1223">
                  <c:v>3.135555249363487</c:v>
                </c:pt>
                <c:pt idx="1224">
                  <c:v>3.135555249363487</c:v>
                </c:pt>
                <c:pt idx="1225">
                  <c:v>3.135555249363487</c:v>
                </c:pt>
                <c:pt idx="1226">
                  <c:v>3.135555249363487</c:v>
                </c:pt>
                <c:pt idx="1227">
                  <c:v>3.135555249363487</c:v>
                </c:pt>
                <c:pt idx="1228">
                  <c:v>3.135555249363487</c:v>
                </c:pt>
                <c:pt idx="1229">
                  <c:v>3.11583477609705</c:v>
                </c:pt>
                <c:pt idx="1230">
                  <c:v>3.11583477609705</c:v>
                </c:pt>
                <c:pt idx="1231">
                  <c:v>3.11583477609705</c:v>
                </c:pt>
                <c:pt idx="1232">
                  <c:v>3.11583477609705</c:v>
                </c:pt>
                <c:pt idx="1233">
                  <c:v>3.096114302830612</c:v>
                </c:pt>
                <c:pt idx="1234">
                  <c:v>3.096114302830612</c:v>
                </c:pt>
                <c:pt idx="1235">
                  <c:v>3.096114302830612</c:v>
                </c:pt>
                <c:pt idx="1236">
                  <c:v>3.096114302830612</c:v>
                </c:pt>
                <c:pt idx="1237">
                  <c:v>3.096114302830612</c:v>
                </c:pt>
                <c:pt idx="1238">
                  <c:v>3.096114302830612</c:v>
                </c:pt>
                <c:pt idx="1239">
                  <c:v>3.096114302830612</c:v>
                </c:pt>
                <c:pt idx="1240">
                  <c:v>3.076393829564176</c:v>
                </c:pt>
                <c:pt idx="1241">
                  <c:v>3.056673356297738</c:v>
                </c:pt>
                <c:pt idx="1242">
                  <c:v>3.056673356297738</c:v>
                </c:pt>
                <c:pt idx="1243">
                  <c:v>3.056673356297738</c:v>
                </c:pt>
                <c:pt idx="1244">
                  <c:v>3.056673356297738</c:v>
                </c:pt>
                <c:pt idx="1245">
                  <c:v>3.036952883031302</c:v>
                </c:pt>
                <c:pt idx="1246">
                  <c:v>3.036952883031302</c:v>
                </c:pt>
                <c:pt idx="1247">
                  <c:v>3.036952883031302</c:v>
                </c:pt>
                <c:pt idx="1248">
                  <c:v>3.036952883031302</c:v>
                </c:pt>
                <c:pt idx="1249">
                  <c:v>3.036952883031302</c:v>
                </c:pt>
                <c:pt idx="1250">
                  <c:v>3.017232409764862</c:v>
                </c:pt>
                <c:pt idx="1251">
                  <c:v>3.017232409764862</c:v>
                </c:pt>
                <c:pt idx="1252">
                  <c:v>3.017232409764862</c:v>
                </c:pt>
                <c:pt idx="1253">
                  <c:v>2.997511936498428</c:v>
                </c:pt>
                <c:pt idx="1254">
                  <c:v>2.997511936498428</c:v>
                </c:pt>
                <c:pt idx="1255">
                  <c:v>2.997511936498428</c:v>
                </c:pt>
                <c:pt idx="1256">
                  <c:v>2.997511936498428</c:v>
                </c:pt>
                <c:pt idx="1257">
                  <c:v>2.997511936498428</c:v>
                </c:pt>
                <c:pt idx="1258">
                  <c:v>2.997511936498428</c:v>
                </c:pt>
                <c:pt idx="1259">
                  <c:v>2.997511936498428</c:v>
                </c:pt>
                <c:pt idx="1260">
                  <c:v>2.97779146323199</c:v>
                </c:pt>
                <c:pt idx="1261">
                  <c:v>2.97779146323199</c:v>
                </c:pt>
                <c:pt idx="1262">
                  <c:v>2.97779146323199</c:v>
                </c:pt>
                <c:pt idx="1263">
                  <c:v>2.97779146323199</c:v>
                </c:pt>
                <c:pt idx="1264">
                  <c:v>2.97779146323199</c:v>
                </c:pt>
                <c:pt idx="1265">
                  <c:v>2.97779146323199</c:v>
                </c:pt>
                <c:pt idx="1266">
                  <c:v>2.97779146323199</c:v>
                </c:pt>
                <c:pt idx="1267">
                  <c:v>2.958070989965554</c:v>
                </c:pt>
                <c:pt idx="1268">
                  <c:v>2.958070989965554</c:v>
                </c:pt>
                <c:pt idx="1269">
                  <c:v>2.958070989965554</c:v>
                </c:pt>
                <c:pt idx="1270">
                  <c:v>2.958070989965554</c:v>
                </c:pt>
                <c:pt idx="1271">
                  <c:v>2.958070989965554</c:v>
                </c:pt>
                <c:pt idx="1272">
                  <c:v>2.958070989965554</c:v>
                </c:pt>
                <c:pt idx="1273">
                  <c:v>2.938350516699116</c:v>
                </c:pt>
                <c:pt idx="1274">
                  <c:v>2.938350516699116</c:v>
                </c:pt>
                <c:pt idx="1275">
                  <c:v>2.938350516699116</c:v>
                </c:pt>
                <c:pt idx="1276">
                  <c:v>2.938350516699116</c:v>
                </c:pt>
                <c:pt idx="1277">
                  <c:v>2.91863004343268</c:v>
                </c:pt>
                <c:pt idx="1278">
                  <c:v>2.91863004343268</c:v>
                </c:pt>
                <c:pt idx="1279">
                  <c:v>2.898909570166242</c:v>
                </c:pt>
                <c:pt idx="1280">
                  <c:v>2.898909570166242</c:v>
                </c:pt>
                <c:pt idx="1281">
                  <c:v>2.898909570166242</c:v>
                </c:pt>
                <c:pt idx="1282">
                  <c:v>2.898909570166242</c:v>
                </c:pt>
                <c:pt idx="1283">
                  <c:v>2.898909570166242</c:v>
                </c:pt>
                <c:pt idx="1284">
                  <c:v>2.898909570166242</c:v>
                </c:pt>
                <c:pt idx="1285">
                  <c:v>2.898909570166242</c:v>
                </c:pt>
                <c:pt idx="1286">
                  <c:v>2.879189096899806</c:v>
                </c:pt>
                <c:pt idx="1287">
                  <c:v>2.879189096899806</c:v>
                </c:pt>
                <c:pt idx="1288">
                  <c:v>2.879189096899806</c:v>
                </c:pt>
                <c:pt idx="1289">
                  <c:v>2.859468623633358</c:v>
                </c:pt>
                <c:pt idx="1290">
                  <c:v>2.859468623633358</c:v>
                </c:pt>
                <c:pt idx="1291">
                  <c:v>2.839748150366931</c:v>
                </c:pt>
                <c:pt idx="1292">
                  <c:v>2.839748150366931</c:v>
                </c:pt>
                <c:pt idx="1293">
                  <c:v>2.839748150366931</c:v>
                </c:pt>
                <c:pt idx="1294">
                  <c:v>2.839748150366931</c:v>
                </c:pt>
                <c:pt idx="1295">
                  <c:v>2.839748150366931</c:v>
                </c:pt>
                <c:pt idx="1296">
                  <c:v>2.839748150366931</c:v>
                </c:pt>
                <c:pt idx="1297">
                  <c:v>2.820027677100494</c:v>
                </c:pt>
                <c:pt idx="1298">
                  <c:v>2.820027677100494</c:v>
                </c:pt>
                <c:pt idx="1299">
                  <c:v>2.820027677100494</c:v>
                </c:pt>
                <c:pt idx="1300">
                  <c:v>2.800307203834057</c:v>
                </c:pt>
                <c:pt idx="1301">
                  <c:v>2.800307203834057</c:v>
                </c:pt>
                <c:pt idx="1302">
                  <c:v>2.800307203834057</c:v>
                </c:pt>
                <c:pt idx="1303">
                  <c:v>2.800307203834057</c:v>
                </c:pt>
                <c:pt idx="1304">
                  <c:v>2.800307203834057</c:v>
                </c:pt>
                <c:pt idx="1305">
                  <c:v>2.800307203834057</c:v>
                </c:pt>
                <c:pt idx="1306">
                  <c:v>2.800307203834057</c:v>
                </c:pt>
                <c:pt idx="1307">
                  <c:v>2.78058673056762</c:v>
                </c:pt>
                <c:pt idx="1308">
                  <c:v>2.78058673056762</c:v>
                </c:pt>
                <c:pt idx="1309">
                  <c:v>2.78058673056762</c:v>
                </c:pt>
                <c:pt idx="1310">
                  <c:v>2.78058673056762</c:v>
                </c:pt>
                <c:pt idx="1311">
                  <c:v>2.78058673056762</c:v>
                </c:pt>
                <c:pt idx="1312">
                  <c:v>2.760866257301183</c:v>
                </c:pt>
                <c:pt idx="1313">
                  <c:v>2.760866257301183</c:v>
                </c:pt>
                <c:pt idx="1314">
                  <c:v>2.760866257301183</c:v>
                </c:pt>
                <c:pt idx="1315">
                  <c:v>2.760866257301183</c:v>
                </c:pt>
                <c:pt idx="1316">
                  <c:v>2.760866257301183</c:v>
                </c:pt>
                <c:pt idx="1317">
                  <c:v>2.760866257301183</c:v>
                </c:pt>
                <c:pt idx="1318">
                  <c:v>2.760866257301183</c:v>
                </c:pt>
                <c:pt idx="1319">
                  <c:v>2.741145784034746</c:v>
                </c:pt>
                <c:pt idx="1320">
                  <c:v>2.741145784034746</c:v>
                </c:pt>
                <c:pt idx="1321">
                  <c:v>2.741145784034746</c:v>
                </c:pt>
                <c:pt idx="1322">
                  <c:v>2.741145784034746</c:v>
                </c:pt>
                <c:pt idx="1323">
                  <c:v>2.721425310768309</c:v>
                </c:pt>
                <c:pt idx="1324">
                  <c:v>2.721425310768309</c:v>
                </c:pt>
                <c:pt idx="1325">
                  <c:v>2.721425310768309</c:v>
                </c:pt>
                <c:pt idx="1326">
                  <c:v>2.721425310768309</c:v>
                </c:pt>
                <c:pt idx="1327">
                  <c:v>2.721425310768309</c:v>
                </c:pt>
                <c:pt idx="1328">
                  <c:v>2.721425310768309</c:v>
                </c:pt>
                <c:pt idx="1329">
                  <c:v>2.721425310768309</c:v>
                </c:pt>
                <c:pt idx="1330">
                  <c:v>2.701704837501872</c:v>
                </c:pt>
                <c:pt idx="1331">
                  <c:v>2.701704837501872</c:v>
                </c:pt>
                <c:pt idx="1332">
                  <c:v>2.681984364235435</c:v>
                </c:pt>
                <c:pt idx="1333">
                  <c:v>2.681984364235435</c:v>
                </c:pt>
                <c:pt idx="1334">
                  <c:v>2.681984364235435</c:v>
                </c:pt>
                <c:pt idx="1335">
                  <c:v>2.681984364235435</c:v>
                </c:pt>
                <c:pt idx="1336">
                  <c:v>2.681984364235435</c:v>
                </c:pt>
                <c:pt idx="1337">
                  <c:v>2.681984364235435</c:v>
                </c:pt>
                <c:pt idx="1338">
                  <c:v>2.681984364235435</c:v>
                </c:pt>
                <c:pt idx="1339">
                  <c:v>2.662263890968998</c:v>
                </c:pt>
                <c:pt idx="1340">
                  <c:v>2.662263890968998</c:v>
                </c:pt>
                <c:pt idx="1341">
                  <c:v>2.662263890968998</c:v>
                </c:pt>
                <c:pt idx="1342">
                  <c:v>2.662263890968998</c:v>
                </c:pt>
                <c:pt idx="1343">
                  <c:v>2.662263890968998</c:v>
                </c:pt>
                <c:pt idx="1344">
                  <c:v>2.662263890968998</c:v>
                </c:pt>
                <c:pt idx="1345">
                  <c:v>2.662263890968998</c:v>
                </c:pt>
                <c:pt idx="1346">
                  <c:v>2.642543417702561</c:v>
                </c:pt>
                <c:pt idx="1347">
                  <c:v>2.642543417702561</c:v>
                </c:pt>
                <c:pt idx="1348">
                  <c:v>2.642543417702561</c:v>
                </c:pt>
                <c:pt idx="1349">
                  <c:v>2.642543417702561</c:v>
                </c:pt>
                <c:pt idx="1350">
                  <c:v>2.642543417702561</c:v>
                </c:pt>
                <c:pt idx="1351">
                  <c:v>2.642543417702561</c:v>
                </c:pt>
                <c:pt idx="1352">
                  <c:v>2.642543417702561</c:v>
                </c:pt>
                <c:pt idx="1353">
                  <c:v>2.622822944436124</c:v>
                </c:pt>
                <c:pt idx="1354">
                  <c:v>2.622822944436124</c:v>
                </c:pt>
                <c:pt idx="1355">
                  <c:v>2.622822944436124</c:v>
                </c:pt>
                <c:pt idx="1356">
                  <c:v>2.603102471169687</c:v>
                </c:pt>
                <c:pt idx="1357">
                  <c:v>2.603102471169687</c:v>
                </c:pt>
                <c:pt idx="1358">
                  <c:v>2.603102471169687</c:v>
                </c:pt>
                <c:pt idx="1359">
                  <c:v>2.603102471169687</c:v>
                </c:pt>
                <c:pt idx="1360">
                  <c:v>2.603102471169687</c:v>
                </c:pt>
                <c:pt idx="1361">
                  <c:v>2.603102471169687</c:v>
                </c:pt>
                <c:pt idx="1362">
                  <c:v>2.603102471169687</c:v>
                </c:pt>
                <c:pt idx="1363">
                  <c:v>2.603102471169687</c:v>
                </c:pt>
                <c:pt idx="1364">
                  <c:v>2.603102471169687</c:v>
                </c:pt>
                <c:pt idx="1365">
                  <c:v>2.603102471169687</c:v>
                </c:pt>
                <c:pt idx="1366">
                  <c:v>2.603102471169687</c:v>
                </c:pt>
                <c:pt idx="1367">
                  <c:v>2.603102471169687</c:v>
                </c:pt>
                <c:pt idx="1368">
                  <c:v>2.58338199790325</c:v>
                </c:pt>
                <c:pt idx="1369">
                  <c:v>2.58338199790325</c:v>
                </c:pt>
                <c:pt idx="1370">
                  <c:v>2.58338199790325</c:v>
                </c:pt>
                <c:pt idx="1371">
                  <c:v>2.58338199790325</c:v>
                </c:pt>
                <c:pt idx="1372">
                  <c:v>2.58338199790325</c:v>
                </c:pt>
                <c:pt idx="1373">
                  <c:v>2.58338199790325</c:v>
                </c:pt>
                <c:pt idx="1374">
                  <c:v>2.563661524636813</c:v>
                </c:pt>
                <c:pt idx="1375">
                  <c:v>2.563661524636813</c:v>
                </c:pt>
                <c:pt idx="1376">
                  <c:v>2.563661524636813</c:v>
                </c:pt>
                <c:pt idx="1377">
                  <c:v>2.563661524636813</c:v>
                </c:pt>
                <c:pt idx="1378">
                  <c:v>2.563661524636813</c:v>
                </c:pt>
                <c:pt idx="1379">
                  <c:v>2.563661524636813</c:v>
                </c:pt>
                <c:pt idx="1380">
                  <c:v>2.543941051370377</c:v>
                </c:pt>
                <c:pt idx="1381">
                  <c:v>2.543941051370377</c:v>
                </c:pt>
                <c:pt idx="1382">
                  <c:v>2.543941051370377</c:v>
                </c:pt>
                <c:pt idx="1383">
                  <c:v>2.543941051370377</c:v>
                </c:pt>
                <c:pt idx="1384">
                  <c:v>2.543941051370377</c:v>
                </c:pt>
                <c:pt idx="1385">
                  <c:v>2.543941051370377</c:v>
                </c:pt>
                <c:pt idx="1386">
                  <c:v>2.543941051370377</c:v>
                </c:pt>
                <c:pt idx="1387">
                  <c:v>2.543941051370377</c:v>
                </c:pt>
                <c:pt idx="1388">
                  <c:v>2.52422057810394</c:v>
                </c:pt>
                <c:pt idx="1389">
                  <c:v>2.52422057810394</c:v>
                </c:pt>
                <c:pt idx="1390">
                  <c:v>2.52422057810394</c:v>
                </c:pt>
                <c:pt idx="1391">
                  <c:v>2.52422057810394</c:v>
                </c:pt>
                <c:pt idx="1392">
                  <c:v>2.52422057810394</c:v>
                </c:pt>
                <c:pt idx="1393">
                  <c:v>2.52422057810394</c:v>
                </c:pt>
                <c:pt idx="1394">
                  <c:v>2.52422057810394</c:v>
                </c:pt>
                <c:pt idx="1395">
                  <c:v>2.52422057810394</c:v>
                </c:pt>
                <c:pt idx="1396">
                  <c:v>2.504500104837502</c:v>
                </c:pt>
                <c:pt idx="1397">
                  <c:v>2.504500104837502</c:v>
                </c:pt>
                <c:pt idx="1398">
                  <c:v>2.484779631571065</c:v>
                </c:pt>
                <c:pt idx="1399">
                  <c:v>2.484779631571065</c:v>
                </c:pt>
                <c:pt idx="1400">
                  <c:v>2.484779631571065</c:v>
                </c:pt>
                <c:pt idx="1401">
                  <c:v>2.484779631571065</c:v>
                </c:pt>
                <c:pt idx="1402">
                  <c:v>2.484779631571065</c:v>
                </c:pt>
                <c:pt idx="1403">
                  <c:v>2.484779631571065</c:v>
                </c:pt>
                <c:pt idx="1404">
                  <c:v>2.484779631571065</c:v>
                </c:pt>
                <c:pt idx="1405">
                  <c:v>2.484779631571065</c:v>
                </c:pt>
                <c:pt idx="1406">
                  <c:v>2.465059158304628</c:v>
                </c:pt>
                <c:pt idx="1407">
                  <c:v>2.465059158304628</c:v>
                </c:pt>
                <c:pt idx="1408">
                  <c:v>2.465059158304628</c:v>
                </c:pt>
                <c:pt idx="1409">
                  <c:v>2.465059158304628</c:v>
                </c:pt>
                <c:pt idx="1410">
                  <c:v>2.465059158304628</c:v>
                </c:pt>
                <c:pt idx="1411">
                  <c:v>2.465059158304628</c:v>
                </c:pt>
                <c:pt idx="1412">
                  <c:v>2.465059158304628</c:v>
                </c:pt>
                <c:pt idx="1413">
                  <c:v>2.465059158304628</c:v>
                </c:pt>
                <c:pt idx="1414">
                  <c:v>2.465059158304628</c:v>
                </c:pt>
                <c:pt idx="1415">
                  <c:v>2.465059158304628</c:v>
                </c:pt>
                <c:pt idx="1416">
                  <c:v>2.445338685038191</c:v>
                </c:pt>
                <c:pt idx="1417">
                  <c:v>2.445338685038191</c:v>
                </c:pt>
                <c:pt idx="1418">
                  <c:v>2.445338685038191</c:v>
                </c:pt>
                <c:pt idx="1419">
                  <c:v>2.445338685038191</c:v>
                </c:pt>
                <c:pt idx="1420">
                  <c:v>2.445338685038191</c:v>
                </c:pt>
                <c:pt idx="1421">
                  <c:v>2.445338685038191</c:v>
                </c:pt>
                <c:pt idx="1422">
                  <c:v>2.445338685038191</c:v>
                </c:pt>
                <c:pt idx="1423">
                  <c:v>2.425618211771754</c:v>
                </c:pt>
                <c:pt idx="1424">
                  <c:v>2.425618211771754</c:v>
                </c:pt>
                <c:pt idx="1425">
                  <c:v>2.425618211771754</c:v>
                </c:pt>
                <c:pt idx="1426">
                  <c:v>2.405897738505316</c:v>
                </c:pt>
                <c:pt idx="1427">
                  <c:v>2.405897738505316</c:v>
                </c:pt>
                <c:pt idx="1428">
                  <c:v>2.405897738505316</c:v>
                </c:pt>
                <c:pt idx="1429">
                  <c:v>2.405897738505316</c:v>
                </c:pt>
                <c:pt idx="1430">
                  <c:v>2.405897738505316</c:v>
                </c:pt>
                <c:pt idx="1431">
                  <c:v>2.405897738505316</c:v>
                </c:pt>
                <c:pt idx="1432">
                  <c:v>2.405897738505316</c:v>
                </c:pt>
                <c:pt idx="1433">
                  <c:v>2.405897738505316</c:v>
                </c:pt>
                <c:pt idx="1434">
                  <c:v>2.38617726523888</c:v>
                </c:pt>
                <c:pt idx="1435">
                  <c:v>2.38617726523888</c:v>
                </c:pt>
                <c:pt idx="1436">
                  <c:v>2.38617726523888</c:v>
                </c:pt>
                <c:pt idx="1437">
                  <c:v>2.38617726523888</c:v>
                </c:pt>
                <c:pt idx="1438">
                  <c:v>2.38617726523888</c:v>
                </c:pt>
                <c:pt idx="1439">
                  <c:v>2.38617726523888</c:v>
                </c:pt>
                <c:pt idx="1440">
                  <c:v>2.38617726523888</c:v>
                </c:pt>
                <c:pt idx="1441">
                  <c:v>2.366456791972443</c:v>
                </c:pt>
                <c:pt idx="1442">
                  <c:v>2.366456791972443</c:v>
                </c:pt>
                <c:pt idx="1443">
                  <c:v>2.366456791972443</c:v>
                </c:pt>
                <c:pt idx="1444">
                  <c:v>2.366456791972443</c:v>
                </c:pt>
                <c:pt idx="1445">
                  <c:v>2.366456791972443</c:v>
                </c:pt>
                <c:pt idx="1446">
                  <c:v>2.366456791972443</c:v>
                </c:pt>
                <c:pt idx="1447">
                  <c:v>2.366456791972443</c:v>
                </c:pt>
                <c:pt idx="1448">
                  <c:v>2.346736318706005</c:v>
                </c:pt>
                <c:pt idx="1449">
                  <c:v>2.346736318706005</c:v>
                </c:pt>
                <c:pt idx="1450">
                  <c:v>2.346736318706005</c:v>
                </c:pt>
                <c:pt idx="1451">
                  <c:v>2.346736318706005</c:v>
                </c:pt>
                <c:pt idx="1452">
                  <c:v>2.346736318706005</c:v>
                </c:pt>
                <c:pt idx="1453">
                  <c:v>2.327015845439568</c:v>
                </c:pt>
                <c:pt idx="1454">
                  <c:v>2.327015845439568</c:v>
                </c:pt>
                <c:pt idx="1455">
                  <c:v>2.327015845439568</c:v>
                </c:pt>
                <c:pt idx="1456">
                  <c:v>2.327015845439568</c:v>
                </c:pt>
                <c:pt idx="1457">
                  <c:v>2.327015845439568</c:v>
                </c:pt>
                <c:pt idx="1458">
                  <c:v>2.327015845439568</c:v>
                </c:pt>
                <c:pt idx="1459">
                  <c:v>2.327015845439568</c:v>
                </c:pt>
                <c:pt idx="1460">
                  <c:v>2.327015845439568</c:v>
                </c:pt>
                <c:pt idx="1461">
                  <c:v>2.307295372173132</c:v>
                </c:pt>
                <c:pt idx="1462">
                  <c:v>2.307295372173132</c:v>
                </c:pt>
                <c:pt idx="1463">
                  <c:v>2.307295372173132</c:v>
                </c:pt>
                <c:pt idx="1464">
                  <c:v>2.307295372173132</c:v>
                </c:pt>
                <c:pt idx="1465">
                  <c:v>2.307295372173132</c:v>
                </c:pt>
                <c:pt idx="1466">
                  <c:v>2.287574898906695</c:v>
                </c:pt>
                <c:pt idx="1467">
                  <c:v>2.287574898906695</c:v>
                </c:pt>
                <c:pt idx="1468">
                  <c:v>2.287574898906695</c:v>
                </c:pt>
                <c:pt idx="1469">
                  <c:v>2.287574898906695</c:v>
                </c:pt>
                <c:pt idx="1470">
                  <c:v>2.287574898906695</c:v>
                </c:pt>
                <c:pt idx="1471">
                  <c:v>2.287574898906695</c:v>
                </c:pt>
                <c:pt idx="1472">
                  <c:v>2.267854425640257</c:v>
                </c:pt>
                <c:pt idx="1473">
                  <c:v>2.267854425640257</c:v>
                </c:pt>
                <c:pt idx="1474">
                  <c:v>2.267854425640257</c:v>
                </c:pt>
                <c:pt idx="1475">
                  <c:v>2.267854425640257</c:v>
                </c:pt>
                <c:pt idx="1476">
                  <c:v>2.267854425640257</c:v>
                </c:pt>
                <c:pt idx="1477">
                  <c:v>2.248133952373821</c:v>
                </c:pt>
                <c:pt idx="1478">
                  <c:v>2.248133952373821</c:v>
                </c:pt>
                <c:pt idx="1479">
                  <c:v>2.248133952373821</c:v>
                </c:pt>
                <c:pt idx="1480">
                  <c:v>2.228413479107384</c:v>
                </c:pt>
                <c:pt idx="1481">
                  <c:v>2.228413479107384</c:v>
                </c:pt>
                <c:pt idx="1482">
                  <c:v>2.228413479107384</c:v>
                </c:pt>
                <c:pt idx="1483">
                  <c:v>2.208693005840946</c:v>
                </c:pt>
                <c:pt idx="1484">
                  <c:v>2.208693005840946</c:v>
                </c:pt>
                <c:pt idx="1485">
                  <c:v>2.208693005840946</c:v>
                </c:pt>
                <c:pt idx="1486">
                  <c:v>2.208693005840946</c:v>
                </c:pt>
                <c:pt idx="1487">
                  <c:v>2.208693005840946</c:v>
                </c:pt>
                <c:pt idx="1488">
                  <c:v>2.208693005840946</c:v>
                </c:pt>
                <c:pt idx="1489">
                  <c:v>2.208693005840946</c:v>
                </c:pt>
                <c:pt idx="1490">
                  <c:v>2.208693005840946</c:v>
                </c:pt>
                <c:pt idx="1491">
                  <c:v>2.208693005840946</c:v>
                </c:pt>
                <c:pt idx="1492">
                  <c:v>2.18897253257451</c:v>
                </c:pt>
                <c:pt idx="1493">
                  <c:v>2.18897253257451</c:v>
                </c:pt>
                <c:pt idx="1494">
                  <c:v>2.18897253257451</c:v>
                </c:pt>
                <c:pt idx="1495">
                  <c:v>2.18897253257451</c:v>
                </c:pt>
                <c:pt idx="1496">
                  <c:v>2.169252059308073</c:v>
                </c:pt>
                <c:pt idx="1497">
                  <c:v>2.169252059308073</c:v>
                </c:pt>
                <c:pt idx="1498">
                  <c:v>2.169252059308073</c:v>
                </c:pt>
                <c:pt idx="1499">
                  <c:v>2.169252059308073</c:v>
                </c:pt>
                <c:pt idx="1500">
                  <c:v>2.169252059308073</c:v>
                </c:pt>
                <c:pt idx="1501">
                  <c:v>2.169252059308073</c:v>
                </c:pt>
                <c:pt idx="1502">
                  <c:v>2.169252059308073</c:v>
                </c:pt>
                <c:pt idx="1503">
                  <c:v>2.149531586041635</c:v>
                </c:pt>
                <c:pt idx="1504">
                  <c:v>2.149531586041635</c:v>
                </c:pt>
                <c:pt idx="1505">
                  <c:v>2.149531586041635</c:v>
                </c:pt>
                <c:pt idx="1506">
                  <c:v>2.149531586041635</c:v>
                </c:pt>
                <c:pt idx="1507">
                  <c:v>2.1298111127752</c:v>
                </c:pt>
                <c:pt idx="1508">
                  <c:v>2.1298111127752</c:v>
                </c:pt>
                <c:pt idx="1509">
                  <c:v>2.1298111127752</c:v>
                </c:pt>
                <c:pt idx="1510">
                  <c:v>2.1298111127752</c:v>
                </c:pt>
                <c:pt idx="1511">
                  <c:v>2.1298111127752</c:v>
                </c:pt>
                <c:pt idx="1512">
                  <c:v>2.110090639508762</c:v>
                </c:pt>
                <c:pt idx="1513">
                  <c:v>2.110090639508762</c:v>
                </c:pt>
                <c:pt idx="1514">
                  <c:v>2.110090639508762</c:v>
                </c:pt>
                <c:pt idx="1515">
                  <c:v>2.110090639508762</c:v>
                </c:pt>
                <c:pt idx="1516">
                  <c:v>2.110090639508762</c:v>
                </c:pt>
                <c:pt idx="1517">
                  <c:v>2.090370166242324</c:v>
                </c:pt>
                <c:pt idx="1518">
                  <c:v>2.090370166242324</c:v>
                </c:pt>
                <c:pt idx="1519">
                  <c:v>2.090370166242324</c:v>
                </c:pt>
                <c:pt idx="1520">
                  <c:v>2.090370166242324</c:v>
                </c:pt>
                <c:pt idx="1521">
                  <c:v>2.090370166242324</c:v>
                </c:pt>
                <c:pt idx="1522">
                  <c:v>2.090370166242324</c:v>
                </c:pt>
                <c:pt idx="1523">
                  <c:v>2.090370166242324</c:v>
                </c:pt>
                <c:pt idx="1524">
                  <c:v>2.090370166242324</c:v>
                </c:pt>
                <c:pt idx="1525">
                  <c:v>2.090370166242324</c:v>
                </c:pt>
                <c:pt idx="1526">
                  <c:v>2.070649692975886</c:v>
                </c:pt>
                <c:pt idx="1527">
                  <c:v>2.070649692975886</c:v>
                </c:pt>
                <c:pt idx="1528">
                  <c:v>2.070649692975886</c:v>
                </c:pt>
                <c:pt idx="1529">
                  <c:v>2.070649692975886</c:v>
                </c:pt>
                <c:pt idx="1530">
                  <c:v>2.070649692975886</c:v>
                </c:pt>
                <c:pt idx="1531">
                  <c:v>2.050929219709451</c:v>
                </c:pt>
                <c:pt idx="1532">
                  <c:v>2.050929219709451</c:v>
                </c:pt>
                <c:pt idx="1533">
                  <c:v>2.050929219709451</c:v>
                </c:pt>
                <c:pt idx="1534">
                  <c:v>2.031208746443014</c:v>
                </c:pt>
                <c:pt idx="1535">
                  <c:v>2.031208746443014</c:v>
                </c:pt>
                <c:pt idx="1536">
                  <c:v>2.031208746443014</c:v>
                </c:pt>
                <c:pt idx="1537">
                  <c:v>2.031208746443014</c:v>
                </c:pt>
                <c:pt idx="1538">
                  <c:v>2.031208746443014</c:v>
                </c:pt>
                <c:pt idx="1539">
                  <c:v>2.031208746443014</c:v>
                </c:pt>
                <c:pt idx="1540">
                  <c:v>2.011488273176576</c:v>
                </c:pt>
                <c:pt idx="1541">
                  <c:v>2.011488273176576</c:v>
                </c:pt>
                <c:pt idx="1542">
                  <c:v>2.011488273176576</c:v>
                </c:pt>
                <c:pt idx="1543">
                  <c:v>2.011488273176576</c:v>
                </c:pt>
                <c:pt idx="1544">
                  <c:v>2.011488273176576</c:v>
                </c:pt>
                <c:pt idx="1545">
                  <c:v>2.011488273176576</c:v>
                </c:pt>
                <c:pt idx="1546">
                  <c:v>2.011488273176576</c:v>
                </c:pt>
                <c:pt idx="1547">
                  <c:v>2.011488273176576</c:v>
                </c:pt>
                <c:pt idx="1548">
                  <c:v>2.011488273176576</c:v>
                </c:pt>
                <c:pt idx="1549">
                  <c:v>2.011488273176576</c:v>
                </c:pt>
                <c:pt idx="1550">
                  <c:v>2.011488273176576</c:v>
                </c:pt>
                <c:pt idx="1551">
                  <c:v>2.011488273176576</c:v>
                </c:pt>
                <c:pt idx="1552">
                  <c:v>2.011488273176576</c:v>
                </c:pt>
                <c:pt idx="1553">
                  <c:v>2.011488273176576</c:v>
                </c:pt>
                <c:pt idx="1554">
                  <c:v>2.011488273176576</c:v>
                </c:pt>
                <c:pt idx="1555">
                  <c:v>2.011488273176576</c:v>
                </c:pt>
                <c:pt idx="1556">
                  <c:v>1.991767799910139</c:v>
                </c:pt>
                <c:pt idx="1557">
                  <c:v>1.991767799910139</c:v>
                </c:pt>
                <c:pt idx="1558">
                  <c:v>1.991767799910139</c:v>
                </c:pt>
                <c:pt idx="1559">
                  <c:v>1.991767799910139</c:v>
                </c:pt>
                <c:pt idx="1560">
                  <c:v>1.991767799910139</c:v>
                </c:pt>
                <c:pt idx="1561">
                  <c:v>1.991767799910139</c:v>
                </c:pt>
                <c:pt idx="1562">
                  <c:v>1.991767799910139</c:v>
                </c:pt>
                <c:pt idx="1563">
                  <c:v>1.972047326643702</c:v>
                </c:pt>
                <c:pt idx="1564">
                  <c:v>1.972047326643702</c:v>
                </c:pt>
                <c:pt idx="1565">
                  <c:v>1.972047326643702</c:v>
                </c:pt>
                <c:pt idx="1566">
                  <c:v>1.972047326643702</c:v>
                </c:pt>
                <c:pt idx="1567">
                  <c:v>1.972047326643702</c:v>
                </c:pt>
                <c:pt idx="1568">
                  <c:v>1.972047326643702</c:v>
                </c:pt>
                <c:pt idx="1569">
                  <c:v>1.972047326643702</c:v>
                </c:pt>
                <c:pt idx="1570">
                  <c:v>1.972047326643702</c:v>
                </c:pt>
                <c:pt idx="1571">
                  <c:v>1.952326853377265</c:v>
                </c:pt>
                <c:pt idx="1572">
                  <c:v>1.952326853377265</c:v>
                </c:pt>
                <c:pt idx="1573">
                  <c:v>1.952326853377265</c:v>
                </c:pt>
                <c:pt idx="1574">
                  <c:v>1.952326853377265</c:v>
                </c:pt>
                <c:pt idx="1575">
                  <c:v>1.952326853377265</c:v>
                </c:pt>
                <c:pt idx="1576">
                  <c:v>1.952326853377265</c:v>
                </c:pt>
                <c:pt idx="1577">
                  <c:v>1.932606380110828</c:v>
                </c:pt>
                <c:pt idx="1578">
                  <c:v>1.932606380110828</c:v>
                </c:pt>
                <c:pt idx="1579">
                  <c:v>1.932606380110828</c:v>
                </c:pt>
                <c:pt idx="1580">
                  <c:v>1.932606380110828</c:v>
                </c:pt>
                <c:pt idx="1581">
                  <c:v>1.932606380110828</c:v>
                </c:pt>
                <c:pt idx="1582">
                  <c:v>1.932606380110828</c:v>
                </c:pt>
                <c:pt idx="1583">
                  <c:v>1.932606380110828</c:v>
                </c:pt>
                <c:pt idx="1584">
                  <c:v>1.932606380110828</c:v>
                </c:pt>
                <c:pt idx="1585">
                  <c:v>1.932606380110828</c:v>
                </c:pt>
                <c:pt idx="1586">
                  <c:v>1.932606380110828</c:v>
                </c:pt>
                <c:pt idx="1587">
                  <c:v>1.932606380110828</c:v>
                </c:pt>
                <c:pt idx="1588">
                  <c:v>1.912885906844391</c:v>
                </c:pt>
                <c:pt idx="1589">
                  <c:v>1.912885906844391</c:v>
                </c:pt>
                <c:pt idx="1590">
                  <c:v>1.912885906844391</c:v>
                </c:pt>
                <c:pt idx="1591">
                  <c:v>1.912885906844391</c:v>
                </c:pt>
                <c:pt idx="1592">
                  <c:v>1.912885906844391</c:v>
                </c:pt>
                <c:pt idx="1593">
                  <c:v>1.912885906844391</c:v>
                </c:pt>
                <c:pt idx="1594">
                  <c:v>1.912885906844391</c:v>
                </c:pt>
                <c:pt idx="1595">
                  <c:v>1.912885906844391</c:v>
                </c:pt>
                <c:pt idx="1596">
                  <c:v>1.912885906844391</c:v>
                </c:pt>
                <c:pt idx="1597">
                  <c:v>1.893165433577954</c:v>
                </c:pt>
                <c:pt idx="1598">
                  <c:v>1.893165433577954</c:v>
                </c:pt>
                <c:pt idx="1599">
                  <c:v>1.893165433577954</c:v>
                </c:pt>
                <c:pt idx="1600">
                  <c:v>1.893165433577954</c:v>
                </c:pt>
                <c:pt idx="1601">
                  <c:v>1.893165433577954</c:v>
                </c:pt>
                <c:pt idx="1602">
                  <c:v>1.873444960311517</c:v>
                </c:pt>
                <c:pt idx="1603">
                  <c:v>1.873444960311517</c:v>
                </c:pt>
                <c:pt idx="1604">
                  <c:v>1.873444960311517</c:v>
                </c:pt>
                <c:pt idx="1605">
                  <c:v>1.873444960311517</c:v>
                </c:pt>
                <c:pt idx="1606">
                  <c:v>1.873444960311517</c:v>
                </c:pt>
                <c:pt idx="1607">
                  <c:v>1.873444960311517</c:v>
                </c:pt>
                <c:pt idx="1608">
                  <c:v>1.873444960311517</c:v>
                </c:pt>
                <c:pt idx="1609">
                  <c:v>1.873444960311517</c:v>
                </c:pt>
                <c:pt idx="1610">
                  <c:v>1.873444960311517</c:v>
                </c:pt>
                <c:pt idx="1611">
                  <c:v>1.853724487045079</c:v>
                </c:pt>
                <c:pt idx="1612">
                  <c:v>1.853724487045079</c:v>
                </c:pt>
                <c:pt idx="1613">
                  <c:v>1.853724487045079</c:v>
                </c:pt>
                <c:pt idx="1614">
                  <c:v>1.853724487045079</c:v>
                </c:pt>
                <c:pt idx="1615">
                  <c:v>1.853724487045079</c:v>
                </c:pt>
                <c:pt idx="1616">
                  <c:v>1.853724487045079</c:v>
                </c:pt>
                <c:pt idx="1617">
                  <c:v>1.853724487045079</c:v>
                </c:pt>
                <c:pt idx="1618">
                  <c:v>1.853724487045079</c:v>
                </c:pt>
                <c:pt idx="1619">
                  <c:v>1.853724487045079</c:v>
                </c:pt>
                <c:pt idx="1620">
                  <c:v>1.834004013778643</c:v>
                </c:pt>
                <c:pt idx="1621">
                  <c:v>1.834004013778643</c:v>
                </c:pt>
                <c:pt idx="1622">
                  <c:v>1.834004013778643</c:v>
                </c:pt>
                <c:pt idx="1623">
                  <c:v>1.834004013778643</c:v>
                </c:pt>
                <c:pt idx="1624">
                  <c:v>1.834004013778643</c:v>
                </c:pt>
                <c:pt idx="1625">
                  <c:v>1.834004013778643</c:v>
                </c:pt>
                <c:pt idx="1626">
                  <c:v>1.834004013778643</c:v>
                </c:pt>
                <c:pt idx="1627">
                  <c:v>1.834004013778643</c:v>
                </c:pt>
                <c:pt idx="1628">
                  <c:v>1.834004013778643</c:v>
                </c:pt>
                <c:pt idx="1629">
                  <c:v>1.834004013778643</c:v>
                </c:pt>
                <c:pt idx="1630">
                  <c:v>1.814283540512206</c:v>
                </c:pt>
                <c:pt idx="1631">
                  <c:v>1.814283540512206</c:v>
                </c:pt>
                <c:pt idx="1632">
                  <c:v>1.814283540512206</c:v>
                </c:pt>
                <c:pt idx="1633">
                  <c:v>1.814283540512206</c:v>
                </c:pt>
                <c:pt idx="1634">
                  <c:v>1.814283540512206</c:v>
                </c:pt>
                <c:pt idx="1635">
                  <c:v>1.814283540512206</c:v>
                </c:pt>
                <c:pt idx="1636">
                  <c:v>1.814283540512206</c:v>
                </c:pt>
                <c:pt idx="1637">
                  <c:v>1.814283540512206</c:v>
                </c:pt>
                <c:pt idx="1638">
                  <c:v>1.814283540512206</c:v>
                </c:pt>
                <c:pt idx="1639">
                  <c:v>1.79456306724577</c:v>
                </c:pt>
                <c:pt idx="1640">
                  <c:v>1.79456306724577</c:v>
                </c:pt>
                <c:pt idx="1641">
                  <c:v>1.79456306724577</c:v>
                </c:pt>
                <c:pt idx="1642">
                  <c:v>1.79456306724577</c:v>
                </c:pt>
                <c:pt idx="1643">
                  <c:v>1.79456306724577</c:v>
                </c:pt>
                <c:pt idx="1644">
                  <c:v>1.79456306724577</c:v>
                </c:pt>
                <c:pt idx="1645">
                  <c:v>1.79456306724577</c:v>
                </c:pt>
                <c:pt idx="1646">
                  <c:v>1.79456306724577</c:v>
                </c:pt>
                <c:pt idx="1647">
                  <c:v>1.79456306724577</c:v>
                </c:pt>
                <c:pt idx="1648">
                  <c:v>1.774842593979332</c:v>
                </c:pt>
                <c:pt idx="1649">
                  <c:v>1.774842593979332</c:v>
                </c:pt>
                <c:pt idx="1650">
                  <c:v>1.774842593979332</c:v>
                </c:pt>
                <c:pt idx="1651">
                  <c:v>1.774842593979332</c:v>
                </c:pt>
                <c:pt idx="1652">
                  <c:v>1.774842593979332</c:v>
                </c:pt>
                <c:pt idx="1653">
                  <c:v>1.774842593979332</c:v>
                </c:pt>
                <c:pt idx="1654">
                  <c:v>1.774842593979332</c:v>
                </c:pt>
                <c:pt idx="1655">
                  <c:v>1.774842593979332</c:v>
                </c:pt>
                <c:pt idx="1656">
                  <c:v>1.774842593979332</c:v>
                </c:pt>
                <c:pt idx="1657">
                  <c:v>1.774842593979332</c:v>
                </c:pt>
                <c:pt idx="1658">
                  <c:v>1.774842593979332</c:v>
                </c:pt>
                <c:pt idx="1659">
                  <c:v>1.774842593979332</c:v>
                </c:pt>
                <c:pt idx="1660">
                  <c:v>1.755122120712895</c:v>
                </c:pt>
                <c:pt idx="1661">
                  <c:v>1.755122120712895</c:v>
                </c:pt>
                <c:pt idx="1662">
                  <c:v>1.755122120712895</c:v>
                </c:pt>
                <c:pt idx="1663">
                  <c:v>1.755122120712895</c:v>
                </c:pt>
                <c:pt idx="1664">
                  <c:v>1.755122120712895</c:v>
                </c:pt>
                <c:pt idx="1665">
                  <c:v>1.735401647446458</c:v>
                </c:pt>
                <c:pt idx="1666">
                  <c:v>1.735401647446458</c:v>
                </c:pt>
                <c:pt idx="1667">
                  <c:v>1.735401647446458</c:v>
                </c:pt>
                <c:pt idx="1668">
                  <c:v>1.735401647446458</c:v>
                </c:pt>
                <c:pt idx="1669">
                  <c:v>1.735401647446458</c:v>
                </c:pt>
                <c:pt idx="1670">
                  <c:v>1.735401647446458</c:v>
                </c:pt>
                <c:pt idx="1671">
                  <c:v>1.735401647446458</c:v>
                </c:pt>
                <c:pt idx="1672">
                  <c:v>1.715681174180021</c:v>
                </c:pt>
                <c:pt idx="1673">
                  <c:v>1.715681174180021</c:v>
                </c:pt>
                <c:pt idx="1674">
                  <c:v>1.715681174180021</c:v>
                </c:pt>
                <c:pt idx="1675">
                  <c:v>1.715681174180021</c:v>
                </c:pt>
                <c:pt idx="1676">
                  <c:v>1.715681174180021</c:v>
                </c:pt>
                <c:pt idx="1677">
                  <c:v>1.715681174180021</c:v>
                </c:pt>
                <c:pt idx="1678">
                  <c:v>1.715681174180021</c:v>
                </c:pt>
                <c:pt idx="1679">
                  <c:v>1.715681174180021</c:v>
                </c:pt>
                <c:pt idx="1680">
                  <c:v>1.715681174180021</c:v>
                </c:pt>
                <c:pt idx="1681">
                  <c:v>1.715681174180021</c:v>
                </c:pt>
                <c:pt idx="1682">
                  <c:v>1.715681174180021</c:v>
                </c:pt>
                <c:pt idx="1683">
                  <c:v>1.715681174180021</c:v>
                </c:pt>
                <c:pt idx="1684">
                  <c:v>1.715681174180021</c:v>
                </c:pt>
                <c:pt idx="1685">
                  <c:v>1.715681174180021</c:v>
                </c:pt>
                <c:pt idx="1686">
                  <c:v>1.695960700913584</c:v>
                </c:pt>
                <c:pt idx="1687">
                  <c:v>1.695960700913584</c:v>
                </c:pt>
                <c:pt idx="1688">
                  <c:v>1.695960700913584</c:v>
                </c:pt>
                <c:pt idx="1689">
                  <c:v>1.695960700913584</c:v>
                </c:pt>
                <c:pt idx="1690">
                  <c:v>1.695960700913584</c:v>
                </c:pt>
                <c:pt idx="1691">
                  <c:v>1.676240227647147</c:v>
                </c:pt>
                <c:pt idx="1692">
                  <c:v>1.676240227647147</c:v>
                </c:pt>
                <c:pt idx="1693">
                  <c:v>1.676240227647147</c:v>
                </c:pt>
                <c:pt idx="1694">
                  <c:v>1.676240227647147</c:v>
                </c:pt>
                <c:pt idx="1695">
                  <c:v>1.676240227647147</c:v>
                </c:pt>
                <c:pt idx="1696">
                  <c:v>1.676240227647147</c:v>
                </c:pt>
                <c:pt idx="1697">
                  <c:v>1.676240227647147</c:v>
                </c:pt>
                <c:pt idx="1698">
                  <c:v>1.65651975438071</c:v>
                </c:pt>
                <c:pt idx="1699">
                  <c:v>1.65651975438071</c:v>
                </c:pt>
                <c:pt idx="1700">
                  <c:v>1.65651975438071</c:v>
                </c:pt>
                <c:pt idx="1701">
                  <c:v>1.65651975438071</c:v>
                </c:pt>
                <c:pt idx="1702">
                  <c:v>1.65651975438071</c:v>
                </c:pt>
                <c:pt idx="1703">
                  <c:v>1.65651975438071</c:v>
                </c:pt>
                <c:pt idx="1704">
                  <c:v>1.65651975438071</c:v>
                </c:pt>
                <c:pt idx="1705">
                  <c:v>1.636799281114273</c:v>
                </c:pt>
                <c:pt idx="1706">
                  <c:v>1.636799281114273</c:v>
                </c:pt>
                <c:pt idx="1707">
                  <c:v>1.636799281114273</c:v>
                </c:pt>
                <c:pt idx="1708">
                  <c:v>1.636799281114273</c:v>
                </c:pt>
                <c:pt idx="1709">
                  <c:v>1.636799281114273</c:v>
                </c:pt>
                <c:pt idx="1710">
                  <c:v>1.636799281114273</c:v>
                </c:pt>
                <c:pt idx="1711">
                  <c:v>1.636799281114273</c:v>
                </c:pt>
                <c:pt idx="1712">
                  <c:v>1.617078807847836</c:v>
                </c:pt>
                <c:pt idx="1713">
                  <c:v>1.617078807847836</c:v>
                </c:pt>
                <c:pt idx="1714">
                  <c:v>1.617078807847836</c:v>
                </c:pt>
                <c:pt idx="1715">
                  <c:v>1.617078807847836</c:v>
                </c:pt>
                <c:pt idx="1716">
                  <c:v>1.617078807847836</c:v>
                </c:pt>
                <c:pt idx="1717">
                  <c:v>1.617078807847836</c:v>
                </c:pt>
                <c:pt idx="1718">
                  <c:v>1.617078807847836</c:v>
                </c:pt>
                <c:pt idx="1719">
                  <c:v>1.617078807847836</c:v>
                </c:pt>
                <c:pt idx="1720">
                  <c:v>1.617078807847836</c:v>
                </c:pt>
                <c:pt idx="1721">
                  <c:v>1.5973583345814</c:v>
                </c:pt>
                <c:pt idx="1722">
                  <c:v>1.5973583345814</c:v>
                </c:pt>
                <c:pt idx="1723">
                  <c:v>1.5973583345814</c:v>
                </c:pt>
                <c:pt idx="1724">
                  <c:v>1.5973583345814</c:v>
                </c:pt>
                <c:pt idx="1725">
                  <c:v>1.5973583345814</c:v>
                </c:pt>
                <c:pt idx="1726">
                  <c:v>1.577637861314962</c:v>
                </c:pt>
                <c:pt idx="1727">
                  <c:v>1.577637861314962</c:v>
                </c:pt>
                <c:pt idx="1728">
                  <c:v>1.577637861314962</c:v>
                </c:pt>
                <c:pt idx="1729">
                  <c:v>1.577637861314962</c:v>
                </c:pt>
                <c:pt idx="1730">
                  <c:v>1.577637861314962</c:v>
                </c:pt>
                <c:pt idx="1731">
                  <c:v>1.577637861314962</c:v>
                </c:pt>
                <c:pt idx="1732">
                  <c:v>1.577637861314962</c:v>
                </c:pt>
                <c:pt idx="1733">
                  <c:v>1.577637861314962</c:v>
                </c:pt>
                <c:pt idx="1734">
                  <c:v>1.577637861314962</c:v>
                </c:pt>
                <c:pt idx="1735">
                  <c:v>1.577637861314962</c:v>
                </c:pt>
                <c:pt idx="1736">
                  <c:v>1.577637861314962</c:v>
                </c:pt>
                <c:pt idx="1737">
                  <c:v>1.557917388048525</c:v>
                </c:pt>
                <c:pt idx="1738">
                  <c:v>1.557917388048525</c:v>
                </c:pt>
                <c:pt idx="1739">
                  <c:v>1.557917388048525</c:v>
                </c:pt>
                <c:pt idx="1740">
                  <c:v>1.557917388048525</c:v>
                </c:pt>
                <c:pt idx="1741">
                  <c:v>1.557917388048525</c:v>
                </c:pt>
                <c:pt idx="1742">
                  <c:v>1.557917388048525</c:v>
                </c:pt>
                <c:pt idx="1743">
                  <c:v>1.557917388048525</c:v>
                </c:pt>
                <c:pt idx="1744">
                  <c:v>1.557917388048525</c:v>
                </c:pt>
                <c:pt idx="1745">
                  <c:v>1.538196914782088</c:v>
                </c:pt>
                <c:pt idx="1746">
                  <c:v>1.538196914782088</c:v>
                </c:pt>
                <c:pt idx="1747">
                  <c:v>1.538196914782088</c:v>
                </c:pt>
                <c:pt idx="1748">
                  <c:v>1.538196914782088</c:v>
                </c:pt>
                <c:pt idx="1749">
                  <c:v>1.538196914782088</c:v>
                </c:pt>
                <c:pt idx="1750">
                  <c:v>1.518476441515651</c:v>
                </c:pt>
                <c:pt idx="1751">
                  <c:v>1.518476441515651</c:v>
                </c:pt>
                <c:pt idx="1752">
                  <c:v>1.518476441515651</c:v>
                </c:pt>
                <c:pt idx="1753">
                  <c:v>1.518476441515651</c:v>
                </c:pt>
                <c:pt idx="1754">
                  <c:v>1.518476441515651</c:v>
                </c:pt>
                <c:pt idx="1755">
                  <c:v>1.518476441515651</c:v>
                </c:pt>
                <c:pt idx="1756">
                  <c:v>1.518476441515651</c:v>
                </c:pt>
                <c:pt idx="1757">
                  <c:v>1.518476441515651</c:v>
                </c:pt>
                <c:pt idx="1758">
                  <c:v>1.518476441515651</c:v>
                </c:pt>
                <c:pt idx="1759">
                  <c:v>1.498755968249214</c:v>
                </c:pt>
                <c:pt idx="1760">
                  <c:v>1.498755968249214</c:v>
                </c:pt>
                <c:pt idx="1761">
                  <c:v>1.498755968249214</c:v>
                </c:pt>
                <c:pt idx="1762">
                  <c:v>1.498755968249214</c:v>
                </c:pt>
                <c:pt idx="1763">
                  <c:v>1.498755968249214</c:v>
                </c:pt>
                <c:pt idx="1764">
                  <c:v>1.498755968249214</c:v>
                </c:pt>
                <c:pt idx="1765">
                  <c:v>1.498755968249214</c:v>
                </c:pt>
                <c:pt idx="1766">
                  <c:v>1.498755968249214</c:v>
                </c:pt>
                <c:pt idx="1767">
                  <c:v>1.498755968249214</c:v>
                </c:pt>
                <c:pt idx="1768">
                  <c:v>1.498755968249214</c:v>
                </c:pt>
                <c:pt idx="1769">
                  <c:v>1.498755968249214</c:v>
                </c:pt>
                <c:pt idx="1770">
                  <c:v>1.498755968249214</c:v>
                </c:pt>
                <c:pt idx="1771">
                  <c:v>1.498755968249214</c:v>
                </c:pt>
                <c:pt idx="1772">
                  <c:v>1.498755968249214</c:v>
                </c:pt>
                <c:pt idx="1773">
                  <c:v>1.498755968249214</c:v>
                </c:pt>
                <c:pt idx="1774">
                  <c:v>1.498755968249214</c:v>
                </c:pt>
                <c:pt idx="1775">
                  <c:v>1.498755968249214</c:v>
                </c:pt>
                <c:pt idx="1776">
                  <c:v>1.498755968249214</c:v>
                </c:pt>
                <c:pt idx="1777">
                  <c:v>1.479035494982777</c:v>
                </c:pt>
                <c:pt idx="1778">
                  <c:v>1.479035494982777</c:v>
                </c:pt>
                <c:pt idx="1779">
                  <c:v>1.479035494982777</c:v>
                </c:pt>
                <c:pt idx="1780">
                  <c:v>1.479035494982777</c:v>
                </c:pt>
                <c:pt idx="1781">
                  <c:v>1.479035494982777</c:v>
                </c:pt>
                <c:pt idx="1782">
                  <c:v>1.479035494982777</c:v>
                </c:pt>
                <c:pt idx="1783">
                  <c:v>1.479035494982777</c:v>
                </c:pt>
                <c:pt idx="1784">
                  <c:v>1.479035494982777</c:v>
                </c:pt>
                <c:pt idx="1785">
                  <c:v>1.479035494982777</c:v>
                </c:pt>
                <c:pt idx="1786">
                  <c:v>1.479035494982777</c:v>
                </c:pt>
                <c:pt idx="1787">
                  <c:v>1.479035494982777</c:v>
                </c:pt>
                <c:pt idx="1788">
                  <c:v>1.479035494982777</c:v>
                </c:pt>
                <c:pt idx="1789">
                  <c:v>1.479035494982777</c:v>
                </c:pt>
                <c:pt idx="1790">
                  <c:v>1.45931502171634</c:v>
                </c:pt>
                <c:pt idx="1791">
                  <c:v>1.45931502171634</c:v>
                </c:pt>
                <c:pt idx="1792">
                  <c:v>1.45931502171634</c:v>
                </c:pt>
                <c:pt idx="1793">
                  <c:v>1.45931502171634</c:v>
                </c:pt>
                <c:pt idx="1794">
                  <c:v>1.45931502171634</c:v>
                </c:pt>
                <c:pt idx="1795">
                  <c:v>1.45931502171634</c:v>
                </c:pt>
                <c:pt idx="1796">
                  <c:v>1.45931502171634</c:v>
                </c:pt>
                <c:pt idx="1797">
                  <c:v>1.45931502171634</c:v>
                </c:pt>
                <c:pt idx="1798">
                  <c:v>1.45931502171634</c:v>
                </c:pt>
                <c:pt idx="1799">
                  <c:v>1.45931502171634</c:v>
                </c:pt>
                <c:pt idx="1800">
                  <c:v>1.45931502171634</c:v>
                </c:pt>
                <c:pt idx="1801">
                  <c:v>1.45931502171634</c:v>
                </c:pt>
                <c:pt idx="1802">
                  <c:v>1.45931502171634</c:v>
                </c:pt>
                <c:pt idx="1803">
                  <c:v>1.439594548449903</c:v>
                </c:pt>
                <c:pt idx="1804">
                  <c:v>1.439594548449903</c:v>
                </c:pt>
                <c:pt idx="1805">
                  <c:v>1.439594548449903</c:v>
                </c:pt>
                <c:pt idx="1806">
                  <c:v>1.439594548449903</c:v>
                </c:pt>
                <c:pt idx="1807">
                  <c:v>1.439594548449903</c:v>
                </c:pt>
                <c:pt idx="1808">
                  <c:v>1.439594548449903</c:v>
                </c:pt>
                <c:pt idx="1809">
                  <c:v>1.439594548449903</c:v>
                </c:pt>
                <c:pt idx="1810">
                  <c:v>1.439594548449903</c:v>
                </c:pt>
                <c:pt idx="1811">
                  <c:v>1.439594548449903</c:v>
                </c:pt>
                <c:pt idx="1812">
                  <c:v>1.439594548449903</c:v>
                </c:pt>
                <c:pt idx="1813">
                  <c:v>1.439594548449903</c:v>
                </c:pt>
                <c:pt idx="1814">
                  <c:v>1.439594548449903</c:v>
                </c:pt>
                <c:pt idx="1815">
                  <c:v>1.439594548449903</c:v>
                </c:pt>
                <c:pt idx="1816">
                  <c:v>1.439594548449903</c:v>
                </c:pt>
                <c:pt idx="1817">
                  <c:v>1.439594548449903</c:v>
                </c:pt>
                <c:pt idx="1818">
                  <c:v>1.439594548449903</c:v>
                </c:pt>
                <c:pt idx="1819">
                  <c:v>1.439594548449903</c:v>
                </c:pt>
                <c:pt idx="1820">
                  <c:v>1.419874075183466</c:v>
                </c:pt>
                <c:pt idx="1821">
                  <c:v>1.419874075183466</c:v>
                </c:pt>
                <c:pt idx="1822">
                  <c:v>1.419874075183466</c:v>
                </c:pt>
                <c:pt idx="1823">
                  <c:v>1.419874075183466</c:v>
                </c:pt>
                <c:pt idx="1824">
                  <c:v>1.419874075183466</c:v>
                </c:pt>
                <c:pt idx="1825">
                  <c:v>1.419874075183466</c:v>
                </c:pt>
                <c:pt idx="1826">
                  <c:v>1.419874075183466</c:v>
                </c:pt>
                <c:pt idx="1827">
                  <c:v>1.419874075183466</c:v>
                </c:pt>
                <c:pt idx="1828">
                  <c:v>1.419874075183466</c:v>
                </c:pt>
                <c:pt idx="1829">
                  <c:v>1.400153601917028</c:v>
                </c:pt>
                <c:pt idx="1830">
                  <c:v>1.400153601917028</c:v>
                </c:pt>
                <c:pt idx="1831">
                  <c:v>1.400153601917028</c:v>
                </c:pt>
                <c:pt idx="1832">
                  <c:v>1.400153601917028</c:v>
                </c:pt>
                <c:pt idx="1833">
                  <c:v>1.400153601917028</c:v>
                </c:pt>
                <c:pt idx="1834">
                  <c:v>1.400153601917028</c:v>
                </c:pt>
                <c:pt idx="1835">
                  <c:v>1.400153601917028</c:v>
                </c:pt>
                <c:pt idx="1836">
                  <c:v>1.400153601917028</c:v>
                </c:pt>
                <c:pt idx="1837">
                  <c:v>1.400153601917028</c:v>
                </c:pt>
                <c:pt idx="1838">
                  <c:v>1.400153601917028</c:v>
                </c:pt>
                <c:pt idx="1839">
                  <c:v>1.380433128650591</c:v>
                </c:pt>
                <c:pt idx="1840">
                  <c:v>1.380433128650591</c:v>
                </c:pt>
                <c:pt idx="1841">
                  <c:v>1.380433128650591</c:v>
                </c:pt>
                <c:pt idx="1842">
                  <c:v>1.380433128650591</c:v>
                </c:pt>
                <c:pt idx="1843">
                  <c:v>1.380433128650591</c:v>
                </c:pt>
                <c:pt idx="1844">
                  <c:v>1.380433128650591</c:v>
                </c:pt>
                <c:pt idx="1845">
                  <c:v>1.380433128650591</c:v>
                </c:pt>
                <c:pt idx="1846">
                  <c:v>1.380433128650591</c:v>
                </c:pt>
                <c:pt idx="1847">
                  <c:v>1.380433128650591</c:v>
                </c:pt>
                <c:pt idx="1848">
                  <c:v>1.380433128650591</c:v>
                </c:pt>
                <c:pt idx="1849">
                  <c:v>1.380433128650591</c:v>
                </c:pt>
                <c:pt idx="1850">
                  <c:v>1.380433128650591</c:v>
                </c:pt>
                <c:pt idx="1851">
                  <c:v>1.380433128650591</c:v>
                </c:pt>
                <c:pt idx="1852">
                  <c:v>1.380433128650591</c:v>
                </c:pt>
                <c:pt idx="1853">
                  <c:v>1.380433128650591</c:v>
                </c:pt>
                <c:pt idx="1854">
                  <c:v>1.380433128650591</c:v>
                </c:pt>
                <c:pt idx="1855">
                  <c:v>1.360712655384154</c:v>
                </c:pt>
                <c:pt idx="1856">
                  <c:v>1.360712655384154</c:v>
                </c:pt>
                <c:pt idx="1857">
                  <c:v>1.360712655384154</c:v>
                </c:pt>
                <c:pt idx="1858">
                  <c:v>1.360712655384154</c:v>
                </c:pt>
                <c:pt idx="1859">
                  <c:v>1.360712655384154</c:v>
                </c:pt>
                <c:pt idx="1860">
                  <c:v>1.360712655384154</c:v>
                </c:pt>
                <c:pt idx="1861">
                  <c:v>1.360712655384154</c:v>
                </c:pt>
                <c:pt idx="1862">
                  <c:v>1.360712655384154</c:v>
                </c:pt>
                <c:pt idx="1863">
                  <c:v>1.360712655384154</c:v>
                </c:pt>
                <c:pt idx="1864">
                  <c:v>1.360712655384154</c:v>
                </c:pt>
                <c:pt idx="1865">
                  <c:v>1.360712655384154</c:v>
                </c:pt>
                <c:pt idx="1866">
                  <c:v>1.360712655384154</c:v>
                </c:pt>
                <c:pt idx="1867">
                  <c:v>1.360712655384154</c:v>
                </c:pt>
                <c:pt idx="1868">
                  <c:v>1.360712655384154</c:v>
                </c:pt>
                <c:pt idx="1869">
                  <c:v>1.340992182117717</c:v>
                </c:pt>
                <c:pt idx="1870">
                  <c:v>1.340992182117717</c:v>
                </c:pt>
                <c:pt idx="1871">
                  <c:v>1.340992182117717</c:v>
                </c:pt>
                <c:pt idx="1872">
                  <c:v>1.340992182117717</c:v>
                </c:pt>
                <c:pt idx="1873">
                  <c:v>1.340992182117717</c:v>
                </c:pt>
                <c:pt idx="1874">
                  <c:v>1.340992182117717</c:v>
                </c:pt>
                <c:pt idx="1875">
                  <c:v>1.340992182117717</c:v>
                </c:pt>
                <c:pt idx="1876">
                  <c:v>1.340992182117717</c:v>
                </c:pt>
                <c:pt idx="1877">
                  <c:v>1.321271708851281</c:v>
                </c:pt>
                <c:pt idx="1878">
                  <c:v>1.321271708851281</c:v>
                </c:pt>
                <c:pt idx="1879">
                  <c:v>1.321271708851281</c:v>
                </c:pt>
                <c:pt idx="1880">
                  <c:v>1.321271708851281</c:v>
                </c:pt>
                <c:pt idx="1881">
                  <c:v>1.321271708851281</c:v>
                </c:pt>
                <c:pt idx="1882">
                  <c:v>1.321271708851281</c:v>
                </c:pt>
                <c:pt idx="1883">
                  <c:v>1.301551235584843</c:v>
                </c:pt>
                <c:pt idx="1884">
                  <c:v>1.301551235584843</c:v>
                </c:pt>
                <c:pt idx="1885">
                  <c:v>1.301551235584843</c:v>
                </c:pt>
                <c:pt idx="1886">
                  <c:v>1.301551235584843</c:v>
                </c:pt>
                <c:pt idx="1887">
                  <c:v>1.301551235584843</c:v>
                </c:pt>
                <c:pt idx="1888">
                  <c:v>1.301551235584843</c:v>
                </c:pt>
                <c:pt idx="1889">
                  <c:v>1.301551235584843</c:v>
                </c:pt>
                <c:pt idx="1890">
                  <c:v>1.301551235584843</c:v>
                </c:pt>
                <c:pt idx="1891">
                  <c:v>1.301551235584843</c:v>
                </c:pt>
                <c:pt idx="1892">
                  <c:v>1.301551235584843</c:v>
                </c:pt>
                <c:pt idx="1893">
                  <c:v>1.301551235584843</c:v>
                </c:pt>
                <c:pt idx="1894">
                  <c:v>1.301551235584843</c:v>
                </c:pt>
                <c:pt idx="1895">
                  <c:v>1.301551235584843</c:v>
                </c:pt>
                <c:pt idx="1896">
                  <c:v>1.281830762318407</c:v>
                </c:pt>
                <c:pt idx="1897">
                  <c:v>1.281830762318407</c:v>
                </c:pt>
                <c:pt idx="1898">
                  <c:v>1.281830762318407</c:v>
                </c:pt>
                <c:pt idx="1899">
                  <c:v>1.281830762318407</c:v>
                </c:pt>
                <c:pt idx="1900">
                  <c:v>1.281830762318407</c:v>
                </c:pt>
                <c:pt idx="1901">
                  <c:v>1.281830762318407</c:v>
                </c:pt>
                <c:pt idx="1902">
                  <c:v>1.281830762318407</c:v>
                </c:pt>
                <c:pt idx="1903">
                  <c:v>1.281830762318407</c:v>
                </c:pt>
                <c:pt idx="1904">
                  <c:v>1.281830762318407</c:v>
                </c:pt>
                <c:pt idx="1905">
                  <c:v>1.281830762318407</c:v>
                </c:pt>
                <c:pt idx="1906">
                  <c:v>1.281830762318407</c:v>
                </c:pt>
                <c:pt idx="1907">
                  <c:v>1.281830762318407</c:v>
                </c:pt>
                <c:pt idx="1908">
                  <c:v>1.281830762318407</c:v>
                </c:pt>
                <c:pt idx="1909">
                  <c:v>1.281830762318407</c:v>
                </c:pt>
                <c:pt idx="1910">
                  <c:v>1.281830762318407</c:v>
                </c:pt>
                <c:pt idx="1911">
                  <c:v>1.281830762318407</c:v>
                </c:pt>
                <c:pt idx="1912">
                  <c:v>1.281830762318407</c:v>
                </c:pt>
                <c:pt idx="1913">
                  <c:v>1.281830762318407</c:v>
                </c:pt>
                <c:pt idx="1914">
                  <c:v>1.26211028905197</c:v>
                </c:pt>
                <c:pt idx="1915">
                  <c:v>1.26211028905197</c:v>
                </c:pt>
                <c:pt idx="1916">
                  <c:v>1.26211028905197</c:v>
                </c:pt>
                <c:pt idx="1917">
                  <c:v>1.26211028905197</c:v>
                </c:pt>
                <c:pt idx="1918">
                  <c:v>1.26211028905197</c:v>
                </c:pt>
                <c:pt idx="1919">
                  <c:v>1.26211028905197</c:v>
                </c:pt>
                <c:pt idx="1920">
                  <c:v>1.26211028905197</c:v>
                </c:pt>
                <c:pt idx="1921">
                  <c:v>1.26211028905197</c:v>
                </c:pt>
                <c:pt idx="1922">
                  <c:v>1.26211028905197</c:v>
                </c:pt>
                <c:pt idx="1923">
                  <c:v>1.26211028905197</c:v>
                </c:pt>
                <c:pt idx="1924">
                  <c:v>1.26211028905197</c:v>
                </c:pt>
                <c:pt idx="1925">
                  <c:v>1.26211028905197</c:v>
                </c:pt>
                <c:pt idx="1926">
                  <c:v>1.26211028905197</c:v>
                </c:pt>
                <c:pt idx="1927">
                  <c:v>1.26211028905197</c:v>
                </c:pt>
                <c:pt idx="1928">
                  <c:v>1.26211028905197</c:v>
                </c:pt>
                <c:pt idx="1929">
                  <c:v>1.242389815785532</c:v>
                </c:pt>
                <c:pt idx="1930">
                  <c:v>1.242389815785532</c:v>
                </c:pt>
                <c:pt idx="1931">
                  <c:v>1.242389815785532</c:v>
                </c:pt>
                <c:pt idx="1932">
                  <c:v>1.242389815785532</c:v>
                </c:pt>
                <c:pt idx="1933">
                  <c:v>1.242389815785532</c:v>
                </c:pt>
                <c:pt idx="1934">
                  <c:v>1.242389815785532</c:v>
                </c:pt>
                <c:pt idx="1935">
                  <c:v>1.242389815785532</c:v>
                </c:pt>
                <c:pt idx="1936">
                  <c:v>1.242389815785532</c:v>
                </c:pt>
                <c:pt idx="1937">
                  <c:v>1.242389815785532</c:v>
                </c:pt>
                <c:pt idx="1938">
                  <c:v>1.242389815785532</c:v>
                </c:pt>
                <c:pt idx="1939">
                  <c:v>1.242389815785532</c:v>
                </c:pt>
                <c:pt idx="1940">
                  <c:v>1.242389815785532</c:v>
                </c:pt>
                <c:pt idx="1941">
                  <c:v>1.222669342519096</c:v>
                </c:pt>
                <c:pt idx="1942">
                  <c:v>1.222669342519096</c:v>
                </c:pt>
                <c:pt idx="1943">
                  <c:v>1.222669342519096</c:v>
                </c:pt>
                <c:pt idx="1944">
                  <c:v>1.222669342519096</c:v>
                </c:pt>
                <c:pt idx="1945">
                  <c:v>1.222669342519096</c:v>
                </c:pt>
                <c:pt idx="1946">
                  <c:v>1.222669342519096</c:v>
                </c:pt>
                <c:pt idx="1947">
                  <c:v>1.222669342519096</c:v>
                </c:pt>
                <c:pt idx="1948">
                  <c:v>1.222669342519096</c:v>
                </c:pt>
                <c:pt idx="1949">
                  <c:v>1.222669342519096</c:v>
                </c:pt>
                <c:pt idx="1950">
                  <c:v>1.222669342519096</c:v>
                </c:pt>
                <c:pt idx="1951">
                  <c:v>1.222669342519096</c:v>
                </c:pt>
                <c:pt idx="1952">
                  <c:v>1.222669342519096</c:v>
                </c:pt>
                <c:pt idx="1953">
                  <c:v>1.222669342519096</c:v>
                </c:pt>
                <c:pt idx="1954">
                  <c:v>1.222669342519096</c:v>
                </c:pt>
                <c:pt idx="1955">
                  <c:v>1.222669342519096</c:v>
                </c:pt>
                <c:pt idx="1956">
                  <c:v>1.222669342519096</c:v>
                </c:pt>
                <c:pt idx="1957">
                  <c:v>1.222669342519096</c:v>
                </c:pt>
                <c:pt idx="1958">
                  <c:v>1.222669342519096</c:v>
                </c:pt>
                <c:pt idx="1959">
                  <c:v>1.202948869252658</c:v>
                </c:pt>
                <c:pt idx="1960">
                  <c:v>1.202948869252658</c:v>
                </c:pt>
                <c:pt idx="1961">
                  <c:v>1.202948869252658</c:v>
                </c:pt>
                <c:pt idx="1962">
                  <c:v>1.202948869252658</c:v>
                </c:pt>
                <c:pt idx="1963">
                  <c:v>1.202948869252658</c:v>
                </c:pt>
                <c:pt idx="1964">
                  <c:v>1.202948869252658</c:v>
                </c:pt>
                <c:pt idx="1965">
                  <c:v>1.202948869252658</c:v>
                </c:pt>
                <c:pt idx="1966">
                  <c:v>1.202948869252658</c:v>
                </c:pt>
                <c:pt idx="1967">
                  <c:v>1.202948869252658</c:v>
                </c:pt>
                <c:pt idx="1968">
                  <c:v>1.202948869252658</c:v>
                </c:pt>
                <c:pt idx="1969">
                  <c:v>1.202948869252658</c:v>
                </c:pt>
                <c:pt idx="1970">
                  <c:v>1.183228395986221</c:v>
                </c:pt>
                <c:pt idx="1971">
                  <c:v>1.183228395986221</c:v>
                </c:pt>
                <c:pt idx="1972">
                  <c:v>1.183228395986221</c:v>
                </c:pt>
                <c:pt idx="1973">
                  <c:v>1.183228395986221</c:v>
                </c:pt>
                <c:pt idx="1974">
                  <c:v>1.183228395986221</c:v>
                </c:pt>
                <c:pt idx="1975">
                  <c:v>1.183228395986221</c:v>
                </c:pt>
                <c:pt idx="1976">
                  <c:v>1.183228395986221</c:v>
                </c:pt>
                <c:pt idx="1977">
                  <c:v>1.183228395986221</c:v>
                </c:pt>
                <c:pt idx="1978">
                  <c:v>1.183228395986221</c:v>
                </c:pt>
                <c:pt idx="1979">
                  <c:v>1.183228395986221</c:v>
                </c:pt>
                <c:pt idx="1980">
                  <c:v>1.183228395986221</c:v>
                </c:pt>
                <c:pt idx="1981">
                  <c:v>1.183228395986221</c:v>
                </c:pt>
                <c:pt idx="1982">
                  <c:v>1.183228395986221</c:v>
                </c:pt>
                <c:pt idx="1983">
                  <c:v>1.183228395986221</c:v>
                </c:pt>
                <c:pt idx="1984">
                  <c:v>1.183228395986221</c:v>
                </c:pt>
                <c:pt idx="1985">
                  <c:v>1.183228395986221</c:v>
                </c:pt>
                <c:pt idx="1986">
                  <c:v>1.183228395986221</c:v>
                </c:pt>
                <c:pt idx="1987">
                  <c:v>1.183228395986221</c:v>
                </c:pt>
                <c:pt idx="1988">
                  <c:v>1.163507922719784</c:v>
                </c:pt>
                <c:pt idx="1989">
                  <c:v>1.163507922719784</c:v>
                </c:pt>
                <c:pt idx="1990">
                  <c:v>1.163507922719784</c:v>
                </c:pt>
                <c:pt idx="1991">
                  <c:v>1.163507922719784</c:v>
                </c:pt>
                <c:pt idx="1992">
                  <c:v>1.163507922719784</c:v>
                </c:pt>
                <c:pt idx="1993">
                  <c:v>1.163507922719784</c:v>
                </c:pt>
                <c:pt idx="1994">
                  <c:v>1.163507922719784</c:v>
                </c:pt>
                <c:pt idx="1995">
                  <c:v>1.163507922719784</c:v>
                </c:pt>
                <c:pt idx="1996">
                  <c:v>1.163507922719784</c:v>
                </c:pt>
                <c:pt idx="1997">
                  <c:v>1.163507922719784</c:v>
                </c:pt>
                <c:pt idx="1998">
                  <c:v>1.163507922719784</c:v>
                </c:pt>
                <c:pt idx="1999">
                  <c:v>1.143787449453348</c:v>
                </c:pt>
                <c:pt idx="2000">
                  <c:v>1.143787449453348</c:v>
                </c:pt>
                <c:pt idx="2001">
                  <c:v>1.143787449453348</c:v>
                </c:pt>
                <c:pt idx="2002">
                  <c:v>1.143787449453348</c:v>
                </c:pt>
                <c:pt idx="2003">
                  <c:v>1.143787449453348</c:v>
                </c:pt>
                <c:pt idx="2004">
                  <c:v>1.143787449453348</c:v>
                </c:pt>
                <c:pt idx="2005">
                  <c:v>1.143787449453348</c:v>
                </c:pt>
                <c:pt idx="2006">
                  <c:v>1.143787449453348</c:v>
                </c:pt>
                <c:pt idx="2007">
                  <c:v>1.12406697618691</c:v>
                </c:pt>
                <c:pt idx="2008">
                  <c:v>1.12406697618691</c:v>
                </c:pt>
                <c:pt idx="2009">
                  <c:v>1.12406697618691</c:v>
                </c:pt>
                <c:pt idx="2010">
                  <c:v>1.12406697618691</c:v>
                </c:pt>
                <c:pt idx="2011">
                  <c:v>1.12406697618691</c:v>
                </c:pt>
                <c:pt idx="2012">
                  <c:v>1.12406697618691</c:v>
                </c:pt>
                <c:pt idx="2013">
                  <c:v>1.12406697618691</c:v>
                </c:pt>
                <c:pt idx="2014">
                  <c:v>1.12406697618691</c:v>
                </c:pt>
                <c:pt idx="2015">
                  <c:v>1.12406697618691</c:v>
                </c:pt>
                <c:pt idx="2016">
                  <c:v>1.12406697618691</c:v>
                </c:pt>
                <c:pt idx="2017">
                  <c:v>1.12406697618691</c:v>
                </c:pt>
                <c:pt idx="2018">
                  <c:v>1.104346502920473</c:v>
                </c:pt>
                <c:pt idx="2019">
                  <c:v>1.104346502920473</c:v>
                </c:pt>
                <c:pt idx="2020">
                  <c:v>1.104346502920473</c:v>
                </c:pt>
                <c:pt idx="2021">
                  <c:v>1.104346502920473</c:v>
                </c:pt>
                <c:pt idx="2022">
                  <c:v>1.104346502920473</c:v>
                </c:pt>
                <c:pt idx="2023">
                  <c:v>1.104346502920473</c:v>
                </c:pt>
                <c:pt idx="2024">
                  <c:v>1.104346502920473</c:v>
                </c:pt>
                <c:pt idx="2025">
                  <c:v>1.104346502920473</c:v>
                </c:pt>
                <c:pt idx="2026">
                  <c:v>1.104346502920473</c:v>
                </c:pt>
                <c:pt idx="2027">
                  <c:v>1.104346502920473</c:v>
                </c:pt>
                <c:pt idx="2028">
                  <c:v>1.104346502920473</c:v>
                </c:pt>
                <c:pt idx="2029">
                  <c:v>1.104346502920473</c:v>
                </c:pt>
                <c:pt idx="2030">
                  <c:v>1.104346502920473</c:v>
                </c:pt>
                <c:pt idx="2031">
                  <c:v>1.104346502920473</c:v>
                </c:pt>
                <c:pt idx="2032">
                  <c:v>1.084626029654036</c:v>
                </c:pt>
                <c:pt idx="2033">
                  <c:v>1.084626029654036</c:v>
                </c:pt>
                <c:pt idx="2034">
                  <c:v>1.084626029654036</c:v>
                </c:pt>
                <c:pt idx="2035">
                  <c:v>1.084626029654036</c:v>
                </c:pt>
                <c:pt idx="2036">
                  <c:v>1.084626029654036</c:v>
                </c:pt>
                <c:pt idx="2037">
                  <c:v>1.084626029654036</c:v>
                </c:pt>
                <c:pt idx="2038">
                  <c:v>1.084626029654036</c:v>
                </c:pt>
                <c:pt idx="2039">
                  <c:v>1.084626029654036</c:v>
                </c:pt>
                <c:pt idx="2040">
                  <c:v>1.084626029654036</c:v>
                </c:pt>
                <c:pt idx="2041">
                  <c:v>1.084626029654036</c:v>
                </c:pt>
                <c:pt idx="2042">
                  <c:v>1.084626029654036</c:v>
                </c:pt>
                <c:pt idx="2043">
                  <c:v>1.084626029654036</c:v>
                </c:pt>
                <c:pt idx="2044">
                  <c:v>1.084626029654036</c:v>
                </c:pt>
                <c:pt idx="2045">
                  <c:v>1.084626029654036</c:v>
                </c:pt>
                <c:pt idx="2046">
                  <c:v>1.084626029654036</c:v>
                </c:pt>
                <c:pt idx="2047">
                  <c:v>1.084626029654036</c:v>
                </c:pt>
                <c:pt idx="2048">
                  <c:v>1.084626029654036</c:v>
                </c:pt>
                <c:pt idx="2049">
                  <c:v>1.084626029654036</c:v>
                </c:pt>
                <c:pt idx="2050">
                  <c:v>1.084626029654036</c:v>
                </c:pt>
                <c:pt idx="2051">
                  <c:v>1.084626029654036</c:v>
                </c:pt>
                <c:pt idx="2052">
                  <c:v>1.084626029654036</c:v>
                </c:pt>
                <c:pt idx="2053">
                  <c:v>1.084626029654036</c:v>
                </c:pt>
                <c:pt idx="2054">
                  <c:v>1.084626029654036</c:v>
                </c:pt>
                <c:pt idx="2055">
                  <c:v>1.084626029654036</c:v>
                </c:pt>
                <c:pt idx="2056">
                  <c:v>1.084626029654036</c:v>
                </c:pt>
                <c:pt idx="2057">
                  <c:v>1.084626029654036</c:v>
                </c:pt>
                <c:pt idx="2058">
                  <c:v>1.084626029654036</c:v>
                </c:pt>
                <c:pt idx="2059">
                  <c:v>1.084626029654036</c:v>
                </c:pt>
                <c:pt idx="2060">
                  <c:v>1.084626029654036</c:v>
                </c:pt>
                <c:pt idx="2061">
                  <c:v>1.084626029654036</c:v>
                </c:pt>
                <c:pt idx="2062">
                  <c:v>1.084626029654036</c:v>
                </c:pt>
                <c:pt idx="2063">
                  <c:v>1.084626029654036</c:v>
                </c:pt>
                <c:pt idx="2064">
                  <c:v>1.084626029654036</c:v>
                </c:pt>
                <c:pt idx="2065">
                  <c:v>1.084626029654036</c:v>
                </c:pt>
                <c:pt idx="2066">
                  <c:v>1.0649055563876</c:v>
                </c:pt>
                <c:pt idx="2067">
                  <c:v>1.0649055563876</c:v>
                </c:pt>
                <c:pt idx="2068">
                  <c:v>1.0649055563876</c:v>
                </c:pt>
                <c:pt idx="2069">
                  <c:v>1.0649055563876</c:v>
                </c:pt>
                <c:pt idx="2070">
                  <c:v>1.0649055563876</c:v>
                </c:pt>
                <c:pt idx="2071">
                  <c:v>1.0649055563876</c:v>
                </c:pt>
                <c:pt idx="2072">
                  <c:v>1.0649055563876</c:v>
                </c:pt>
                <c:pt idx="2073">
                  <c:v>1.0649055563876</c:v>
                </c:pt>
                <c:pt idx="2074">
                  <c:v>1.0649055563876</c:v>
                </c:pt>
                <c:pt idx="2075">
                  <c:v>1.045185083121162</c:v>
                </c:pt>
                <c:pt idx="2076">
                  <c:v>1.045185083121162</c:v>
                </c:pt>
                <c:pt idx="2077">
                  <c:v>1.045185083121162</c:v>
                </c:pt>
                <c:pt idx="2078">
                  <c:v>1.045185083121162</c:v>
                </c:pt>
                <c:pt idx="2079">
                  <c:v>1.045185083121162</c:v>
                </c:pt>
                <c:pt idx="2080">
                  <c:v>1.045185083121162</c:v>
                </c:pt>
                <c:pt idx="2081">
                  <c:v>1.045185083121162</c:v>
                </c:pt>
                <c:pt idx="2082">
                  <c:v>1.045185083121162</c:v>
                </c:pt>
                <c:pt idx="2083">
                  <c:v>1.045185083121162</c:v>
                </c:pt>
                <c:pt idx="2084">
                  <c:v>1.045185083121162</c:v>
                </c:pt>
                <c:pt idx="2085">
                  <c:v>1.045185083121162</c:v>
                </c:pt>
                <c:pt idx="2086">
                  <c:v>1.045185083121162</c:v>
                </c:pt>
                <c:pt idx="2087">
                  <c:v>1.025464609854725</c:v>
                </c:pt>
                <c:pt idx="2088">
                  <c:v>1.025464609854725</c:v>
                </c:pt>
                <c:pt idx="2089">
                  <c:v>1.025464609854725</c:v>
                </c:pt>
                <c:pt idx="2090">
                  <c:v>1.025464609854725</c:v>
                </c:pt>
                <c:pt idx="2091">
                  <c:v>1.025464609854725</c:v>
                </c:pt>
                <c:pt idx="2092">
                  <c:v>1.025464609854725</c:v>
                </c:pt>
                <c:pt idx="2093">
                  <c:v>1.025464609854725</c:v>
                </c:pt>
                <c:pt idx="2094">
                  <c:v>1.025464609854725</c:v>
                </c:pt>
                <c:pt idx="2095">
                  <c:v>1.025464609854725</c:v>
                </c:pt>
                <c:pt idx="2096">
                  <c:v>1.025464609854725</c:v>
                </c:pt>
                <c:pt idx="2097">
                  <c:v>1.025464609854725</c:v>
                </c:pt>
                <c:pt idx="2098">
                  <c:v>1.025464609854725</c:v>
                </c:pt>
                <c:pt idx="2099">
                  <c:v>1.025464609854725</c:v>
                </c:pt>
                <c:pt idx="2100">
                  <c:v>1.025464609854725</c:v>
                </c:pt>
                <c:pt idx="2101">
                  <c:v>1.025464609854725</c:v>
                </c:pt>
                <c:pt idx="2102">
                  <c:v>1.025464609854725</c:v>
                </c:pt>
                <c:pt idx="2103">
                  <c:v>1.025464609854725</c:v>
                </c:pt>
                <c:pt idx="2104">
                  <c:v>1.025464609854725</c:v>
                </c:pt>
                <c:pt idx="2105">
                  <c:v>1.025464609854725</c:v>
                </c:pt>
                <c:pt idx="2106">
                  <c:v>1.005744136588288</c:v>
                </c:pt>
                <c:pt idx="2107">
                  <c:v>1.005744136588288</c:v>
                </c:pt>
                <c:pt idx="2108">
                  <c:v>1.005744136588288</c:v>
                </c:pt>
                <c:pt idx="2109">
                  <c:v>1.005744136588288</c:v>
                </c:pt>
                <c:pt idx="2110">
                  <c:v>1.005744136588288</c:v>
                </c:pt>
                <c:pt idx="2111">
                  <c:v>1.005744136588288</c:v>
                </c:pt>
                <c:pt idx="2112">
                  <c:v>1.005744136588288</c:v>
                </c:pt>
                <c:pt idx="2113">
                  <c:v>1.005744136588288</c:v>
                </c:pt>
                <c:pt idx="2114">
                  <c:v>1.005744136588288</c:v>
                </c:pt>
                <c:pt idx="2115">
                  <c:v>1.005744136588288</c:v>
                </c:pt>
                <c:pt idx="2116">
                  <c:v>1.005744136588288</c:v>
                </c:pt>
                <c:pt idx="2117">
                  <c:v>1.005744136588288</c:v>
                </c:pt>
                <c:pt idx="2118">
                  <c:v>1.005744136588288</c:v>
                </c:pt>
                <c:pt idx="2119">
                  <c:v>1.005744136588288</c:v>
                </c:pt>
                <c:pt idx="2120">
                  <c:v>1.005744136588288</c:v>
                </c:pt>
                <c:pt idx="2121">
                  <c:v>1.005744136588288</c:v>
                </c:pt>
                <c:pt idx="2122">
                  <c:v>1.005744136588288</c:v>
                </c:pt>
                <c:pt idx="2123">
                  <c:v>0.986023663321851</c:v>
                </c:pt>
                <c:pt idx="2124">
                  <c:v>0.986023663321851</c:v>
                </c:pt>
                <c:pt idx="2125">
                  <c:v>0.986023663321851</c:v>
                </c:pt>
                <c:pt idx="2126">
                  <c:v>0.986023663321851</c:v>
                </c:pt>
                <c:pt idx="2127">
                  <c:v>0.986023663321851</c:v>
                </c:pt>
                <c:pt idx="2128">
                  <c:v>0.986023663321851</c:v>
                </c:pt>
                <c:pt idx="2129">
                  <c:v>0.986023663321851</c:v>
                </c:pt>
                <c:pt idx="2130">
                  <c:v>0.986023663321851</c:v>
                </c:pt>
                <c:pt idx="2131">
                  <c:v>0.986023663321851</c:v>
                </c:pt>
                <c:pt idx="2132">
                  <c:v>0.986023663321851</c:v>
                </c:pt>
                <c:pt idx="2133">
                  <c:v>0.986023663321851</c:v>
                </c:pt>
                <c:pt idx="2134">
                  <c:v>0.986023663321851</c:v>
                </c:pt>
                <c:pt idx="2135">
                  <c:v>0.986023663321851</c:v>
                </c:pt>
                <c:pt idx="2136">
                  <c:v>0.986023663321851</c:v>
                </c:pt>
                <c:pt idx="2137">
                  <c:v>0.986023663321851</c:v>
                </c:pt>
                <c:pt idx="2138">
                  <c:v>0.986023663321851</c:v>
                </c:pt>
                <c:pt idx="2139">
                  <c:v>0.986023663321851</c:v>
                </c:pt>
                <c:pt idx="2140">
                  <c:v>0.986023663321851</c:v>
                </c:pt>
                <c:pt idx="2141">
                  <c:v>0.986023663321851</c:v>
                </c:pt>
                <c:pt idx="2142">
                  <c:v>0.986023663321851</c:v>
                </c:pt>
                <c:pt idx="2143">
                  <c:v>0.966303190055414</c:v>
                </c:pt>
                <c:pt idx="2144">
                  <c:v>0.966303190055414</c:v>
                </c:pt>
                <c:pt idx="2145">
                  <c:v>0.966303190055414</c:v>
                </c:pt>
                <c:pt idx="2146">
                  <c:v>0.966303190055414</c:v>
                </c:pt>
                <c:pt idx="2147">
                  <c:v>0.966303190055414</c:v>
                </c:pt>
                <c:pt idx="2148">
                  <c:v>0.966303190055414</c:v>
                </c:pt>
                <c:pt idx="2149">
                  <c:v>0.966303190055414</c:v>
                </c:pt>
                <c:pt idx="2150">
                  <c:v>0.966303190055414</c:v>
                </c:pt>
                <c:pt idx="2151">
                  <c:v>0.966303190055414</c:v>
                </c:pt>
                <c:pt idx="2152">
                  <c:v>0.966303190055414</c:v>
                </c:pt>
                <c:pt idx="2153">
                  <c:v>0.966303190055414</c:v>
                </c:pt>
                <c:pt idx="2154">
                  <c:v>0.966303190055414</c:v>
                </c:pt>
                <c:pt idx="2155">
                  <c:v>0.966303190055414</c:v>
                </c:pt>
                <c:pt idx="2156">
                  <c:v>0.966303190055414</c:v>
                </c:pt>
                <c:pt idx="2157">
                  <c:v>0.946582716788977</c:v>
                </c:pt>
                <c:pt idx="2158">
                  <c:v>0.946582716788977</c:v>
                </c:pt>
                <c:pt idx="2159">
                  <c:v>0.946582716788977</c:v>
                </c:pt>
                <c:pt idx="2160">
                  <c:v>0.946582716788977</c:v>
                </c:pt>
                <c:pt idx="2161">
                  <c:v>0.946582716788977</c:v>
                </c:pt>
                <c:pt idx="2162">
                  <c:v>0.946582716788977</c:v>
                </c:pt>
                <c:pt idx="2163">
                  <c:v>0.946582716788977</c:v>
                </c:pt>
                <c:pt idx="2164">
                  <c:v>0.946582716788977</c:v>
                </c:pt>
                <c:pt idx="2165">
                  <c:v>0.946582716788977</c:v>
                </c:pt>
                <c:pt idx="2166">
                  <c:v>0.946582716788977</c:v>
                </c:pt>
                <c:pt idx="2167">
                  <c:v>0.946582716788977</c:v>
                </c:pt>
                <c:pt idx="2168">
                  <c:v>0.946582716788977</c:v>
                </c:pt>
                <c:pt idx="2169">
                  <c:v>0.946582716788977</c:v>
                </c:pt>
                <c:pt idx="2170">
                  <c:v>0.946582716788977</c:v>
                </c:pt>
                <c:pt idx="2171">
                  <c:v>0.946582716788977</c:v>
                </c:pt>
                <c:pt idx="2172">
                  <c:v>0.946582716788977</c:v>
                </c:pt>
                <c:pt idx="2173">
                  <c:v>0.946582716788977</c:v>
                </c:pt>
                <c:pt idx="2174">
                  <c:v>0.946582716788977</c:v>
                </c:pt>
                <c:pt idx="2175">
                  <c:v>0.92686224352254</c:v>
                </c:pt>
                <c:pt idx="2176">
                  <c:v>0.92686224352254</c:v>
                </c:pt>
                <c:pt idx="2177">
                  <c:v>0.92686224352254</c:v>
                </c:pt>
                <c:pt idx="2178">
                  <c:v>0.92686224352254</c:v>
                </c:pt>
                <c:pt idx="2179">
                  <c:v>0.92686224352254</c:v>
                </c:pt>
                <c:pt idx="2180">
                  <c:v>0.92686224352254</c:v>
                </c:pt>
                <c:pt idx="2181">
                  <c:v>0.92686224352254</c:v>
                </c:pt>
                <c:pt idx="2182">
                  <c:v>0.92686224352254</c:v>
                </c:pt>
                <c:pt idx="2183">
                  <c:v>0.92686224352254</c:v>
                </c:pt>
                <c:pt idx="2184">
                  <c:v>0.92686224352254</c:v>
                </c:pt>
                <c:pt idx="2185">
                  <c:v>0.92686224352254</c:v>
                </c:pt>
                <c:pt idx="2186">
                  <c:v>0.92686224352254</c:v>
                </c:pt>
                <c:pt idx="2187">
                  <c:v>0.92686224352254</c:v>
                </c:pt>
                <c:pt idx="2188">
                  <c:v>0.92686224352254</c:v>
                </c:pt>
                <c:pt idx="2189">
                  <c:v>0.92686224352254</c:v>
                </c:pt>
                <c:pt idx="2190">
                  <c:v>0.92686224352254</c:v>
                </c:pt>
                <c:pt idx="2191">
                  <c:v>0.92686224352254</c:v>
                </c:pt>
                <c:pt idx="2192">
                  <c:v>0.92686224352254</c:v>
                </c:pt>
                <c:pt idx="2193">
                  <c:v>0.92686224352254</c:v>
                </c:pt>
                <c:pt idx="2194">
                  <c:v>0.92686224352254</c:v>
                </c:pt>
                <c:pt idx="2195">
                  <c:v>0.92686224352254</c:v>
                </c:pt>
                <c:pt idx="2196">
                  <c:v>0.907141770256103</c:v>
                </c:pt>
                <c:pt idx="2197">
                  <c:v>0.907141770256103</c:v>
                </c:pt>
                <c:pt idx="2198">
                  <c:v>0.907141770256103</c:v>
                </c:pt>
                <c:pt idx="2199">
                  <c:v>0.907141770256103</c:v>
                </c:pt>
                <c:pt idx="2200">
                  <c:v>0.907141770256103</c:v>
                </c:pt>
                <c:pt idx="2201">
                  <c:v>0.907141770256103</c:v>
                </c:pt>
                <c:pt idx="2202">
                  <c:v>0.907141770256103</c:v>
                </c:pt>
                <c:pt idx="2203">
                  <c:v>0.907141770256103</c:v>
                </c:pt>
                <c:pt idx="2204">
                  <c:v>0.907141770256103</c:v>
                </c:pt>
                <c:pt idx="2205">
                  <c:v>0.907141770256103</c:v>
                </c:pt>
                <c:pt idx="2206">
                  <c:v>0.907141770256103</c:v>
                </c:pt>
                <c:pt idx="2207">
                  <c:v>0.907141770256103</c:v>
                </c:pt>
                <c:pt idx="2208">
                  <c:v>0.907141770256103</c:v>
                </c:pt>
                <c:pt idx="2209">
                  <c:v>0.907141770256103</c:v>
                </c:pt>
                <c:pt idx="2210">
                  <c:v>0.907141770256103</c:v>
                </c:pt>
                <c:pt idx="2211">
                  <c:v>0.907141770256103</c:v>
                </c:pt>
                <c:pt idx="2212">
                  <c:v>0.907141770256103</c:v>
                </c:pt>
                <c:pt idx="2213">
                  <c:v>0.887421296989666</c:v>
                </c:pt>
                <c:pt idx="2214">
                  <c:v>0.887421296989666</c:v>
                </c:pt>
                <c:pt idx="2215">
                  <c:v>0.887421296989666</c:v>
                </c:pt>
                <c:pt idx="2216">
                  <c:v>0.887421296989666</c:v>
                </c:pt>
                <c:pt idx="2217">
                  <c:v>0.887421296989666</c:v>
                </c:pt>
                <c:pt idx="2218">
                  <c:v>0.887421296989666</c:v>
                </c:pt>
                <c:pt idx="2219">
                  <c:v>0.887421296989666</c:v>
                </c:pt>
                <c:pt idx="2220">
                  <c:v>0.887421296989666</c:v>
                </c:pt>
                <c:pt idx="2221">
                  <c:v>0.887421296989666</c:v>
                </c:pt>
                <c:pt idx="2222">
                  <c:v>0.887421296989666</c:v>
                </c:pt>
                <c:pt idx="2223">
                  <c:v>0.887421296989666</c:v>
                </c:pt>
                <c:pt idx="2224">
                  <c:v>0.887421296989666</c:v>
                </c:pt>
                <c:pt idx="2225">
                  <c:v>0.887421296989666</c:v>
                </c:pt>
                <c:pt idx="2226">
                  <c:v>0.887421296989666</c:v>
                </c:pt>
                <c:pt idx="2227">
                  <c:v>0.887421296989666</c:v>
                </c:pt>
                <c:pt idx="2228">
                  <c:v>0.887421296989666</c:v>
                </c:pt>
                <c:pt idx="2229">
                  <c:v>0.887421296989666</c:v>
                </c:pt>
                <c:pt idx="2230">
                  <c:v>0.867700823723229</c:v>
                </c:pt>
                <c:pt idx="2231">
                  <c:v>0.867700823723229</c:v>
                </c:pt>
                <c:pt idx="2232">
                  <c:v>0.867700823723229</c:v>
                </c:pt>
                <c:pt idx="2233">
                  <c:v>0.867700823723229</c:v>
                </c:pt>
                <c:pt idx="2234">
                  <c:v>0.867700823723229</c:v>
                </c:pt>
                <c:pt idx="2235">
                  <c:v>0.867700823723229</c:v>
                </c:pt>
                <c:pt idx="2236">
                  <c:v>0.867700823723229</c:v>
                </c:pt>
                <c:pt idx="2237">
                  <c:v>0.867700823723229</c:v>
                </c:pt>
                <c:pt idx="2238">
                  <c:v>0.867700823723229</c:v>
                </c:pt>
                <c:pt idx="2239">
                  <c:v>0.867700823723229</c:v>
                </c:pt>
                <c:pt idx="2240">
                  <c:v>0.867700823723229</c:v>
                </c:pt>
                <c:pt idx="2241">
                  <c:v>0.867700823723229</c:v>
                </c:pt>
                <c:pt idx="2242">
                  <c:v>0.867700823723229</c:v>
                </c:pt>
                <c:pt idx="2243">
                  <c:v>0.867700823723229</c:v>
                </c:pt>
                <c:pt idx="2244">
                  <c:v>0.867700823723229</c:v>
                </c:pt>
                <c:pt idx="2245">
                  <c:v>0.867700823723229</c:v>
                </c:pt>
                <c:pt idx="2246">
                  <c:v>0.867700823723229</c:v>
                </c:pt>
                <c:pt idx="2247">
                  <c:v>0.867700823723229</c:v>
                </c:pt>
                <c:pt idx="2248">
                  <c:v>0.867700823723229</c:v>
                </c:pt>
                <c:pt idx="2249">
                  <c:v>0.847980350456792</c:v>
                </c:pt>
                <c:pt idx="2250">
                  <c:v>0.847980350456792</c:v>
                </c:pt>
                <c:pt idx="2251">
                  <c:v>0.847980350456792</c:v>
                </c:pt>
                <c:pt idx="2252">
                  <c:v>0.847980350456792</c:v>
                </c:pt>
                <c:pt idx="2253">
                  <c:v>0.847980350456792</c:v>
                </c:pt>
                <c:pt idx="2254">
                  <c:v>0.847980350456792</c:v>
                </c:pt>
                <c:pt idx="2255">
                  <c:v>0.847980350456792</c:v>
                </c:pt>
                <c:pt idx="2256">
                  <c:v>0.847980350456792</c:v>
                </c:pt>
                <c:pt idx="2257">
                  <c:v>0.847980350456792</c:v>
                </c:pt>
                <c:pt idx="2258">
                  <c:v>0.847980350456792</c:v>
                </c:pt>
                <c:pt idx="2259">
                  <c:v>0.847980350456792</c:v>
                </c:pt>
                <c:pt idx="2260">
                  <c:v>0.847980350456792</c:v>
                </c:pt>
                <c:pt idx="2261">
                  <c:v>0.847980350456792</c:v>
                </c:pt>
                <c:pt idx="2262">
                  <c:v>0.847980350456792</c:v>
                </c:pt>
                <c:pt idx="2263">
                  <c:v>0.847980350456792</c:v>
                </c:pt>
                <c:pt idx="2264">
                  <c:v>0.847980350456792</c:v>
                </c:pt>
                <c:pt idx="2265">
                  <c:v>0.847980350456792</c:v>
                </c:pt>
                <c:pt idx="2266">
                  <c:v>0.847980350456792</c:v>
                </c:pt>
                <c:pt idx="2267">
                  <c:v>0.828259877190355</c:v>
                </c:pt>
                <c:pt idx="2268">
                  <c:v>0.828259877190355</c:v>
                </c:pt>
                <c:pt idx="2269">
                  <c:v>0.828259877190355</c:v>
                </c:pt>
                <c:pt idx="2270">
                  <c:v>0.828259877190355</c:v>
                </c:pt>
                <c:pt idx="2271">
                  <c:v>0.828259877190355</c:v>
                </c:pt>
                <c:pt idx="2272">
                  <c:v>0.828259877190355</c:v>
                </c:pt>
                <c:pt idx="2273">
                  <c:v>0.828259877190355</c:v>
                </c:pt>
                <c:pt idx="2274">
                  <c:v>0.828259877190355</c:v>
                </c:pt>
                <c:pt idx="2275">
                  <c:v>0.828259877190355</c:v>
                </c:pt>
                <c:pt idx="2276">
                  <c:v>0.828259877190355</c:v>
                </c:pt>
                <c:pt idx="2277">
                  <c:v>0.828259877190355</c:v>
                </c:pt>
                <c:pt idx="2278">
                  <c:v>0.828259877190355</c:v>
                </c:pt>
                <c:pt idx="2279">
                  <c:v>0.828259877190355</c:v>
                </c:pt>
                <c:pt idx="2280">
                  <c:v>0.828259877190355</c:v>
                </c:pt>
                <c:pt idx="2281">
                  <c:v>0.828259877190355</c:v>
                </c:pt>
                <c:pt idx="2282">
                  <c:v>0.828259877190355</c:v>
                </c:pt>
                <c:pt idx="2283">
                  <c:v>0.828259877190355</c:v>
                </c:pt>
                <c:pt idx="2284">
                  <c:v>0.828259877190355</c:v>
                </c:pt>
                <c:pt idx="2285">
                  <c:v>0.808539403923918</c:v>
                </c:pt>
                <c:pt idx="2286">
                  <c:v>0.808539403923918</c:v>
                </c:pt>
                <c:pt idx="2287">
                  <c:v>0.808539403923918</c:v>
                </c:pt>
                <c:pt idx="2288">
                  <c:v>0.808539403923918</c:v>
                </c:pt>
                <c:pt idx="2289">
                  <c:v>0.808539403923918</c:v>
                </c:pt>
                <c:pt idx="2290">
                  <c:v>0.808539403923918</c:v>
                </c:pt>
                <c:pt idx="2291">
                  <c:v>0.808539403923918</c:v>
                </c:pt>
                <c:pt idx="2292">
                  <c:v>0.808539403923918</c:v>
                </c:pt>
                <c:pt idx="2293">
                  <c:v>0.808539403923918</c:v>
                </c:pt>
                <c:pt idx="2294">
                  <c:v>0.808539403923918</c:v>
                </c:pt>
                <c:pt idx="2295">
                  <c:v>0.808539403923918</c:v>
                </c:pt>
                <c:pt idx="2296">
                  <c:v>0.808539403923918</c:v>
                </c:pt>
                <c:pt idx="2297">
                  <c:v>0.788818930657481</c:v>
                </c:pt>
                <c:pt idx="2298">
                  <c:v>0.788818930657481</c:v>
                </c:pt>
                <c:pt idx="2299">
                  <c:v>0.788818930657481</c:v>
                </c:pt>
                <c:pt idx="2300">
                  <c:v>0.788818930657481</c:v>
                </c:pt>
                <c:pt idx="2301">
                  <c:v>0.788818930657481</c:v>
                </c:pt>
                <c:pt idx="2302">
                  <c:v>0.788818930657481</c:v>
                </c:pt>
                <c:pt idx="2303">
                  <c:v>0.788818930657481</c:v>
                </c:pt>
                <c:pt idx="2304">
                  <c:v>0.788818930657481</c:v>
                </c:pt>
                <c:pt idx="2305">
                  <c:v>0.788818930657481</c:v>
                </c:pt>
                <c:pt idx="2306">
                  <c:v>0.788818930657481</c:v>
                </c:pt>
                <c:pt idx="2307">
                  <c:v>0.788818930657481</c:v>
                </c:pt>
                <c:pt idx="2308">
                  <c:v>0.788818930657481</c:v>
                </c:pt>
                <c:pt idx="2309">
                  <c:v>0.788818930657481</c:v>
                </c:pt>
                <c:pt idx="2310">
                  <c:v>0.788818930657481</c:v>
                </c:pt>
                <c:pt idx="2311">
                  <c:v>0.788818930657481</c:v>
                </c:pt>
                <c:pt idx="2312">
                  <c:v>0.788818930657481</c:v>
                </c:pt>
                <c:pt idx="2313">
                  <c:v>0.788818930657481</c:v>
                </c:pt>
                <c:pt idx="2314">
                  <c:v>0.788818930657481</c:v>
                </c:pt>
                <c:pt idx="2315">
                  <c:v>0.788818930657481</c:v>
                </c:pt>
                <c:pt idx="2316">
                  <c:v>0.788818930657481</c:v>
                </c:pt>
                <c:pt idx="2317">
                  <c:v>0.788818930657481</c:v>
                </c:pt>
                <c:pt idx="2318">
                  <c:v>0.788818930657481</c:v>
                </c:pt>
                <c:pt idx="2319">
                  <c:v>0.788818930657481</c:v>
                </c:pt>
                <c:pt idx="2320">
                  <c:v>0.788818930657481</c:v>
                </c:pt>
                <c:pt idx="2321">
                  <c:v>0.788818930657481</c:v>
                </c:pt>
                <c:pt idx="2322">
                  <c:v>0.788818930657481</c:v>
                </c:pt>
                <c:pt idx="2323">
                  <c:v>0.788818930657481</c:v>
                </c:pt>
                <c:pt idx="2324">
                  <c:v>0.788818930657481</c:v>
                </c:pt>
                <c:pt idx="2325">
                  <c:v>0.788818930657481</c:v>
                </c:pt>
                <c:pt idx="2326">
                  <c:v>0.788818930657481</c:v>
                </c:pt>
                <c:pt idx="2327">
                  <c:v>0.769098457391044</c:v>
                </c:pt>
                <c:pt idx="2328">
                  <c:v>0.769098457391044</c:v>
                </c:pt>
                <c:pt idx="2329">
                  <c:v>0.769098457391044</c:v>
                </c:pt>
                <c:pt idx="2330">
                  <c:v>0.769098457391044</c:v>
                </c:pt>
                <c:pt idx="2331">
                  <c:v>0.769098457391044</c:v>
                </c:pt>
                <c:pt idx="2332">
                  <c:v>0.769098457391044</c:v>
                </c:pt>
                <c:pt idx="2333">
                  <c:v>0.769098457391044</c:v>
                </c:pt>
                <c:pt idx="2334">
                  <c:v>0.769098457391044</c:v>
                </c:pt>
                <c:pt idx="2335">
                  <c:v>0.769098457391044</c:v>
                </c:pt>
                <c:pt idx="2336">
                  <c:v>0.769098457391044</c:v>
                </c:pt>
                <c:pt idx="2337">
                  <c:v>0.769098457391044</c:v>
                </c:pt>
                <c:pt idx="2338">
                  <c:v>0.769098457391044</c:v>
                </c:pt>
                <c:pt idx="2339">
                  <c:v>0.769098457391044</c:v>
                </c:pt>
                <c:pt idx="2340">
                  <c:v>0.769098457391044</c:v>
                </c:pt>
                <c:pt idx="2341">
                  <c:v>0.769098457391044</c:v>
                </c:pt>
                <c:pt idx="2342">
                  <c:v>0.769098457391044</c:v>
                </c:pt>
                <c:pt idx="2343">
                  <c:v>0.769098457391044</c:v>
                </c:pt>
                <c:pt idx="2344">
                  <c:v>0.749377984124607</c:v>
                </c:pt>
                <c:pt idx="2345">
                  <c:v>0.749377984124607</c:v>
                </c:pt>
                <c:pt idx="2346">
                  <c:v>0.749377984124607</c:v>
                </c:pt>
                <c:pt idx="2347">
                  <c:v>0.749377984124607</c:v>
                </c:pt>
                <c:pt idx="2348">
                  <c:v>0.749377984124607</c:v>
                </c:pt>
                <c:pt idx="2349">
                  <c:v>0.749377984124607</c:v>
                </c:pt>
                <c:pt idx="2350">
                  <c:v>0.749377984124607</c:v>
                </c:pt>
                <c:pt idx="2351">
                  <c:v>0.749377984124607</c:v>
                </c:pt>
                <c:pt idx="2352">
                  <c:v>0.749377984124607</c:v>
                </c:pt>
                <c:pt idx="2353">
                  <c:v>0.749377984124607</c:v>
                </c:pt>
                <c:pt idx="2354">
                  <c:v>0.749377984124607</c:v>
                </c:pt>
                <c:pt idx="2355">
                  <c:v>0.749377984124607</c:v>
                </c:pt>
                <c:pt idx="2356">
                  <c:v>0.749377984124607</c:v>
                </c:pt>
                <c:pt idx="2357">
                  <c:v>0.749377984124607</c:v>
                </c:pt>
                <c:pt idx="2358">
                  <c:v>0.749377984124607</c:v>
                </c:pt>
                <c:pt idx="2359">
                  <c:v>0.749377984124607</c:v>
                </c:pt>
                <c:pt idx="2360">
                  <c:v>0.749377984124607</c:v>
                </c:pt>
                <c:pt idx="2361">
                  <c:v>0.749377984124607</c:v>
                </c:pt>
                <c:pt idx="2362">
                  <c:v>0.749377984124607</c:v>
                </c:pt>
                <c:pt idx="2363">
                  <c:v>0.749377984124607</c:v>
                </c:pt>
                <c:pt idx="2364">
                  <c:v>0.749377984124607</c:v>
                </c:pt>
                <c:pt idx="2365">
                  <c:v>0.749377984124607</c:v>
                </c:pt>
                <c:pt idx="2366">
                  <c:v>0.749377984124607</c:v>
                </c:pt>
                <c:pt idx="2367">
                  <c:v>0.749377984124607</c:v>
                </c:pt>
                <c:pt idx="2368">
                  <c:v>0.749377984124607</c:v>
                </c:pt>
                <c:pt idx="2369">
                  <c:v>0.749377984124607</c:v>
                </c:pt>
                <c:pt idx="2370">
                  <c:v>0.749377984124607</c:v>
                </c:pt>
                <c:pt idx="2371">
                  <c:v>0.749377984124607</c:v>
                </c:pt>
                <c:pt idx="2372">
                  <c:v>0.749377984124607</c:v>
                </c:pt>
                <c:pt idx="2373">
                  <c:v>0.749377984124607</c:v>
                </c:pt>
                <c:pt idx="2374">
                  <c:v>0.749377984124607</c:v>
                </c:pt>
                <c:pt idx="2375">
                  <c:v>0.749377984124607</c:v>
                </c:pt>
                <c:pt idx="2376">
                  <c:v>0.749377984124607</c:v>
                </c:pt>
                <c:pt idx="2377">
                  <c:v>0.72965751085817</c:v>
                </c:pt>
                <c:pt idx="2378">
                  <c:v>0.72965751085817</c:v>
                </c:pt>
                <c:pt idx="2379">
                  <c:v>0.72965751085817</c:v>
                </c:pt>
                <c:pt idx="2380">
                  <c:v>0.72965751085817</c:v>
                </c:pt>
                <c:pt idx="2381">
                  <c:v>0.72965751085817</c:v>
                </c:pt>
                <c:pt idx="2382">
                  <c:v>0.72965751085817</c:v>
                </c:pt>
                <c:pt idx="2383">
                  <c:v>0.72965751085817</c:v>
                </c:pt>
                <c:pt idx="2384">
                  <c:v>0.72965751085817</c:v>
                </c:pt>
                <c:pt idx="2385">
                  <c:v>0.72965751085817</c:v>
                </c:pt>
                <c:pt idx="2386">
                  <c:v>0.72965751085817</c:v>
                </c:pt>
                <c:pt idx="2387">
                  <c:v>0.72965751085817</c:v>
                </c:pt>
                <c:pt idx="2388">
                  <c:v>0.72965751085817</c:v>
                </c:pt>
                <c:pt idx="2389">
                  <c:v>0.72965751085817</c:v>
                </c:pt>
                <c:pt idx="2390">
                  <c:v>0.72965751085817</c:v>
                </c:pt>
                <c:pt idx="2391">
                  <c:v>0.72965751085817</c:v>
                </c:pt>
                <c:pt idx="2392">
                  <c:v>0.709937037591733</c:v>
                </c:pt>
                <c:pt idx="2393">
                  <c:v>0.709937037591733</c:v>
                </c:pt>
                <c:pt idx="2394">
                  <c:v>0.709937037591733</c:v>
                </c:pt>
                <c:pt idx="2395">
                  <c:v>0.709937037591733</c:v>
                </c:pt>
                <c:pt idx="2396">
                  <c:v>0.709937037591733</c:v>
                </c:pt>
                <c:pt idx="2397">
                  <c:v>0.709937037591733</c:v>
                </c:pt>
                <c:pt idx="2398">
                  <c:v>0.709937037591733</c:v>
                </c:pt>
                <c:pt idx="2399">
                  <c:v>0.709937037591733</c:v>
                </c:pt>
                <c:pt idx="2400">
                  <c:v>0.709937037591733</c:v>
                </c:pt>
                <c:pt idx="2401">
                  <c:v>0.709937037591733</c:v>
                </c:pt>
                <c:pt idx="2402">
                  <c:v>0.709937037591733</c:v>
                </c:pt>
                <c:pt idx="2403">
                  <c:v>0.709937037591733</c:v>
                </c:pt>
                <c:pt idx="2404">
                  <c:v>0.709937037591733</c:v>
                </c:pt>
                <c:pt idx="2405">
                  <c:v>0.709937037591733</c:v>
                </c:pt>
                <c:pt idx="2406">
                  <c:v>0.709937037591733</c:v>
                </c:pt>
                <c:pt idx="2407">
                  <c:v>0.709937037591733</c:v>
                </c:pt>
                <c:pt idx="2408">
                  <c:v>0.690216564325296</c:v>
                </c:pt>
                <c:pt idx="2409">
                  <c:v>0.690216564325296</c:v>
                </c:pt>
                <c:pt idx="2410">
                  <c:v>0.690216564325296</c:v>
                </c:pt>
                <c:pt idx="2411">
                  <c:v>0.690216564325296</c:v>
                </c:pt>
                <c:pt idx="2412">
                  <c:v>0.690216564325296</c:v>
                </c:pt>
                <c:pt idx="2413">
                  <c:v>0.690216564325296</c:v>
                </c:pt>
                <c:pt idx="2414">
                  <c:v>0.690216564325296</c:v>
                </c:pt>
                <c:pt idx="2415">
                  <c:v>0.690216564325296</c:v>
                </c:pt>
                <c:pt idx="2416">
                  <c:v>0.690216564325296</c:v>
                </c:pt>
                <c:pt idx="2417">
                  <c:v>0.690216564325296</c:v>
                </c:pt>
                <c:pt idx="2418">
                  <c:v>0.690216564325296</c:v>
                </c:pt>
                <c:pt idx="2419">
                  <c:v>0.690216564325296</c:v>
                </c:pt>
                <c:pt idx="2420">
                  <c:v>0.690216564325296</c:v>
                </c:pt>
                <c:pt idx="2421">
                  <c:v>0.690216564325296</c:v>
                </c:pt>
                <c:pt idx="2422">
                  <c:v>0.690216564325296</c:v>
                </c:pt>
                <c:pt idx="2423">
                  <c:v>0.690216564325296</c:v>
                </c:pt>
                <c:pt idx="2424">
                  <c:v>0.690216564325296</c:v>
                </c:pt>
                <c:pt idx="2425">
                  <c:v>0.690216564325296</c:v>
                </c:pt>
                <c:pt idx="2426">
                  <c:v>0.670496091058859</c:v>
                </c:pt>
                <c:pt idx="2427">
                  <c:v>0.670496091058859</c:v>
                </c:pt>
                <c:pt idx="2428">
                  <c:v>0.670496091058859</c:v>
                </c:pt>
                <c:pt idx="2429">
                  <c:v>0.670496091058859</c:v>
                </c:pt>
                <c:pt idx="2430">
                  <c:v>0.670496091058859</c:v>
                </c:pt>
                <c:pt idx="2431">
                  <c:v>0.670496091058859</c:v>
                </c:pt>
                <c:pt idx="2432">
                  <c:v>0.670496091058859</c:v>
                </c:pt>
                <c:pt idx="2433">
                  <c:v>0.670496091058859</c:v>
                </c:pt>
                <c:pt idx="2434">
                  <c:v>0.670496091058859</c:v>
                </c:pt>
                <c:pt idx="2435">
                  <c:v>0.670496091058859</c:v>
                </c:pt>
                <c:pt idx="2436">
                  <c:v>0.670496091058859</c:v>
                </c:pt>
                <c:pt idx="2437">
                  <c:v>0.670496091058859</c:v>
                </c:pt>
                <c:pt idx="2438">
                  <c:v>0.670496091058859</c:v>
                </c:pt>
                <c:pt idx="2439">
                  <c:v>0.670496091058859</c:v>
                </c:pt>
                <c:pt idx="2440">
                  <c:v>0.670496091058859</c:v>
                </c:pt>
                <c:pt idx="2441">
                  <c:v>0.670496091058859</c:v>
                </c:pt>
                <c:pt idx="2442">
                  <c:v>0.670496091058859</c:v>
                </c:pt>
                <c:pt idx="2443">
                  <c:v>0.670496091058859</c:v>
                </c:pt>
                <c:pt idx="2444">
                  <c:v>0.670496091058859</c:v>
                </c:pt>
                <c:pt idx="2445">
                  <c:v>0.670496091058859</c:v>
                </c:pt>
                <c:pt idx="2446">
                  <c:v>0.670496091058859</c:v>
                </c:pt>
                <c:pt idx="2447">
                  <c:v>0.670496091058859</c:v>
                </c:pt>
                <c:pt idx="2448">
                  <c:v>0.670496091058859</c:v>
                </c:pt>
                <c:pt idx="2449">
                  <c:v>0.670496091058859</c:v>
                </c:pt>
                <c:pt idx="2450">
                  <c:v>0.670496091058859</c:v>
                </c:pt>
                <c:pt idx="2451">
                  <c:v>0.650775617792422</c:v>
                </c:pt>
                <c:pt idx="2452">
                  <c:v>0.650775617792422</c:v>
                </c:pt>
                <c:pt idx="2453">
                  <c:v>0.650775617792422</c:v>
                </c:pt>
                <c:pt idx="2454">
                  <c:v>0.650775617792422</c:v>
                </c:pt>
                <c:pt idx="2455">
                  <c:v>0.650775617792422</c:v>
                </c:pt>
                <c:pt idx="2456">
                  <c:v>0.650775617792422</c:v>
                </c:pt>
                <c:pt idx="2457">
                  <c:v>0.650775617792422</c:v>
                </c:pt>
                <c:pt idx="2458">
                  <c:v>0.650775617792422</c:v>
                </c:pt>
                <c:pt idx="2459">
                  <c:v>0.650775617792422</c:v>
                </c:pt>
                <c:pt idx="2460">
                  <c:v>0.650775617792422</c:v>
                </c:pt>
                <c:pt idx="2461">
                  <c:v>0.650775617792422</c:v>
                </c:pt>
                <c:pt idx="2462">
                  <c:v>0.650775617792422</c:v>
                </c:pt>
                <c:pt idx="2463">
                  <c:v>0.650775617792422</c:v>
                </c:pt>
                <c:pt idx="2464">
                  <c:v>0.650775617792422</c:v>
                </c:pt>
                <c:pt idx="2465">
                  <c:v>0.650775617792422</c:v>
                </c:pt>
                <c:pt idx="2466">
                  <c:v>0.650775617792422</c:v>
                </c:pt>
                <c:pt idx="2467">
                  <c:v>0.650775617792422</c:v>
                </c:pt>
                <c:pt idx="2468">
                  <c:v>0.650775617792422</c:v>
                </c:pt>
                <c:pt idx="2469">
                  <c:v>0.650775617792422</c:v>
                </c:pt>
                <c:pt idx="2470">
                  <c:v>0.631055144525985</c:v>
                </c:pt>
                <c:pt idx="2471">
                  <c:v>0.631055144525985</c:v>
                </c:pt>
                <c:pt idx="2472">
                  <c:v>0.631055144525985</c:v>
                </c:pt>
                <c:pt idx="2473">
                  <c:v>0.631055144525985</c:v>
                </c:pt>
                <c:pt idx="2474">
                  <c:v>0.631055144525985</c:v>
                </c:pt>
                <c:pt idx="2475">
                  <c:v>0.631055144525985</c:v>
                </c:pt>
                <c:pt idx="2476">
                  <c:v>0.631055144525985</c:v>
                </c:pt>
                <c:pt idx="2477">
                  <c:v>0.631055144525985</c:v>
                </c:pt>
                <c:pt idx="2478">
                  <c:v>0.631055144525985</c:v>
                </c:pt>
                <c:pt idx="2479">
                  <c:v>0.631055144525985</c:v>
                </c:pt>
                <c:pt idx="2480">
                  <c:v>0.631055144525985</c:v>
                </c:pt>
                <c:pt idx="2481">
                  <c:v>0.631055144525985</c:v>
                </c:pt>
                <c:pt idx="2482">
                  <c:v>0.631055144525985</c:v>
                </c:pt>
                <c:pt idx="2483">
                  <c:v>0.631055144525985</c:v>
                </c:pt>
                <c:pt idx="2484">
                  <c:v>0.631055144525985</c:v>
                </c:pt>
                <c:pt idx="2485">
                  <c:v>0.631055144525985</c:v>
                </c:pt>
                <c:pt idx="2486">
                  <c:v>0.631055144525985</c:v>
                </c:pt>
                <c:pt idx="2487">
                  <c:v>0.631055144525985</c:v>
                </c:pt>
                <c:pt idx="2488">
                  <c:v>0.631055144525985</c:v>
                </c:pt>
                <c:pt idx="2489">
                  <c:v>0.631055144525985</c:v>
                </c:pt>
                <c:pt idx="2490">
                  <c:v>0.631055144525985</c:v>
                </c:pt>
                <c:pt idx="2491">
                  <c:v>0.631055144525985</c:v>
                </c:pt>
                <c:pt idx="2492">
                  <c:v>0.631055144525985</c:v>
                </c:pt>
                <c:pt idx="2493">
                  <c:v>0.611334671259548</c:v>
                </c:pt>
                <c:pt idx="2494">
                  <c:v>0.611334671259548</c:v>
                </c:pt>
                <c:pt idx="2495">
                  <c:v>0.611334671259548</c:v>
                </c:pt>
                <c:pt idx="2496">
                  <c:v>0.611334671259548</c:v>
                </c:pt>
                <c:pt idx="2497">
                  <c:v>0.611334671259548</c:v>
                </c:pt>
                <c:pt idx="2498">
                  <c:v>0.611334671259548</c:v>
                </c:pt>
                <c:pt idx="2499">
                  <c:v>0.611334671259548</c:v>
                </c:pt>
                <c:pt idx="2500">
                  <c:v>0.611334671259548</c:v>
                </c:pt>
                <c:pt idx="2501">
                  <c:v>0.611334671259548</c:v>
                </c:pt>
                <c:pt idx="2502">
                  <c:v>0.611334671259548</c:v>
                </c:pt>
                <c:pt idx="2503">
                  <c:v>0.611334671259548</c:v>
                </c:pt>
                <c:pt idx="2504">
                  <c:v>0.611334671259548</c:v>
                </c:pt>
                <c:pt idx="2505">
                  <c:v>0.611334671259548</c:v>
                </c:pt>
                <c:pt idx="2506">
                  <c:v>0.611334671259548</c:v>
                </c:pt>
                <c:pt idx="2507">
                  <c:v>0.591614197993111</c:v>
                </c:pt>
                <c:pt idx="2508">
                  <c:v>0.591614197993111</c:v>
                </c:pt>
                <c:pt idx="2509">
                  <c:v>0.591614197993111</c:v>
                </c:pt>
                <c:pt idx="2510">
                  <c:v>0.591614197993111</c:v>
                </c:pt>
                <c:pt idx="2511">
                  <c:v>0.591614197993111</c:v>
                </c:pt>
                <c:pt idx="2512">
                  <c:v>0.591614197993111</c:v>
                </c:pt>
                <c:pt idx="2513">
                  <c:v>0.591614197993111</c:v>
                </c:pt>
                <c:pt idx="2514">
                  <c:v>0.591614197993111</c:v>
                </c:pt>
                <c:pt idx="2515">
                  <c:v>0.591614197993111</c:v>
                </c:pt>
                <c:pt idx="2516">
                  <c:v>0.591614197993111</c:v>
                </c:pt>
                <c:pt idx="2517">
                  <c:v>0.591614197993111</c:v>
                </c:pt>
                <c:pt idx="2518">
                  <c:v>0.591614197993111</c:v>
                </c:pt>
                <c:pt idx="2519">
                  <c:v>0.591614197993111</c:v>
                </c:pt>
                <c:pt idx="2520">
                  <c:v>0.591614197993111</c:v>
                </c:pt>
                <c:pt idx="2521">
                  <c:v>0.591614197993111</c:v>
                </c:pt>
                <c:pt idx="2522">
                  <c:v>0.591614197993111</c:v>
                </c:pt>
                <c:pt idx="2523">
                  <c:v>0.591614197993111</c:v>
                </c:pt>
                <c:pt idx="2524">
                  <c:v>0.591614197993111</c:v>
                </c:pt>
                <c:pt idx="2525">
                  <c:v>0.591614197993111</c:v>
                </c:pt>
                <c:pt idx="2526">
                  <c:v>0.591614197993111</c:v>
                </c:pt>
                <c:pt idx="2527">
                  <c:v>0.591614197993111</c:v>
                </c:pt>
                <c:pt idx="2528">
                  <c:v>0.591614197993111</c:v>
                </c:pt>
                <c:pt idx="2529">
                  <c:v>0.591614197993111</c:v>
                </c:pt>
                <c:pt idx="2530">
                  <c:v>0.591614197993111</c:v>
                </c:pt>
                <c:pt idx="2531">
                  <c:v>0.591614197993111</c:v>
                </c:pt>
                <c:pt idx="2532">
                  <c:v>0.591614197993111</c:v>
                </c:pt>
                <c:pt idx="2533">
                  <c:v>0.591614197993111</c:v>
                </c:pt>
                <c:pt idx="2534">
                  <c:v>0.571893724726674</c:v>
                </c:pt>
                <c:pt idx="2535">
                  <c:v>0.571893724726674</c:v>
                </c:pt>
                <c:pt idx="2536">
                  <c:v>0.571893724726674</c:v>
                </c:pt>
                <c:pt idx="2537">
                  <c:v>0.571893724726674</c:v>
                </c:pt>
                <c:pt idx="2538">
                  <c:v>0.571893724726674</c:v>
                </c:pt>
                <c:pt idx="2539">
                  <c:v>0.571893724726674</c:v>
                </c:pt>
                <c:pt idx="2540">
                  <c:v>0.571893724726674</c:v>
                </c:pt>
                <c:pt idx="2541">
                  <c:v>0.571893724726674</c:v>
                </c:pt>
                <c:pt idx="2542">
                  <c:v>0.571893724726674</c:v>
                </c:pt>
                <c:pt idx="2543">
                  <c:v>0.571893724726674</c:v>
                </c:pt>
                <c:pt idx="2544">
                  <c:v>0.571893724726674</c:v>
                </c:pt>
                <c:pt idx="2545">
                  <c:v>0.571893724726674</c:v>
                </c:pt>
                <c:pt idx="2546">
                  <c:v>0.571893724726674</c:v>
                </c:pt>
                <c:pt idx="2547">
                  <c:v>0.571893724726674</c:v>
                </c:pt>
                <c:pt idx="2548">
                  <c:v>0.552173251460237</c:v>
                </c:pt>
                <c:pt idx="2549">
                  <c:v>0.552173251460237</c:v>
                </c:pt>
                <c:pt idx="2550">
                  <c:v>0.552173251460237</c:v>
                </c:pt>
                <c:pt idx="2551">
                  <c:v>0.552173251460237</c:v>
                </c:pt>
                <c:pt idx="2552">
                  <c:v>0.552173251460237</c:v>
                </c:pt>
                <c:pt idx="2553">
                  <c:v>0.552173251460237</c:v>
                </c:pt>
                <c:pt idx="2554">
                  <c:v>0.552173251460237</c:v>
                </c:pt>
                <c:pt idx="2555">
                  <c:v>0.552173251460237</c:v>
                </c:pt>
                <c:pt idx="2556">
                  <c:v>0.552173251460237</c:v>
                </c:pt>
                <c:pt idx="2557">
                  <c:v>0.552173251460237</c:v>
                </c:pt>
                <c:pt idx="2558">
                  <c:v>0.552173251460237</c:v>
                </c:pt>
                <c:pt idx="2559">
                  <c:v>0.552173251460237</c:v>
                </c:pt>
                <c:pt idx="2560">
                  <c:v>0.552173251460237</c:v>
                </c:pt>
                <c:pt idx="2561">
                  <c:v>0.552173251460237</c:v>
                </c:pt>
                <c:pt idx="2562">
                  <c:v>0.552173251460237</c:v>
                </c:pt>
                <c:pt idx="2563">
                  <c:v>0.552173251460237</c:v>
                </c:pt>
                <c:pt idx="2564">
                  <c:v>0.552173251460237</c:v>
                </c:pt>
                <c:pt idx="2565">
                  <c:v>0.552173251460237</c:v>
                </c:pt>
                <c:pt idx="2566">
                  <c:v>0.552173251460237</c:v>
                </c:pt>
                <c:pt idx="2567">
                  <c:v>0.552173251460237</c:v>
                </c:pt>
                <c:pt idx="2568">
                  <c:v>0.552173251460237</c:v>
                </c:pt>
                <c:pt idx="2569">
                  <c:v>0.552173251460237</c:v>
                </c:pt>
                <c:pt idx="2570">
                  <c:v>0.552173251460237</c:v>
                </c:pt>
                <c:pt idx="2571">
                  <c:v>0.552173251460237</c:v>
                </c:pt>
                <c:pt idx="2572">
                  <c:v>0.552173251460237</c:v>
                </c:pt>
                <c:pt idx="2573">
                  <c:v>0.552173251460237</c:v>
                </c:pt>
                <c:pt idx="2574">
                  <c:v>0.552173251460237</c:v>
                </c:pt>
                <c:pt idx="2575">
                  <c:v>0.552173251460237</c:v>
                </c:pt>
                <c:pt idx="2576">
                  <c:v>0.552173251460237</c:v>
                </c:pt>
                <c:pt idx="2577">
                  <c:v>0.552173251460237</c:v>
                </c:pt>
                <c:pt idx="2578">
                  <c:v>0.5324527781938</c:v>
                </c:pt>
                <c:pt idx="2579">
                  <c:v>0.5324527781938</c:v>
                </c:pt>
                <c:pt idx="2580">
                  <c:v>0.5324527781938</c:v>
                </c:pt>
                <c:pt idx="2581">
                  <c:v>0.5324527781938</c:v>
                </c:pt>
                <c:pt idx="2582">
                  <c:v>0.5324527781938</c:v>
                </c:pt>
                <c:pt idx="2583">
                  <c:v>0.5324527781938</c:v>
                </c:pt>
                <c:pt idx="2584">
                  <c:v>0.5324527781938</c:v>
                </c:pt>
                <c:pt idx="2585">
                  <c:v>0.5324527781938</c:v>
                </c:pt>
                <c:pt idx="2586">
                  <c:v>0.5324527781938</c:v>
                </c:pt>
                <c:pt idx="2587">
                  <c:v>0.5324527781938</c:v>
                </c:pt>
                <c:pt idx="2588">
                  <c:v>0.5324527781938</c:v>
                </c:pt>
                <c:pt idx="2589">
                  <c:v>0.512732304927363</c:v>
                </c:pt>
                <c:pt idx="2590">
                  <c:v>0.512732304927363</c:v>
                </c:pt>
                <c:pt idx="2591">
                  <c:v>0.512732304927363</c:v>
                </c:pt>
                <c:pt idx="2592">
                  <c:v>0.512732304927363</c:v>
                </c:pt>
                <c:pt idx="2593">
                  <c:v>0.512732304927363</c:v>
                </c:pt>
                <c:pt idx="2594">
                  <c:v>0.512732304927363</c:v>
                </c:pt>
                <c:pt idx="2595">
                  <c:v>0.512732304927363</c:v>
                </c:pt>
                <c:pt idx="2596">
                  <c:v>0.512732304927363</c:v>
                </c:pt>
                <c:pt idx="2597">
                  <c:v>0.512732304927363</c:v>
                </c:pt>
                <c:pt idx="2598">
                  <c:v>0.512732304927363</c:v>
                </c:pt>
                <c:pt idx="2599">
                  <c:v>0.512732304927363</c:v>
                </c:pt>
                <c:pt idx="2600">
                  <c:v>0.512732304927363</c:v>
                </c:pt>
                <c:pt idx="2601">
                  <c:v>0.512732304927363</c:v>
                </c:pt>
                <c:pt idx="2602">
                  <c:v>0.512732304927363</c:v>
                </c:pt>
                <c:pt idx="2603">
                  <c:v>0.512732304927363</c:v>
                </c:pt>
                <c:pt idx="2604">
                  <c:v>0.512732304927363</c:v>
                </c:pt>
                <c:pt idx="2605">
                  <c:v>0.512732304927363</c:v>
                </c:pt>
                <c:pt idx="2606">
                  <c:v>0.512732304927363</c:v>
                </c:pt>
                <c:pt idx="2607">
                  <c:v>0.493011831660926</c:v>
                </c:pt>
                <c:pt idx="2608">
                  <c:v>0.493011831660926</c:v>
                </c:pt>
                <c:pt idx="2609">
                  <c:v>0.493011831660926</c:v>
                </c:pt>
                <c:pt idx="2610">
                  <c:v>0.493011831660926</c:v>
                </c:pt>
                <c:pt idx="2611">
                  <c:v>0.493011831660926</c:v>
                </c:pt>
                <c:pt idx="2612">
                  <c:v>0.493011831660926</c:v>
                </c:pt>
                <c:pt idx="2613">
                  <c:v>0.493011831660926</c:v>
                </c:pt>
                <c:pt idx="2614">
                  <c:v>0.493011831660926</c:v>
                </c:pt>
                <c:pt idx="2615">
                  <c:v>0.493011831660926</c:v>
                </c:pt>
                <c:pt idx="2616">
                  <c:v>0.473291358394489</c:v>
                </c:pt>
                <c:pt idx="2617">
                  <c:v>0.473291358394489</c:v>
                </c:pt>
                <c:pt idx="2618">
                  <c:v>0.473291358394489</c:v>
                </c:pt>
                <c:pt idx="2619">
                  <c:v>0.473291358394489</c:v>
                </c:pt>
                <c:pt idx="2620">
                  <c:v>0.473291358394489</c:v>
                </c:pt>
                <c:pt idx="2621">
                  <c:v>0.473291358394489</c:v>
                </c:pt>
                <c:pt idx="2622">
                  <c:v>0.473291358394489</c:v>
                </c:pt>
                <c:pt idx="2623">
                  <c:v>0.473291358394489</c:v>
                </c:pt>
                <c:pt idx="2624">
                  <c:v>0.473291358394489</c:v>
                </c:pt>
                <c:pt idx="2625">
                  <c:v>0.473291358394489</c:v>
                </c:pt>
                <c:pt idx="2626">
                  <c:v>0.473291358394489</c:v>
                </c:pt>
                <c:pt idx="2627">
                  <c:v>0.473291358394489</c:v>
                </c:pt>
                <c:pt idx="2628">
                  <c:v>0.473291358394489</c:v>
                </c:pt>
                <c:pt idx="2629">
                  <c:v>0.473291358394489</c:v>
                </c:pt>
                <c:pt idx="2630">
                  <c:v>0.473291358394489</c:v>
                </c:pt>
                <c:pt idx="2631">
                  <c:v>0.473291358394489</c:v>
                </c:pt>
                <c:pt idx="2632">
                  <c:v>0.473291358394489</c:v>
                </c:pt>
                <c:pt idx="2633">
                  <c:v>0.473291358394489</c:v>
                </c:pt>
                <c:pt idx="2634">
                  <c:v>0.473291358394489</c:v>
                </c:pt>
                <c:pt idx="2635">
                  <c:v>0.473291358394489</c:v>
                </c:pt>
                <c:pt idx="2636">
                  <c:v>0.473291358394489</c:v>
                </c:pt>
                <c:pt idx="2637">
                  <c:v>0.473291358394489</c:v>
                </c:pt>
                <c:pt idx="2638">
                  <c:v>0.473291358394489</c:v>
                </c:pt>
                <c:pt idx="2639">
                  <c:v>0.453570885128052</c:v>
                </c:pt>
                <c:pt idx="2640">
                  <c:v>0.453570885128052</c:v>
                </c:pt>
                <c:pt idx="2641">
                  <c:v>0.453570885128052</c:v>
                </c:pt>
                <c:pt idx="2642">
                  <c:v>0.453570885128052</c:v>
                </c:pt>
                <c:pt idx="2643">
                  <c:v>0.453570885128052</c:v>
                </c:pt>
                <c:pt idx="2644">
                  <c:v>0.453570885128052</c:v>
                </c:pt>
                <c:pt idx="2645">
                  <c:v>0.453570885128052</c:v>
                </c:pt>
                <c:pt idx="2646">
                  <c:v>0.453570885128052</c:v>
                </c:pt>
                <c:pt idx="2647">
                  <c:v>0.453570885128052</c:v>
                </c:pt>
                <c:pt idx="2648">
                  <c:v>0.453570885128052</c:v>
                </c:pt>
                <c:pt idx="2649">
                  <c:v>0.453570885128052</c:v>
                </c:pt>
                <c:pt idx="2650">
                  <c:v>0.453570885128052</c:v>
                </c:pt>
                <c:pt idx="2651">
                  <c:v>0.453570885128052</c:v>
                </c:pt>
                <c:pt idx="2652">
                  <c:v>0.453570885128052</c:v>
                </c:pt>
                <c:pt idx="2653">
                  <c:v>0.453570885128052</c:v>
                </c:pt>
                <c:pt idx="2654">
                  <c:v>0.453570885128052</c:v>
                </c:pt>
                <c:pt idx="2655">
                  <c:v>0.453570885128052</c:v>
                </c:pt>
                <c:pt idx="2656">
                  <c:v>0.453570885128052</c:v>
                </c:pt>
                <c:pt idx="2657">
                  <c:v>0.453570885128052</c:v>
                </c:pt>
                <c:pt idx="2658">
                  <c:v>0.453570885128052</c:v>
                </c:pt>
                <c:pt idx="2659">
                  <c:v>0.453570885128052</c:v>
                </c:pt>
                <c:pt idx="2660">
                  <c:v>0.453570885128052</c:v>
                </c:pt>
                <c:pt idx="2661">
                  <c:v>0.433850411861615</c:v>
                </c:pt>
                <c:pt idx="2662">
                  <c:v>0.433850411861615</c:v>
                </c:pt>
                <c:pt idx="2663">
                  <c:v>0.433850411861615</c:v>
                </c:pt>
                <c:pt idx="2664">
                  <c:v>0.433850411861615</c:v>
                </c:pt>
                <c:pt idx="2665">
                  <c:v>0.433850411861615</c:v>
                </c:pt>
                <c:pt idx="2666">
                  <c:v>0.433850411861615</c:v>
                </c:pt>
                <c:pt idx="2667">
                  <c:v>0.433850411861615</c:v>
                </c:pt>
                <c:pt idx="2668">
                  <c:v>0.433850411861615</c:v>
                </c:pt>
                <c:pt idx="2669">
                  <c:v>0.433850411861615</c:v>
                </c:pt>
                <c:pt idx="2670">
                  <c:v>0.433850411861615</c:v>
                </c:pt>
                <c:pt idx="2671">
                  <c:v>0.433850411861615</c:v>
                </c:pt>
                <c:pt idx="2672">
                  <c:v>0.433850411861615</c:v>
                </c:pt>
                <c:pt idx="2673">
                  <c:v>0.433850411861615</c:v>
                </c:pt>
                <c:pt idx="2674">
                  <c:v>0.433850411861615</c:v>
                </c:pt>
                <c:pt idx="2675">
                  <c:v>0.433850411861615</c:v>
                </c:pt>
                <c:pt idx="2676">
                  <c:v>0.433850411861615</c:v>
                </c:pt>
                <c:pt idx="2677">
                  <c:v>0.433850411861615</c:v>
                </c:pt>
                <c:pt idx="2678">
                  <c:v>0.433850411861615</c:v>
                </c:pt>
                <c:pt idx="2679">
                  <c:v>0.433850411861615</c:v>
                </c:pt>
                <c:pt idx="2680">
                  <c:v>0.433850411861615</c:v>
                </c:pt>
                <c:pt idx="2681">
                  <c:v>0.433850411861615</c:v>
                </c:pt>
                <c:pt idx="2682">
                  <c:v>0.433850411861615</c:v>
                </c:pt>
                <c:pt idx="2683">
                  <c:v>0.433850411861615</c:v>
                </c:pt>
                <c:pt idx="2684">
                  <c:v>0.433850411861615</c:v>
                </c:pt>
                <c:pt idx="2685">
                  <c:v>0.433850411861615</c:v>
                </c:pt>
                <c:pt idx="2686">
                  <c:v>0.433850411861615</c:v>
                </c:pt>
                <c:pt idx="2687">
                  <c:v>0.414129938595177</c:v>
                </c:pt>
                <c:pt idx="2688">
                  <c:v>0.414129938595177</c:v>
                </c:pt>
                <c:pt idx="2689">
                  <c:v>0.414129938595177</c:v>
                </c:pt>
                <c:pt idx="2690">
                  <c:v>0.414129938595177</c:v>
                </c:pt>
                <c:pt idx="2691">
                  <c:v>0.414129938595177</c:v>
                </c:pt>
                <c:pt idx="2692">
                  <c:v>0.414129938595177</c:v>
                </c:pt>
                <c:pt idx="2693">
                  <c:v>0.414129938595177</c:v>
                </c:pt>
                <c:pt idx="2694">
                  <c:v>0.414129938595177</c:v>
                </c:pt>
                <c:pt idx="2695">
                  <c:v>0.414129938595177</c:v>
                </c:pt>
                <c:pt idx="2696">
                  <c:v>0.414129938595177</c:v>
                </c:pt>
                <c:pt idx="2697">
                  <c:v>0.414129938595177</c:v>
                </c:pt>
                <c:pt idx="2698">
                  <c:v>0.414129938595177</c:v>
                </c:pt>
                <c:pt idx="2699">
                  <c:v>0.414129938595177</c:v>
                </c:pt>
                <c:pt idx="2700">
                  <c:v>0.414129938595177</c:v>
                </c:pt>
                <c:pt idx="2701">
                  <c:v>0.414129938595177</c:v>
                </c:pt>
                <c:pt idx="2702">
                  <c:v>0.414129938595177</c:v>
                </c:pt>
                <c:pt idx="2703">
                  <c:v>0.414129938595177</c:v>
                </c:pt>
                <c:pt idx="2704">
                  <c:v>0.414129938595177</c:v>
                </c:pt>
                <c:pt idx="2705">
                  <c:v>0.414129938595177</c:v>
                </c:pt>
                <c:pt idx="2706">
                  <c:v>0.414129938595177</c:v>
                </c:pt>
                <c:pt idx="2707">
                  <c:v>0.414129938595177</c:v>
                </c:pt>
                <c:pt idx="2708">
                  <c:v>0.414129938595177</c:v>
                </c:pt>
                <c:pt idx="2709">
                  <c:v>0.414129938595177</c:v>
                </c:pt>
                <c:pt idx="2710">
                  <c:v>0.414129938595177</c:v>
                </c:pt>
                <c:pt idx="2711">
                  <c:v>0.414129938595177</c:v>
                </c:pt>
                <c:pt idx="2712">
                  <c:v>0.414129938595177</c:v>
                </c:pt>
                <c:pt idx="2713">
                  <c:v>0.414129938595177</c:v>
                </c:pt>
                <c:pt idx="2714">
                  <c:v>0.414129938595177</c:v>
                </c:pt>
                <c:pt idx="2715">
                  <c:v>0.414129938595177</c:v>
                </c:pt>
                <c:pt idx="2716">
                  <c:v>0.414129938595177</c:v>
                </c:pt>
                <c:pt idx="2717">
                  <c:v>0.414129938595177</c:v>
                </c:pt>
                <c:pt idx="2718">
                  <c:v>0.414129938595177</c:v>
                </c:pt>
                <c:pt idx="2719">
                  <c:v>0.414129938595177</c:v>
                </c:pt>
                <c:pt idx="2720">
                  <c:v>0.414129938595177</c:v>
                </c:pt>
                <c:pt idx="2721">
                  <c:v>0.414129938595177</c:v>
                </c:pt>
                <c:pt idx="2722">
                  <c:v>0.414129938595177</c:v>
                </c:pt>
                <c:pt idx="2723">
                  <c:v>0.39440946532874</c:v>
                </c:pt>
                <c:pt idx="2724">
                  <c:v>0.39440946532874</c:v>
                </c:pt>
                <c:pt idx="2725">
                  <c:v>0.39440946532874</c:v>
                </c:pt>
                <c:pt idx="2726">
                  <c:v>0.39440946532874</c:v>
                </c:pt>
                <c:pt idx="2727">
                  <c:v>0.39440946532874</c:v>
                </c:pt>
                <c:pt idx="2728">
                  <c:v>0.39440946532874</c:v>
                </c:pt>
                <c:pt idx="2729">
                  <c:v>0.39440946532874</c:v>
                </c:pt>
                <c:pt idx="2730">
                  <c:v>0.39440946532874</c:v>
                </c:pt>
                <c:pt idx="2731">
                  <c:v>0.39440946532874</c:v>
                </c:pt>
                <c:pt idx="2732">
                  <c:v>0.39440946532874</c:v>
                </c:pt>
                <c:pt idx="2733">
                  <c:v>0.39440946532874</c:v>
                </c:pt>
                <c:pt idx="2734">
                  <c:v>0.39440946532874</c:v>
                </c:pt>
                <c:pt idx="2735">
                  <c:v>0.39440946532874</c:v>
                </c:pt>
                <c:pt idx="2736">
                  <c:v>0.39440946532874</c:v>
                </c:pt>
                <c:pt idx="2737">
                  <c:v>0.39440946532874</c:v>
                </c:pt>
                <c:pt idx="2738">
                  <c:v>0.39440946532874</c:v>
                </c:pt>
                <c:pt idx="2739">
                  <c:v>0.39440946532874</c:v>
                </c:pt>
                <c:pt idx="2740">
                  <c:v>0.39440946532874</c:v>
                </c:pt>
                <c:pt idx="2741">
                  <c:v>0.39440946532874</c:v>
                </c:pt>
                <c:pt idx="2742">
                  <c:v>0.39440946532874</c:v>
                </c:pt>
                <c:pt idx="2743">
                  <c:v>0.39440946532874</c:v>
                </c:pt>
                <c:pt idx="2744">
                  <c:v>0.39440946532874</c:v>
                </c:pt>
                <c:pt idx="2745">
                  <c:v>0.39440946532874</c:v>
                </c:pt>
                <c:pt idx="2746">
                  <c:v>0.39440946532874</c:v>
                </c:pt>
                <c:pt idx="2747">
                  <c:v>0.39440946532874</c:v>
                </c:pt>
                <c:pt idx="2748">
                  <c:v>0.39440946532874</c:v>
                </c:pt>
                <c:pt idx="2749">
                  <c:v>0.39440946532874</c:v>
                </c:pt>
                <c:pt idx="2750">
                  <c:v>0.39440946532874</c:v>
                </c:pt>
                <c:pt idx="2751">
                  <c:v>0.39440946532874</c:v>
                </c:pt>
                <c:pt idx="2752">
                  <c:v>0.39440946532874</c:v>
                </c:pt>
                <c:pt idx="2753">
                  <c:v>0.39440946532874</c:v>
                </c:pt>
                <c:pt idx="2754">
                  <c:v>0.39440946532874</c:v>
                </c:pt>
                <c:pt idx="2755">
                  <c:v>0.39440946532874</c:v>
                </c:pt>
                <c:pt idx="2756">
                  <c:v>0.39440946532874</c:v>
                </c:pt>
                <c:pt idx="2757">
                  <c:v>0.39440946532874</c:v>
                </c:pt>
                <c:pt idx="2758">
                  <c:v>0.39440946532874</c:v>
                </c:pt>
                <c:pt idx="2759">
                  <c:v>0.39440946532874</c:v>
                </c:pt>
                <c:pt idx="2760">
                  <c:v>0.39440946532874</c:v>
                </c:pt>
                <c:pt idx="2761">
                  <c:v>0.39440946532874</c:v>
                </c:pt>
                <c:pt idx="2762">
                  <c:v>0.39440946532874</c:v>
                </c:pt>
                <c:pt idx="2763">
                  <c:v>0.39440946532874</c:v>
                </c:pt>
                <c:pt idx="2764">
                  <c:v>0.39440946532874</c:v>
                </c:pt>
                <c:pt idx="2765">
                  <c:v>0.39440946532874</c:v>
                </c:pt>
                <c:pt idx="2766">
                  <c:v>0.39440946532874</c:v>
                </c:pt>
                <c:pt idx="2767">
                  <c:v>0.374688992062303</c:v>
                </c:pt>
                <c:pt idx="2768">
                  <c:v>0.374688992062303</c:v>
                </c:pt>
                <c:pt idx="2769">
                  <c:v>0.374688992062303</c:v>
                </c:pt>
                <c:pt idx="2770">
                  <c:v>0.374688992062303</c:v>
                </c:pt>
                <c:pt idx="2771">
                  <c:v>0.374688992062303</c:v>
                </c:pt>
                <c:pt idx="2772">
                  <c:v>0.374688992062303</c:v>
                </c:pt>
                <c:pt idx="2773">
                  <c:v>0.374688992062303</c:v>
                </c:pt>
                <c:pt idx="2774">
                  <c:v>0.374688992062303</c:v>
                </c:pt>
                <c:pt idx="2775">
                  <c:v>0.374688992062303</c:v>
                </c:pt>
                <c:pt idx="2776">
                  <c:v>0.374688992062303</c:v>
                </c:pt>
                <c:pt idx="2777">
                  <c:v>0.374688992062303</c:v>
                </c:pt>
                <c:pt idx="2778">
                  <c:v>0.374688992062303</c:v>
                </c:pt>
                <c:pt idx="2779">
                  <c:v>0.374688992062303</c:v>
                </c:pt>
                <c:pt idx="2780">
                  <c:v>0.374688992062303</c:v>
                </c:pt>
                <c:pt idx="2781">
                  <c:v>0.374688992062303</c:v>
                </c:pt>
                <c:pt idx="2782">
                  <c:v>0.374688992062303</c:v>
                </c:pt>
                <c:pt idx="2783">
                  <c:v>0.374688992062303</c:v>
                </c:pt>
                <c:pt idx="2784">
                  <c:v>0.374688992062303</c:v>
                </c:pt>
                <c:pt idx="2785">
                  <c:v>0.374688992062303</c:v>
                </c:pt>
                <c:pt idx="2786">
                  <c:v>0.374688992062303</c:v>
                </c:pt>
                <c:pt idx="2787">
                  <c:v>0.374688992062303</c:v>
                </c:pt>
                <c:pt idx="2788">
                  <c:v>0.374688992062303</c:v>
                </c:pt>
                <c:pt idx="2789">
                  <c:v>0.374688992062303</c:v>
                </c:pt>
                <c:pt idx="2790">
                  <c:v>0.374688992062303</c:v>
                </c:pt>
                <c:pt idx="2791">
                  <c:v>0.374688992062303</c:v>
                </c:pt>
                <c:pt idx="2792">
                  <c:v>0.374688992062303</c:v>
                </c:pt>
                <c:pt idx="2793">
                  <c:v>0.374688992062303</c:v>
                </c:pt>
                <c:pt idx="2794">
                  <c:v>0.374688992062303</c:v>
                </c:pt>
                <c:pt idx="2795">
                  <c:v>0.374688992062303</c:v>
                </c:pt>
                <c:pt idx="2796">
                  <c:v>0.374688992062303</c:v>
                </c:pt>
                <c:pt idx="2797">
                  <c:v>0.374688992062303</c:v>
                </c:pt>
                <c:pt idx="2798">
                  <c:v>0.374688992062303</c:v>
                </c:pt>
                <c:pt idx="2799">
                  <c:v>0.374688992062303</c:v>
                </c:pt>
                <c:pt idx="2800">
                  <c:v>0.374688992062303</c:v>
                </c:pt>
                <c:pt idx="2801">
                  <c:v>0.374688992062303</c:v>
                </c:pt>
                <c:pt idx="2802">
                  <c:v>0.374688992062303</c:v>
                </c:pt>
                <c:pt idx="2803">
                  <c:v>0.374688992062303</c:v>
                </c:pt>
                <c:pt idx="2804">
                  <c:v>0.354968518795866</c:v>
                </c:pt>
                <c:pt idx="2805">
                  <c:v>0.354968518795866</c:v>
                </c:pt>
                <c:pt idx="2806">
                  <c:v>0.354968518795866</c:v>
                </c:pt>
                <c:pt idx="2807">
                  <c:v>0.354968518795866</c:v>
                </c:pt>
                <c:pt idx="2808">
                  <c:v>0.354968518795866</c:v>
                </c:pt>
                <c:pt idx="2809">
                  <c:v>0.354968518795866</c:v>
                </c:pt>
                <c:pt idx="2810">
                  <c:v>0.354968518795866</c:v>
                </c:pt>
                <c:pt idx="2811">
                  <c:v>0.354968518795866</c:v>
                </c:pt>
                <c:pt idx="2812">
                  <c:v>0.354968518795866</c:v>
                </c:pt>
                <c:pt idx="2813">
                  <c:v>0.354968518795866</c:v>
                </c:pt>
                <c:pt idx="2814">
                  <c:v>0.354968518795866</c:v>
                </c:pt>
                <c:pt idx="2815">
                  <c:v>0.354968518795866</c:v>
                </c:pt>
                <c:pt idx="2816">
                  <c:v>0.354968518795866</c:v>
                </c:pt>
                <c:pt idx="2817">
                  <c:v>0.354968518795866</c:v>
                </c:pt>
                <c:pt idx="2818">
                  <c:v>0.354968518795866</c:v>
                </c:pt>
                <c:pt idx="2819">
                  <c:v>0.354968518795866</c:v>
                </c:pt>
                <c:pt idx="2820">
                  <c:v>0.354968518795866</c:v>
                </c:pt>
                <c:pt idx="2821">
                  <c:v>0.354968518795866</c:v>
                </c:pt>
                <c:pt idx="2822">
                  <c:v>0.354968518795866</c:v>
                </c:pt>
                <c:pt idx="2823">
                  <c:v>0.354968518795866</c:v>
                </c:pt>
                <c:pt idx="2824">
                  <c:v>0.354968518795866</c:v>
                </c:pt>
                <c:pt idx="2825">
                  <c:v>0.354968518795866</c:v>
                </c:pt>
                <c:pt idx="2826">
                  <c:v>0.354968518795866</c:v>
                </c:pt>
                <c:pt idx="2827">
                  <c:v>0.354968518795866</c:v>
                </c:pt>
                <c:pt idx="2828">
                  <c:v>0.354968518795866</c:v>
                </c:pt>
                <c:pt idx="2829">
                  <c:v>0.354968518795866</c:v>
                </c:pt>
                <c:pt idx="2830">
                  <c:v>0.354968518795866</c:v>
                </c:pt>
                <c:pt idx="2831">
                  <c:v>0.354968518795866</c:v>
                </c:pt>
                <c:pt idx="2832">
                  <c:v>0.354968518795866</c:v>
                </c:pt>
                <c:pt idx="2833">
                  <c:v>0.354968518795866</c:v>
                </c:pt>
                <c:pt idx="2834">
                  <c:v>0.354968518795866</c:v>
                </c:pt>
                <c:pt idx="2835">
                  <c:v>0.354968518795866</c:v>
                </c:pt>
                <c:pt idx="2836">
                  <c:v>0.354968518795866</c:v>
                </c:pt>
                <c:pt idx="2837">
                  <c:v>0.354968518795866</c:v>
                </c:pt>
                <c:pt idx="2838">
                  <c:v>0.354968518795866</c:v>
                </c:pt>
                <c:pt idx="2839">
                  <c:v>0.354968518795866</c:v>
                </c:pt>
                <c:pt idx="2840">
                  <c:v>0.354968518795866</c:v>
                </c:pt>
                <c:pt idx="2841">
                  <c:v>0.354968518795866</c:v>
                </c:pt>
                <c:pt idx="2842">
                  <c:v>0.354968518795866</c:v>
                </c:pt>
                <c:pt idx="2843">
                  <c:v>0.354968518795866</c:v>
                </c:pt>
                <c:pt idx="2844">
                  <c:v>0.354968518795866</c:v>
                </c:pt>
                <c:pt idx="2845">
                  <c:v>0.354968518795866</c:v>
                </c:pt>
                <c:pt idx="2846">
                  <c:v>0.335248045529429</c:v>
                </c:pt>
                <c:pt idx="2847">
                  <c:v>0.335248045529429</c:v>
                </c:pt>
                <c:pt idx="2848">
                  <c:v>0.335248045529429</c:v>
                </c:pt>
                <c:pt idx="2849">
                  <c:v>0.335248045529429</c:v>
                </c:pt>
                <c:pt idx="2850">
                  <c:v>0.335248045529429</c:v>
                </c:pt>
                <c:pt idx="2851">
                  <c:v>0.335248045529429</c:v>
                </c:pt>
                <c:pt idx="2852">
                  <c:v>0.335248045529429</c:v>
                </c:pt>
                <c:pt idx="2853">
                  <c:v>0.335248045529429</c:v>
                </c:pt>
                <c:pt idx="2854">
                  <c:v>0.335248045529429</c:v>
                </c:pt>
                <c:pt idx="2855">
                  <c:v>0.335248045529429</c:v>
                </c:pt>
                <c:pt idx="2856">
                  <c:v>0.335248045529429</c:v>
                </c:pt>
                <c:pt idx="2857">
                  <c:v>0.335248045529429</c:v>
                </c:pt>
                <c:pt idx="2858">
                  <c:v>0.335248045529429</c:v>
                </c:pt>
                <c:pt idx="2859">
                  <c:v>0.335248045529429</c:v>
                </c:pt>
                <c:pt idx="2860">
                  <c:v>0.335248045529429</c:v>
                </c:pt>
                <c:pt idx="2861">
                  <c:v>0.335248045529429</c:v>
                </c:pt>
                <c:pt idx="2862">
                  <c:v>0.335248045529429</c:v>
                </c:pt>
                <c:pt idx="2863">
                  <c:v>0.335248045529429</c:v>
                </c:pt>
                <c:pt idx="2864">
                  <c:v>0.335248045529429</c:v>
                </c:pt>
                <c:pt idx="2865">
                  <c:v>0.335248045529429</c:v>
                </c:pt>
                <c:pt idx="2866">
                  <c:v>0.335248045529429</c:v>
                </c:pt>
                <c:pt idx="2867">
                  <c:v>0.335248045529429</c:v>
                </c:pt>
                <c:pt idx="2868">
                  <c:v>0.335248045529429</c:v>
                </c:pt>
                <c:pt idx="2869">
                  <c:v>0.335248045529429</c:v>
                </c:pt>
                <c:pt idx="2870">
                  <c:v>0.335248045529429</c:v>
                </c:pt>
                <c:pt idx="2871">
                  <c:v>0.335248045529429</c:v>
                </c:pt>
                <c:pt idx="2872">
                  <c:v>0.335248045529429</c:v>
                </c:pt>
                <c:pt idx="2873">
                  <c:v>0.335248045529429</c:v>
                </c:pt>
                <c:pt idx="2874">
                  <c:v>0.335248045529429</c:v>
                </c:pt>
                <c:pt idx="2875">
                  <c:v>0.335248045529429</c:v>
                </c:pt>
                <c:pt idx="2876">
                  <c:v>0.335248045529429</c:v>
                </c:pt>
                <c:pt idx="2877">
                  <c:v>0.315527572262992</c:v>
                </c:pt>
                <c:pt idx="2878">
                  <c:v>0.315527572262992</c:v>
                </c:pt>
                <c:pt idx="2879">
                  <c:v>0.315527572262992</c:v>
                </c:pt>
                <c:pt idx="2880">
                  <c:v>0.315527572262992</c:v>
                </c:pt>
                <c:pt idx="2881">
                  <c:v>0.315527572262992</c:v>
                </c:pt>
                <c:pt idx="2882">
                  <c:v>0.315527572262992</c:v>
                </c:pt>
                <c:pt idx="2883">
                  <c:v>0.315527572262992</c:v>
                </c:pt>
                <c:pt idx="2884">
                  <c:v>0.315527572262992</c:v>
                </c:pt>
                <c:pt idx="2885">
                  <c:v>0.315527572262992</c:v>
                </c:pt>
                <c:pt idx="2886">
                  <c:v>0.315527572262992</c:v>
                </c:pt>
                <c:pt idx="2887">
                  <c:v>0.315527572262992</c:v>
                </c:pt>
                <c:pt idx="2888">
                  <c:v>0.315527572262992</c:v>
                </c:pt>
                <c:pt idx="2889">
                  <c:v>0.315527572262992</c:v>
                </c:pt>
                <c:pt idx="2890">
                  <c:v>0.315527572262992</c:v>
                </c:pt>
                <c:pt idx="2891">
                  <c:v>0.315527572262992</c:v>
                </c:pt>
                <c:pt idx="2892">
                  <c:v>0.315527572262992</c:v>
                </c:pt>
                <c:pt idx="2893">
                  <c:v>0.315527572262992</c:v>
                </c:pt>
                <c:pt idx="2894">
                  <c:v>0.315527572262992</c:v>
                </c:pt>
                <c:pt idx="2895">
                  <c:v>0.315527572262992</c:v>
                </c:pt>
                <c:pt idx="2896">
                  <c:v>0.315527572262992</c:v>
                </c:pt>
                <c:pt idx="2897">
                  <c:v>0.315527572262992</c:v>
                </c:pt>
                <c:pt idx="2898">
                  <c:v>0.315527572262992</c:v>
                </c:pt>
                <c:pt idx="2899">
                  <c:v>0.315527572262992</c:v>
                </c:pt>
                <c:pt idx="2900">
                  <c:v>0.315527572262992</c:v>
                </c:pt>
                <c:pt idx="2901">
                  <c:v>0.315527572262992</c:v>
                </c:pt>
                <c:pt idx="2902">
                  <c:v>0.295807098996555</c:v>
                </c:pt>
                <c:pt idx="2903">
                  <c:v>0.295807098996555</c:v>
                </c:pt>
                <c:pt idx="2904">
                  <c:v>0.295807098996555</c:v>
                </c:pt>
                <c:pt idx="2905">
                  <c:v>0.295807098996555</c:v>
                </c:pt>
                <c:pt idx="2906">
                  <c:v>0.295807098996555</c:v>
                </c:pt>
                <c:pt idx="2907">
                  <c:v>0.295807098996555</c:v>
                </c:pt>
                <c:pt idx="2908">
                  <c:v>0.295807098996555</c:v>
                </c:pt>
                <c:pt idx="2909">
                  <c:v>0.295807098996555</c:v>
                </c:pt>
                <c:pt idx="2910">
                  <c:v>0.295807098996555</c:v>
                </c:pt>
                <c:pt idx="2911">
                  <c:v>0.295807098996555</c:v>
                </c:pt>
                <c:pt idx="2912">
                  <c:v>0.295807098996555</c:v>
                </c:pt>
                <c:pt idx="2913">
                  <c:v>0.295807098996555</c:v>
                </c:pt>
                <c:pt idx="2914">
                  <c:v>0.295807098996555</c:v>
                </c:pt>
                <c:pt idx="2915">
                  <c:v>0.295807098996555</c:v>
                </c:pt>
                <c:pt idx="2916">
                  <c:v>0.295807098996555</c:v>
                </c:pt>
                <c:pt idx="2917">
                  <c:v>0.295807098996555</c:v>
                </c:pt>
                <c:pt idx="2918">
                  <c:v>0.295807098996555</c:v>
                </c:pt>
                <c:pt idx="2919">
                  <c:v>0.295807098996555</c:v>
                </c:pt>
                <c:pt idx="2920">
                  <c:v>0.295807098996555</c:v>
                </c:pt>
                <c:pt idx="2921">
                  <c:v>0.295807098996555</c:v>
                </c:pt>
                <c:pt idx="2922">
                  <c:v>0.295807098996555</c:v>
                </c:pt>
                <c:pt idx="2923">
                  <c:v>0.295807098996555</c:v>
                </c:pt>
                <c:pt idx="2924">
                  <c:v>0.295807098996555</c:v>
                </c:pt>
                <c:pt idx="2925">
                  <c:v>0.295807098996555</c:v>
                </c:pt>
                <c:pt idx="2926">
                  <c:v>0.295807098996555</c:v>
                </c:pt>
                <c:pt idx="2927">
                  <c:v>0.295807098996555</c:v>
                </c:pt>
                <c:pt idx="2928">
                  <c:v>0.295807098996555</c:v>
                </c:pt>
                <c:pt idx="2929">
                  <c:v>0.276086625730118</c:v>
                </c:pt>
                <c:pt idx="2930">
                  <c:v>0.276086625730118</c:v>
                </c:pt>
                <c:pt idx="2931">
                  <c:v>0.276086625730118</c:v>
                </c:pt>
                <c:pt idx="2932">
                  <c:v>0.276086625730118</c:v>
                </c:pt>
                <c:pt idx="2933">
                  <c:v>0.276086625730118</c:v>
                </c:pt>
                <c:pt idx="2934">
                  <c:v>0.276086625730118</c:v>
                </c:pt>
                <c:pt idx="2935">
                  <c:v>0.276086625730118</c:v>
                </c:pt>
                <c:pt idx="2936">
                  <c:v>0.276086625730118</c:v>
                </c:pt>
                <c:pt idx="2937">
                  <c:v>0.276086625730118</c:v>
                </c:pt>
                <c:pt idx="2938">
                  <c:v>0.276086625730118</c:v>
                </c:pt>
                <c:pt idx="2939">
                  <c:v>0.276086625730118</c:v>
                </c:pt>
                <c:pt idx="2940">
                  <c:v>0.276086625730118</c:v>
                </c:pt>
                <c:pt idx="2941">
                  <c:v>0.276086625730118</c:v>
                </c:pt>
                <c:pt idx="2942">
                  <c:v>0.276086625730118</c:v>
                </c:pt>
                <c:pt idx="2943">
                  <c:v>0.276086625730118</c:v>
                </c:pt>
                <c:pt idx="2944">
                  <c:v>0.276086625730118</c:v>
                </c:pt>
                <c:pt idx="2945">
                  <c:v>0.276086625730118</c:v>
                </c:pt>
                <c:pt idx="2946">
                  <c:v>0.276086625730118</c:v>
                </c:pt>
                <c:pt idx="2947">
                  <c:v>0.276086625730118</c:v>
                </c:pt>
                <c:pt idx="2948">
                  <c:v>0.276086625730118</c:v>
                </c:pt>
                <c:pt idx="2949">
                  <c:v>0.276086625730118</c:v>
                </c:pt>
                <c:pt idx="2950">
                  <c:v>0.276086625730118</c:v>
                </c:pt>
                <c:pt idx="2951">
                  <c:v>0.276086625730118</c:v>
                </c:pt>
                <c:pt idx="2952">
                  <c:v>0.276086625730118</c:v>
                </c:pt>
                <c:pt idx="2953">
                  <c:v>0.276086625730118</c:v>
                </c:pt>
                <c:pt idx="2954">
                  <c:v>0.276086625730118</c:v>
                </c:pt>
                <c:pt idx="2955">
                  <c:v>0.276086625730118</c:v>
                </c:pt>
                <c:pt idx="2956">
                  <c:v>0.276086625730118</c:v>
                </c:pt>
                <c:pt idx="2957">
                  <c:v>0.276086625730118</c:v>
                </c:pt>
                <c:pt idx="2958">
                  <c:v>0.276086625730118</c:v>
                </c:pt>
                <c:pt idx="2959">
                  <c:v>0.276086625730118</c:v>
                </c:pt>
                <c:pt idx="2960">
                  <c:v>0.276086625730118</c:v>
                </c:pt>
                <c:pt idx="2961">
                  <c:v>0.276086625730118</c:v>
                </c:pt>
                <c:pt idx="2962">
                  <c:v>0.276086625730118</c:v>
                </c:pt>
                <c:pt idx="2963">
                  <c:v>0.276086625730118</c:v>
                </c:pt>
                <c:pt idx="2964">
                  <c:v>0.276086625730118</c:v>
                </c:pt>
                <c:pt idx="2965">
                  <c:v>0.276086625730118</c:v>
                </c:pt>
                <c:pt idx="2966">
                  <c:v>0.256366152463681</c:v>
                </c:pt>
                <c:pt idx="2967">
                  <c:v>0.256366152463681</c:v>
                </c:pt>
                <c:pt idx="2968">
                  <c:v>0.256366152463681</c:v>
                </c:pt>
                <c:pt idx="2969">
                  <c:v>0.256366152463681</c:v>
                </c:pt>
                <c:pt idx="2970">
                  <c:v>0.256366152463681</c:v>
                </c:pt>
                <c:pt idx="2971">
                  <c:v>0.256366152463681</c:v>
                </c:pt>
                <c:pt idx="2972">
                  <c:v>0.256366152463681</c:v>
                </c:pt>
                <c:pt idx="2973">
                  <c:v>0.256366152463681</c:v>
                </c:pt>
                <c:pt idx="2974">
                  <c:v>0.256366152463681</c:v>
                </c:pt>
                <c:pt idx="2975">
                  <c:v>0.256366152463681</c:v>
                </c:pt>
                <c:pt idx="2976">
                  <c:v>0.256366152463681</c:v>
                </c:pt>
                <c:pt idx="2977">
                  <c:v>0.256366152463681</c:v>
                </c:pt>
                <c:pt idx="2978">
                  <c:v>0.256366152463681</c:v>
                </c:pt>
                <c:pt idx="2979">
                  <c:v>0.256366152463681</c:v>
                </c:pt>
                <c:pt idx="2980">
                  <c:v>0.256366152463681</c:v>
                </c:pt>
                <c:pt idx="2981">
                  <c:v>0.256366152463681</c:v>
                </c:pt>
                <c:pt idx="2982">
                  <c:v>0.256366152463681</c:v>
                </c:pt>
                <c:pt idx="2983">
                  <c:v>0.256366152463681</c:v>
                </c:pt>
                <c:pt idx="2984">
                  <c:v>0.256366152463681</c:v>
                </c:pt>
                <c:pt idx="2985">
                  <c:v>0.256366152463681</c:v>
                </c:pt>
                <c:pt idx="2986">
                  <c:v>0.256366152463681</c:v>
                </c:pt>
                <c:pt idx="2987">
                  <c:v>0.256366152463681</c:v>
                </c:pt>
                <c:pt idx="2988">
                  <c:v>0.256366152463681</c:v>
                </c:pt>
                <c:pt idx="2989">
                  <c:v>0.256366152463681</c:v>
                </c:pt>
                <c:pt idx="2990">
                  <c:v>0.256366152463681</c:v>
                </c:pt>
                <c:pt idx="2991">
                  <c:v>0.256366152463681</c:v>
                </c:pt>
                <c:pt idx="2992">
                  <c:v>0.256366152463681</c:v>
                </c:pt>
                <c:pt idx="2993">
                  <c:v>0.256366152463681</c:v>
                </c:pt>
                <c:pt idx="2994">
                  <c:v>0.256366152463681</c:v>
                </c:pt>
                <c:pt idx="2995">
                  <c:v>0.256366152463681</c:v>
                </c:pt>
                <c:pt idx="2996">
                  <c:v>0.256366152463681</c:v>
                </c:pt>
                <c:pt idx="2997">
                  <c:v>0.256366152463681</c:v>
                </c:pt>
                <c:pt idx="2998">
                  <c:v>0.256366152463681</c:v>
                </c:pt>
                <c:pt idx="2999">
                  <c:v>0.256366152463681</c:v>
                </c:pt>
                <c:pt idx="3000">
                  <c:v>0.256366152463681</c:v>
                </c:pt>
                <c:pt idx="3001">
                  <c:v>0.256366152463681</c:v>
                </c:pt>
                <c:pt idx="3002">
                  <c:v>0.256366152463681</c:v>
                </c:pt>
                <c:pt idx="3003">
                  <c:v>0.256366152463681</c:v>
                </c:pt>
                <c:pt idx="3004">
                  <c:v>0.256366152463681</c:v>
                </c:pt>
                <c:pt idx="3005">
                  <c:v>0.256366152463681</c:v>
                </c:pt>
                <c:pt idx="3006">
                  <c:v>0.236645679197244</c:v>
                </c:pt>
                <c:pt idx="3007">
                  <c:v>0.236645679197244</c:v>
                </c:pt>
                <c:pt idx="3008">
                  <c:v>0.236645679197244</c:v>
                </c:pt>
                <c:pt idx="3009">
                  <c:v>0.236645679197244</c:v>
                </c:pt>
                <c:pt idx="3010">
                  <c:v>0.236645679197244</c:v>
                </c:pt>
                <c:pt idx="3011">
                  <c:v>0.236645679197244</c:v>
                </c:pt>
                <c:pt idx="3012">
                  <c:v>0.236645679197244</c:v>
                </c:pt>
                <c:pt idx="3013">
                  <c:v>0.236645679197244</c:v>
                </c:pt>
                <c:pt idx="3014">
                  <c:v>0.236645679197244</c:v>
                </c:pt>
                <c:pt idx="3015">
                  <c:v>0.236645679197244</c:v>
                </c:pt>
                <c:pt idx="3016">
                  <c:v>0.236645679197244</c:v>
                </c:pt>
                <c:pt idx="3017">
                  <c:v>0.236645679197244</c:v>
                </c:pt>
                <c:pt idx="3018">
                  <c:v>0.236645679197244</c:v>
                </c:pt>
                <c:pt idx="3019">
                  <c:v>0.236645679197244</c:v>
                </c:pt>
                <c:pt idx="3020">
                  <c:v>0.236645679197244</c:v>
                </c:pt>
                <c:pt idx="3021">
                  <c:v>0.236645679197244</c:v>
                </c:pt>
                <c:pt idx="3022">
                  <c:v>0.236645679197244</c:v>
                </c:pt>
                <c:pt idx="3023">
                  <c:v>0.236645679197244</c:v>
                </c:pt>
                <c:pt idx="3024">
                  <c:v>0.236645679197244</c:v>
                </c:pt>
                <c:pt idx="3025">
                  <c:v>0.236645679197244</c:v>
                </c:pt>
                <c:pt idx="3026">
                  <c:v>0.236645679197244</c:v>
                </c:pt>
                <c:pt idx="3027">
                  <c:v>0.236645679197244</c:v>
                </c:pt>
                <c:pt idx="3028">
                  <c:v>0.236645679197244</c:v>
                </c:pt>
                <c:pt idx="3029">
                  <c:v>0.236645679197244</c:v>
                </c:pt>
                <c:pt idx="3030">
                  <c:v>0.236645679197244</c:v>
                </c:pt>
                <c:pt idx="3031">
                  <c:v>0.236645679197244</c:v>
                </c:pt>
                <c:pt idx="3032">
                  <c:v>0.236645679197244</c:v>
                </c:pt>
                <c:pt idx="3033">
                  <c:v>0.236645679197244</c:v>
                </c:pt>
                <c:pt idx="3034">
                  <c:v>0.236645679197244</c:v>
                </c:pt>
                <c:pt idx="3035">
                  <c:v>0.236645679197244</c:v>
                </c:pt>
                <c:pt idx="3036">
                  <c:v>0.236645679197244</c:v>
                </c:pt>
                <c:pt idx="3037">
                  <c:v>0.236645679197244</c:v>
                </c:pt>
                <c:pt idx="3038">
                  <c:v>0.236645679197244</c:v>
                </c:pt>
                <c:pt idx="3039">
                  <c:v>0.236645679197244</c:v>
                </c:pt>
                <c:pt idx="3040">
                  <c:v>0.236645679197244</c:v>
                </c:pt>
                <c:pt idx="3041">
                  <c:v>0.236645679197244</c:v>
                </c:pt>
                <c:pt idx="3042">
                  <c:v>0.236645679197244</c:v>
                </c:pt>
                <c:pt idx="3043">
                  <c:v>0.236645679197244</c:v>
                </c:pt>
                <c:pt idx="3044">
                  <c:v>0.236645679197244</c:v>
                </c:pt>
                <c:pt idx="3045">
                  <c:v>0.236645679197244</c:v>
                </c:pt>
                <c:pt idx="3046">
                  <c:v>0.236645679197244</c:v>
                </c:pt>
                <c:pt idx="3047">
                  <c:v>0.236645679197244</c:v>
                </c:pt>
                <c:pt idx="3048">
                  <c:v>0.236645679197244</c:v>
                </c:pt>
                <c:pt idx="3049">
                  <c:v>0.236645679197244</c:v>
                </c:pt>
                <c:pt idx="3050">
                  <c:v>0.236645679197244</c:v>
                </c:pt>
                <c:pt idx="3051">
                  <c:v>0.236645679197244</c:v>
                </c:pt>
                <c:pt idx="3052">
                  <c:v>0.236645679197244</c:v>
                </c:pt>
                <c:pt idx="3053">
                  <c:v>0.236645679197244</c:v>
                </c:pt>
                <c:pt idx="3054">
                  <c:v>0.236645679197244</c:v>
                </c:pt>
                <c:pt idx="3055">
                  <c:v>0.236645679197244</c:v>
                </c:pt>
                <c:pt idx="3056">
                  <c:v>0.236645679197244</c:v>
                </c:pt>
                <c:pt idx="3057">
                  <c:v>0.236645679197244</c:v>
                </c:pt>
                <c:pt idx="3058">
                  <c:v>0.236645679197244</c:v>
                </c:pt>
                <c:pt idx="3059">
                  <c:v>0.236645679197244</c:v>
                </c:pt>
                <c:pt idx="3060">
                  <c:v>0.236645679197244</c:v>
                </c:pt>
                <c:pt idx="3061">
                  <c:v>0.236645679197244</c:v>
                </c:pt>
                <c:pt idx="3062">
                  <c:v>0.236645679197244</c:v>
                </c:pt>
                <c:pt idx="3063">
                  <c:v>0.236645679197244</c:v>
                </c:pt>
                <c:pt idx="3064">
                  <c:v>0.236645679197244</c:v>
                </c:pt>
                <c:pt idx="3065">
                  <c:v>0.236645679197244</c:v>
                </c:pt>
                <c:pt idx="3066">
                  <c:v>0.236645679197244</c:v>
                </c:pt>
                <c:pt idx="3067">
                  <c:v>0.236645679197244</c:v>
                </c:pt>
                <c:pt idx="3068">
                  <c:v>0.236645679197244</c:v>
                </c:pt>
                <c:pt idx="3069">
                  <c:v>0.216925205930807</c:v>
                </c:pt>
                <c:pt idx="3070">
                  <c:v>0.216925205930807</c:v>
                </c:pt>
                <c:pt idx="3071">
                  <c:v>0.216925205930807</c:v>
                </c:pt>
                <c:pt idx="3072">
                  <c:v>0.216925205930807</c:v>
                </c:pt>
                <c:pt idx="3073">
                  <c:v>0.216925205930807</c:v>
                </c:pt>
                <c:pt idx="3074">
                  <c:v>0.216925205930807</c:v>
                </c:pt>
                <c:pt idx="3075">
                  <c:v>0.216925205930807</c:v>
                </c:pt>
                <c:pt idx="3076">
                  <c:v>0.216925205930807</c:v>
                </c:pt>
                <c:pt idx="3077">
                  <c:v>0.216925205930807</c:v>
                </c:pt>
                <c:pt idx="3078">
                  <c:v>0.216925205930807</c:v>
                </c:pt>
                <c:pt idx="3079">
                  <c:v>0.216925205930807</c:v>
                </c:pt>
                <c:pt idx="3080">
                  <c:v>0.216925205930807</c:v>
                </c:pt>
                <c:pt idx="3081">
                  <c:v>0.216925205930807</c:v>
                </c:pt>
                <c:pt idx="3082">
                  <c:v>0.216925205930807</c:v>
                </c:pt>
                <c:pt idx="3083">
                  <c:v>0.216925205930807</c:v>
                </c:pt>
                <c:pt idx="3084">
                  <c:v>0.216925205930807</c:v>
                </c:pt>
                <c:pt idx="3085">
                  <c:v>0.216925205930807</c:v>
                </c:pt>
                <c:pt idx="3086">
                  <c:v>0.216925205930807</c:v>
                </c:pt>
                <c:pt idx="3087">
                  <c:v>0.216925205930807</c:v>
                </c:pt>
                <c:pt idx="3088">
                  <c:v>0.216925205930807</c:v>
                </c:pt>
                <c:pt idx="3089">
                  <c:v>0.216925205930807</c:v>
                </c:pt>
                <c:pt idx="3090">
                  <c:v>0.216925205930807</c:v>
                </c:pt>
                <c:pt idx="3091">
                  <c:v>0.216925205930807</c:v>
                </c:pt>
                <c:pt idx="3092">
                  <c:v>0.216925205930807</c:v>
                </c:pt>
                <c:pt idx="3093">
                  <c:v>0.216925205930807</c:v>
                </c:pt>
                <c:pt idx="3094">
                  <c:v>0.216925205930807</c:v>
                </c:pt>
                <c:pt idx="3095">
                  <c:v>0.216925205930807</c:v>
                </c:pt>
                <c:pt idx="3096">
                  <c:v>0.216925205930807</c:v>
                </c:pt>
                <c:pt idx="3097">
                  <c:v>0.216925205930807</c:v>
                </c:pt>
                <c:pt idx="3098">
                  <c:v>0.216925205930807</c:v>
                </c:pt>
                <c:pt idx="3099">
                  <c:v>0.216925205930807</c:v>
                </c:pt>
                <c:pt idx="3100">
                  <c:v>0.216925205930807</c:v>
                </c:pt>
                <c:pt idx="3101">
                  <c:v>0.216925205930807</c:v>
                </c:pt>
                <c:pt idx="3102">
                  <c:v>0.216925205930807</c:v>
                </c:pt>
                <c:pt idx="3103">
                  <c:v>0.216925205930807</c:v>
                </c:pt>
                <c:pt idx="3104">
                  <c:v>0.19720473266437</c:v>
                </c:pt>
                <c:pt idx="3105">
                  <c:v>0.19720473266437</c:v>
                </c:pt>
                <c:pt idx="3106">
                  <c:v>0.19720473266437</c:v>
                </c:pt>
                <c:pt idx="3107">
                  <c:v>0.19720473266437</c:v>
                </c:pt>
                <c:pt idx="3108">
                  <c:v>0.19720473266437</c:v>
                </c:pt>
                <c:pt idx="3109">
                  <c:v>0.19720473266437</c:v>
                </c:pt>
                <c:pt idx="3110">
                  <c:v>0.19720473266437</c:v>
                </c:pt>
                <c:pt idx="3111">
                  <c:v>0.19720473266437</c:v>
                </c:pt>
                <c:pt idx="3112">
                  <c:v>0.19720473266437</c:v>
                </c:pt>
                <c:pt idx="3113">
                  <c:v>0.19720473266437</c:v>
                </c:pt>
                <c:pt idx="3114">
                  <c:v>0.19720473266437</c:v>
                </c:pt>
                <c:pt idx="3115">
                  <c:v>0.19720473266437</c:v>
                </c:pt>
                <c:pt idx="3116">
                  <c:v>0.19720473266437</c:v>
                </c:pt>
                <c:pt idx="3117">
                  <c:v>0.19720473266437</c:v>
                </c:pt>
                <c:pt idx="3118">
                  <c:v>0.19720473266437</c:v>
                </c:pt>
                <c:pt idx="3119">
                  <c:v>0.19720473266437</c:v>
                </c:pt>
                <c:pt idx="3120">
                  <c:v>0.19720473266437</c:v>
                </c:pt>
                <c:pt idx="3121">
                  <c:v>0.19720473266437</c:v>
                </c:pt>
                <c:pt idx="3122">
                  <c:v>0.19720473266437</c:v>
                </c:pt>
                <c:pt idx="3123">
                  <c:v>0.19720473266437</c:v>
                </c:pt>
                <c:pt idx="3124">
                  <c:v>0.19720473266437</c:v>
                </c:pt>
                <c:pt idx="3125">
                  <c:v>0.19720473266437</c:v>
                </c:pt>
                <c:pt idx="3126">
                  <c:v>0.19720473266437</c:v>
                </c:pt>
                <c:pt idx="3127">
                  <c:v>0.19720473266437</c:v>
                </c:pt>
                <c:pt idx="3128">
                  <c:v>0.19720473266437</c:v>
                </c:pt>
                <c:pt idx="3129">
                  <c:v>0.19720473266437</c:v>
                </c:pt>
                <c:pt idx="3130">
                  <c:v>0.195232685337726</c:v>
                </c:pt>
                <c:pt idx="3131">
                  <c:v>0.195232685337726</c:v>
                </c:pt>
                <c:pt idx="3132">
                  <c:v>0.193260638011083</c:v>
                </c:pt>
                <c:pt idx="3133">
                  <c:v>0.191288590684439</c:v>
                </c:pt>
                <c:pt idx="3134">
                  <c:v>0.191288590684439</c:v>
                </c:pt>
                <c:pt idx="3135">
                  <c:v>0.191288590684439</c:v>
                </c:pt>
                <c:pt idx="3136">
                  <c:v>0.191288590684439</c:v>
                </c:pt>
                <c:pt idx="3137">
                  <c:v>0.191288590684439</c:v>
                </c:pt>
                <c:pt idx="3138">
                  <c:v>0.191288590684439</c:v>
                </c:pt>
                <c:pt idx="3139">
                  <c:v>0.191288590684439</c:v>
                </c:pt>
                <c:pt idx="3140">
                  <c:v>0.189316543357795</c:v>
                </c:pt>
                <c:pt idx="3141">
                  <c:v>0.187344496031152</c:v>
                </c:pt>
                <c:pt idx="3142">
                  <c:v>0.187344496031152</c:v>
                </c:pt>
                <c:pt idx="3143">
                  <c:v>0.185372448704508</c:v>
                </c:pt>
                <c:pt idx="3144">
                  <c:v>0.185372448704508</c:v>
                </c:pt>
                <c:pt idx="3145">
                  <c:v>0.185372448704508</c:v>
                </c:pt>
                <c:pt idx="3146">
                  <c:v>0.185372448704508</c:v>
                </c:pt>
                <c:pt idx="3147">
                  <c:v>0.185372448704508</c:v>
                </c:pt>
                <c:pt idx="3148">
                  <c:v>0.185372448704508</c:v>
                </c:pt>
                <c:pt idx="3149">
                  <c:v>0.185372448704508</c:v>
                </c:pt>
                <c:pt idx="3150">
                  <c:v>0.185372448704508</c:v>
                </c:pt>
                <c:pt idx="3151">
                  <c:v>0.185372448704508</c:v>
                </c:pt>
                <c:pt idx="3152">
                  <c:v>0.185372448704508</c:v>
                </c:pt>
                <c:pt idx="3153">
                  <c:v>0.181428354051221</c:v>
                </c:pt>
                <c:pt idx="3154">
                  <c:v>0.179456306724577</c:v>
                </c:pt>
                <c:pt idx="3155">
                  <c:v>0.179456306724577</c:v>
                </c:pt>
                <c:pt idx="3156">
                  <c:v>0.177484259397933</c:v>
                </c:pt>
                <c:pt idx="3157">
                  <c:v>0.177484259397933</c:v>
                </c:pt>
                <c:pt idx="3158">
                  <c:v>0.177484259397933</c:v>
                </c:pt>
                <c:pt idx="3159">
                  <c:v>0.177484259397933</c:v>
                </c:pt>
                <c:pt idx="3160">
                  <c:v>0.177484259397933</c:v>
                </c:pt>
                <c:pt idx="3161">
                  <c:v>0.177484259397933</c:v>
                </c:pt>
                <c:pt idx="3162">
                  <c:v>0.177484259397933</c:v>
                </c:pt>
                <c:pt idx="3163">
                  <c:v>0.177484259397933</c:v>
                </c:pt>
                <c:pt idx="3164">
                  <c:v>0.177484259397933</c:v>
                </c:pt>
                <c:pt idx="3165">
                  <c:v>0.177484259397933</c:v>
                </c:pt>
                <c:pt idx="3166">
                  <c:v>0.177484259397933</c:v>
                </c:pt>
                <c:pt idx="3167">
                  <c:v>0.177484259397933</c:v>
                </c:pt>
                <c:pt idx="3168">
                  <c:v>0.177484259397933</c:v>
                </c:pt>
                <c:pt idx="3169">
                  <c:v>0.177484259397933</c:v>
                </c:pt>
                <c:pt idx="3170">
                  <c:v>0.177484259397933</c:v>
                </c:pt>
                <c:pt idx="3171">
                  <c:v>0.177484259397933</c:v>
                </c:pt>
                <c:pt idx="3172">
                  <c:v>0.177484259397933</c:v>
                </c:pt>
                <c:pt idx="3173">
                  <c:v>0.177484259397933</c:v>
                </c:pt>
                <c:pt idx="3174">
                  <c:v>0.177484259397933</c:v>
                </c:pt>
                <c:pt idx="3175">
                  <c:v>0.177484259397933</c:v>
                </c:pt>
                <c:pt idx="3176">
                  <c:v>0.177484259397933</c:v>
                </c:pt>
                <c:pt idx="3177">
                  <c:v>0.177484259397933</c:v>
                </c:pt>
                <c:pt idx="3178">
                  <c:v>0.177484259397933</c:v>
                </c:pt>
                <c:pt idx="3179">
                  <c:v>0.177484259397933</c:v>
                </c:pt>
                <c:pt idx="3180">
                  <c:v>0.175512212071289</c:v>
                </c:pt>
                <c:pt idx="3181">
                  <c:v>0.175512212071289</c:v>
                </c:pt>
                <c:pt idx="3182">
                  <c:v>0.175512212071289</c:v>
                </c:pt>
                <c:pt idx="3183">
                  <c:v>0.175512212071289</c:v>
                </c:pt>
                <c:pt idx="3184">
                  <c:v>0.173540164744646</c:v>
                </c:pt>
                <c:pt idx="3185">
                  <c:v>0.173540164744646</c:v>
                </c:pt>
                <c:pt idx="3186">
                  <c:v>0.171568117418002</c:v>
                </c:pt>
                <c:pt idx="3187">
                  <c:v>0.171568117418002</c:v>
                </c:pt>
                <c:pt idx="3188">
                  <c:v>0.171568117418002</c:v>
                </c:pt>
                <c:pt idx="3189">
                  <c:v>0.171568117418002</c:v>
                </c:pt>
                <c:pt idx="3190">
                  <c:v>0.171568117418002</c:v>
                </c:pt>
                <c:pt idx="3191">
                  <c:v>0.171568117418002</c:v>
                </c:pt>
                <c:pt idx="3192">
                  <c:v>0.171568117418002</c:v>
                </c:pt>
                <c:pt idx="3193">
                  <c:v>0.171568117418002</c:v>
                </c:pt>
                <c:pt idx="3194">
                  <c:v>0.171568117418002</c:v>
                </c:pt>
                <c:pt idx="3195">
                  <c:v>0.171568117418002</c:v>
                </c:pt>
                <c:pt idx="3196">
                  <c:v>0.169596070091358</c:v>
                </c:pt>
                <c:pt idx="3197">
                  <c:v>0.169596070091358</c:v>
                </c:pt>
                <c:pt idx="3198">
                  <c:v>0.169596070091358</c:v>
                </c:pt>
                <c:pt idx="3199">
                  <c:v>0.169596070091358</c:v>
                </c:pt>
                <c:pt idx="3200">
                  <c:v>0.167624022764715</c:v>
                </c:pt>
                <c:pt idx="3201">
                  <c:v>0.167624022764715</c:v>
                </c:pt>
                <c:pt idx="3202">
                  <c:v>0.167624022764715</c:v>
                </c:pt>
                <c:pt idx="3203">
                  <c:v>0.167624022764715</c:v>
                </c:pt>
                <c:pt idx="3204">
                  <c:v>0.167624022764715</c:v>
                </c:pt>
                <c:pt idx="3205">
                  <c:v>0.167624022764715</c:v>
                </c:pt>
                <c:pt idx="3206">
                  <c:v>0.167624022764715</c:v>
                </c:pt>
                <c:pt idx="3207">
                  <c:v>0.167624022764715</c:v>
                </c:pt>
                <c:pt idx="3208">
                  <c:v>0.167624022764715</c:v>
                </c:pt>
                <c:pt idx="3209">
                  <c:v>0.167624022764715</c:v>
                </c:pt>
                <c:pt idx="3210">
                  <c:v>0.165651975438071</c:v>
                </c:pt>
                <c:pt idx="3211">
                  <c:v>0.165651975438071</c:v>
                </c:pt>
                <c:pt idx="3212">
                  <c:v>0.165651975438071</c:v>
                </c:pt>
                <c:pt idx="3213">
                  <c:v>0.165651975438071</c:v>
                </c:pt>
                <c:pt idx="3214">
                  <c:v>0.165651975438071</c:v>
                </c:pt>
                <c:pt idx="3215">
                  <c:v>0.165651975438071</c:v>
                </c:pt>
                <c:pt idx="3216">
                  <c:v>0.165651975438071</c:v>
                </c:pt>
                <c:pt idx="3217">
                  <c:v>0.165651975438071</c:v>
                </c:pt>
                <c:pt idx="3218">
                  <c:v>0.165651975438071</c:v>
                </c:pt>
                <c:pt idx="3219">
                  <c:v>0.163679928111427</c:v>
                </c:pt>
                <c:pt idx="3220">
                  <c:v>0.163679928111427</c:v>
                </c:pt>
                <c:pt idx="3221">
                  <c:v>0.163679928111427</c:v>
                </c:pt>
                <c:pt idx="3222">
                  <c:v>0.163679928111427</c:v>
                </c:pt>
                <c:pt idx="3223">
                  <c:v>0.163679928111427</c:v>
                </c:pt>
                <c:pt idx="3224">
                  <c:v>0.163679928111427</c:v>
                </c:pt>
                <c:pt idx="3225">
                  <c:v>0.163679928111427</c:v>
                </c:pt>
                <c:pt idx="3226">
                  <c:v>0.163679928111427</c:v>
                </c:pt>
                <c:pt idx="3227">
                  <c:v>0.163679928111427</c:v>
                </c:pt>
                <c:pt idx="3228">
                  <c:v>0.163679928111427</c:v>
                </c:pt>
                <c:pt idx="3229">
                  <c:v>0.163679928111427</c:v>
                </c:pt>
                <c:pt idx="3230">
                  <c:v>0.161707880784784</c:v>
                </c:pt>
                <c:pt idx="3231">
                  <c:v>0.15973583345814</c:v>
                </c:pt>
                <c:pt idx="3232">
                  <c:v>0.15973583345814</c:v>
                </c:pt>
                <c:pt idx="3233">
                  <c:v>0.15973583345814</c:v>
                </c:pt>
                <c:pt idx="3234">
                  <c:v>0.15973583345814</c:v>
                </c:pt>
                <c:pt idx="3235">
                  <c:v>0.15973583345814</c:v>
                </c:pt>
                <c:pt idx="3236">
                  <c:v>0.15973583345814</c:v>
                </c:pt>
                <c:pt idx="3237">
                  <c:v>0.15973583345814</c:v>
                </c:pt>
                <c:pt idx="3238">
                  <c:v>0.15973583345814</c:v>
                </c:pt>
                <c:pt idx="3239">
                  <c:v>0.15973583345814</c:v>
                </c:pt>
                <c:pt idx="3240">
                  <c:v>0.15973583345814</c:v>
                </c:pt>
                <c:pt idx="3241">
                  <c:v>0.15973583345814</c:v>
                </c:pt>
                <c:pt idx="3242">
                  <c:v>0.15973583345814</c:v>
                </c:pt>
                <c:pt idx="3243">
                  <c:v>0.15973583345814</c:v>
                </c:pt>
                <c:pt idx="3244">
                  <c:v>0.15973583345814</c:v>
                </c:pt>
                <c:pt idx="3245">
                  <c:v>0.15973583345814</c:v>
                </c:pt>
                <c:pt idx="3246">
                  <c:v>0.15973583345814</c:v>
                </c:pt>
                <c:pt idx="3247">
                  <c:v>0.157763786131496</c:v>
                </c:pt>
                <c:pt idx="3248">
                  <c:v>0.157763786131496</c:v>
                </c:pt>
                <c:pt idx="3249">
                  <c:v>0.157763786131496</c:v>
                </c:pt>
                <c:pt idx="3250">
                  <c:v>0.157763786131496</c:v>
                </c:pt>
                <c:pt idx="3251">
                  <c:v>0.157763786131496</c:v>
                </c:pt>
                <c:pt idx="3252">
                  <c:v>0.157763786131496</c:v>
                </c:pt>
                <c:pt idx="3253">
                  <c:v>0.155791738804852</c:v>
                </c:pt>
                <c:pt idx="3254">
                  <c:v>0.155791738804852</c:v>
                </c:pt>
                <c:pt idx="3255">
                  <c:v>0.155791738804852</c:v>
                </c:pt>
                <c:pt idx="3256">
                  <c:v>0.155791738804852</c:v>
                </c:pt>
                <c:pt idx="3257">
                  <c:v>0.155791738804852</c:v>
                </c:pt>
                <c:pt idx="3258">
                  <c:v>0.155791738804852</c:v>
                </c:pt>
                <c:pt idx="3259">
                  <c:v>0.155791738804852</c:v>
                </c:pt>
                <c:pt idx="3260">
                  <c:v>0.155791738804852</c:v>
                </c:pt>
                <c:pt idx="3261">
                  <c:v>0.153819691478209</c:v>
                </c:pt>
                <c:pt idx="3262">
                  <c:v>0.153819691478209</c:v>
                </c:pt>
                <c:pt idx="3263">
                  <c:v>0.153819691478209</c:v>
                </c:pt>
                <c:pt idx="3264">
                  <c:v>0.153819691478209</c:v>
                </c:pt>
                <c:pt idx="3265">
                  <c:v>0.153819691478209</c:v>
                </c:pt>
                <c:pt idx="3266">
                  <c:v>0.153819691478209</c:v>
                </c:pt>
                <c:pt idx="3267">
                  <c:v>0.153819691478209</c:v>
                </c:pt>
                <c:pt idx="3268">
                  <c:v>0.151847644151565</c:v>
                </c:pt>
                <c:pt idx="3269">
                  <c:v>0.149875596824921</c:v>
                </c:pt>
                <c:pt idx="3270">
                  <c:v>0.149875596824921</c:v>
                </c:pt>
                <c:pt idx="3271">
                  <c:v>0.149875596824921</c:v>
                </c:pt>
                <c:pt idx="3272">
                  <c:v>0.149875596824921</c:v>
                </c:pt>
                <c:pt idx="3273">
                  <c:v>0.149875596824921</c:v>
                </c:pt>
                <c:pt idx="3274">
                  <c:v>0.149875596824921</c:v>
                </c:pt>
                <c:pt idx="3275">
                  <c:v>0.149875596824921</c:v>
                </c:pt>
                <c:pt idx="3276">
                  <c:v>0.149875596824921</c:v>
                </c:pt>
                <c:pt idx="3277">
                  <c:v>0.149875596824921</c:v>
                </c:pt>
                <c:pt idx="3278">
                  <c:v>0.149875596824921</c:v>
                </c:pt>
                <c:pt idx="3279">
                  <c:v>0.147903549498278</c:v>
                </c:pt>
                <c:pt idx="3280">
                  <c:v>0.147903549498278</c:v>
                </c:pt>
                <c:pt idx="3281">
                  <c:v>0.147903549498278</c:v>
                </c:pt>
                <c:pt idx="3282">
                  <c:v>0.147903549498278</c:v>
                </c:pt>
                <c:pt idx="3283">
                  <c:v>0.147903549498278</c:v>
                </c:pt>
                <c:pt idx="3284">
                  <c:v>0.147903549498278</c:v>
                </c:pt>
                <c:pt idx="3285">
                  <c:v>0.147903549498278</c:v>
                </c:pt>
                <c:pt idx="3286">
                  <c:v>0.147903549498278</c:v>
                </c:pt>
                <c:pt idx="3287">
                  <c:v>0.147903549498278</c:v>
                </c:pt>
                <c:pt idx="3288">
                  <c:v>0.145931502171634</c:v>
                </c:pt>
                <c:pt idx="3289">
                  <c:v>0.145931502171634</c:v>
                </c:pt>
                <c:pt idx="3290">
                  <c:v>0.145931502171634</c:v>
                </c:pt>
                <c:pt idx="3291">
                  <c:v>0.14395945484499</c:v>
                </c:pt>
                <c:pt idx="3292">
                  <c:v>0.14395945484499</c:v>
                </c:pt>
                <c:pt idx="3293">
                  <c:v>0.14395945484499</c:v>
                </c:pt>
                <c:pt idx="3294">
                  <c:v>0.14395945484499</c:v>
                </c:pt>
                <c:pt idx="3295">
                  <c:v>0.14395945484499</c:v>
                </c:pt>
                <c:pt idx="3296">
                  <c:v>0.14395945484499</c:v>
                </c:pt>
                <c:pt idx="3297">
                  <c:v>0.14395945484499</c:v>
                </c:pt>
                <c:pt idx="3298">
                  <c:v>0.14395945484499</c:v>
                </c:pt>
                <c:pt idx="3299">
                  <c:v>0.14395945484499</c:v>
                </c:pt>
                <c:pt idx="3300">
                  <c:v>0.14395945484499</c:v>
                </c:pt>
                <c:pt idx="3301">
                  <c:v>0.141987407518347</c:v>
                </c:pt>
                <c:pt idx="3302">
                  <c:v>0.141987407518347</c:v>
                </c:pt>
                <c:pt idx="3303">
                  <c:v>0.141987407518347</c:v>
                </c:pt>
                <c:pt idx="3304">
                  <c:v>0.141987407518347</c:v>
                </c:pt>
                <c:pt idx="3305">
                  <c:v>0.141987407518347</c:v>
                </c:pt>
                <c:pt idx="3306">
                  <c:v>0.141987407518347</c:v>
                </c:pt>
                <c:pt idx="3307">
                  <c:v>0.141987407518347</c:v>
                </c:pt>
                <c:pt idx="3308">
                  <c:v>0.141987407518347</c:v>
                </c:pt>
                <c:pt idx="3309">
                  <c:v>0.141987407518347</c:v>
                </c:pt>
                <c:pt idx="3310">
                  <c:v>0.141987407518347</c:v>
                </c:pt>
                <c:pt idx="3311">
                  <c:v>0.141987407518347</c:v>
                </c:pt>
                <c:pt idx="3312">
                  <c:v>0.141987407518347</c:v>
                </c:pt>
                <c:pt idx="3313">
                  <c:v>0.140015360191703</c:v>
                </c:pt>
                <c:pt idx="3314">
                  <c:v>0.140015360191703</c:v>
                </c:pt>
                <c:pt idx="3315">
                  <c:v>0.140015360191703</c:v>
                </c:pt>
                <c:pt idx="3316">
                  <c:v>0.140015360191703</c:v>
                </c:pt>
                <c:pt idx="3317">
                  <c:v>0.140015360191703</c:v>
                </c:pt>
                <c:pt idx="3318">
                  <c:v>0.140015360191703</c:v>
                </c:pt>
                <c:pt idx="3319">
                  <c:v>0.140015360191703</c:v>
                </c:pt>
                <c:pt idx="3320">
                  <c:v>0.140015360191703</c:v>
                </c:pt>
                <c:pt idx="3321">
                  <c:v>0.140015360191703</c:v>
                </c:pt>
                <c:pt idx="3322">
                  <c:v>0.140015360191703</c:v>
                </c:pt>
                <c:pt idx="3323">
                  <c:v>0.140015360191703</c:v>
                </c:pt>
                <c:pt idx="3324">
                  <c:v>0.140015360191703</c:v>
                </c:pt>
                <c:pt idx="3325">
                  <c:v>0.140015360191703</c:v>
                </c:pt>
                <c:pt idx="3326">
                  <c:v>0.140015360191703</c:v>
                </c:pt>
                <c:pt idx="3327">
                  <c:v>0.138043312865059</c:v>
                </c:pt>
                <c:pt idx="3328">
                  <c:v>0.138043312865059</c:v>
                </c:pt>
                <c:pt idx="3329">
                  <c:v>0.138043312865059</c:v>
                </c:pt>
                <c:pt idx="3330">
                  <c:v>0.138043312865059</c:v>
                </c:pt>
                <c:pt idx="3331">
                  <c:v>0.138043312865059</c:v>
                </c:pt>
                <c:pt idx="3332">
                  <c:v>0.138043312865059</c:v>
                </c:pt>
                <c:pt idx="3333">
                  <c:v>0.138043312865059</c:v>
                </c:pt>
                <c:pt idx="3334">
                  <c:v>0.138043312865059</c:v>
                </c:pt>
                <c:pt idx="3335">
                  <c:v>0.138043312865059</c:v>
                </c:pt>
                <c:pt idx="3336">
                  <c:v>0.138043312865059</c:v>
                </c:pt>
                <c:pt idx="3337">
                  <c:v>0.138043312865059</c:v>
                </c:pt>
                <c:pt idx="3338">
                  <c:v>0.136071265538415</c:v>
                </c:pt>
                <c:pt idx="3339">
                  <c:v>0.136071265538415</c:v>
                </c:pt>
                <c:pt idx="3340">
                  <c:v>0.136071265538415</c:v>
                </c:pt>
                <c:pt idx="3341">
                  <c:v>0.136071265538415</c:v>
                </c:pt>
                <c:pt idx="3342">
                  <c:v>0.136071265538415</c:v>
                </c:pt>
                <c:pt idx="3343">
                  <c:v>0.136071265538415</c:v>
                </c:pt>
                <c:pt idx="3344">
                  <c:v>0.136071265538415</c:v>
                </c:pt>
                <c:pt idx="3345">
                  <c:v>0.136071265538415</c:v>
                </c:pt>
                <c:pt idx="3346">
                  <c:v>0.136071265538415</c:v>
                </c:pt>
                <c:pt idx="3347">
                  <c:v>0.134099218211772</c:v>
                </c:pt>
                <c:pt idx="3348">
                  <c:v>0.134099218211772</c:v>
                </c:pt>
                <c:pt idx="3349">
                  <c:v>0.134099218211772</c:v>
                </c:pt>
                <c:pt idx="3350">
                  <c:v>0.134099218211772</c:v>
                </c:pt>
                <c:pt idx="3351">
                  <c:v>0.134099218211772</c:v>
                </c:pt>
                <c:pt idx="3352">
                  <c:v>0.134099218211772</c:v>
                </c:pt>
                <c:pt idx="3353">
                  <c:v>0.132127170885128</c:v>
                </c:pt>
                <c:pt idx="3354">
                  <c:v>0.132127170885128</c:v>
                </c:pt>
                <c:pt idx="3355">
                  <c:v>0.132127170885128</c:v>
                </c:pt>
                <c:pt idx="3356">
                  <c:v>0.132127170885128</c:v>
                </c:pt>
                <c:pt idx="3357">
                  <c:v>0.132127170885128</c:v>
                </c:pt>
                <c:pt idx="3358">
                  <c:v>0.132127170885128</c:v>
                </c:pt>
                <c:pt idx="3359">
                  <c:v>0.132127170885128</c:v>
                </c:pt>
                <c:pt idx="3360">
                  <c:v>0.132127170885128</c:v>
                </c:pt>
                <c:pt idx="3361">
                  <c:v>0.132127170885128</c:v>
                </c:pt>
                <c:pt idx="3362">
                  <c:v>0.132127170885128</c:v>
                </c:pt>
                <c:pt idx="3363">
                  <c:v>0.130155123558484</c:v>
                </c:pt>
                <c:pt idx="3364">
                  <c:v>0.130155123558484</c:v>
                </c:pt>
                <c:pt idx="3365">
                  <c:v>0.130155123558484</c:v>
                </c:pt>
                <c:pt idx="3366">
                  <c:v>0.130155123558484</c:v>
                </c:pt>
                <c:pt idx="3367">
                  <c:v>0.130155123558484</c:v>
                </c:pt>
                <c:pt idx="3368">
                  <c:v>0.130155123558484</c:v>
                </c:pt>
                <c:pt idx="3369">
                  <c:v>0.130155123558484</c:v>
                </c:pt>
                <c:pt idx="3370">
                  <c:v>0.130155123558484</c:v>
                </c:pt>
                <c:pt idx="3371">
                  <c:v>0.130155123558484</c:v>
                </c:pt>
                <c:pt idx="3372">
                  <c:v>0.130155123558484</c:v>
                </c:pt>
                <c:pt idx="3373">
                  <c:v>0.130155123558484</c:v>
                </c:pt>
                <c:pt idx="3374">
                  <c:v>0.130155123558484</c:v>
                </c:pt>
                <c:pt idx="3375">
                  <c:v>0.130155123558484</c:v>
                </c:pt>
                <c:pt idx="3376">
                  <c:v>0.130155123558484</c:v>
                </c:pt>
                <c:pt idx="3377">
                  <c:v>0.130155123558484</c:v>
                </c:pt>
                <c:pt idx="3378">
                  <c:v>0.128183076231841</c:v>
                </c:pt>
                <c:pt idx="3379">
                  <c:v>0.128183076231841</c:v>
                </c:pt>
                <c:pt idx="3380">
                  <c:v>0.128183076231841</c:v>
                </c:pt>
                <c:pt idx="3381">
                  <c:v>0.128183076231841</c:v>
                </c:pt>
                <c:pt idx="3382">
                  <c:v>0.128183076231841</c:v>
                </c:pt>
                <c:pt idx="3383">
                  <c:v>0.128183076231841</c:v>
                </c:pt>
                <c:pt idx="3384">
                  <c:v>0.126211028905197</c:v>
                </c:pt>
                <c:pt idx="3385">
                  <c:v>0.126211028905197</c:v>
                </c:pt>
                <c:pt idx="3386">
                  <c:v>0.126211028905197</c:v>
                </c:pt>
                <c:pt idx="3387">
                  <c:v>0.126211028905197</c:v>
                </c:pt>
                <c:pt idx="3388">
                  <c:v>0.126211028905197</c:v>
                </c:pt>
                <c:pt idx="3389">
                  <c:v>0.126211028905197</c:v>
                </c:pt>
                <c:pt idx="3390">
                  <c:v>0.126211028905197</c:v>
                </c:pt>
                <c:pt idx="3391">
                  <c:v>0.126211028905197</c:v>
                </c:pt>
                <c:pt idx="3392">
                  <c:v>0.126211028905197</c:v>
                </c:pt>
                <c:pt idx="3393">
                  <c:v>0.126211028905197</c:v>
                </c:pt>
                <c:pt idx="3394">
                  <c:v>0.124238981578553</c:v>
                </c:pt>
                <c:pt idx="3395">
                  <c:v>0.124238981578553</c:v>
                </c:pt>
                <c:pt idx="3396">
                  <c:v>0.124238981578553</c:v>
                </c:pt>
                <c:pt idx="3397">
                  <c:v>0.124238981578553</c:v>
                </c:pt>
                <c:pt idx="3398">
                  <c:v>0.124238981578553</c:v>
                </c:pt>
                <c:pt idx="3399">
                  <c:v>0.124238981578553</c:v>
                </c:pt>
                <c:pt idx="3400">
                  <c:v>0.124238981578553</c:v>
                </c:pt>
                <c:pt idx="3401">
                  <c:v>0.124238981578553</c:v>
                </c:pt>
                <c:pt idx="3402">
                  <c:v>0.124238981578553</c:v>
                </c:pt>
                <c:pt idx="3403">
                  <c:v>0.12226693425191</c:v>
                </c:pt>
                <c:pt idx="3404">
                  <c:v>0.120294886925266</c:v>
                </c:pt>
                <c:pt idx="3405">
                  <c:v>0.120294886925266</c:v>
                </c:pt>
                <c:pt idx="3406">
                  <c:v>0.120294886925266</c:v>
                </c:pt>
                <c:pt idx="3407">
                  <c:v>0.120294886925266</c:v>
                </c:pt>
                <c:pt idx="3408">
                  <c:v>0.120294886925266</c:v>
                </c:pt>
                <c:pt idx="3409">
                  <c:v>0.120294886925266</c:v>
                </c:pt>
                <c:pt idx="3410">
                  <c:v>0.120294886925266</c:v>
                </c:pt>
                <c:pt idx="3411">
                  <c:v>0.120294886925266</c:v>
                </c:pt>
                <c:pt idx="3412">
                  <c:v>0.120294886925266</c:v>
                </c:pt>
                <c:pt idx="3413">
                  <c:v>0.120294886925266</c:v>
                </c:pt>
                <c:pt idx="3414">
                  <c:v>0.120294886925266</c:v>
                </c:pt>
                <c:pt idx="3415">
                  <c:v>0.120294886925266</c:v>
                </c:pt>
                <c:pt idx="3416">
                  <c:v>0.120294886925266</c:v>
                </c:pt>
                <c:pt idx="3417">
                  <c:v>0.120294886925266</c:v>
                </c:pt>
                <c:pt idx="3418">
                  <c:v>0.120294886925266</c:v>
                </c:pt>
                <c:pt idx="3419">
                  <c:v>0.120294886925266</c:v>
                </c:pt>
                <c:pt idx="3420">
                  <c:v>0.120294886925266</c:v>
                </c:pt>
                <c:pt idx="3421">
                  <c:v>0.120294886925266</c:v>
                </c:pt>
                <c:pt idx="3422">
                  <c:v>0.120294886925266</c:v>
                </c:pt>
                <c:pt idx="3423">
                  <c:v>0.118322839598622</c:v>
                </c:pt>
                <c:pt idx="3424">
                  <c:v>0.118322839598622</c:v>
                </c:pt>
                <c:pt idx="3425">
                  <c:v>0.118322839598622</c:v>
                </c:pt>
                <c:pt idx="3426">
                  <c:v>0.118322839598622</c:v>
                </c:pt>
                <c:pt idx="3427">
                  <c:v>0.118322839598622</c:v>
                </c:pt>
                <c:pt idx="3428">
                  <c:v>0.118322839598622</c:v>
                </c:pt>
                <c:pt idx="3429">
                  <c:v>0.118322839598622</c:v>
                </c:pt>
                <c:pt idx="3430">
                  <c:v>0.118322839598622</c:v>
                </c:pt>
                <c:pt idx="3431">
                  <c:v>0.118322839598622</c:v>
                </c:pt>
                <c:pt idx="3432">
                  <c:v>0.116350792271978</c:v>
                </c:pt>
                <c:pt idx="3433">
                  <c:v>0.116350792271978</c:v>
                </c:pt>
                <c:pt idx="3434">
                  <c:v>0.116350792271978</c:v>
                </c:pt>
                <c:pt idx="3435">
                  <c:v>0.116350792271978</c:v>
                </c:pt>
                <c:pt idx="3436">
                  <c:v>0.116350792271978</c:v>
                </c:pt>
                <c:pt idx="3437">
                  <c:v>0.116350792271978</c:v>
                </c:pt>
                <c:pt idx="3438">
                  <c:v>0.114378744945335</c:v>
                </c:pt>
                <c:pt idx="3439">
                  <c:v>0.114378744945335</c:v>
                </c:pt>
                <c:pt idx="3440">
                  <c:v>0.114378744945335</c:v>
                </c:pt>
                <c:pt idx="3441">
                  <c:v>0.114378744945335</c:v>
                </c:pt>
                <c:pt idx="3442">
                  <c:v>0.114378744945335</c:v>
                </c:pt>
                <c:pt idx="3443">
                  <c:v>0.114378744945335</c:v>
                </c:pt>
                <c:pt idx="3444">
                  <c:v>0.114378744945335</c:v>
                </c:pt>
                <c:pt idx="3445">
                  <c:v>0.114378744945335</c:v>
                </c:pt>
                <c:pt idx="3446">
                  <c:v>0.114378744945335</c:v>
                </c:pt>
                <c:pt idx="3447">
                  <c:v>0.114378744945335</c:v>
                </c:pt>
                <c:pt idx="3448">
                  <c:v>0.114378744945335</c:v>
                </c:pt>
                <c:pt idx="3449">
                  <c:v>0.114378744945335</c:v>
                </c:pt>
                <c:pt idx="3450">
                  <c:v>0.114378744945335</c:v>
                </c:pt>
                <c:pt idx="3451">
                  <c:v>0.114378744945335</c:v>
                </c:pt>
                <c:pt idx="3452">
                  <c:v>0.114378744945335</c:v>
                </c:pt>
                <c:pt idx="3453">
                  <c:v>0.114378744945335</c:v>
                </c:pt>
                <c:pt idx="3454">
                  <c:v>0.114378744945335</c:v>
                </c:pt>
                <c:pt idx="3455">
                  <c:v>0.114378744945335</c:v>
                </c:pt>
                <c:pt idx="3456">
                  <c:v>0.110434650292047</c:v>
                </c:pt>
                <c:pt idx="3457">
                  <c:v>0.110434650292047</c:v>
                </c:pt>
                <c:pt idx="3458">
                  <c:v>0.110434650292047</c:v>
                </c:pt>
                <c:pt idx="3459">
                  <c:v>0.110434650292047</c:v>
                </c:pt>
                <c:pt idx="3460">
                  <c:v>0.110434650292047</c:v>
                </c:pt>
                <c:pt idx="3461">
                  <c:v>0.110434650292047</c:v>
                </c:pt>
                <c:pt idx="3462">
                  <c:v>0.110434650292047</c:v>
                </c:pt>
                <c:pt idx="3463">
                  <c:v>0.110434650292047</c:v>
                </c:pt>
                <c:pt idx="3464">
                  <c:v>0.108462602965404</c:v>
                </c:pt>
                <c:pt idx="3465">
                  <c:v>0.108462602965404</c:v>
                </c:pt>
                <c:pt idx="3466">
                  <c:v>0.108462602965404</c:v>
                </c:pt>
                <c:pt idx="3467">
                  <c:v>0.108462602965404</c:v>
                </c:pt>
                <c:pt idx="3468">
                  <c:v>0.108462602965404</c:v>
                </c:pt>
                <c:pt idx="3469">
                  <c:v>0.108462602965404</c:v>
                </c:pt>
                <c:pt idx="3470">
                  <c:v>0.108462602965404</c:v>
                </c:pt>
                <c:pt idx="3471">
                  <c:v>0.108462602965404</c:v>
                </c:pt>
                <c:pt idx="3472">
                  <c:v>0.10649055563876</c:v>
                </c:pt>
                <c:pt idx="3473">
                  <c:v>0.10649055563876</c:v>
                </c:pt>
                <c:pt idx="3474">
                  <c:v>0.10649055563876</c:v>
                </c:pt>
                <c:pt idx="3475">
                  <c:v>0.10649055563876</c:v>
                </c:pt>
                <c:pt idx="3476">
                  <c:v>0.10649055563876</c:v>
                </c:pt>
                <c:pt idx="3477">
                  <c:v>0.10649055563876</c:v>
                </c:pt>
                <c:pt idx="3478">
                  <c:v>0.10649055563876</c:v>
                </c:pt>
                <c:pt idx="3479">
                  <c:v>0.10649055563876</c:v>
                </c:pt>
                <c:pt idx="3480">
                  <c:v>0.10649055563876</c:v>
                </c:pt>
                <c:pt idx="3481">
                  <c:v>0.10649055563876</c:v>
                </c:pt>
                <c:pt idx="3482">
                  <c:v>0.10649055563876</c:v>
                </c:pt>
                <c:pt idx="3483">
                  <c:v>0.10649055563876</c:v>
                </c:pt>
                <c:pt idx="3484">
                  <c:v>0.10649055563876</c:v>
                </c:pt>
                <c:pt idx="3485">
                  <c:v>0.10649055563876</c:v>
                </c:pt>
                <c:pt idx="3486">
                  <c:v>0.10649055563876</c:v>
                </c:pt>
                <c:pt idx="3487">
                  <c:v>0.104518508312116</c:v>
                </c:pt>
                <c:pt idx="3488">
                  <c:v>0.104518508312116</c:v>
                </c:pt>
                <c:pt idx="3489">
                  <c:v>0.104518508312116</c:v>
                </c:pt>
                <c:pt idx="3490">
                  <c:v>0.104518508312116</c:v>
                </c:pt>
                <c:pt idx="3491">
                  <c:v>0.102546460985473</c:v>
                </c:pt>
                <c:pt idx="3492">
                  <c:v>0.102546460985473</c:v>
                </c:pt>
                <c:pt idx="3493">
                  <c:v>0.102546460985473</c:v>
                </c:pt>
                <c:pt idx="3494">
                  <c:v>0.102546460985473</c:v>
                </c:pt>
                <c:pt idx="3495">
                  <c:v>0.102546460985473</c:v>
                </c:pt>
                <c:pt idx="3496">
                  <c:v>0.102546460985473</c:v>
                </c:pt>
                <c:pt idx="3497">
                  <c:v>0.102546460985473</c:v>
                </c:pt>
                <c:pt idx="3498">
                  <c:v>0.102546460985473</c:v>
                </c:pt>
                <c:pt idx="3499">
                  <c:v>0.102546460985473</c:v>
                </c:pt>
                <c:pt idx="3500">
                  <c:v>0.102546460985473</c:v>
                </c:pt>
                <c:pt idx="3501">
                  <c:v>0.102546460985473</c:v>
                </c:pt>
                <c:pt idx="3502">
                  <c:v>0.102546460985473</c:v>
                </c:pt>
                <c:pt idx="3503">
                  <c:v>0.102546460985473</c:v>
                </c:pt>
                <c:pt idx="3504">
                  <c:v>0.102546460985473</c:v>
                </c:pt>
                <c:pt idx="3505">
                  <c:v>0.102546460985473</c:v>
                </c:pt>
                <c:pt idx="3506">
                  <c:v>0.102546460985473</c:v>
                </c:pt>
                <c:pt idx="3507">
                  <c:v>0.102546460985473</c:v>
                </c:pt>
                <c:pt idx="3508">
                  <c:v>0.102546460985473</c:v>
                </c:pt>
                <c:pt idx="3509">
                  <c:v>0.102546460985473</c:v>
                </c:pt>
                <c:pt idx="3510">
                  <c:v>0.102546460985473</c:v>
                </c:pt>
                <c:pt idx="3511">
                  <c:v>0.100574413658829</c:v>
                </c:pt>
                <c:pt idx="3512">
                  <c:v>0.100574413658829</c:v>
                </c:pt>
                <c:pt idx="3513">
                  <c:v>0.100574413658829</c:v>
                </c:pt>
                <c:pt idx="3514">
                  <c:v>0.100574413658829</c:v>
                </c:pt>
                <c:pt idx="3515">
                  <c:v>0.100574413658829</c:v>
                </c:pt>
                <c:pt idx="3516">
                  <c:v>0.100574413658829</c:v>
                </c:pt>
                <c:pt idx="3517">
                  <c:v>0.100574413658829</c:v>
                </c:pt>
                <c:pt idx="3518">
                  <c:v>0.0986023663321851</c:v>
                </c:pt>
                <c:pt idx="3519">
                  <c:v>0.0986023663321851</c:v>
                </c:pt>
                <c:pt idx="3520">
                  <c:v>0.0986023663321851</c:v>
                </c:pt>
                <c:pt idx="3521">
                  <c:v>0.0986023663321851</c:v>
                </c:pt>
                <c:pt idx="3522">
                  <c:v>0.0986023663321851</c:v>
                </c:pt>
                <c:pt idx="3523">
                  <c:v>0.0986023663321851</c:v>
                </c:pt>
                <c:pt idx="3524">
                  <c:v>0.0986023663321851</c:v>
                </c:pt>
                <c:pt idx="3525">
                  <c:v>0.0986023663321851</c:v>
                </c:pt>
                <c:pt idx="3526">
                  <c:v>0.0986023663321851</c:v>
                </c:pt>
                <c:pt idx="3527">
                  <c:v>0.0986023663321851</c:v>
                </c:pt>
                <c:pt idx="3528">
                  <c:v>0.0986023663321851</c:v>
                </c:pt>
                <c:pt idx="3529">
                  <c:v>0.0986023663321851</c:v>
                </c:pt>
                <c:pt idx="3530">
                  <c:v>0.0986023663321851</c:v>
                </c:pt>
                <c:pt idx="3531">
                  <c:v>0.0986023663321851</c:v>
                </c:pt>
                <c:pt idx="3532">
                  <c:v>0.0986023663321851</c:v>
                </c:pt>
                <c:pt idx="3533">
                  <c:v>0.0986023663321851</c:v>
                </c:pt>
                <c:pt idx="3534">
                  <c:v>0.0986023663321851</c:v>
                </c:pt>
                <c:pt idx="3535">
                  <c:v>0.0986023663321851</c:v>
                </c:pt>
                <c:pt idx="3536">
                  <c:v>0.0986023663321851</c:v>
                </c:pt>
                <c:pt idx="3537">
                  <c:v>0.0986023663321851</c:v>
                </c:pt>
                <c:pt idx="3538">
                  <c:v>0.0986023663321851</c:v>
                </c:pt>
                <c:pt idx="3539">
                  <c:v>0.0986023663321851</c:v>
                </c:pt>
                <c:pt idx="3540">
                  <c:v>0.0986023663321851</c:v>
                </c:pt>
                <c:pt idx="3541">
                  <c:v>0.0966303190055414</c:v>
                </c:pt>
                <c:pt idx="3542">
                  <c:v>0.0966303190055414</c:v>
                </c:pt>
                <c:pt idx="3543">
                  <c:v>0.0966303190055414</c:v>
                </c:pt>
                <c:pt idx="3544">
                  <c:v>0.0966303190055414</c:v>
                </c:pt>
                <c:pt idx="3545">
                  <c:v>0.0966303190055414</c:v>
                </c:pt>
                <c:pt idx="3546">
                  <c:v>0.0966303190055414</c:v>
                </c:pt>
                <c:pt idx="3547">
                  <c:v>0.0966303190055414</c:v>
                </c:pt>
                <c:pt idx="3548">
                  <c:v>0.0966303190055414</c:v>
                </c:pt>
                <c:pt idx="3549">
                  <c:v>0.0966303190055414</c:v>
                </c:pt>
                <c:pt idx="3550">
                  <c:v>0.0966303190055414</c:v>
                </c:pt>
                <c:pt idx="3551">
                  <c:v>0.0966303190055414</c:v>
                </c:pt>
                <c:pt idx="3552">
                  <c:v>0.0946582716788977</c:v>
                </c:pt>
                <c:pt idx="3553">
                  <c:v>0.0946582716788977</c:v>
                </c:pt>
                <c:pt idx="3554">
                  <c:v>0.0946582716788977</c:v>
                </c:pt>
                <c:pt idx="3555">
                  <c:v>0.0946582716788977</c:v>
                </c:pt>
                <c:pt idx="3556">
                  <c:v>0.0946582716788977</c:v>
                </c:pt>
                <c:pt idx="3557">
                  <c:v>0.0946582716788977</c:v>
                </c:pt>
                <c:pt idx="3558">
                  <c:v>0.0946582716788977</c:v>
                </c:pt>
                <c:pt idx="3559">
                  <c:v>0.0946582716788977</c:v>
                </c:pt>
                <c:pt idx="3560">
                  <c:v>0.0946582716788977</c:v>
                </c:pt>
                <c:pt idx="3561">
                  <c:v>0.0946582716788977</c:v>
                </c:pt>
                <c:pt idx="3562">
                  <c:v>0.0946582716788977</c:v>
                </c:pt>
                <c:pt idx="3563">
                  <c:v>0.092686224352254</c:v>
                </c:pt>
                <c:pt idx="3564">
                  <c:v>0.092686224352254</c:v>
                </c:pt>
                <c:pt idx="3565">
                  <c:v>0.092686224352254</c:v>
                </c:pt>
                <c:pt idx="3566">
                  <c:v>0.092686224352254</c:v>
                </c:pt>
                <c:pt idx="3567">
                  <c:v>0.092686224352254</c:v>
                </c:pt>
                <c:pt idx="3568">
                  <c:v>0.092686224352254</c:v>
                </c:pt>
                <c:pt idx="3569">
                  <c:v>0.092686224352254</c:v>
                </c:pt>
                <c:pt idx="3570">
                  <c:v>0.092686224352254</c:v>
                </c:pt>
                <c:pt idx="3571">
                  <c:v>0.0907141770256103</c:v>
                </c:pt>
                <c:pt idx="3572">
                  <c:v>0.0907141770256103</c:v>
                </c:pt>
                <c:pt idx="3573">
                  <c:v>0.0907141770256103</c:v>
                </c:pt>
                <c:pt idx="3574">
                  <c:v>0.0907141770256103</c:v>
                </c:pt>
                <c:pt idx="3575">
                  <c:v>0.0907141770256103</c:v>
                </c:pt>
                <c:pt idx="3576">
                  <c:v>0.0907141770256103</c:v>
                </c:pt>
                <c:pt idx="3577">
                  <c:v>0.0907141770256103</c:v>
                </c:pt>
                <c:pt idx="3578">
                  <c:v>0.0907141770256103</c:v>
                </c:pt>
                <c:pt idx="3579">
                  <c:v>0.0907141770256103</c:v>
                </c:pt>
                <c:pt idx="3580">
                  <c:v>0.0907141770256103</c:v>
                </c:pt>
                <c:pt idx="3581">
                  <c:v>0.0907141770256103</c:v>
                </c:pt>
                <c:pt idx="3582">
                  <c:v>0.0907141770256103</c:v>
                </c:pt>
                <c:pt idx="3583">
                  <c:v>0.0907141770256103</c:v>
                </c:pt>
                <c:pt idx="3584">
                  <c:v>0.0907141770256103</c:v>
                </c:pt>
                <c:pt idx="3585">
                  <c:v>0.0907141770256103</c:v>
                </c:pt>
                <c:pt idx="3586">
                  <c:v>0.0907141770256103</c:v>
                </c:pt>
                <c:pt idx="3587">
                  <c:v>0.0907141770256103</c:v>
                </c:pt>
                <c:pt idx="3588">
                  <c:v>0.0907141770256103</c:v>
                </c:pt>
                <c:pt idx="3589">
                  <c:v>0.0907141770256103</c:v>
                </c:pt>
                <c:pt idx="3590">
                  <c:v>0.0907141770256103</c:v>
                </c:pt>
                <c:pt idx="3591">
                  <c:v>0.0907141770256103</c:v>
                </c:pt>
                <c:pt idx="3592">
                  <c:v>0.0907141770256103</c:v>
                </c:pt>
                <c:pt idx="3593">
                  <c:v>0.0907141770256103</c:v>
                </c:pt>
                <c:pt idx="3594">
                  <c:v>0.0907141770256103</c:v>
                </c:pt>
                <c:pt idx="3595">
                  <c:v>0.0907141770256103</c:v>
                </c:pt>
                <c:pt idx="3596">
                  <c:v>0.0907141770256103</c:v>
                </c:pt>
                <c:pt idx="3597">
                  <c:v>0.0907141770256103</c:v>
                </c:pt>
                <c:pt idx="3598">
                  <c:v>0.0887421296989666</c:v>
                </c:pt>
                <c:pt idx="3599">
                  <c:v>0.0887421296989666</c:v>
                </c:pt>
                <c:pt idx="3600">
                  <c:v>0.0887421296989666</c:v>
                </c:pt>
                <c:pt idx="3601">
                  <c:v>0.0887421296989666</c:v>
                </c:pt>
                <c:pt idx="3602">
                  <c:v>0.0887421296989666</c:v>
                </c:pt>
                <c:pt idx="3603">
                  <c:v>0.0887421296989666</c:v>
                </c:pt>
                <c:pt idx="3604">
                  <c:v>0.0887421296989666</c:v>
                </c:pt>
                <c:pt idx="3605">
                  <c:v>0.0887421296989666</c:v>
                </c:pt>
                <c:pt idx="3606">
                  <c:v>0.0887421296989666</c:v>
                </c:pt>
                <c:pt idx="3607">
                  <c:v>0.0887421296989666</c:v>
                </c:pt>
                <c:pt idx="3608">
                  <c:v>0.0887421296989666</c:v>
                </c:pt>
                <c:pt idx="3609">
                  <c:v>0.0887421296989666</c:v>
                </c:pt>
                <c:pt idx="3610">
                  <c:v>0.0867700823723229</c:v>
                </c:pt>
                <c:pt idx="3611">
                  <c:v>0.0867700823723229</c:v>
                </c:pt>
                <c:pt idx="3612">
                  <c:v>0.0867700823723229</c:v>
                </c:pt>
                <c:pt idx="3613">
                  <c:v>0.0867700823723229</c:v>
                </c:pt>
                <c:pt idx="3614">
                  <c:v>0.0867700823723229</c:v>
                </c:pt>
                <c:pt idx="3615">
                  <c:v>0.0867700823723229</c:v>
                </c:pt>
                <c:pt idx="3616">
                  <c:v>0.0867700823723229</c:v>
                </c:pt>
                <c:pt idx="3617">
                  <c:v>0.0867700823723229</c:v>
                </c:pt>
                <c:pt idx="3618">
                  <c:v>0.0867700823723229</c:v>
                </c:pt>
                <c:pt idx="3619">
                  <c:v>0.0867700823723229</c:v>
                </c:pt>
                <c:pt idx="3620">
                  <c:v>0.0867700823723229</c:v>
                </c:pt>
                <c:pt idx="3621">
                  <c:v>0.0867700823723229</c:v>
                </c:pt>
                <c:pt idx="3622">
                  <c:v>0.0847980350456792</c:v>
                </c:pt>
                <c:pt idx="3623">
                  <c:v>0.0847980350456792</c:v>
                </c:pt>
                <c:pt idx="3624">
                  <c:v>0.0847980350456792</c:v>
                </c:pt>
                <c:pt idx="3625">
                  <c:v>0.0847980350456792</c:v>
                </c:pt>
                <c:pt idx="3626">
                  <c:v>0.0847980350456792</c:v>
                </c:pt>
                <c:pt idx="3627">
                  <c:v>0.0847980350456792</c:v>
                </c:pt>
                <c:pt idx="3628">
                  <c:v>0.0847980350456792</c:v>
                </c:pt>
                <c:pt idx="3629">
                  <c:v>0.0847980350456792</c:v>
                </c:pt>
                <c:pt idx="3630">
                  <c:v>0.0847980350456792</c:v>
                </c:pt>
                <c:pt idx="3631">
                  <c:v>0.0847980350456792</c:v>
                </c:pt>
                <c:pt idx="3632">
                  <c:v>0.0847980350456792</c:v>
                </c:pt>
                <c:pt idx="3633">
                  <c:v>0.0847980350456792</c:v>
                </c:pt>
                <c:pt idx="3634">
                  <c:v>0.0847980350456792</c:v>
                </c:pt>
                <c:pt idx="3635">
                  <c:v>0.0847980350456792</c:v>
                </c:pt>
                <c:pt idx="3636">
                  <c:v>0.0828259877190355</c:v>
                </c:pt>
                <c:pt idx="3637">
                  <c:v>0.0828259877190355</c:v>
                </c:pt>
                <c:pt idx="3638">
                  <c:v>0.0828259877190355</c:v>
                </c:pt>
                <c:pt idx="3639">
                  <c:v>0.0828259877190355</c:v>
                </c:pt>
                <c:pt idx="3640">
                  <c:v>0.0828259877190355</c:v>
                </c:pt>
                <c:pt idx="3641">
                  <c:v>0.0828259877190355</c:v>
                </c:pt>
                <c:pt idx="3642">
                  <c:v>0.0808539403923918</c:v>
                </c:pt>
                <c:pt idx="3643">
                  <c:v>0.0808539403923918</c:v>
                </c:pt>
                <c:pt idx="3644">
                  <c:v>0.0808539403923918</c:v>
                </c:pt>
                <c:pt idx="3645">
                  <c:v>0.0808539403923918</c:v>
                </c:pt>
                <c:pt idx="3646">
                  <c:v>0.0808539403923918</c:v>
                </c:pt>
                <c:pt idx="3647">
                  <c:v>0.0808539403923918</c:v>
                </c:pt>
                <c:pt idx="3648">
                  <c:v>0.0808539403923918</c:v>
                </c:pt>
                <c:pt idx="3649">
                  <c:v>0.0808539403923918</c:v>
                </c:pt>
                <c:pt idx="3650">
                  <c:v>0.0808539403923918</c:v>
                </c:pt>
                <c:pt idx="3651">
                  <c:v>0.0808539403923918</c:v>
                </c:pt>
                <c:pt idx="3652">
                  <c:v>0.0808539403923918</c:v>
                </c:pt>
                <c:pt idx="3653">
                  <c:v>0.0808539403923918</c:v>
                </c:pt>
                <c:pt idx="3654">
                  <c:v>0.0808539403923918</c:v>
                </c:pt>
                <c:pt idx="3655">
                  <c:v>0.0808539403923918</c:v>
                </c:pt>
                <c:pt idx="3656">
                  <c:v>0.0788818930657481</c:v>
                </c:pt>
                <c:pt idx="3657">
                  <c:v>0.0788818930657481</c:v>
                </c:pt>
                <c:pt idx="3658">
                  <c:v>0.0788818930657481</c:v>
                </c:pt>
                <c:pt idx="3659">
                  <c:v>0.0788818930657481</c:v>
                </c:pt>
                <c:pt idx="3660">
                  <c:v>0.0788818930657481</c:v>
                </c:pt>
                <c:pt idx="3661">
                  <c:v>0.0788818930657481</c:v>
                </c:pt>
                <c:pt idx="3662">
                  <c:v>0.0788818930657481</c:v>
                </c:pt>
                <c:pt idx="3663">
                  <c:v>0.0788818930657481</c:v>
                </c:pt>
                <c:pt idx="3664">
                  <c:v>0.0788818930657481</c:v>
                </c:pt>
                <c:pt idx="3665">
                  <c:v>0.0788818930657481</c:v>
                </c:pt>
                <c:pt idx="3666">
                  <c:v>0.0788818930657481</c:v>
                </c:pt>
                <c:pt idx="3667">
                  <c:v>0.0788818930657481</c:v>
                </c:pt>
                <c:pt idx="3668">
                  <c:v>0.0788818930657481</c:v>
                </c:pt>
                <c:pt idx="3669">
                  <c:v>0.0788818930657481</c:v>
                </c:pt>
                <c:pt idx="3670">
                  <c:v>0.0769098457391044</c:v>
                </c:pt>
                <c:pt idx="3671">
                  <c:v>0.0769098457391044</c:v>
                </c:pt>
                <c:pt idx="3672">
                  <c:v>0.0769098457391044</c:v>
                </c:pt>
                <c:pt idx="3673">
                  <c:v>0.0769098457391044</c:v>
                </c:pt>
                <c:pt idx="3674">
                  <c:v>0.0769098457391044</c:v>
                </c:pt>
                <c:pt idx="3675">
                  <c:v>0.0769098457391044</c:v>
                </c:pt>
                <c:pt idx="3676">
                  <c:v>0.0769098457391044</c:v>
                </c:pt>
                <c:pt idx="3677">
                  <c:v>0.0769098457391044</c:v>
                </c:pt>
                <c:pt idx="3678">
                  <c:v>0.0769098457391044</c:v>
                </c:pt>
                <c:pt idx="3679">
                  <c:v>0.0769098457391044</c:v>
                </c:pt>
                <c:pt idx="3680">
                  <c:v>0.0769098457391044</c:v>
                </c:pt>
                <c:pt idx="3681">
                  <c:v>0.0769098457391044</c:v>
                </c:pt>
                <c:pt idx="3682">
                  <c:v>0.0769098457391044</c:v>
                </c:pt>
                <c:pt idx="3683">
                  <c:v>0.0769098457391044</c:v>
                </c:pt>
                <c:pt idx="3684">
                  <c:v>0.0769098457391044</c:v>
                </c:pt>
                <c:pt idx="3685">
                  <c:v>0.0769098457391044</c:v>
                </c:pt>
                <c:pt idx="3686">
                  <c:v>0.0769098457391044</c:v>
                </c:pt>
                <c:pt idx="3687">
                  <c:v>0.0769098457391044</c:v>
                </c:pt>
                <c:pt idx="3688">
                  <c:v>0.0749377984124607</c:v>
                </c:pt>
                <c:pt idx="3689">
                  <c:v>0.0749377984124607</c:v>
                </c:pt>
                <c:pt idx="3690">
                  <c:v>0.0749377984124607</c:v>
                </c:pt>
                <c:pt idx="3691">
                  <c:v>0.0749377984124607</c:v>
                </c:pt>
                <c:pt idx="3692">
                  <c:v>0.0749377984124607</c:v>
                </c:pt>
                <c:pt idx="3693">
                  <c:v>0.0749377984124607</c:v>
                </c:pt>
                <c:pt idx="3694">
                  <c:v>0.0749377984124607</c:v>
                </c:pt>
                <c:pt idx="3695">
                  <c:v>0.0749377984124607</c:v>
                </c:pt>
                <c:pt idx="3696">
                  <c:v>0.0749377984124607</c:v>
                </c:pt>
                <c:pt idx="3697">
                  <c:v>0.0749377984124607</c:v>
                </c:pt>
                <c:pt idx="3698">
                  <c:v>0.0749377984124607</c:v>
                </c:pt>
                <c:pt idx="3699">
                  <c:v>0.0749377984124607</c:v>
                </c:pt>
                <c:pt idx="3700">
                  <c:v>0.0749377984124607</c:v>
                </c:pt>
                <c:pt idx="3701">
                  <c:v>0.0749377984124607</c:v>
                </c:pt>
                <c:pt idx="3702">
                  <c:v>0.0749377984124607</c:v>
                </c:pt>
                <c:pt idx="3703">
                  <c:v>0.0749377984124607</c:v>
                </c:pt>
                <c:pt idx="3704">
                  <c:v>0.0749377984124607</c:v>
                </c:pt>
                <c:pt idx="3705">
                  <c:v>0.0749377984124607</c:v>
                </c:pt>
                <c:pt idx="3706">
                  <c:v>0.0749377984124607</c:v>
                </c:pt>
                <c:pt idx="3707">
                  <c:v>0.0749377984124607</c:v>
                </c:pt>
                <c:pt idx="3708">
                  <c:v>0.0749377984124607</c:v>
                </c:pt>
                <c:pt idx="3709">
                  <c:v>0.0749377984124607</c:v>
                </c:pt>
                <c:pt idx="3710">
                  <c:v>0.0749377984124607</c:v>
                </c:pt>
                <c:pt idx="3711">
                  <c:v>0.0749377984124607</c:v>
                </c:pt>
                <c:pt idx="3712">
                  <c:v>0.0749377984124607</c:v>
                </c:pt>
                <c:pt idx="3713">
                  <c:v>0.0749377984124607</c:v>
                </c:pt>
                <c:pt idx="3714">
                  <c:v>0.072965751085817</c:v>
                </c:pt>
                <c:pt idx="3715">
                  <c:v>0.072965751085817</c:v>
                </c:pt>
                <c:pt idx="3716">
                  <c:v>0.072965751085817</c:v>
                </c:pt>
                <c:pt idx="3717">
                  <c:v>0.072965751085817</c:v>
                </c:pt>
                <c:pt idx="3718">
                  <c:v>0.072965751085817</c:v>
                </c:pt>
                <c:pt idx="3719">
                  <c:v>0.072965751085817</c:v>
                </c:pt>
                <c:pt idx="3720">
                  <c:v>0.072965751085817</c:v>
                </c:pt>
                <c:pt idx="3721">
                  <c:v>0.072965751085817</c:v>
                </c:pt>
                <c:pt idx="3722">
                  <c:v>0.072965751085817</c:v>
                </c:pt>
                <c:pt idx="3723">
                  <c:v>0.072965751085817</c:v>
                </c:pt>
                <c:pt idx="3724">
                  <c:v>0.072965751085817</c:v>
                </c:pt>
                <c:pt idx="3725">
                  <c:v>0.072965751085817</c:v>
                </c:pt>
                <c:pt idx="3726">
                  <c:v>0.072965751085817</c:v>
                </c:pt>
                <c:pt idx="3727">
                  <c:v>0.072965751085817</c:v>
                </c:pt>
                <c:pt idx="3728">
                  <c:v>0.072965751085817</c:v>
                </c:pt>
                <c:pt idx="3729">
                  <c:v>0.072965751085817</c:v>
                </c:pt>
                <c:pt idx="3730">
                  <c:v>0.072965751085817</c:v>
                </c:pt>
                <c:pt idx="3731">
                  <c:v>0.072965751085817</c:v>
                </c:pt>
                <c:pt idx="3732">
                  <c:v>0.0709937037591733</c:v>
                </c:pt>
                <c:pt idx="3733">
                  <c:v>0.0709937037591733</c:v>
                </c:pt>
                <c:pt idx="3734">
                  <c:v>0.0709937037591733</c:v>
                </c:pt>
                <c:pt idx="3735">
                  <c:v>0.0709937037591733</c:v>
                </c:pt>
                <c:pt idx="3736">
                  <c:v>0.0709937037591733</c:v>
                </c:pt>
                <c:pt idx="3737">
                  <c:v>0.0709937037591733</c:v>
                </c:pt>
                <c:pt idx="3738">
                  <c:v>0.0709937037591733</c:v>
                </c:pt>
                <c:pt idx="3739">
                  <c:v>0.0709937037591733</c:v>
                </c:pt>
                <c:pt idx="3740">
                  <c:v>0.0709937037591733</c:v>
                </c:pt>
                <c:pt idx="3741">
                  <c:v>0.0709937037591733</c:v>
                </c:pt>
                <c:pt idx="3742">
                  <c:v>0.0709937037591733</c:v>
                </c:pt>
                <c:pt idx="3743">
                  <c:v>0.0709937037591733</c:v>
                </c:pt>
                <c:pt idx="3744">
                  <c:v>0.0709937037591733</c:v>
                </c:pt>
                <c:pt idx="3745">
                  <c:v>0.0709937037591733</c:v>
                </c:pt>
                <c:pt idx="3746">
                  <c:v>0.0709937037591733</c:v>
                </c:pt>
                <c:pt idx="3747">
                  <c:v>0.0709937037591733</c:v>
                </c:pt>
                <c:pt idx="3748">
                  <c:v>0.0709937037591733</c:v>
                </c:pt>
                <c:pt idx="3749">
                  <c:v>0.0709937037591733</c:v>
                </c:pt>
                <c:pt idx="3750">
                  <c:v>0.0690216564325296</c:v>
                </c:pt>
                <c:pt idx="3751">
                  <c:v>0.0690216564325296</c:v>
                </c:pt>
                <c:pt idx="3752">
                  <c:v>0.0690216564325296</c:v>
                </c:pt>
                <c:pt idx="3753">
                  <c:v>0.0690216564325296</c:v>
                </c:pt>
                <c:pt idx="3754">
                  <c:v>0.0690216564325296</c:v>
                </c:pt>
                <c:pt idx="3755">
                  <c:v>0.0690216564325296</c:v>
                </c:pt>
                <c:pt idx="3756">
                  <c:v>0.0690216564325296</c:v>
                </c:pt>
                <c:pt idx="3757">
                  <c:v>0.0690216564325296</c:v>
                </c:pt>
                <c:pt idx="3758">
                  <c:v>0.0690216564325296</c:v>
                </c:pt>
                <c:pt idx="3759">
                  <c:v>0.0690216564325296</c:v>
                </c:pt>
                <c:pt idx="3760">
                  <c:v>0.0690216564325296</c:v>
                </c:pt>
                <c:pt idx="3761">
                  <c:v>0.0690216564325296</c:v>
                </c:pt>
                <c:pt idx="3762">
                  <c:v>0.0690216564325296</c:v>
                </c:pt>
                <c:pt idx="3763">
                  <c:v>0.0690216564325296</c:v>
                </c:pt>
                <c:pt idx="3764">
                  <c:v>0.0670496091058859</c:v>
                </c:pt>
                <c:pt idx="3765">
                  <c:v>0.0670496091058859</c:v>
                </c:pt>
                <c:pt idx="3766">
                  <c:v>0.0670496091058859</c:v>
                </c:pt>
                <c:pt idx="3767">
                  <c:v>0.0670496091058859</c:v>
                </c:pt>
                <c:pt idx="3768">
                  <c:v>0.0670496091058859</c:v>
                </c:pt>
                <c:pt idx="3769">
                  <c:v>0.0670496091058859</c:v>
                </c:pt>
                <c:pt idx="3770">
                  <c:v>0.0670496091058859</c:v>
                </c:pt>
                <c:pt idx="3771">
                  <c:v>0.0670496091058859</c:v>
                </c:pt>
                <c:pt idx="3772">
                  <c:v>0.0670496091058859</c:v>
                </c:pt>
                <c:pt idx="3773">
                  <c:v>0.0670496091058859</c:v>
                </c:pt>
                <c:pt idx="3774">
                  <c:v>0.0670496091058859</c:v>
                </c:pt>
                <c:pt idx="3775">
                  <c:v>0.0670496091058859</c:v>
                </c:pt>
                <c:pt idx="3776">
                  <c:v>0.0670496091058859</c:v>
                </c:pt>
                <c:pt idx="3777">
                  <c:v>0.0670496091058859</c:v>
                </c:pt>
                <c:pt idx="3778">
                  <c:v>0.0670496091058859</c:v>
                </c:pt>
                <c:pt idx="3779">
                  <c:v>0.0670496091058859</c:v>
                </c:pt>
                <c:pt idx="3780">
                  <c:v>0.0670496091058859</c:v>
                </c:pt>
                <c:pt idx="3781">
                  <c:v>0.0670496091058859</c:v>
                </c:pt>
                <c:pt idx="3782">
                  <c:v>0.0670496091058859</c:v>
                </c:pt>
                <c:pt idx="3783">
                  <c:v>0.0670496091058859</c:v>
                </c:pt>
                <c:pt idx="3784">
                  <c:v>0.0670496091058859</c:v>
                </c:pt>
                <c:pt idx="3785">
                  <c:v>0.0670496091058859</c:v>
                </c:pt>
                <c:pt idx="3786">
                  <c:v>0.0670496091058859</c:v>
                </c:pt>
                <c:pt idx="3787">
                  <c:v>0.0670496091058859</c:v>
                </c:pt>
                <c:pt idx="3788">
                  <c:v>0.0670496091058859</c:v>
                </c:pt>
                <c:pt idx="3789">
                  <c:v>0.0670496091058859</c:v>
                </c:pt>
                <c:pt idx="3790">
                  <c:v>0.0650775617792422</c:v>
                </c:pt>
                <c:pt idx="3791">
                  <c:v>0.0650775617792422</c:v>
                </c:pt>
                <c:pt idx="3792">
                  <c:v>0.0650775617792422</c:v>
                </c:pt>
                <c:pt idx="3793">
                  <c:v>0.0650775617792422</c:v>
                </c:pt>
                <c:pt idx="3794">
                  <c:v>0.0650775617792422</c:v>
                </c:pt>
                <c:pt idx="3795">
                  <c:v>0.0650775617792422</c:v>
                </c:pt>
                <c:pt idx="3796">
                  <c:v>0.0650775617792422</c:v>
                </c:pt>
                <c:pt idx="3797">
                  <c:v>0.0650775617792422</c:v>
                </c:pt>
                <c:pt idx="3798">
                  <c:v>0.0650775617792422</c:v>
                </c:pt>
                <c:pt idx="3799">
                  <c:v>0.0650775617792422</c:v>
                </c:pt>
                <c:pt idx="3800">
                  <c:v>0.0650775617792422</c:v>
                </c:pt>
                <c:pt idx="3801">
                  <c:v>0.0650775617792422</c:v>
                </c:pt>
                <c:pt idx="3802">
                  <c:v>0.0650775617792422</c:v>
                </c:pt>
                <c:pt idx="3803">
                  <c:v>0.0650775617792422</c:v>
                </c:pt>
                <c:pt idx="3804">
                  <c:v>0.0650775617792422</c:v>
                </c:pt>
                <c:pt idx="3805">
                  <c:v>0.0650775617792422</c:v>
                </c:pt>
                <c:pt idx="3806">
                  <c:v>0.0650775617792422</c:v>
                </c:pt>
                <c:pt idx="3807">
                  <c:v>0.0650775617792422</c:v>
                </c:pt>
                <c:pt idx="3808">
                  <c:v>0.0650775617792422</c:v>
                </c:pt>
                <c:pt idx="3809">
                  <c:v>0.0650775617792422</c:v>
                </c:pt>
                <c:pt idx="3810">
                  <c:v>0.0650775617792422</c:v>
                </c:pt>
                <c:pt idx="3811">
                  <c:v>0.0650775617792422</c:v>
                </c:pt>
                <c:pt idx="3812">
                  <c:v>0.0631055144525985</c:v>
                </c:pt>
                <c:pt idx="3813">
                  <c:v>0.0631055144525985</c:v>
                </c:pt>
                <c:pt idx="3814">
                  <c:v>0.0631055144525985</c:v>
                </c:pt>
                <c:pt idx="3815">
                  <c:v>0.0631055144525985</c:v>
                </c:pt>
                <c:pt idx="3816">
                  <c:v>0.0631055144525985</c:v>
                </c:pt>
                <c:pt idx="3817">
                  <c:v>0.0631055144525985</c:v>
                </c:pt>
                <c:pt idx="3818">
                  <c:v>0.0631055144525985</c:v>
                </c:pt>
                <c:pt idx="3819">
                  <c:v>0.0631055144525985</c:v>
                </c:pt>
                <c:pt idx="3820">
                  <c:v>0.0631055144525985</c:v>
                </c:pt>
                <c:pt idx="3821">
                  <c:v>0.0631055144525985</c:v>
                </c:pt>
                <c:pt idx="3822">
                  <c:v>0.0631055144525985</c:v>
                </c:pt>
                <c:pt idx="3823">
                  <c:v>0.0631055144525985</c:v>
                </c:pt>
                <c:pt idx="3824">
                  <c:v>0.0631055144525985</c:v>
                </c:pt>
                <c:pt idx="3825">
                  <c:v>0.0611334671259548</c:v>
                </c:pt>
                <c:pt idx="3826">
                  <c:v>0.0611334671259548</c:v>
                </c:pt>
                <c:pt idx="3827">
                  <c:v>0.0611334671259548</c:v>
                </c:pt>
                <c:pt idx="3828">
                  <c:v>0.0611334671259548</c:v>
                </c:pt>
                <c:pt idx="3829">
                  <c:v>0.0611334671259548</c:v>
                </c:pt>
                <c:pt idx="3830">
                  <c:v>0.0611334671259548</c:v>
                </c:pt>
                <c:pt idx="3831">
                  <c:v>0.0611334671259548</c:v>
                </c:pt>
                <c:pt idx="3832">
                  <c:v>0.0611334671259548</c:v>
                </c:pt>
                <c:pt idx="3833">
                  <c:v>0.0611334671259548</c:v>
                </c:pt>
                <c:pt idx="3834">
                  <c:v>0.0611334671259548</c:v>
                </c:pt>
                <c:pt idx="3835">
                  <c:v>0.0611334671259548</c:v>
                </c:pt>
                <c:pt idx="3836">
                  <c:v>0.0611334671259548</c:v>
                </c:pt>
                <c:pt idx="3837">
                  <c:v>0.0611334671259548</c:v>
                </c:pt>
                <c:pt idx="3838">
                  <c:v>0.0611334671259548</c:v>
                </c:pt>
                <c:pt idx="3839">
                  <c:v>0.0611334671259548</c:v>
                </c:pt>
                <c:pt idx="3840">
                  <c:v>0.0611334671259548</c:v>
                </c:pt>
                <c:pt idx="3841">
                  <c:v>0.0611334671259548</c:v>
                </c:pt>
                <c:pt idx="3842">
                  <c:v>0.0611334671259548</c:v>
                </c:pt>
                <c:pt idx="3843">
                  <c:v>0.0611334671259548</c:v>
                </c:pt>
                <c:pt idx="3844">
                  <c:v>0.0611334671259548</c:v>
                </c:pt>
                <c:pt idx="3845">
                  <c:v>0.0611334671259548</c:v>
                </c:pt>
                <c:pt idx="3846">
                  <c:v>0.0611334671259548</c:v>
                </c:pt>
                <c:pt idx="3847">
                  <c:v>0.0611334671259548</c:v>
                </c:pt>
                <c:pt idx="3848">
                  <c:v>0.0591614197993111</c:v>
                </c:pt>
                <c:pt idx="3849">
                  <c:v>0.0591614197993111</c:v>
                </c:pt>
                <c:pt idx="3850">
                  <c:v>0.0591614197993111</c:v>
                </c:pt>
                <c:pt idx="3851">
                  <c:v>0.0591614197993111</c:v>
                </c:pt>
                <c:pt idx="3852">
                  <c:v>0.0591614197993111</c:v>
                </c:pt>
                <c:pt idx="3853">
                  <c:v>0.0591614197993111</c:v>
                </c:pt>
                <c:pt idx="3854">
                  <c:v>0.0591614197993111</c:v>
                </c:pt>
                <c:pt idx="3855">
                  <c:v>0.0591614197993111</c:v>
                </c:pt>
                <c:pt idx="3856">
                  <c:v>0.0591614197993111</c:v>
                </c:pt>
                <c:pt idx="3857">
                  <c:v>0.0591614197993111</c:v>
                </c:pt>
                <c:pt idx="3858">
                  <c:v>0.0591614197993111</c:v>
                </c:pt>
                <c:pt idx="3859">
                  <c:v>0.0591614197993111</c:v>
                </c:pt>
                <c:pt idx="3860">
                  <c:v>0.0591614197993111</c:v>
                </c:pt>
                <c:pt idx="3861">
                  <c:v>0.0591614197993111</c:v>
                </c:pt>
                <c:pt idx="3862">
                  <c:v>0.0591614197993111</c:v>
                </c:pt>
                <c:pt idx="3863">
                  <c:v>0.0591614197993111</c:v>
                </c:pt>
                <c:pt idx="3864">
                  <c:v>0.0591614197993111</c:v>
                </c:pt>
                <c:pt idx="3865">
                  <c:v>0.0571893724726674</c:v>
                </c:pt>
                <c:pt idx="3866">
                  <c:v>0.0571893724726674</c:v>
                </c:pt>
                <c:pt idx="3867">
                  <c:v>0.0571893724726674</c:v>
                </c:pt>
                <c:pt idx="3868">
                  <c:v>0.0571893724726674</c:v>
                </c:pt>
                <c:pt idx="3869">
                  <c:v>0.0571893724726674</c:v>
                </c:pt>
                <c:pt idx="3870">
                  <c:v>0.0571893724726674</c:v>
                </c:pt>
                <c:pt idx="3871">
                  <c:v>0.0571893724726674</c:v>
                </c:pt>
                <c:pt idx="3872">
                  <c:v>0.0571893724726674</c:v>
                </c:pt>
                <c:pt idx="3873">
                  <c:v>0.0571893724726674</c:v>
                </c:pt>
                <c:pt idx="3874">
                  <c:v>0.0571893724726674</c:v>
                </c:pt>
                <c:pt idx="3875">
                  <c:v>0.0571893724726674</c:v>
                </c:pt>
                <c:pt idx="3876">
                  <c:v>0.0571893724726674</c:v>
                </c:pt>
                <c:pt idx="3877">
                  <c:v>0.0571893724726674</c:v>
                </c:pt>
                <c:pt idx="3878">
                  <c:v>0.0571893724726674</c:v>
                </c:pt>
                <c:pt idx="3879">
                  <c:v>0.0571893724726674</c:v>
                </c:pt>
                <c:pt idx="3880">
                  <c:v>0.0571893724726674</c:v>
                </c:pt>
                <c:pt idx="3881">
                  <c:v>0.0571893724726674</c:v>
                </c:pt>
                <c:pt idx="3882">
                  <c:v>0.0571893724726674</c:v>
                </c:pt>
                <c:pt idx="3883">
                  <c:v>0.0571893724726674</c:v>
                </c:pt>
                <c:pt idx="3884">
                  <c:v>0.0571893724726674</c:v>
                </c:pt>
                <c:pt idx="3885">
                  <c:v>0.0571893724726674</c:v>
                </c:pt>
                <c:pt idx="3886">
                  <c:v>0.0571893724726674</c:v>
                </c:pt>
                <c:pt idx="3887">
                  <c:v>0.0571893724726674</c:v>
                </c:pt>
                <c:pt idx="3888">
                  <c:v>0.0552173251460237</c:v>
                </c:pt>
                <c:pt idx="3889">
                  <c:v>0.0552173251460237</c:v>
                </c:pt>
                <c:pt idx="3890">
                  <c:v>0.0552173251460237</c:v>
                </c:pt>
                <c:pt idx="3891">
                  <c:v>0.0552173251460237</c:v>
                </c:pt>
                <c:pt idx="3892">
                  <c:v>0.0552173251460237</c:v>
                </c:pt>
                <c:pt idx="3893">
                  <c:v>0.0552173251460237</c:v>
                </c:pt>
                <c:pt idx="3894">
                  <c:v>0.0552173251460237</c:v>
                </c:pt>
                <c:pt idx="3895">
                  <c:v>0.0552173251460237</c:v>
                </c:pt>
                <c:pt idx="3896">
                  <c:v>0.0552173251460237</c:v>
                </c:pt>
                <c:pt idx="3897">
                  <c:v>0.0552173251460237</c:v>
                </c:pt>
                <c:pt idx="3898">
                  <c:v>0.0552173251460237</c:v>
                </c:pt>
                <c:pt idx="3899">
                  <c:v>0.0552173251460237</c:v>
                </c:pt>
                <c:pt idx="3900">
                  <c:v>0.05324527781938</c:v>
                </c:pt>
                <c:pt idx="3901">
                  <c:v>0.05324527781938</c:v>
                </c:pt>
                <c:pt idx="3902">
                  <c:v>0.05324527781938</c:v>
                </c:pt>
                <c:pt idx="3903">
                  <c:v>0.05324527781938</c:v>
                </c:pt>
                <c:pt idx="3904">
                  <c:v>0.05324527781938</c:v>
                </c:pt>
                <c:pt idx="3905">
                  <c:v>0.05324527781938</c:v>
                </c:pt>
                <c:pt idx="3906">
                  <c:v>0.05324527781938</c:v>
                </c:pt>
                <c:pt idx="3907">
                  <c:v>0.05324527781938</c:v>
                </c:pt>
                <c:pt idx="3908">
                  <c:v>0.05324527781938</c:v>
                </c:pt>
                <c:pt idx="3909">
                  <c:v>0.05324527781938</c:v>
                </c:pt>
                <c:pt idx="3910">
                  <c:v>0.05324527781938</c:v>
                </c:pt>
                <c:pt idx="3911">
                  <c:v>0.05324527781938</c:v>
                </c:pt>
                <c:pt idx="3912">
                  <c:v>0.05324527781938</c:v>
                </c:pt>
                <c:pt idx="3913">
                  <c:v>0.05324527781938</c:v>
                </c:pt>
                <c:pt idx="3914">
                  <c:v>0.05324527781938</c:v>
                </c:pt>
                <c:pt idx="3915">
                  <c:v>0.05324527781938</c:v>
                </c:pt>
                <c:pt idx="3916">
                  <c:v>0.05324527781938</c:v>
                </c:pt>
                <c:pt idx="3917">
                  <c:v>0.05324527781938</c:v>
                </c:pt>
                <c:pt idx="3918">
                  <c:v>0.05324527781938</c:v>
                </c:pt>
                <c:pt idx="3919">
                  <c:v>0.05324527781938</c:v>
                </c:pt>
                <c:pt idx="3920">
                  <c:v>0.05324527781938</c:v>
                </c:pt>
                <c:pt idx="3921">
                  <c:v>0.0512732304927363</c:v>
                </c:pt>
                <c:pt idx="3922">
                  <c:v>0.0512732304927363</c:v>
                </c:pt>
                <c:pt idx="3923">
                  <c:v>0.0512732304927363</c:v>
                </c:pt>
                <c:pt idx="3924">
                  <c:v>0.0512732304927363</c:v>
                </c:pt>
                <c:pt idx="3925">
                  <c:v>0.0512732304927363</c:v>
                </c:pt>
                <c:pt idx="3926">
                  <c:v>0.0512732304927363</c:v>
                </c:pt>
                <c:pt idx="3927">
                  <c:v>0.0512732304927363</c:v>
                </c:pt>
                <c:pt idx="3928">
                  <c:v>0.0512732304927363</c:v>
                </c:pt>
                <c:pt idx="3929">
                  <c:v>0.0512732304927363</c:v>
                </c:pt>
                <c:pt idx="3930">
                  <c:v>0.0512732304927363</c:v>
                </c:pt>
                <c:pt idx="3931">
                  <c:v>0.0512732304927363</c:v>
                </c:pt>
                <c:pt idx="3932">
                  <c:v>0.0512732304927363</c:v>
                </c:pt>
                <c:pt idx="3933">
                  <c:v>0.0512732304927363</c:v>
                </c:pt>
                <c:pt idx="3934">
                  <c:v>0.0512732304927363</c:v>
                </c:pt>
                <c:pt idx="3935">
                  <c:v>0.0512732304927363</c:v>
                </c:pt>
                <c:pt idx="3936">
                  <c:v>0.0512732304927363</c:v>
                </c:pt>
                <c:pt idx="3937">
                  <c:v>0.0512732304927363</c:v>
                </c:pt>
                <c:pt idx="3938">
                  <c:v>0.0512732304927363</c:v>
                </c:pt>
                <c:pt idx="3939">
                  <c:v>0.0512732304927363</c:v>
                </c:pt>
                <c:pt idx="3940">
                  <c:v>0.0512732304927363</c:v>
                </c:pt>
                <c:pt idx="3941">
                  <c:v>0.0512732304927363</c:v>
                </c:pt>
                <c:pt idx="3942">
                  <c:v>0.0512732304927363</c:v>
                </c:pt>
                <c:pt idx="3943">
                  <c:v>0.0512732304927363</c:v>
                </c:pt>
                <c:pt idx="3944">
                  <c:v>0.0512732304927363</c:v>
                </c:pt>
                <c:pt idx="3945">
                  <c:v>0.0512732304927363</c:v>
                </c:pt>
                <c:pt idx="3946">
                  <c:v>0.0512732304927363</c:v>
                </c:pt>
                <c:pt idx="3947">
                  <c:v>0.0512732304927363</c:v>
                </c:pt>
                <c:pt idx="3948">
                  <c:v>0.0512732304927363</c:v>
                </c:pt>
                <c:pt idx="3949">
                  <c:v>0.0512732304927363</c:v>
                </c:pt>
                <c:pt idx="3950">
                  <c:v>0.0512732304927363</c:v>
                </c:pt>
                <c:pt idx="3951">
                  <c:v>0.0512732304927363</c:v>
                </c:pt>
                <c:pt idx="3952">
                  <c:v>0.0512732304927363</c:v>
                </c:pt>
                <c:pt idx="3953">
                  <c:v>0.0512732304927363</c:v>
                </c:pt>
                <c:pt idx="3954">
                  <c:v>0.0512732304927363</c:v>
                </c:pt>
                <c:pt idx="3955">
                  <c:v>0.0493011831660925</c:v>
                </c:pt>
                <c:pt idx="3956">
                  <c:v>0.0493011831660925</c:v>
                </c:pt>
                <c:pt idx="3957">
                  <c:v>0.0493011831660925</c:v>
                </c:pt>
                <c:pt idx="3958">
                  <c:v>0.0493011831660925</c:v>
                </c:pt>
                <c:pt idx="3959">
                  <c:v>0.0493011831660925</c:v>
                </c:pt>
                <c:pt idx="3960">
                  <c:v>0.0493011831660925</c:v>
                </c:pt>
                <c:pt idx="3961">
                  <c:v>0.0493011831660925</c:v>
                </c:pt>
                <c:pt idx="3962">
                  <c:v>0.0493011831660925</c:v>
                </c:pt>
                <c:pt idx="3963">
                  <c:v>0.0493011831660925</c:v>
                </c:pt>
                <c:pt idx="3964">
                  <c:v>0.0493011831660925</c:v>
                </c:pt>
                <c:pt idx="3965">
                  <c:v>0.0493011831660925</c:v>
                </c:pt>
                <c:pt idx="3966">
                  <c:v>0.0493011831660925</c:v>
                </c:pt>
                <c:pt idx="3967">
                  <c:v>0.0493011831660925</c:v>
                </c:pt>
                <c:pt idx="3968">
                  <c:v>0.0473291358394488</c:v>
                </c:pt>
                <c:pt idx="3969">
                  <c:v>0.0473291358394488</c:v>
                </c:pt>
                <c:pt idx="3970">
                  <c:v>0.0473291358394488</c:v>
                </c:pt>
                <c:pt idx="3971">
                  <c:v>0.0473291358394488</c:v>
                </c:pt>
                <c:pt idx="3972">
                  <c:v>0.0473291358394488</c:v>
                </c:pt>
                <c:pt idx="3973">
                  <c:v>0.0473291358394488</c:v>
                </c:pt>
                <c:pt idx="3974">
                  <c:v>0.0473291358394488</c:v>
                </c:pt>
                <c:pt idx="3975">
                  <c:v>0.0473291358394488</c:v>
                </c:pt>
                <c:pt idx="3976">
                  <c:v>0.0473291358394488</c:v>
                </c:pt>
                <c:pt idx="3977">
                  <c:v>0.0473291358394488</c:v>
                </c:pt>
                <c:pt idx="3978">
                  <c:v>0.0473291358394488</c:v>
                </c:pt>
                <c:pt idx="3979">
                  <c:v>0.0473291358394488</c:v>
                </c:pt>
                <c:pt idx="3980">
                  <c:v>0.0473291358394488</c:v>
                </c:pt>
                <c:pt idx="3981">
                  <c:v>0.0473291358394488</c:v>
                </c:pt>
                <c:pt idx="3982">
                  <c:v>0.0473291358394488</c:v>
                </c:pt>
                <c:pt idx="3983">
                  <c:v>0.0473291358394488</c:v>
                </c:pt>
                <c:pt idx="3984">
                  <c:v>0.0473291358394488</c:v>
                </c:pt>
                <c:pt idx="3985">
                  <c:v>0.0473291358394488</c:v>
                </c:pt>
                <c:pt idx="3986">
                  <c:v>0.0473291358394488</c:v>
                </c:pt>
                <c:pt idx="3987">
                  <c:v>0.0473291358394488</c:v>
                </c:pt>
                <c:pt idx="3988">
                  <c:v>0.0473291358394488</c:v>
                </c:pt>
                <c:pt idx="3989">
                  <c:v>0.0473291358394488</c:v>
                </c:pt>
                <c:pt idx="3990">
                  <c:v>0.0473291358394488</c:v>
                </c:pt>
                <c:pt idx="3991">
                  <c:v>0.0473291358394488</c:v>
                </c:pt>
                <c:pt idx="3992">
                  <c:v>0.0453570885128051</c:v>
                </c:pt>
                <c:pt idx="3993">
                  <c:v>0.0453570885128051</c:v>
                </c:pt>
                <c:pt idx="3994">
                  <c:v>0.0453570885128051</c:v>
                </c:pt>
                <c:pt idx="3995">
                  <c:v>0.0453570885128051</c:v>
                </c:pt>
                <c:pt idx="3996">
                  <c:v>0.0453570885128051</c:v>
                </c:pt>
                <c:pt idx="3997">
                  <c:v>0.0453570885128051</c:v>
                </c:pt>
                <c:pt idx="3998">
                  <c:v>0.0453570885128051</c:v>
                </c:pt>
                <c:pt idx="3999">
                  <c:v>0.0453570885128051</c:v>
                </c:pt>
                <c:pt idx="4000">
                  <c:v>0.0453570885128051</c:v>
                </c:pt>
                <c:pt idx="4001">
                  <c:v>0.0453570885128051</c:v>
                </c:pt>
                <c:pt idx="4002">
                  <c:v>0.0453570885128051</c:v>
                </c:pt>
                <c:pt idx="4003">
                  <c:v>0.0453570885128051</c:v>
                </c:pt>
                <c:pt idx="4004">
                  <c:v>0.0453570885128051</c:v>
                </c:pt>
                <c:pt idx="4005">
                  <c:v>0.0453570885128051</c:v>
                </c:pt>
                <c:pt idx="4006">
                  <c:v>0.0453570885128051</c:v>
                </c:pt>
                <c:pt idx="4007">
                  <c:v>0.0453570885128051</c:v>
                </c:pt>
                <c:pt idx="4008">
                  <c:v>0.0453570885128051</c:v>
                </c:pt>
                <c:pt idx="4009">
                  <c:v>0.0453570885128051</c:v>
                </c:pt>
                <c:pt idx="4010">
                  <c:v>0.0453570885128051</c:v>
                </c:pt>
                <c:pt idx="4011">
                  <c:v>0.0453570885128051</c:v>
                </c:pt>
                <c:pt idx="4012">
                  <c:v>0.0453570885128051</c:v>
                </c:pt>
                <c:pt idx="4013">
                  <c:v>0.0453570885128051</c:v>
                </c:pt>
                <c:pt idx="4014">
                  <c:v>0.0453570885128051</c:v>
                </c:pt>
                <c:pt idx="4015">
                  <c:v>0.0453570885128051</c:v>
                </c:pt>
                <c:pt idx="4016">
                  <c:v>0.0453570885128051</c:v>
                </c:pt>
                <c:pt idx="4017">
                  <c:v>0.0453570885128051</c:v>
                </c:pt>
                <c:pt idx="4018">
                  <c:v>0.0433850411861614</c:v>
                </c:pt>
                <c:pt idx="4019">
                  <c:v>0.0433850411861614</c:v>
                </c:pt>
                <c:pt idx="4020">
                  <c:v>0.0433850411861614</c:v>
                </c:pt>
                <c:pt idx="4021">
                  <c:v>0.0433850411861614</c:v>
                </c:pt>
                <c:pt idx="4022">
                  <c:v>0.0433850411861614</c:v>
                </c:pt>
                <c:pt idx="4023">
                  <c:v>0.0433850411861614</c:v>
                </c:pt>
                <c:pt idx="4024">
                  <c:v>0.0433850411861614</c:v>
                </c:pt>
                <c:pt idx="4025">
                  <c:v>0.0433850411861614</c:v>
                </c:pt>
                <c:pt idx="4026">
                  <c:v>0.0433850411861614</c:v>
                </c:pt>
                <c:pt idx="4027">
                  <c:v>0.0433850411861614</c:v>
                </c:pt>
                <c:pt idx="4028">
                  <c:v>0.0433850411861614</c:v>
                </c:pt>
                <c:pt idx="4029">
                  <c:v>0.0433850411861614</c:v>
                </c:pt>
                <c:pt idx="4030">
                  <c:v>0.0433850411861614</c:v>
                </c:pt>
                <c:pt idx="4031">
                  <c:v>0.0433850411861614</c:v>
                </c:pt>
                <c:pt idx="4032">
                  <c:v>0.0433850411861614</c:v>
                </c:pt>
                <c:pt idx="4033">
                  <c:v>0.0433850411861614</c:v>
                </c:pt>
                <c:pt idx="4034">
                  <c:v>0.0433850411861614</c:v>
                </c:pt>
                <c:pt idx="4035">
                  <c:v>0.0433850411861614</c:v>
                </c:pt>
                <c:pt idx="4036">
                  <c:v>0.0433850411861614</c:v>
                </c:pt>
                <c:pt idx="4037">
                  <c:v>0.0433850411861614</c:v>
                </c:pt>
                <c:pt idx="4038">
                  <c:v>0.0433850411861614</c:v>
                </c:pt>
                <c:pt idx="4039">
                  <c:v>0.0433850411861614</c:v>
                </c:pt>
                <c:pt idx="4040">
                  <c:v>0.0433850411861614</c:v>
                </c:pt>
                <c:pt idx="4041">
                  <c:v>0.0433850411861614</c:v>
                </c:pt>
                <c:pt idx="4042">
                  <c:v>0.0433850411861614</c:v>
                </c:pt>
                <c:pt idx="4043">
                  <c:v>0.0433850411861614</c:v>
                </c:pt>
                <c:pt idx="4044">
                  <c:v>0.0433850411861614</c:v>
                </c:pt>
                <c:pt idx="4045">
                  <c:v>0.0433850411861614</c:v>
                </c:pt>
                <c:pt idx="4046">
                  <c:v>0.0433850411861614</c:v>
                </c:pt>
                <c:pt idx="4047">
                  <c:v>0.0414129938595177</c:v>
                </c:pt>
                <c:pt idx="4048">
                  <c:v>0.0414129938595177</c:v>
                </c:pt>
                <c:pt idx="4049">
                  <c:v>0.0414129938595177</c:v>
                </c:pt>
                <c:pt idx="4050">
                  <c:v>0.0414129938595177</c:v>
                </c:pt>
                <c:pt idx="4051">
                  <c:v>0.0414129938595177</c:v>
                </c:pt>
                <c:pt idx="4052">
                  <c:v>0.0414129938595177</c:v>
                </c:pt>
                <c:pt idx="4053">
                  <c:v>0.0414129938595177</c:v>
                </c:pt>
                <c:pt idx="4054">
                  <c:v>0.0414129938595177</c:v>
                </c:pt>
                <c:pt idx="4055">
                  <c:v>0.0414129938595177</c:v>
                </c:pt>
                <c:pt idx="4056">
                  <c:v>0.0414129938595177</c:v>
                </c:pt>
                <c:pt idx="4057">
                  <c:v>0.0414129938595177</c:v>
                </c:pt>
                <c:pt idx="4058">
                  <c:v>0.0414129938595177</c:v>
                </c:pt>
                <c:pt idx="4059">
                  <c:v>0.0414129938595177</c:v>
                </c:pt>
                <c:pt idx="4060">
                  <c:v>0.0414129938595177</c:v>
                </c:pt>
                <c:pt idx="4061">
                  <c:v>0.0414129938595177</c:v>
                </c:pt>
                <c:pt idx="4062">
                  <c:v>0.0414129938595177</c:v>
                </c:pt>
                <c:pt idx="4063">
                  <c:v>0.0414129938595177</c:v>
                </c:pt>
                <c:pt idx="4064">
                  <c:v>0.0414129938595177</c:v>
                </c:pt>
                <c:pt idx="4065">
                  <c:v>0.0414129938595177</c:v>
                </c:pt>
                <c:pt idx="4066">
                  <c:v>0.0414129938595177</c:v>
                </c:pt>
                <c:pt idx="4067">
                  <c:v>0.0414129938595177</c:v>
                </c:pt>
                <c:pt idx="4068">
                  <c:v>0.0414129938595177</c:v>
                </c:pt>
                <c:pt idx="4069">
                  <c:v>0.0414129938595177</c:v>
                </c:pt>
                <c:pt idx="4070">
                  <c:v>0.0414129938595177</c:v>
                </c:pt>
                <c:pt idx="4071">
                  <c:v>0.0414129938595177</c:v>
                </c:pt>
                <c:pt idx="4072">
                  <c:v>0.0414129938595177</c:v>
                </c:pt>
                <c:pt idx="4073">
                  <c:v>0.0414129938595177</c:v>
                </c:pt>
                <c:pt idx="4074">
                  <c:v>0.0414129938595177</c:v>
                </c:pt>
                <c:pt idx="4075">
                  <c:v>0.0414129938595177</c:v>
                </c:pt>
                <c:pt idx="4076">
                  <c:v>0.0414129938595177</c:v>
                </c:pt>
                <c:pt idx="4077">
                  <c:v>0.0414129938595177</c:v>
                </c:pt>
                <c:pt idx="4078">
                  <c:v>0.0414129938595177</c:v>
                </c:pt>
                <c:pt idx="4079">
                  <c:v>0.0414129938595177</c:v>
                </c:pt>
                <c:pt idx="4080">
                  <c:v>0.0414129938595177</c:v>
                </c:pt>
                <c:pt idx="4081">
                  <c:v>0.0414129938595177</c:v>
                </c:pt>
                <c:pt idx="4082">
                  <c:v>0.0414129938595177</c:v>
                </c:pt>
                <c:pt idx="4083">
                  <c:v>0.0414129938595177</c:v>
                </c:pt>
                <c:pt idx="4084">
                  <c:v>0.0414129938595177</c:v>
                </c:pt>
                <c:pt idx="4085">
                  <c:v>0.0414129938595177</c:v>
                </c:pt>
                <c:pt idx="4086">
                  <c:v>0.0414129938595177</c:v>
                </c:pt>
                <c:pt idx="4087">
                  <c:v>0.0414129938595177</c:v>
                </c:pt>
                <c:pt idx="4088">
                  <c:v>0.039440946532874</c:v>
                </c:pt>
                <c:pt idx="4089">
                  <c:v>0.039440946532874</c:v>
                </c:pt>
                <c:pt idx="4090">
                  <c:v>0.039440946532874</c:v>
                </c:pt>
                <c:pt idx="4091">
                  <c:v>0.039440946532874</c:v>
                </c:pt>
                <c:pt idx="4092">
                  <c:v>0.039440946532874</c:v>
                </c:pt>
                <c:pt idx="4093">
                  <c:v>0.039440946532874</c:v>
                </c:pt>
                <c:pt idx="4094">
                  <c:v>0.039440946532874</c:v>
                </c:pt>
                <c:pt idx="4095">
                  <c:v>0.039440946532874</c:v>
                </c:pt>
                <c:pt idx="4096">
                  <c:v>0.039440946532874</c:v>
                </c:pt>
                <c:pt idx="4097">
                  <c:v>0.039440946532874</c:v>
                </c:pt>
                <c:pt idx="4098">
                  <c:v>0.039440946532874</c:v>
                </c:pt>
                <c:pt idx="4099">
                  <c:v>0.039440946532874</c:v>
                </c:pt>
                <c:pt idx="4100">
                  <c:v>0.039440946532874</c:v>
                </c:pt>
                <c:pt idx="4101">
                  <c:v>0.039440946532874</c:v>
                </c:pt>
                <c:pt idx="4102">
                  <c:v>0.039440946532874</c:v>
                </c:pt>
                <c:pt idx="4103">
                  <c:v>0.039440946532874</c:v>
                </c:pt>
                <c:pt idx="4104">
                  <c:v>0.039440946532874</c:v>
                </c:pt>
                <c:pt idx="4105">
                  <c:v>0.039440946532874</c:v>
                </c:pt>
                <c:pt idx="4106">
                  <c:v>0.039440946532874</c:v>
                </c:pt>
                <c:pt idx="4107">
                  <c:v>0.039440946532874</c:v>
                </c:pt>
                <c:pt idx="4108">
                  <c:v>0.039440946532874</c:v>
                </c:pt>
                <c:pt idx="4109">
                  <c:v>0.039440946532874</c:v>
                </c:pt>
                <c:pt idx="4110">
                  <c:v>0.039440946532874</c:v>
                </c:pt>
                <c:pt idx="4111">
                  <c:v>0.039440946532874</c:v>
                </c:pt>
                <c:pt idx="4112">
                  <c:v>0.039440946532874</c:v>
                </c:pt>
                <c:pt idx="4113">
                  <c:v>0.039440946532874</c:v>
                </c:pt>
                <c:pt idx="4114">
                  <c:v>0.039440946532874</c:v>
                </c:pt>
                <c:pt idx="4115">
                  <c:v>0.039440946532874</c:v>
                </c:pt>
                <c:pt idx="4116">
                  <c:v>0.039440946532874</c:v>
                </c:pt>
                <c:pt idx="4117">
                  <c:v>0.039440946532874</c:v>
                </c:pt>
                <c:pt idx="4118">
                  <c:v>0.0374688992062303</c:v>
                </c:pt>
                <c:pt idx="4119">
                  <c:v>0.0374688992062303</c:v>
                </c:pt>
                <c:pt idx="4120">
                  <c:v>0.0374688992062303</c:v>
                </c:pt>
                <c:pt idx="4121">
                  <c:v>0.0374688992062303</c:v>
                </c:pt>
                <c:pt idx="4122">
                  <c:v>0.0374688992062303</c:v>
                </c:pt>
                <c:pt idx="4123">
                  <c:v>0.0374688992062303</c:v>
                </c:pt>
                <c:pt idx="4124">
                  <c:v>0.0374688992062303</c:v>
                </c:pt>
                <c:pt idx="4125">
                  <c:v>0.0374688992062303</c:v>
                </c:pt>
                <c:pt idx="4126">
                  <c:v>0.0374688992062303</c:v>
                </c:pt>
                <c:pt idx="4127">
                  <c:v>0.0374688992062303</c:v>
                </c:pt>
                <c:pt idx="4128">
                  <c:v>0.0374688992062303</c:v>
                </c:pt>
                <c:pt idx="4129">
                  <c:v>0.0374688992062303</c:v>
                </c:pt>
                <c:pt idx="4130">
                  <c:v>0.0374688992062303</c:v>
                </c:pt>
                <c:pt idx="4131">
                  <c:v>0.0374688992062303</c:v>
                </c:pt>
                <c:pt idx="4132">
                  <c:v>0.0374688992062303</c:v>
                </c:pt>
                <c:pt idx="4133">
                  <c:v>0.0374688992062303</c:v>
                </c:pt>
                <c:pt idx="4134">
                  <c:v>0.0374688992062303</c:v>
                </c:pt>
                <c:pt idx="4135">
                  <c:v>0.0374688992062303</c:v>
                </c:pt>
                <c:pt idx="4136">
                  <c:v>0.0374688992062303</c:v>
                </c:pt>
                <c:pt idx="4137">
                  <c:v>0.0374688992062303</c:v>
                </c:pt>
                <c:pt idx="4138">
                  <c:v>0.0374688992062303</c:v>
                </c:pt>
                <c:pt idx="4139">
                  <c:v>0.0374688992062303</c:v>
                </c:pt>
                <c:pt idx="4140">
                  <c:v>0.0374688992062303</c:v>
                </c:pt>
                <c:pt idx="4141">
                  <c:v>0.0354968518795866</c:v>
                </c:pt>
                <c:pt idx="4142">
                  <c:v>0.0354968518795866</c:v>
                </c:pt>
                <c:pt idx="4143">
                  <c:v>0.0354968518795866</c:v>
                </c:pt>
                <c:pt idx="4144">
                  <c:v>0.0354968518795866</c:v>
                </c:pt>
                <c:pt idx="4145">
                  <c:v>0.0354968518795866</c:v>
                </c:pt>
                <c:pt idx="4146">
                  <c:v>0.0354968518795866</c:v>
                </c:pt>
                <c:pt idx="4147">
                  <c:v>0.0354968518795866</c:v>
                </c:pt>
                <c:pt idx="4148">
                  <c:v>0.0354968518795866</c:v>
                </c:pt>
                <c:pt idx="4149">
                  <c:v>0.0354968518795866</c:v>
                </c:pt>
                <c:pt idx="4150">
                  <c:v>0.0354968518795866</c:v>
                </c:pt>
                <c:pt idx="4151">
                  <c:v>0.0354968518795866</c:v>
                </c:pt>
                <c:pt idx="4152">
                  <c:v>0.0354968518795866</c:v>
                </c:pt>
                <c:pt idx="4153">
                  <c:v>0.0354968518795866</c:v>
                </c:pt>
                <c:pt idx="4154">
                  <c:v>0.0354968518795866</c:v>
                </c:pt>
                <c:pt idx="4155">
                  <c:v>0.0354968518795866</c:v>
                </c:pt>
                <c:pt idx="4156">
                  <c:v>0.0354968518795866</c:v>
                </c:pt>
                <c:pt idx="4157">
                  <c:v>0.0354968518795866</c:v>
                </c:pt>
                <c:pt idx="4158">
                  <c:v>0.0354968518795866</c:v>
                </c:pt>
                <c:pt idx="4159">
                  <c:v>0.0354968518795866</c:v>
                </c:pt>
                <c:pt idx="4160">
                  <c:v>0.0354968518795866</c:v>
                </c:pt>
                <c:pt idx="4161">
                  <c:v>0.0354968518795866</c:v>
                </c:pt>
                <c:pt idx="4162">
                  <c:v>0.0354968518795866</c:v>
                </c:pt>
                <c:pt idx="4163">
                  <c:v>0.0354968518795866</c:v>
                </c:pt>
                <c:pt idx="4164">
                  <c:v>0.0354968518795866</c:v>
                </c:pt>
                <c:pt idx="4165">
                  <c:v>0.0354968518795866</c:v>
                </c:pt>
                <c:pt idx="4166">
                  <c:v>0.0354968518795866</c:v>
                </c:pt>
                <c:pt idx="4167">
                  <c:v>0.0354968518795866</c:v>
                </c:pt>
                <c:pt idx="4168">
                  <c:v>0.0354968518795866</c:v>
                </c:pt>
                <c:pt idx="4169">
                  <c:v>0.0354968518795866</c:v>
                </c:pt>
                <c:pt idx="4170">
                  <c:v>0.0354968518795866</c:v>
                </c:pt>
                <c:pt idx="4171">
                  <c:v>0.0354968518795866</c:v>
                </c:pt>
                <c:pt idx="4172">
                  <c:v>0.0354968518795866</c:v>
                </c:pt>
                <c:pt idx="4173">
                  <c:v>0.0354968518795866</c:v>
                </c:pt>
                <c:pt idx="4174">
                  <c:v>0.0354968518795866</c:v>
                </c:pt>
                <c:pt idx="4175">
                  <c:v>0.0354968518795866</c:v>
                </c:pt>
                <c:pt idx="4176">
                  <c:v>0.0354968518795866</c:v>
                </c:pt>
                <c:pt idx="4177">
                  <c:v>0.0354968518795866</c:v>
                </c:pt>
                <c:pt idx="4178">
                  <c:v>0.0354968518795866</c:v>
                </c:pt>
                <c:pt idx="4179">
                  <c:v>0.0354968518795866</c:v>
                </c:pt>
                <c:pt idx="4180">
                  <c:v>0.0335248045529429</c:v>
                </c:pt>
                <c:pt idx="4181">
                  <c:v>0.0335248045529429</c:v>
                </c:pt>
                <c:pt idx="4182">
                  <c:v>0.0335248045529429</c:v>
                </c:pt>
                <c:pt idx="4183">
                  <c:v>0.0335248045529429</c:v>
                </c:pt>
                <c:pt idx="4184">
                  <c:v>0.0335248045529429</c:v>
                </c:pt>
                <c:pt idx="4185">
                  <c:v>0.0335248045529429</c:v>
                </c:pt>
                <c:pt idx="4186">
                  <c:v>0.0335248045529429</c:v>
                </c:pt>
                <c:pt idx="4187">
                  <c:v>0.0335248045529429</c:v>
                </c:pt>
                <c:pt idx="4188">
                  <c:v>0.0335248045529429</c:v>
                </c:pt>
                <c:pt idx="4189">
                  <c:v>0.0335248045529429</c:v>
                </c:pt>
                <c:pt idx="4190">
                  <c:v>0.0335248045529429</c:v>
                </c:pt>
                <c:pt idx="4191">
                  <c:v>0.0335248045529429</c:v>
                </c:pt>
                <c:pt idx="4192">
                  <c:v>0.0335248045529429</c:v>
                </c:pt>
                <c:pt idx="4193">
                  <c:v>0.0335248045529429</c:v>
                </c:pt>
                <c:pt idx="4194">
                  <c:v>0.0335248045529429</c:v>
                </c:pt>
                <c:pt idx="4195">
                  <c:v>0.0335248045529429</c:v>
                </c:pt>
                <c:pt idx="4196">
                  <c:v>0.0335248045529429</c:v>
                </c:pt>
                <c:pt idx="4197">
                  <c:v>0.0335248045529429</c:v>
                </c:pt>
                <c:pt idx="4198">
                  <c:v>0.0335248045529429</c:v>
                </c:pt>
                <c:pt idx="4199">
                  <c:v>0.0335248045529429</c:v>
                </c:pt>
                <c:pt idx="4200">
                  <c:v>0.0335248045529429</c:v>
                </c:pt>
                <c:pt idx="4201">
                  <c:v>0.0335248045529429</c:v>
                </c:pt>
                <c:pt idx="4202">
                  <c:v>0.0335248045529429</c:v>
                </c:pt>
                <c:pt idx="4203">
                  <c:v>0.0335248045529429</c:v>
                </c:pt>
                <c:pt idx="4204">
                  <c:v>0.0335248045529429</c:v>
                </c:pt>
                <c:pt idx="4205">
                  <c:v>0.0335248045529429</c:v>
                </c:pt>
                <c:pt idx="4206">
                  <c:v>0.0335248045529429</c:v>
                </c:pt>
                <c:pt idx="4207">
                  <c:v>0.0335248045529429</c:v>
                </c:pt>
                <c:pt idx="4208">
                  <c:v>0.0335248045529429</c:v>
                </c:pt>
                <c:pt idx="4209">
                  <c:v>0.0335248045529429</c:v>
                </c:pt>
                <c:pt idx="4210">
                  <c:v>0.0335248045529429</c:v>
                </c:pt>
                <c:pt idx="4211">
                  <c:v>0.0335248045529429</c:v>
                </c:pt>
                <c:pt idx="4212">
                  <c:v>0.0335248045529429</c:v>
                </c:pt>
                <c:pt idx="4213">
                  <c:v>0.0335248045529429</c:v>
                </c:pt>
                <c:pt idx="4214">
                  <c:v>0.0335248045529429</c:v>
                </c:pt>
                <c:pt idx="4215">
                  <c:v>0.0335248045529429</c:v>
                </c:pt>
                <c:pt idx="4216">
                  <c:v>0.0335248045529429</c:v>
                </c:pt>
                <c:pt idx="4217">
                  <c:v>0.0315527572262992</c:v>
                </c:pt>
                <c:pt idx="4218">
                  <c:v>0.0315527572262992</c:v>
                </c:pt>
                <c:pt idx="4219">
                  <c:v>0.0315527572262992</c:v>
                </c:pt>
                <c:pt idx="4220">
                  <c:v>0.0315527572262992</c:v>
                </c:pt>
                <c:pt idx="4221">
                  <c:v>0.0315527572262992</c:v>
                </c:pt>
                <c:pt idx="4222">
                  <c:v>0.0315527572262992</c:v>
                </c:pt>
                <c:pt idx="4223">
                  <c:v>0.0315527572262992</c:v>
                </c:pt>
                <c:pt idx="4224">
                  <c:v>0.0315527572262992</c:v>
                </c:pt>
                <c:pt idx="4225">
                  <c:v>0.0315527572262992</c:v>
                </c:pt>
                <c:pt idx="4226">
                  <c:v>0.0315527572262992</c:v>
                </c:pt>
                <c:pt idx="4227">
                  <c:v>0.0315527572262992</c:v>
                </c:pt>
                <c:pt idx="4228">
                  <c:v>0.0315527572262992</c:v>
                </c:pt>
                <c:pt idx="4229">
                  <c:v>0.0315527572262992</c:v>
                </c:pt>
                <c:pt idx="4230">
                  <c:v>0.0315527572262992</c:v>
                </c:pt>
                <c:pt idx="4231">
                  <c:v>0.0315527572262992</c:v>
                </c:pt>
                <c:pt idx="4232">
                  <c:v>0.0315527572262992</c:v>
                </c:pt>
                <c:pt idx="4233">
                  <c:v>0.0315527572262992</c:v>
                </c:pt>
                <c:pt idx="4234">
                  <c:v>0.0315527572262992</c:v>
                </c:pt>
                <c:pt idx="4235">
                  <c:v>0.0315527572262992</c:v>
                </c:pt>
                <c:pt idx="4236">
                  <c:v>0.0315527572262992</c:v>
                </c:pt>
                <c:pt idx="4237">
                  <c:v>0.0315527572262992</c:v>
                </c:pt>
                <c:pt idx="4238">
                  <c:v>0.0315527572262992</c:v>
                </c:pt>
                <c:pt idx="4239">
                  <c:v>0.0315527572262992</c:v>
                </c:pt>
                <c:pt idx="4240">
                  <c:v>0.0315527572262992</c:v>
                </c:pt>
                <c:pt idx="4241">
                  <c:v>0.0315527572262992</c:v>
                </c:pt>
                <c:pt idx="4242">
                  <c:v>0.0315527572262992</c:v>
                </c:pt>
                <c:pt idx="4243">
                  <c:v>0.0315527572262992</c:v>
                </c:pt>
                <c:pt idx="4244">
                  <c:v>0.0315527572262992</c:v>
                </c:pt>
                <c:pt idx="4245">
                  <c:v>0.0315527572262992</c:v>
                </c:pt>
                <c:pt idx="4246">
                  <c:v>0.0315527572262992</c:v>
                </c:pt>
                <c:pt idx="4247">
                  <c:v>0.0315527572262992</c:v>
                </c:pt>
                <c:pt idx="4248">
                  <c:v>0.0315527572262992</c:v>
                </c:pt>
                <c:pt idx="4249">
                  <c:v>0.0315527572262992</c:v>
                </c:pt>
                <c:pt idx="4250">
                  <c:v>0.0315527572262992</c:v>
                </c:pt>
                <c:pt idx="4251">
                  <c:v>0.0315527572262992</c:v>
                </c:pt>
                <c:pt idx="4252">
                  <c:v>0.0315527572262992</c:v>
                </c:pt>
                <c:pt idx="4253">
                  <c:v>0.0315527572262992</c:v>
                </c:pt>
                <c:pt idx="4254">
                  <c:v>0.0315527572262992</c:v>
                </c:pt>
                <c:pt idx="4255">
                  <c:v>0.0315527572262992</c:v>
                </c:pt>
                <c:pt idx="4256">
                  <c:v>0.0315527572262992</c:v>
                </c:pt>
                <c:pt idx="4257">
                  <c:v>0.0315527572262992</c:v>
                </c:pt>
                <c:pt idx="4258">
                  <c:v>0.0315527572262992</c:v>
                </c:pt>
                <c:pt idx="4259">
                  <c:v>0.0315527572262992</c:v>
                </c:pt>
                <c:pt idx="4260">
                  <c:v>0.0315527572262992</c:v>
                </c:pt>
                <c:pt idx="4261">
                  <c:v>0.0315527572262992</c:v>
                </c:pt>
                <c:pt idx="4262">
                  <c:v>0.0315527572262992</c:v>
                </c:pt>
                <c:pt idx="4263">
                  <c:v>0.0295807098996555</c:v>
                </c:pt>
                <c:pt idx="4264">
                  <c:v>0.0295807098996555</c:v>
                </c:pt>
                <c:pt idx="4265">
                  <c:v>0.0295807098996555</c:v>
                </c:pt>
                <c:pt idx="4266">
                  <c:v>0.0295807098996555</c:v>
                </c:pt>
                <c:pt idx="4267">
                  <c:v>0.0295807098996555</c:v>
                </c:pt>
                <c:pt idx="4268">
                  <c:v>0.0295807098996555</c:v>
                </c:pt>
                <c:pt idx="4269">
                  <c:v>0.0295807098996555</c:v>
                </c:pt>
                <c:pt idx="4270">
                  <c:v>0.0295807098996555</c:v>
                </c:pt>
                <c:pt idx="4271">
                  <c:v>0.0295807098996555</c:v>
                </c:pt>
                <c:pt idx="4272">
                  <c:v>0.0295807098996555</c:v>
                </c:pt>
                <c:pt idx="4273">
                  <c:v>0.0295807098996555</c:v>
                </c:pt>
                <c:pt idx="4274">
                  <c:v>0.0295807098996555</c:v>
                </c:pt>
                <c:pt idx="4275">
                  <c:v>0.0295807098996555</c:v>
                </c:pt>
                <c:pt idx="4276">
                  <c:v>0.0295807098996555</c:v>
                </c:pt>
                <c:pt idx="4277">
                  <c:v>0.0295807098996555</c:v>
                </c:pt>
                <c:pt idx="4278">
                  <c:v>0.0295807098996555</c:v>
                </c:pt>
                <c:pt idx="4279">
                  <c:v>0.0295807098996555</c:v>
                </c:pt>
                <c:pt idx="4280">
                  <c:v>0.0295807098996555</c:v>
                </c:pt>
                <c:pt idx="4281">
                  <c:v>0.0295807098996555</c:v>
                </c:pt>
                <c:pt idx="4282">
                  <c:v>0.0295807098996555</c:v>
                </c:pt>
                <c:pt idx="4283">
                  <c:v>0.0295807098996555</c:v>
                </c:pt>
                <c:pt idx="4284">
                  <c:v>0.0295807098996555</c:v>
                </c:pt>
                <c:pt idx="4285">
                  <c:v>0.0295807098996555</c:v>
                </c:pt>
                <c:pt idx="4286">
                  <c:v>0.0295807098996555</c:v>
                </c:pt>
                <c:pt idx="4287">
                  <c:v>0.0295807098996555</c:v>
                </c:pt>
                <c:pt idx="4288">
                  <c:v>0.0295807098996555</c:v>
                </c:pt>
                <c:pt idx="4289">
                  <c:v>0.0295807098996555</c:v>
                </c:pt>
                <c:pt idx="4290">
                  <c:v>0.0276086625730118</c:v>
                </c:pt>
                <c:pt idx="4291">
                  <c:v>0.0276086625730118</c:v>
                </c:pt>
                <c:pt idx="4292">
                  <c:v>0.0276086625730118</c:v>
                </c:pt>
                <c:pt idx="4293">
                  <c:v>0.0276086625730118</c:v>
                </c:pt>
                <c:pt idx="4294">
                  <c:v>0.0276086625730118</c:v>
                </c:pt>
                <c:pt idx="4295">
                  <c:v>0.0276086625730118</c:v>
                </c:pt>
                <c:pt idx="4296">
                  <c:v>0.0276086625730118</c:v>
                </c:pt>
                <c:pt idx="4297">
                  <c:v>0.0276086625730118</c:v>
                </c:pt>
                <c:pt idx="4298">
                  <c:v>0.0276086625730118</c:v>
                </c:pt>
                <c:pt idx="4299">
                  <c:v>0.0276086625730118</c:v>
                </c:pt>
                <c:pt idx="4300">
                  <c:v>0.0276086625730118</c:v>
                </c:pt>
                <c:pt idx="4301">
                  <c:v>0.0276086625730118</c:v>
                </c:pt>
                <c:pt idx="4302">
                  <c:v>0.0276086625730118</c:v>
                </c:pt>
                <c:pt idx="4303">
                  <c:v>0.0276086625730118</c:v>
                </c:pt>
                <c:pt idx="4304">
                  <c:v>0.0276086625730118</c:v>
                </c:pt>
                <c:pt idx="4305">
                  <c:v>0.0276086625730118</c:v>
                </c:pt>
                <c:pt idx="4306">
                  <c:v>0.0276086625730118</c:v>
                </c:pt>
                <c:pt idx="4307">
                  <c:v>0.0276086625730118</c:v>
                </c:pt>
                <c:pt idx="4308">
                  <c:v>0.0276086625730118</c:v>
                </c:pt>
                <c:pt idx="4309">
                  <c:v>0.0276086625730118</c:v>
                </c:pt>
                <c:pt idx="4310">
                  <c:v>0.0276086625730118</c:v>
                </c:pt>
                <c:pt idx="4311">
                  <c:v>0.0276086625730118</c:v>
                </c:pt>
                <c:pt idx="4312">
                  <c:v>0.0276086625730118</c:v>
                </c:pt>
                <c:pt idx="4313">
                  <c:v>0.0276086625730118</c:v>
                </c:pt>
                <c:pt idx="4314">
                  <c:v>0.0276086625730118</c:v>
                </c:pt>
                <c:pt idx="4315">
                  <c:v>0.0276086625730118</c:v>
                </c:pt>
                <c:pt idx="4316">
                  <c:v>0.0276086625730118</c:v>
                </c:pt>
                <c:pt idx="4317">
                  <c:v>0.0256366152463681</c:v>
                </c:pt>
                <c:pt idx="4318">
                  <c:v>0.0256366152463681</c:v>
                </c:pt>
                <c:pt idx="4319">
                  <c:v>0.0256366152463681</c:v>
                </c:pt>
                <c:pt idx="4320">
                  <c:v>0.0256366152463681</c:v>
                </c:pt>
                <c:pt idx="4321">
                  <c:v>0.0256366152463681</c:v>
                </c:pt>
                <c:pt idx="4322">
                  <c:v>0.0256366152463681</c:v>
                </c:pt>
                <c:pt idx="4323">
                  <c:v>0.0256366152463681</c:v>
                </c:pt>
                <c:pt idx="4324">
                  <c:v>0.0256366152463681</c:v>
                </c:pt>
                <c:pt idx="4325">
                  <c:v>0.0256366152463681</c:v>
                </c:pt>
                <c:pt idx="4326">
                  <c:v>0.0256366152463681</c:v>
                </c:pt>
                <c:pt idx="4327">
                  <c:v>0.0256366152463681</c:v>
                </c:pt>
                <c:pt idx="4328">
                  <c:v>0.0256366152463681</c:v>
                </c:pt>
                <c:pt idx="4329">
                  <c:v>0.0256366152463681</c:v>
                </c:pt>
                <c:pt idx="4330">
                  <c:v>0.0256366152463681</c:v>
                </c:pt>
                <c:pt idx="4331">
                  <c:v>0.0256366152463681</c:v>
                </c:pt>
                <c:pt idx="4332">
                  <c:v>0.0256366152463681</c:v>
                </c:pt>
                <c:pt idx="4333">
                  <c:v>0.0256366152463681</c:v>
                </c:pt>
                <c:pt idx="4334">
                  <c:v>0.0256366152463681</c:v>
                </c:pt>
                <c:pt idx="4335">
                  <c:v>0.0256366152463681</c:v>
                </c:pt>
                <c:pt idx="4336">
                  <c:v>0.0256366152463681</c:v>
                </c:pt>
                <c:pt idx="4337">
                  <c:v>0.0256366152463681</c:v>
                </c:pt>
                <c:pt idx="4338">
                  <c:v>0.0256366152463681</c:v>
                </c:pt>
                <c:pt idx="4339">
                  <c:v>0.0256366152463681</c:v>
                </c:pt>
                <c:pt idx="4340">
                  <c:v>0.0236645679197244</c:v>
                </c:pt>
                <c:pt idx="4341">
                  <c:v>0.0236645679197244</c:v>
                </c:pt>
                <c:pt idx="4342">
                  <c:v>0.0236645679197244</c:v>
                </c:pt>
                <c:pt idx="4343">
                  <c:v>0.0236645679197244</c:v>
                </c:pt>
                <c:pt idx="4344">
                  <c:v>0.0236645679197244</c:v>
                </c:pt>
                <c:pt idx="4345">
                  <c:v>0.0236645679197244</c:v>
                </c:pt>
                <c:pt idx="4346">
                  <c:v>0.0236645679197244</c:v>
                </c:pt>
                <c:pt idx="4347">
                  <c:v>0.0236645679197244</c:v>
                </c:pt>
                <c:pt idx="4348">
                  <c:v>0.0236645679197244</c:v>
                </c:pt>
                <c:pt idx="4349">
                  <c:v>0.0236645679197244</c:v>
                </c:pt>
                <c:pt idx="4350">
                  <c:v>0.0236645679197244</c:v>
                </c:pt>
                <c:pt idx="4351">
                  <c:v>0.0236645679197244</c:v>
                </c:pt>
                <c:pt idx="4352">
                  <c:v>0.0236645679197244</c:v>
                </c:pt>
                <c:pt idx="4353">
                  <c:v>0.0236645679197244</c:v>
                </c:pt>
                <c:pt idx="4354">
                  <c:v>0.0236645679197244</c:v>
                </c:pt>
                <c:pt idx="4355">
                  <c:v>0.0236645679197244</c:v>
                </c:pt>
                <c:pt idx="4356">
                  <c:v>0.0236645679197244</c:v>
                </c:pt>
                <c:pt idx="4357">
                  <c:v>0.0236645679197244</c:v>
                </c:pt>
                <c:pt idx="4358">
                  <c:v>0.0236645679197244</c:v>
                </c:pt>
                <c:pt idx="4359">
                  <c:v>0.0236645679197244</c:v>
                </c:pt>
                <c:pt idx="4360">
                  <c:v>0.0236645679197244</c:v>
                </c:pt>
                <c:pt idx="4361">
                  <c:v>0.0236645679197244</c:v>
                </c:pt>
                <c:pt idx="4362">
                  <c:v>0.0236645679197244</c:v>
                </c:pt>
                <c:pt idx="4363">
                  <c:v>0.0236645679197244</c:v>
                </c:pt>
                <c:pt idx="4364">
                  <c:v>0.0236645679197244</c:v>
                </c:pt>
                <c:pt idx="4365">
                  <c:v>0.0236645679197244</c:v>
                </c:pt>
                <c:pt idx="4366">
                  <c:v>0.0236645679197244</c:v>
                </c:pt>
                <c:pt idx="4367">
                  <c:v>0.0236645679197244</c:v>
                </c:pt>
                <c:pt idx="4368">
                  <c:v>0.0236645679197244</c:v>
                </c:pt>
                <c:pt idx="4369">
                  <c:v>0.0236645679197244</c:v>
                </c:pt>
                <c:pt idx="4370">
                  <c:v>0.0236645679197244</c:v>
                </c:pt>
                <c:pt idx="4371">
                  <c:v>0.0216925205930807</c:v>
                </c:pt>
                <c:pt idx="4372">
                  <c:v>0.0216925205930807</c:v>
                </c:pt>
                <c:pt idx="4373">
                  <c:v>0.0216925205930807</c:v>
                </c:pt>
                <c:pt idx="4374">
                  <c:v>0.0216925205930807</c:v>
                </c:pt>
                <c:pt idx="4375">
                  <c:v>0.0216925205930807</c:v>
                </c:pt>
                <c:pt idx="4376">
                  <c:v>0.0216925205930807</c:v>
                </c:pt>
                <c:pt idx="4377">
                  <c:v>0.0216925205930807</c:v>
                </c:pt>
                <c:pt idx="4378">
                  <c:v>0.0216925205930807</c:v>
                </c:pt>
                <c:pt idx="4379">
                  <c:v>0.0216925205930807</c:v>
                </c:pt>
                <c:pt idx="4380">
                  <c:v>0.0216925205930807</c:v>
                </c:pt>
                <c:pt idx="4381">
                  <c:v>0.0216925205930807</c:v>
                </c:pt>
                <c:pt idx="4382">
                  <c:v>0.0216925205930807</c:v>
                </c:pt>
                <c:pt idx="4383">
                  <c:v>0.0216925205930807</c:v>
                </c:pt>
                <c:pt idx="4384">
                  <c:v>0.0216925205930807</c:v>
                </c:pt>
                <c:pt idx="4385">
                  <c:v>0.0216925205930807</c:v>
                </c:pt>
                <c:pt idx="4386">
                  <c:v>0.0216925205930807</c:v>
                </c:pt>
                <c:pt idx="4387">
                  <c:v>0.0216925205930807</c:v>
                </c:pt>
                <c:pt idx="4388">
                  <c:v>0.0216925205930807</c:v>
                </c:pt>
                <c:pt idx="4389">
                  <c:v>0.0216925205930807</c:v>
                </c:pt>
                <c:pt idx="4390">
                  <c:v>0.0216925205930807</c:v>
                </c:pt>
                <c:pt idx="4391">
                  <c:v>0.0216925205930807</c:v>
                </c:pt>
                <c:pt idx="4392">
                  <c:v>0.0216925205930807</c:v>
                </c:pt>
                <c:pt idx="4393">
                  <c:v>0.0216925205930807</c:v>
                </c:pt>
                <c:pt idx="4394">
                  <c:v>0.0216925205930807</c:v>
                </c:pt>
                <c:pt idx="4395">
                  <c:v>0.0216925205930807</c:v>
                </c:pt>
                <c:pt idx="4396">
                  <c:v>0.0216925205930807</c:v>
                </c:pt>
                <c:pt idx="4397">
                  <c:v>0.0216925205930807</c:v>
                </c:pt>
                <c:pt idx="4398">
                  <c:v>0.0216925205930807</c:v>
                </c:pt>
                <c:pt idx="4399">
                  <c:v>0.0216925205930807</c:v>
                </c:pt>
                <c:pt idx="4400">
                  <c:v>0.0216925205930807</c:v>
                </c:pt>
                <c:pt idx="4401">
                  <c:v>0.0216925205930807</c:v>
                </c:pt>
                <c:pt idx="4402">
                  <c:v>0.0216925205930807</c:v>
                </c:pt>
                <c:pt idx="4403">
                  <c:v>0.0216925205930807</c:v>
                </c:pt>
                <c:pt idx="4404">
                  <c:v>0.0216925205930807</c:v>
                </c:pt>
                <c:pt idx="4405">
                  <c:v>0.0216925205930807</c:v>
                </c:pt>
                <c:pt idx="4406">
                  <c:v>0.019720473266437</c:v>
                </c:pt>
                <c:pt idx="4407">
                  <c:v>0.019720473266437</c:v>
                </c:pt>
                <c:pt idx="4408">
                  <c:v>0.019720473266437</c:v>
                </c:pt>
                <c:pt idx="4409">
                  <c:v>0.019720473266437</c:v>
                </c:pt>
                <c:pt idx="4410">
                  <c:v>0.019720473266437</c:v>
                </c:pt>
                <c:pt idx="4411">
                  <c:v>0.019720473266437</c:v>
                </c:pt>
                <c:pt idx="4412">
                  <c:v>0.019720473266437</c:v>
                </c:pt>
                <c:pt idx="4413">
                  <c:v>0.019720473266437</c:v>
                </c:pt>
                <c:pt idx="4414">
                  <c:v>0.019720473266437</c:v>
                </c:pt>
                <c:pt idx="4415">
                  <c:v>0.019720473266437</c:v>
                </c:pt>
                <c:pt idx="4416">
                  <c:v>0.019720473266437</c:v>
                </c:pt>
                <c:pt idx="4417">
                  <c:v>0.019720473266437</c:v>
                </c:pt>
                <c:pt idx="4418">
                  <c:v>0.019720473266437</c:v>
                </c:pt>
                <c:pt idx="4419">
                  <c:v>0.019720473266437</c:v>
                </c:pt>
                <c:pt idx="4420">
                  <c:v>0.019720473266437</c:v>
                </c:pt>
                <c:pt idx="4421">
                  <c:v>0.019720473266437</c:v>
                </c:pt>
                <c:pt idx="4422">
                  <c:v>0.019720473266437</c:v>
                </c:pt>
                <c:pt idx="4423">
                  <c:v>0.019720473266437</c:v>
                </c:pt>
                <c:pt idx="4424">
                  <c:v>0.019720473266437</c:v>
                </c:pt>
                <c:pt idx="4425">
                  <c:v>0.019720473266437</c:v>
                </c:pt>
                <c:pt idx="4426">
                  <c:v>0.019720473266437</c:v>
                </c:pt>
                <c:pt idx="4427">
                  <c:v>0.019720473266437</c:v>
                </c:pt>
                <c:pt idx="4428">
                  <c:v>0.019720473266437</c:v>
                </c:pt>
                <c:pt idx="4429">
                  <c:v>0.019720473266437</c:v>
                </c:pt>
                <c:pt idx="4430">
                  <c:v>0.019720473266437</c:v>
                </c:pt>
                <c:pt idx="4431">
                  <c:v>0.019720473266437</c:v>
                </c:pt>
                <c:pt idx="4432">
                  <c:v>0.019720473266437</c:v>
                </c:pt>
                <c:pt idx="4433">
                  <c:v>0.019720473266437</c:v>
                </c:pt>
                <c:pt idx="4434">
                  <c:v>0.019720473266437</c:v>
                </c:pt>
                <c:pt idx="4435">
                  <c:v>0.019720473266437</c:v>
                </c:pt>
                <c:pt idx="4436">
                  <c:v>0.019720473266437</c:v>
                </c:pt>
                <c:pt idx="4437">
                  <c:v>0.019720473266437</c:v>
                </c:pt>
                <c:pt idx="4438">
                  <c:v>0.019720473266437</c:v>
                </c:pt>
                <c:pt idx="4439">
                  <c:v>0.019720473266437</c:v>
                </c:pt>
                <c:pt idx="4440">
                  <c:v>0.019720473266437</c:v>
                </c:pt>
                <c:pt idx="4441">
                  <c:v>0.019720473266437</c:v>
                </c:pt>
                <c:pt idx="4442">
                  <c:v>0.019720473266437</c:v>
                </c:pt>
                <c:pt idx="4443">
                  <c:v>0.019720473266437</c:v>
                </c:pt>
                <c:pt idx="4444">
                  <c:v>0.019720473266437</c:v>
                </c:pt>
                <c:pt idx="4445">
                  <c:v>0.019720473266437</c:v>
                </c:pt>
                <c:pt idx="4446">
                  <c:v>0.019720473266437</c:v>
                </c:pt>
                <c:pt idx="4447">
                  <c:v>0.019720473266437</c:v>
                </c:pt>
                <c:pt idx="4448">
                  <c:v>0.019720473266437</c:v>
                </c:pt>
                <c:pt idx="4449">
                  <c:v>0.019720473266437</c:v>
                </c:pt>
                <c:pt idx="4450">
                  <c:v>0.019720473266437</c:v>
                </c:pt>
                <c:pt idx="4451">
                  <c:v>0.019720473266437</c:v>
                </c:pt>
                <c:pt idx="4452">
                  <c:v>0.019720473266437</c:v>
                </c:pt>
                <c:pt idx="4453">
                  <c:v>0.019720473266437</c:v>
                </c:pt>
                <c:pt idx="4454">
                  <c:v>0.019720473266437</c:v>
                </c:pt>
                <c:pt idx="4455">
                  <c:v>0.019720473266437</c:v>
                </c:pt>
                <c:pt idx="4456">
                  <c:v>0.019720473266437</c:v>
                </c:pt>
                <c:pt idx="4457">
                  <c:v>0.019720473266437</c:v>
                </c:pt>
                <c:pt idx="4458">
                  <c:v>0.019720473266437</c:v>
                </c:pt>
                <c:pt idx="4459">
                  <c:v>0.019720473266437</c:v>
                </c:pt>
                <c:pt idx="4460">
                  <c:v>0.019720473266437</c:v>
                </c:pt>
                <c:pt idx="4461">
                  <c:v>0.019720473266437</c:v>
                </c:pt>
                <c:pt idx="4462">
                  <c:v>0.0177484259397933</c:v>
                </c:pt>
                <c:pt idx="4463">
                  <c:v>0.0177484259397933</c:v>
                </c:pt>
                <c:pt idx="4464">
                  <c:v>0.0177484259397933</c:v>
                </c:pt>
                <c:pt idx="4465">
                  <c:v>0.0177484259397933</c:v>
                </c:pt>
                <c:pt idx="4466">
                  <c:v>0.0177484259397933</c:v>
                </c:pt>
                <c:pt idx="4467">
                  <c:v>0.0177484259397933</c:v>
                </c:pt>
                <c:pt idx="4468">
                  <c:v>0.0177484259397933</c:v>
                </c:pt>
                <c:pt idx="4469">
                  <c:v>0.0177484259397933</c:v>
                </c:pt>
                <c:pt idx="4470">
                  <c:v>0.0177484259397933</c:v>
                </c:pt>
                <c:pt idx="4471">
                  <c:v>0.0177484259397933</c:v>
                </c:pt>
                <c:pt idx="4472">
                  <c:v>0.0177484259397933</c:v>
                </c:pt>
                <c:pt idx="4473">
                  <c:v>0.0177484259397933</c:v>
                </c:pt>
                <c:pt idx="4474">
                  <c:v>0.0177484259397933</c:v>
                </c:pt>
                <c:pt idx="4475">
                  <c:v>0.0177484259397933</c:v>
                </c:pt>
                <c:pt idx="4476">
                  <c:v>0.0177484259397933</c:v>
                </c:pt>
                <c:pt idx="4477">
                  <c:v>0.0177484259397933</c:v>
                </c:pt>
                <c:pt idx="4478">
                  <c:v>0.0177484259397933</c:v>
                </c:pt>
                <c:pt idx="4479">
                  <c:v>0.0177484259397933</c:v>
                </c:pt>
                <c:pt idx="4480">
                  <c:v>0.0177484259397933</c:v>
                </c:pt>
                <c:pt idx="4481">
                  <c:v>0.0177484259397933</c:v>
                </c:pt>
                <c:pt idx="4482">
                  <c:v>0.0177484259397933</c:v>
                </c:pt>
                <c:pt idx="4483">
                  <c:v>0.0177484259397933</c:v>
                </c:pt>
                <c:pt idx="4484">
                  <c:v>0.0177484259397933</c:v>
                </c:pt>
                <c:pt idx="4485">
                  <c:v>0.0177484259397933</c:v>
                </c:pt>
                <c:pt idx="4486">
                  <c:v>0.0177484259397933</c:v>
                </c:pt>
                <c:pt idx="4487">
                  <c:v>0.0177484259397933</c:v>
                </c:pt>
                <c:pt idx="4488">
                  <c:v>0.0177484259397933</c:v>
                </c:pt>
                <c:pt idx="4489">
                  <c:v>0.0177484259397933</c:v>
                </c:pt>
                <c:pt idx="4490">
                  <c:v>0.0177484259397933</c:v>
                </c:pt>
                <c:pt idx="4491">
                  <c:v>0.0177484259397933</c:v>
                </c:pt>
                <c:pt idx="4492">
                  <c:v>0.0177484259397933</c:v>
                </c:pt>
                <c:pt idx="4493">
                  <c:v>0.0177484259397933</c:v>
                </c:pt>
                <c:pt idx="4494">
                  <c:v>0.0177484259397933</c:v>
                </c:pt>
                <c:pt idx="4495">
                  <c:v>0.0177484259397933</c:v>
                </c:pt>
                <c:pt idx="4496">
                  <c:v>0.0177484259397933</c:v>
                </c:pt>
                <c:pt idx="4497">
                  <c:v>0.0177484259397933</c:v>
                </c:pt>
                <c:pt idx="4498">
                  <c:v>0.0177484259397933</c:v>
                </c:pt>
                <c:pt idx="4499">
                  <c:v>0.0177484259397933</c:v>
                </c:pt>
                <c:pt idx="4500">
                  <c:v>0.0177484259397933</c:v>
                </c:pt>
                <c:pt idx="4501">
                  <c:v>0.0177484259397933</c:v>
                </c:pt>
                <c:pt idx="4502">
                  <c:v>0.0177484259397933</c:v>
                </c:pt>
                <c:pt idx="4503">
                  <c:v>0.0177484259397933</c:v>
                </c:pt>
                <c:pt idx="4504">
                  <c:v>0.0177484259397933</c:v>
                </c:pt>
                <c:pt idx="4505">
                  <c:v>0.0177484259397933</c:v>
                </c:pt>
                <c:pt idx="4506">
                  <c:v>0.0177484259397933</c:v>
                </c:pt>
                <c:pt idx="4507">
                  <c:v>0.0177484259397933</c:v>
                </c:pt>
                <c:pt idx="4508">
                  <c:v>0.0177484259397933</c:v>
                </c:pt>
                <c:pt idx="4509">
                  <c:v>0.0177484259397933</c:v>
                </c:pt>
                <c:pt idx="4510">
                  <c:v>0.0177484259397933</c:v>
                </c:pt>
                <c:pt idx="4511">
                  <c:v>0.0177484259397933</c:v>
                </c:pt>
                <c:pt idx="4512">
                  <c:v>0.0177484259397933</c:v>
                </c:pt>
                <c:pt idx="4513">
                  <c:v>0.0177484259397933</c:v>
                </c:pt>
                <c:pt idx="4514">
                  <c:v>0.0177484259397933</c:v>
                </c:pt>
                <c:pt idx="4515">
                  <c:v>0.0177484259397933</c:v>
                </c:pt>
                <c:pt idx="4516">
                  <c:v>0.0177484259397933</c:v>
                </c:pt>
                <c:pt idx="4517">
                  <c:v>0.0177484259397933</c:v>
                </c:pt>
                <c:pt idx="4518">
                  <c:v>0.0177484259397933</c:v>
                </c:pt>
                <c:pt idx="4519">
                  <c:v>0.0177484259397933</c:v>
                </c:pt>
                <c:pt idx="4520">
                  <c:v>0.0177484259397933</c:v>
                </c:pt>
                <c:pt idx="4521">
                  <c:v>0.0157763786131496</c:v>
                </c:pt>
                <c:pt idx="4522">
                  <c:v>0.0157763786131496</c:v>
                </c:pt>
                <c:pt idx="4523">
                  <c:v>0.0157763786131496</c:v>
                </c:pt>
                <c:pt idx="4524">
                  <c:v>0.0157763786131496</c:v>
                </c:pt>
                <c:pt idx="4525">
                  <c:v>0.0157763786131496</c:v>
                </c:pt>
                <c:pt idx="4526">
                  <c:v>0.0157763786131496</c:v>
                </c:pt>
                <c:pt idx="4527">
                  <c:v>0.0157763786131496</c:v>
                </c:pt>
                <c:pt idx="4528">
                  <c:v>0.0157763786131496</c:v>
                </c:pt>
                <c:pt idx="4529">
                  <c:v>0.0157763786131496</c:v>
                </c:pt>
                <c:pt idx="4530">
                  <c:v>0.0157763786131496</c:v>
                </c:pt>
                <c:pt idx="4531">
                  <c:v>0.0157763786131496</c:v>
                </c:pt>
                <c:pt idx="4532">
                  <c:v>0.0157763786131496</c:v>
                </c:pt>
                <c:pt idx="4533">
                  <c:v>0.0157763786131496</c:v>
                </c:pt>
                <c:pt idx="4534">
                  <c:v>0.0157763786131496</c:v>
                </c:pt>
                <c:pt idx="4535">
                  <c:v>0.0157763786131496</c:v>
                </c:pt>
                <c:pt idx="4536">
                  <c:v>0.0157763786131496</c:v>
                </c:pt>
                <c:pt idx="4537">
                  <c:v>0.0157763786131496</c:v>
                </c:pt>
                <c:pt idx="4538">
                  <c:v>0.0157763786131496</c:v>
                </c:pt>
                <c:pt idx="4539">
                  <c:v>0.0157763786131496</c:v>
                </c:pt>
                <c:pt idx="4540">
                  <c:v>0.0157763786131496</c:v>
                </c:pt>
                <c:pt idx="4541">
                  <c:v>0.0157763786131496</c:v>
                </c:pt>
                <c:pt idx="4542">
                  <c:v>0.0157763786131496</c:v>
                </c:pt>
                <c:pt idx="4543">
                  <c:v>0.0157763786131496</c:v>
                </c:pt>
                <c:pt idx="4544">
                  <c:v>0.0157763786131496</c:v>
                </c:pt>
                <c:pt idx="4545">
                  <c:v>0.0157763786131496</c:v>
                </c:pt>
                <c:pt idx="4546">
                  <c:v>0.0157763786131496</c:v>
                </c:pt>
                <c:pt idx="4547">
                  <c:v>0.0157763786131496</c:v>
                </c:pt>
                <c:pt idx="4548">
                  <c:v>0.0157763786131496</c:v>
                </c:pt>
                <c:pt idx="4549">
                  <c:v>0.0157763786131496</c:v>
                </c:pt>
                <c:pt idx="4550">
                  <c:v>0.0157763786131496</c:v>
                </c:pt>
                <c:pt idx="4551">
                  <c:v>0.0157763786131496</c:v>
                </c:pt>
                <c:pt idx="4552">
                  <c:v>0.0157763786131496</c:v>
                </c:pt>
                <c:pt idx="4553">
                  <c:v>0.0157763786131496</c:v>
                </c:pt>
                <c:pt idx="4554">
                  <c:v>0.0157763786131496</c:v>
                </c:pt>
                <c:pt idx="4555">
                  <c:v>0.0157763786131496</c:v>
                </c:pt>
                <c:pt idx="4556">
                  <c:v>0.0157763786131496</c:v>
                </c:pt>
                <c:pt idx="4557">
                  <c:v>0.0157763786131496</c:v>
                </c:pt>
                <c:pt idx="4558">
                  <c:v>0.0157763786131496</c:v>
                </c:pt>
                <c:pt idx="4559">
                  <c:v>0.0157763786131496</c:v>
                </c:pt>
                <c:pt idx="4560">
                  <c:v>0.0157763786131496</c:v>
                </c:pt>
                <c:pt idx="4561">
                  <c:v>0.0157763786131496</c:v>
                </c:pt>
                <c:pt idx="4562">
                  <c:v>0.0157763786131496</c:v>
                </c:pt>
                <c:pt idx="4563">
                  <c:v>0.0157763786131496</c:v>
                </c:pt>
                <c:pt idx="4564">
                  <c:v>0.0157763786131496</c:v>
                </c:pt>
                <c:pt idx="4565">
                  <c:v>0.0157763786131496</c:v>
                </c:pt>
                <c:pt idx="4566">
                  <c:v>0.0157763786131496</c:v>
                </c:pt>
                <c:pt idx="4567">
                  <c:v>0.0157763786131496</c:v>
                </c:pt>
                <c:pt idx="4568">
                  <c:v>0.0157763786131496</c:v>
                </c:pt>
                <c:pt idx="4569">
                  <c:v>0.0157763786131496</c:v>
                </c:pt>
                <c:pt idx="4570">
                  <c:v>0.0157763786131496</c:v>
                </c:pt>
                <c:pt idx="4571">
                  <c:v>0.0157763786131496</c:v>
                </c:pt>
                <c:pt idx="4572">
                  <c:v>0.0157763786131496</c:v>
                </c:pt>
                <c:pt idx="4573">
                  <c:v>0.0157763786131496</c:v>
                </c:pt>
                <c:pt idx="4574">
                  <c:v>0.0157763786131496</c:v>
                </c:pt>
                <c:pt idx="4575">
                  <c:v>0.0157763786131496</c:v>
                </c:pt>
                <c:pt idx="4576">
                  <c:v>0.0157763786131496</c:v>
                </c:pt>
                <c:pt idx="4577">
                  <c:v>0.0157763786131496</c:v>
                </c:pt>
                <c:pt idx="4578">
                  <c:v>0.0157763786131496</c:v>
                </c:pt>
                <c:pt idx="4579">
                  <c:v>0.0157763786131496</c:v>
                </c:pt>
                <c:pt idx="4580">
                  <c:v>0.0157763786131496</c:v>
                </c:pt>
                <c:pt idx="4581">
                  <c:v>0.0157763786131496</c:v>
                </c:pt>
                <c:pt idx="4582">
                  <c:v>0.0138043312865059</c:v>
                </c:pt>
                <c:pt idx="4583">
                  <c:v>0.0138043312865059</c:v>
                </c:pt>
                <c:pt idx="4584">
                  <c:v>0.0138043312865059</c:v>
                </c:pt>
                <c:pt idx="4585">
                  <c:v>0.0138043312865059</c:v>
                </c:pt>
                <c:pt idx="4586">
                  <c:v>0.0138043312865059</c:v>
                </c:pt>
                <c:pt idx="4587">
                  <c:v>0.0138043312865059</c:v>
                </c:pt>
                <c:pt idx="4588">
                  <c:v>0.0138043312865059</c:v>
                </c:pt>
                <c:pt idx="4589">
                  <c:v>0.0138043312865059</c:v>
                </c:pt>
                <c:pt idx="4590">
                  <c:v>0.0138043312865059</c:v>
                </c:pt>
                <c:pt idx="4591">
                  <c:v>0.0138043312865059</c:v>
                </c:pt>
                <c:pt idx="4592">
                  <c:v>0.0138043312865059</c:v>
                </c:pt>
                <c:pt idx="4593">
                  <c:v>0.0138043312865059</c:v>
                </c:pt>
                <c:pt idx="4594">
                  <c:v>0.0138043312865059</c:v>
                </c:pt>
                <c:pt idx="4595">
                  <c:v>0.0138043312865059</c:v>
                </c:pt>
                <c:pt idx="4596">
                  <c:v>0.0138043312865059</c:v>
                </c:pt>
                <c:pt idx="4597">
                  <c:v>0.0138043312865059</c:v>
                </c:pt>
                <c:pt idx="4598">
                  <c:v>0.0138043312865059</c:v>
                </c:pt>
                <c:pt idx="4599">
                  <c:v>0.0138043312865059</c:v>
                </c:pt>
                <c:pt idx="4600">
                  <c:v>0.0138043312865059</c:v>
                </c:pt>
                <c:pt idx="4601">
                  <c:v>0.0138043312865059</c:v>
                </c:pt>
                <c:pt idx="4602">
                  <c:v>0.0138043312865059</c:v>
                </c:pt>
                <c:pt idx="4603">
                  <c:v>0.0138043312865059</c:v>
                </c:pt>
                <c:pt idx="4604">
                  <c:v>0.0138043312865059</c:v>
                </c:pt>
                <c:pt idx="4605">
                  <c:v>0.0138043312865059</c:v>
                </c:pt>
                <c:pt idx="4606">
                  <c:v>0.0138043312865059</c:v>
                </c:pt>
                <c:pt idx="4607">
                  <c:v>0.0138043312865059</c:v>
                </c:pt>
                <c:pt idx="4608">
                  <c:v>0.0138043312865059</c:v>
                </c:pt>
                <c:pt idx="4609">
                  <c:v>0.0138043312865059</c:v>
                </c:pt>
                <c:pt idx="4610">
                  <c:v>0.0138043312865059</c:v>
                </c:pt>
                <c:pt idx="4611">
                  <c:v>0.0138043312865059</c:v>
                </c:pt>
                <c:pt idx="4612">
                  <c:v>0.0138043312865059</c:v>
                </c:pt>
                <c:pt idx="4613">
                  <c:v>0.0138043312865059</c:v>
                </c:pt>
                <c:pt idx="4614">
                  <c:v>0.0138043312865059</c:v>
                </c:pt>
                <c:pt idx="4615">
                  <c:v>0.0138043312865059</c:v>
                </c:pt>
                <c:pt idx="4616">
                  <c:v>0.0138043312865059</c:v>
                </c:pt>
                <c:pt idx="4617">
                  <c:v>0.0138043312865059</c:v>
                </c:pt>
                <c:pt idx="4618">
                  <c:v>0.0138043312865059</c:v>
                </c:pt>
                <c:pt idx="4619">
                  <c:v>0.0138043312865059</c:v>
                </c:pt>
                <c:pt idx="4620">
                  <c:v>0.0138043312865059</c:v>
                </c:pt>
                <c:pt idx="4621">
                  <c:v>0.0138043312865059</c:v>
                </c:pt>
                <c:pt idx="4622">
                  <c:v>0.0138043312865059</c:v>
                </c:pt>
                <c:pt idx="4623">
                  <c:v>0.0138043312865059</c:v>
                </c:pt>
                <c:pt idx="4624">
                  <c:v>0.0138043312865059</c:v>
                </c:pt>
                <c:pt idx="4625">
                  <c:v>0.0138043312865059</c:v>
                </c:pt>
                <c:pt idx="4626">
                  <c:v>0.0138043312865059</c:v>
                </c:pt>
                <c:pt idx="4627">
                  <c:v>0.0138043312865059</c:v>
                </c:pt>
                <c:pt idx="4628">
                  <c:v>0.0138043312865059</c:v>
                </c:pt>
                <c:pt idx="4629">
                  <c:v>0.0138043312865059</c:v>
                </c:pt>
                <c:pt idx="4630">
                  <c:v>0.0138043312865059</c:v>
                </c:pt>
                <c:pt idx="4631">
                  <c:v>0.0138043312865059</c:v>
                </c:pt>
                <c:pt idx="4632">
                  <c:v>0.0138043312865059</c:v>
                </c:pt>
                <c:pt idx="4633">
                  <c:v>0.0138043312865059</c:v>
                </c:pt>
                <c:pt idx="4634">
                  <c:v>0.0138043312865059</c:v>
                </c:pt>
                <c:pt idx="4635">
                  <c:v>0.0138043312865059</c:v>
                </c:pt>
                <c:pt idx="4636">
                  <c:v>0.0138043312865059</c:v>
                </c:pt>
                <c:pt idx="4637">
                  <c:v>0.0138043312865059</c:v>
                </c:pt>
                <c:pt idx="4638">
                  <c:v>0.0138043312865059</c:v>
                </c:pt>
                <c:pt idx="4639">
                  <c:v>0.0138043312865059</c:v>
                </c:pt>
                <c:pt idx="4640">
                  <c:v>0.0138043312865059</c:v>
                </c:pt>
                <c:pt idx="4641">
                  <c:v>0.0138043312865059</c:v>
                </c:pt>
                <c:pt idx="4642">
                  <c:v>0.0138043312865059</c:v>
                </c:pt>
                <c:pt idx="4643">
                  <c:v>0.0138043312865059</c:v>
                </c:pt>
                <c:pt idx="4644">
                  <c:v>0.0138043312865059</c:v>
                </c:pt>
                <c:pt idx="4645">
                  <c:v>0.0138043312865059</c:v>
                </c:pt>
                <c:pt idx="4646">
                  <c:v>0.0138043312865059</c:v>
                </c:pt>
                <c:pt idx="4647">
                  <c:v>0.0138043312865059</c:v>
                </c:pt>
                <c:pt idx="4648">
                  <c:v>0.0138043312865059</c:v>
                </c:pt>
                <c:pt idx="4649">
                  <c:v>0.0138043312865059</c:v>
                </c:pt>
                <c:pt idx="4650">
                  <c:v>0.0138043312865059</c:v>
                </c:pt>
                <c:pt idx="4651">
                  <c:v>0.0138043312865059</c:v>
                </c:pt>
                <c:pt idx="4652">
                  <c:v>0.0138043312865059</c:v>
                </c:pt>
                <c:pt idx="4653">
                  <c:v>0.0138043312865059</c:v>
                </c:pt>
                <c:pt idx="4654">
                  <c:v>0.0138043312865059</c:v>
                </c:pt>
                <c:pt idx="4655">
                  <c:v>0.0138043312865059</c:v>
                </c:pt>
                <c:pt idx="4656">
                  <c:v>0.0138043312865059</c:v>
                </c:pt>
                <c:pt idx="4657">
                  <c:v>0.0138043312865059</c:v>
                </c:pt>
                <c:pt idx="4658">
                  <c:v>0.0138043312865059</c:v>
                </c:pt>
                <c:pt idx="4659">
                  <c:v>0.0138043312865059</c:v>
                </c:pt>
                <c:pt idx="4660">
                  <c:v>0.0118322839598622</c:v>
                </c:pt>
                <c:pt idx="4661">
                  <c:v>0.0118322839598622</c:v>
                </c:pt>
                <c:pt idx="4662">
                  <c:v>0.0118322839598622</c:v>
                </c:pt>
                <c:pt idx="4663">
                  <c:v>0.0118322839598622</c:v>
                </c:pt>
                <c:pt idx="4664">
                  <c:v>0.0118322839598622</c:v>
                </c:pt>
                <c:pt idx="4665">
                  <c:v>0.0118322839598622</c:v>
                </c:pt>
                <c:pt idx="4666">
                  <c:v>0.0118322839598622</c:v>
                </c:pt>
                <c:pt idx="4667">
                  <c:v>0.0118322839598622</c:v>
                </c:pt>
                <c:pt idx="4668">
                  <c:v>0.0118322839598622</c:v>
                </c:pt>
                <c:pt idx="4669">
                  <c:v>0.0118322839598622</c:v>
                </c:pt>
                <c:pt idx="4670">
                  <c:v>0.0118322839598622</c:v>
                </c:pt>
                <c:pt idx="4671">
                  <c:v>0.0118322839598622</c:v>
                </c:pt>
                <c:pt idx="4672">
                  <c:v>0.0118322839598622</c:v>
                </c:pt>
                <c:pt idx="4673">
                  <c:v>0.0118322839598622</c:v>
                </c:pt>
                <c:pt idx="4674">
                  <c:v>0.0118322839598622</c:v>
                </c:pt>
                <c:pt idx="4675">
                  <c:v>0.0118322839598622</c:v>
                </c:pt>
                <c:pt idx="4676">
                  <c:v>0.0118322839598622</c:v>
                </c:pt>
                <c:pt idx="4677">
                  <c:v>0.0118322839598622</c:v>
                </c:pt>
                <c:pt idx="4678">
                  <c:v>0.0118322839598622</c:v>
                </c:pt>
                <c:pt idx="4679">
                  <c:v>0.0118322839598622</c:v>
                </c:pt>
                <c:pt idx="4680">
                  <c:v>0.0118322839598622</c:v>
                </c:pt>
                <c:pt idx="4681">
                  <c:v>0.0118322839598622</c:v>
                </c:pt>
                <c:pt idx="4682">
                  <c:v>0.0118322839598622</c:v>
                </c:pt>
                <c:pt idx="4683">
                  <c:v>0.0118322839598622</c:v>
                </c:pt>
                <c:pt idx="4684">
                  <c:v>0.0118322839598622</c:v>
                </c:pt>
                <c:pt idx="4685">
                  <c:v>0.0118322839598622</c:v>
                </c:pt>
                <c:pt idx="4686">
                  <c:v>0.0118322839598622</c:v>
                </c:pt>
                <c:pt idx="4687">
                  <c:v>0.0118322839598622</c:v>
                </c:pt>
                <c:pt idx="4688">
                  <c:v>0.0118322839598622</c:v>
                </c:pt>
                <c:pt idx="4689">
                  <c:v>0.0118322839598622</c:v>
                </c:pt>
                <c:pt idx="4690">
                  <c:v>0.0118322839598622</c:v>
                </c:pt>
                <c:pt idx="4691">
                  <c:v>0.00986023663321851</c:v>
                </c:pt>
                <c:pt idx="4692">
                  <c:v>0.00986023663321851</c:v>
                </c:pt>
                <c:pt idx="4693">
                  <c:v>0.00986023663321851</c:v>
                </c:pt>
                <c:pt idx="4694">
                  <c:v>0.00986023663321851</c:v>
                </c:pt>
                <c:pt idx="4695">
                  <c:v>0.00986023663321851</c:v>
                </c:pt>
                <c:pt idx="4696">
                  <c:v>0.00986023663321851</c:v>
                </c:pt>
                <c:pt idx="4697">
                  <c:v>0.00986023663321851</c:v>
                </c:pt>
                <c:pt idx="4698">
                  <c:v>0.00986023663321851</c:v>
                </c:pt>
                <c:pt idx="4699">
                  <c:v>0.00986023663321851</c:v>
                </c:pt>
                <c:pt idx="4700">
                  <c:v>0.00986023663321851</c:v>
                </c:pt>
                <c:pt idx="4701">
                  <c:v>0.00986023663321851</c:v>
                </c:pt>
                <c:pt idx="4702">
                  <c:v>0.00986023663321851</c:v>
                </c:pt>
                <c:pt idx="4703">
                  <c:v>0.00986023663321851</c:v>
                </c:pt>
                <c:pt idx="4704">
                  <c:v>0.00986023663321851</c:v>
                </c:pt>
                <c:pt idx="4705">
                  <c:v>0.00986023663321851</c:v>
                </c:pt>
                <c:pt idx="4706">
                  <c:v>0.00986023663321851</c:v>
                </c:pt>
                <c:pt idx="4707">
                  <c:v>0.00986023663321851</c:v>
                </c:pt>
                <c:pt idx="4708">
                  <c:v>0.00986023663321851</c:v>
                </c:pt>
                <c:pt idx="4709">
                  <c:v>0.00986023663321851</c:v>
                </c:pt>
                <c:pt idx="4710">
                  <c:v>0.00788818930657481</c:v>
                </c:pt>
                <c:pt idx="4711">
                  <c:v>0.00788818930657481</c:v>
                </c:pt>
                <c:pt idx="4712">
                  <c:v>0.00788818930657481</c:v>
                </c:pt>
                <c:pt idx="4713">
                  <c:v>0.00788818930657481</c:v>
                </c:pt>
                <c:pt idx="4714">
                  <c:v>0.00788818930657481</c:v>
                </c:pt>
                <c:pt idx="4715">
                  <c:v>0.00788818930657481</c:v>
                </c:pt>
                <c:pt idx="4716">
                  <c:v>0.00788818930657481</c:v>
                </c:pt>
                <c:pt idx="4717">
                  <c:v>0.00788818930657481</c:v>
                </c:pt>
                <c:pt idx="4718">
                  <c:v>0.00788818930657481</c:v>
                </c:pt>
                <c:pt idx="4719">
                  <c:v>0.00788818930657481</c:v>
                </c:pt>
                <c:pt idx="4720">
                  <c:v>0.00788818930657481</c:v>
                </c:pt>
                <c:pt idx="4721">
                  <c:v>0.00788818930657481</c:v>
                </c:pt>
                <c:pt idx="4722">
                  <c:v>0.00788818930657481</c:v>
                </c:pt>
                <c:pt idx="4723">
                  <c:v>0.00788818930657481</c:v>
                </c:pt>
                <c:pt idx="4724">
                  <c:v>0.00788818930657481</c:v>
                </c:pt>
                <c:pt idx="4725">
                  <c:v>0.00788818930657481</c:v>
                </c:pt>
                <c:pt idx="4726">
                  <c:v>0.00788818930657481</c:v>
                </c:pt>
                <c:pt idx="4727">
                  <c:v>0.00788818930657481</c:v>
                </c:pt>
                <c:pt idx="4728">
                  <c:v>0.00788818930657481</c:v>
                </c:pt>
                <c:pt idx="4729">
                  <c:v>0.00788818930657481</c:v>
                </c:pt>
                <c:pt idx="4730">
                  <c:v>0.00788818930657481</c:v>
                </c:pt>
                <c:pt idx="4731">
                  <c:v>0.00788818930657481</c:v>
                </c:pt>
                <c:pt idx="4732">
                  <c:v>0.00788818930657481</c:v>
                </c:pt>
                <c:pt idx="4733">
                  <c:v>0.00788818930657481</c:v>
                </c:pt>
                <c:pt idx="4734">
                  <c:v>0.00788818930657481</c:v>
                </c:pt>
                <c:pt idx="4735">
                  <c:v>0.00788818930657481</c:v>
                </c:pt>
                <c:pt idx="4736">
                  <c:v>0.00788818930657481</c:v>
                </c:pt>
                <c:pt idx="4737">
                  <c:v>0.00788818930657481</c:v>
                </c:pt>
                <c:pt idx="4738">
                  <c:v>0.00788818930657481</c:v>
                </c:pt>
                <c:pt idx="4739">
                  <c:v>0.00788818930657481</c:v>
                </c:pt>
                <c:pt idx="4740">
                  <c:v>0.00788818930657481</c:v>
                </c:pt>
                <c:pt idx="4741">
                  <c:v>0.00788818930657481</c:v>
                </c:pt>
                <c:pt idx="4742">
                  <c:v>0.00788818930657481</c:v>
                </c:pt>
                <c:pt idx="4743">
                  <c:v>0.00788818930657481</c:v>
                </c:pt>
                <c:pt idx="4744">
                  <c:v>0.00788818930657481</c:v>
                </c:pt>
                <c:pt idx="4745">
                  <c:v>0.00591614197993111</c:v>
                </c:pt>
                <c:pt idx="4746">
                  <c:v>0.00591614197993111</c:v>
                </c:pt>
                <c:pt idx="4747">
                  <c:v>0.00591614197993111</c:v>
                </c:pt>
                <c:pt idx="4748">
                  <c:v>0.00591614197993111</c:v>
                </c:pt>
              </c:numCache>
            </c:numRef>
          </c:yVal>
          <c:smooth val="0"/>
          <c:extLst xmlns:c16r2="http://schemas.microsoft.com/office/drawing/2015/06/chart">
            <c:ext xmlns:c16="http://schemas.microsoft.com/office/drawing/2014/chart" uri="{C3380CC4-5D6E-409C-BE32-E72D297353CC}">
              <c16:uniqueId val="{00000000-C904-4EE7-836C-628AC5968165}"/>
            </c:ext>
          </c:extLst>
        </c:ser>
        <c:ser>
          <c:idx val="1"/>
          <c:order val="1"/>
          <c:tx>
            <c:v>RHESSys</c:v>
          </c:tx>
          <c:marker>
            <c:symbol val="none"/>
          </c:marker>
          <c:xVal>
            <c:numRef>
              <c:f>Sheet3!$J$2:$J$13149</c:f>
              <c:numCache>
                <c:formatCode>0%</c:formatCode>
                <c:ptCount val="13148"/>
                <c:pt idx="0">
                  <c:v>7.6057195010648E-5</c:v>
                </c:pt>
                <c:pt idx="1">
                  <c:v>0.000152114390021296</c:v>
                </c:pt>
                <c:pt idx="2">
                  <c:v>0.000228171585031944</c:v>
                </c:pt>
                <c:pt idx="3">
                  <c:v>0.000304228780042592</c:v>
                </c:pt>
                <c:pt idx="4">
                  <c:v>0.00038028597505324</c:v>
                </c:pt>
                <c:pt idx="5">
                  <c:v>0.000456343170063888</c:v>
                </c:pt>
                <c:pt idx="6">
                  <c:v>0.000532400365074536</c:v>
                </c:pt>
                <c:pt idx="7">
                  <c:v>0.000608457560085184</c:v>
                </c:pt>
                <c:pt idx="8">
                  <c:v>0.000684514755095832</c:v>
                </c:pt>
                <c:pt idx="9">
                  <c:v>0.00076057195010648</c:v>
                </c:pt>
                <c:pt idx="10">
                  <c:v>0.000836629145117128</c:v>
                </c:pt>
                <c:pt idx="11">
                  <c:v>0.000912686340127776</c:v>
                </c:pt>
                <c:pt idx="12">
                  <c:v>0.000988743535138424</c:v>
                </c:pt>
                <c:pt idx="13">
                  <c:v>0.00106480073014907</c:v>
                </c:pt>
                <c:pt idx="14">
                  <c:v>0.00114085792515972</c:v>
                </c:pt>
                <c:pt idx="15">
                  <c:v>0.00121691512017037</c:v>
                </c:pt>
                <c:pt idx="16">
                  <c:v>0.00129297231518102</c:v>
                </c:pt>
                <c:pt idx="17">
                  <c:v>0.00136902951019166</c:v>
                </c:pt>
                <c:pt idx="18">
                  <c:v>0.00144508670520231</c:v>
                </c:pt>
                <c:pt idx="19">
                  <c:v>0.00152114390021296</c:v>
                </c:pt>
                <c:pt idx="20">
                  <c:v>0.00159720109522361</c:v>
                </c:pt>
                <c:pt idx="21">
                  <c:v>0.00167325829023426</c:v>
                </c:pt>
                <c:pt idx="22">
                  <c:v>0.0017493154852449</c:v>
                </c:pt>
                <c:pt idx="23">
                  <c:v>0.00182537268025555</c:v>
                </c:pt>
                <c:pt idx="24">
                  <c:v>0.0019014298752662</c:v>
                </c:pt>
                <c:pt idx="25">
                  <c:v>0.00197748707027685</c:v>
                </c:pt>
                <c:pt idx="26">
                  <c:v>0.0020535442652875</c:v>
                </c:pt>
                <c:pt idx="27">
                  <c:v>0.00212960146029814</c:v>
                </c:pt>
                <c:pt idx="28">
                  <c:v>0.00220565865530879</c:v>
                </c:pt>
                <c:pt idx="29">
                  <c:v>0.00228171585031944</c:v>
                </c:pt>
                <c:pt idx="30">
                  <c:v>0.00235777304533009</c:v>
                </c:pt>
                <c:pt idx="31">
                  <c:v>0.00243383024034074</c:v>
                </c:pt>
                <c:pt idx="32">
                  <c:v>0.00250988743535138</c:v>
                </c:pt>
                <c:pt idx="33">
                  <c:v>0.00258594463036203</c:v>
                </c:pt>
                <c:pt idx="34">
                  <c:v>0.00266200182537268</c:v>
                </c:pt>
                <c:pt idx="35">
                  <c:v>0.00273805902038333</c:v>
                </c:pt>
                <c:pt idx="36">
                  <c:v>0.00281411621539398</c:v>
                </c:pt>
                <c:pt idx="37">
                  <c:v>0.00289017341040462</c:v>
                </c:pt>
                <c:pt idx="38">
                  <c:v>0.00296623060541527</c:v>
                </c:pt>
                <c:pt idx="39">
                  <c:v>0.00304228780042592</c:v>
                </c:pt>
                <c:pt idx="40">
                  <c:v>0.00311834499543657</c:v>
                </c:pt>
                <c:pt idx="41">
                  <c:v>0.00319440219044722</c:v>
                </c:pt>
                <c:pt idx="42">
                  <c:v>0.00327045938545786</c:v>
                </c:pt>
                <c:pt idx="43">
                  <c:v>0.00334651658046851</c:v>
                </c:pt>
                <c:pt idx="44">
                  <c:v>0.00342257377547916</c:v>
                </c:pt>
                <c:pt idx="45">
                  <c:v>0.00349863097048981</c:v>
                </c:pt>
                <c:pt idx="46">
                  <c:v>0.00357468816550046</c:v>
                </c:pt>
                <c:pt idx="47">
                  <c:v>0.0036507453605111</c:v>
                </c:pt>
                <c:pt idx="48">
                  <c:v>0.00372680255552175</c:v>
                </c:pt>
                <c:pt idx="49">
                  <c:v>0.0038028597505324</c:v>
                </c:pt>
                <c:pt idx="50">
                  <c:v>0.00387891694554305</c:v>
                </c:pt>
                <c:pt idx="51">
                  <c:v>0.0039549741405537</c:v>
                </c:pt>
                <c:pt idx="52">
                  <c:v>0.00403103133556434</c:v>
                </c:pt>
                <c:pt idx="53">
                  <c:v>0.00410708853057499</c:v>
                </c:pt>
                <c:pt idx="54">
                  <c:v>0.00418314572558564</c:v>
                </c:pt>
                <c:pt idx="55">
                  <c:v>0.00425920292059629</c:v>
                </c:pt>
                <c:pt idx="56">
                  <c:v>0.00433526011560693</c:v>
                </c:pt>
                <c:pt idx="57">
                  <c:v>0.00441131731061758</c:v>
                </c:pt>
                <c:pt idx="58">
                  <c:v>0.00448737450562823</c:v>
                </c:pt>
                <c:pt idx="59">
                  <c:v>0.00456343170063888</c:v>
                </c:pt>
                <c:pt idx="60">
                  <c:v>0.00463948889564953</c:v>
                </c:pt>
                <c:pt idx="61">
                  <c:v>0.00471554609066018</c:v>
                </c:pt>
                <c:pt idx="62">
                  <c:v>0.00479160328567082</c:v>
                </c:pt>
                <c:pt idx="63">
                  <c:v>0.00486766048068147</c:v>
                </c:pt>
                <c:pt idx="64">
                  <c:v>0.00494371767569212</c:v>
                </c:pt>
                <c:pt idx="65">
                  <c:v>0.00501977487070277</c:v>
                </c:pt>
                <c:pt idx="66">
                  <c:v>0.00509583206571342</c:v>
                </c:pt>
                <c:pt idx="67">
                  <c:v>0.00517188926072406</c:v>
                </c:pt>
                <c:pt idx="68">
                  <c:v>0.00524794645573471</c:v>
                </c:pt>
                <c:pt idx="69">
                  <c:v>0.00532400365074536</c:v>
                </c:pt>
                <c:pt idx="70">
                  <c:v>0.00540006084575601</c:v>
                </c:pt>
                <c:pt idx="71">
                  <c:v>0.00547611804076666</c:v>
                </c:pt>
                <c:pt idx="72">
                  <c:v>0.0055521752357773</c:v>
                </c:pt>
                <c:pt idx="73">
                  <c:v>0.00562823243078795</c:v>
                </c:pt>
                <c:pt idx="74">
                  <c:v>0.0057042896257986</c:v>
                </c:pt>
                <c:pt idx="75">
                  <c:v>0.00578034682080925</c:v>
                </c:pt>
                <c:pt idx="76">
                  <c:v>0.0058564040158199</c:v>
                </c:pt>
                <c:pt idx="77">
                  <c:v>0.00593246121083054</c:v>
                </c:pt>
                <c:pt idx="78">
                  <c:v>0.00600851840584119</c:v>
                </c:pt>
                <c:pt idx="79">
                  <c:v>0.00608457560085184</c:v>
                </c:pt>
                <c:pt idx="80">
                  <c:v>0.00616063279586249</c:v>
                </c:pt>
                <c:pt idx="81">
                  <c:v>0.00623668999087313</c:v>
                </c:pt>
                <c:pt idx="82">
                  <c:v>0.00631274718588378</c:v>
                </c:pt>
                <c:pt idx="83">
                  <c:v>0.00638880438089443</c:v>
                </c:pt>
                <c:pt idx="84">
                  <c:v>0.00646486157590508</c:v>
                </c:pt>
                <c:pt idx="85">
                  <c:v>0.00654091877091573</c:v>
                </c:pt>
                <c:pt idx="86">
                  <c:v>0.00661697596592637</c:v>
                </c:pt>
                <c:pt idx="87">
                  <c:v>0.00669303316093702</c:v>
                </c:pt>
                <c:pt idx="88">
                  <c:v>0.00676909035594767</c:v>
                </c:pt>
                <c:pt idx="89">
                  <c:v>0.00684514755095832</c:v>
                </c:pt>
                <c:pt idx="90">
                  <c:v>0.00692120474596897</c:v>
                </c:pt>
                <c:pt idx="91">
                  <c:v>0.00699726194097961</c:v>
                </c:pt>
                <c:pt idx="92">
                  <c:v>0.00707331913599026</c:v>
                </c:pt>
                <c:pt idx="93">
                  <c:v>0.00714937633100091</c:v>
                </c:pt>
                <c:pt idx="94">
                  <c:v>0.00722543352601156</c:v>
                </c:pt>
                <c:pt idx="95">
                  <c:v>0.00730149072102221</c:v>
                </c:pt>
                <c:pt idx="96">
                  <c:v>0.00737754791603286</c:v>
                </c:pt>
                <c:pt idx="97">
                  <c:v>0.0074536051110435</c:v>
                </c:pt>
                <c:pt idx="98">
                  <c:v>0.00752966230605415</c:v>
                </c:pt>
                <c:pt idx="99">
                  <c:v>0.0076057195010648</c:v>
                </c:pt>
                <c:pt idx="100">
                  <c:v>0.00768177669607545</c:v>
                </c:pt>
                <c:pt idx="101">
                  <c:v>0.00775783389108609</c:v>
                </c:pt>
                <c:pt idx="102">
                  <c:v>0.00783389108609674</c:v>
                </c:pt>
                <c:pt idx="103">
                  <c:v>0.00790994828110739</c:v>
                </c:pt>
                <c:pt idx="104">
                  <c:v>0.00798600547611804</c:v>
                </c:pt>
                <c:pt idx="105">
                  <c:v>0.00806206267112869</c:v>
                </c:pt>
                <c:pt idx="106">
                  <c:v>0.00813811986613933</c:v>
                </c:pt>
                <c:pt idx="107">
                  <c:v>0.00821417706114998</c:v>
                </c:pt>
                <c:pt idx="108">
                  <c:v>0.00829023425616063</c:v>
                </c:pt>
                <c:pt idx="109">
                  <c:v>0.00836629145117128</c:v>
                </c:pt>
                <c:pt idx="110">
                  <c:v>0.00844234864618193</c:v>
                </c:pt>
                <c:pt idx="111">
                  <c:v>0.00851840584119258</c:v>
                </c:pt>
                <c:pt idx="112">
                  <c:v>0.00859446303620322</c:v>
                </c:pt>
                <c:pt idx="113">
                  <c:v>0.00867052023121387</c:v>
                </c:pt>
                <c:pt idx="114">
                  <c:v>0.00874657742622452</c:v>
                </c:pt>
                <c:pt idx="115">
                  <c:v>0.00882263462123517</c:v>
                </c:pt>
                <c:pt idx="116">
                  <c:v>0.00889869181624582</c:v>
                </c:pt>
                <c:pt idx="117">
                  <c:v>0.00897474901125646</c:v>
                </c:pt>
                <c:pt idx="118">
                  <c:v>0.00905080620626711</c:v>
                </c:pt>
                <c:pt idx="119">
                  <c:v>0.00912686340127776</c:v>
                </c:pt>
                <c:pt idx="120">
                  <c:v>0.00920292059628841</c:v>
                </c:pt>
                <c:pt idx="121">
                  <c:v>0.00927897779129905</c:v>
                </c:pt>
                <c:pt idx="122">
                  <c:v>0.0093550349863097</c:v>
                </c:pt>
                <c:pt idx="123">
                  <c:v>0.00943109218132035</c:v>
                </c:pt>
                <c:pt idx="124">
                  <c:v>0.009507149376331</c:v>
                </c:pt>
                <c:pt idx="125">
                  <c:v>0.00958320657134165</c:v>
                </c:pt>
                <c:pt idx="126">
                  <c:v>0.00965926376635229</c:v>
                </c:pt>
                <c:pt idx="127">
                  <c:v>0.00973532096136294</c:v>
                </c:pt>
                <c:pt idx="128">
                  <c:v>0.00981137815637359</c:v>
                </c:pt>
                <c:pt idx="129">
                  <c:v>0.00988743535138424</c:v>
                </c:pt>
                <c:pt idx="130">
                  <c:v>0.00996349254639489</c:v>
                </c:pt>
                <c:pt idx="131">
                  <c:v>0.0100395497414055</c:v>
                </c:pt>
                <c:pt idx="132">
                  <c:v>0.0101156069364162</c:v>
                </c:pt>
                <c:pt idx="133">
                  <c:v>0.0101916641314268</c:v>
                </c:pt>
                <c:pt idx="134">
                  <c:v>0.0102677213264375</c:v>
                </c:pt>
                <c:pt idx="135">
                  <c:v>0.0103437785214481</c:v>
                </c:pt>
                <c:pt idx="136">
                  <c:v>0.0104198357164588</c:v>
                </c:pt>
                <c:pt idx="137">
                  <c:v>0.0104958929114694</c:v>
                </c:pt>
                <c:pt idx="138">
                  <c:v>0.0105719501064801</c:v>
                </c:pt>
                <c:pt idx="139">
                  <c:v>0.0106480073014907</c:v>
                </c:pt>
                <c:pt idx="140">
                  <c:v>0.0107240644965014</c:v>
                </c:pt>
                <c:pt idx="141">
                  <c:v>0.010800121691512</c:v>
                </c:pt>
                <c:pt idx="142">
                  <c:v>0.0108761788865227</c:v>
                </c:pt>
                <c:pt idx="143">
                  <c:v>0.0109522360815333</c:v>
                </c:pt>
                <c:pt idx="144">
                  <c:v>0.011028293276544</c:v>
                </c:pt>
                <c:pt idx="145">
                  <c:v>0.0111043504715546</c:v>
                </c:pt>
                <c:pt idx="146">
                  <c:v>0.0111804076665653</c:v>
                </c:pt>
                <c:pt idx="147">
                  <c:v>0.0112564648615759</c:v>
                </c:pt>
                <c:pt idx="148">
                  <c:v>0.0113325220565866</c:v>
                </c:pt>
                <c:pt idx="149">
                  <c:v>0.0114085792515972</c:v>
                </c:pt>
                <c:pt idx="150">
                  <c:v>0.0114846364466078</c:v>
                </c:pt>
                <c:pt idx="151">
                  <c:v>0.0115606936416185</c:v>
                </c:pt>
                <c:pt idx="152">
                  <c:v>0.0116367508366291</c:v>
                </c:pt>
                <c:pt idx="153">
                  <c:v>0.0117128080316398</c:v>
                </c:pt>
                <c:pt idx="154">
                  <c:v>0.0117888652266504</c:v>
                </c:pt>
                <c:pt idx="155">
                  <c:v>0.0118649224216611</c:v>
                </c:pt>
                <c:pt idx="156">
                  <c:v>0.0119409796166717</c:v>
                </c:pt>
                <c:pt idx="157">
                  <c:v>0.0120170368116824</c:v>
                </c:pt>
                <c:pt idx="158">
                  <c:v>0.012093094006693</c:v>
                </c:pt>
                <c:pt idx="159">
                  <c:v>0.0121691512017037</c:v>
                </c:pt>
                <c:pt idx="160">
                  <c:v>0.0122452083967143</c:v>
                </c:pt>
                <c:pt idx="161">
                  <c:v>0.012321265591725</c:v>
                </c:pt>
                <c:pt idx="162">
                  <c:v>0.0123973227867356</c:v>
                </c:pt>
                <c:pt idx="163">
                  <c:v>0.0124733799817463</c:v>
                </c:pt>
                <c:pt idx="164">
                  <c:v>0.0125494371767569</c:v>
                </c:pt>
                <c:pt idx="165">
                  <c:v>0.0126254943717676</c:v>
                </c:pt>
                <c:pt idx="166">
                  <c:v>0.0127015515667782</c:v>
                </c:pt>
                <c:pt idx="167">
                  <c:v>0.0127776087617889</c:v>
                </c:pt>
                <c:pt idx="168">
                  <c:v>0.0128536659567995</c:v>
                </c:pt>
                <c:pt idx="169">
                  <c:v>0.0129297231518102</c:v>
                </c:pt>
                <c:pt idx="170">
                  <c:v>0.0130057803468208</c:v>
                </c:pt>
                <c:pt idx="171">
                  <c:v>0.0130818375418315</c:v>
                </c:pt>
                <c:pt idx="172">
                  <c:v>0.0131578947368421</c:v>
                </c:pt>
                <c:pt idx="173">
                  <c:v>0.0132339519318528</c:v>
                </c:pt>
                <c:pt idx="174">
                  <c:v>0.0133100091268634</c:v>
                </c:pt>
                <c:pt idx="175">
                  <c:v>0.013386066321874</c:v>
                </c:pt>
                <c:pt idx="176">
                  <c:v>0.0134621235168847</c:v>
                </c:pt>
                <c:pt idx="177">
                  <c:v>0.0135381807118953</c:v>
                </c:pt>
                <c:pt idx="178">
                  <c:v>0.013614237906906</c:v>
                </c:pt>
                <c:pt idx="179">
                  <c:v>0.0136902951019166</c:v>
                </c:pt>
                <c:pt idx="180">
                  <c:v>0.0137663522969273</c:v>
                </c:pt>
                <c:pt idx="181">
                  <c:v>0.0138424094919379</c:v>
                </c:pt>
                <c:pt idx="182">
                  <c:v>0.0139184666869486</c:v>
                </c:pt>
                <c:pt idx="183">
                  <c:v>0.0139945238819592</c:v>
                </c:pt>
                <c:pt idx="184">
                  <c:v>0.0140705810769699</c:v>
                </c:pt>
                <c:pt idx="185">
                  <c:v>0.0141466382719805</c:v>
                </c:pt>
                <c:pt idx="186">
                  <c:v>0.0142226954669912</c:v>
                </c:pt>
                <c:pt idx="187">
                  <c:v>0.0142987526620018</c:v>
                </c:pt>
                <c:pt idx="188">
                  <c:v>0.0143748098570125</c:v>
                </c:pt>
                <c:pt idx="189">
                  <c:v>0.0144508670520231</c:v>
                </c:pt>
                <c:pt idx="190">
                  <c:v>0.0145269242470338</c:v>
                </c:pt>
                <c:pt idx="191">
                  <c:v>0.0146029814420444</c:v>
                </c:pt>
                <c:pt idx="192">
                  <c:v>0.0146790386370551</c:v>
                </c:pt>
                <c:pt idx="193">
                  <c:v>0.0147550958320657</c:v>
                </c:pt>
                <c:pt idx="194">
                  <c:v>0.0148311530270764</c:v>
                </c:pt>
                <c:pt idx="195">
                  <c:v>0.014907210222087</c:v>
                </c:pt>
                <c:pt idx="196">
                  <c:v>0.0149832674170977</c:v>
                </c:pt>
                <c:pt idx="197">
                  <c:v>0.0150593246121083</c:v>
                </c:pt>
                <c:pt idx="198">
                  <c:v>0.015135381807119</c:v>
                </c:pt>
                <c:pt idx="199">
                  <c:v>0.0152114390021296</c:v>
                </c:pt>
                <c:pt idx="200">
                  <c:v>0.0152874961971402</c:v>
                </c:pt>
                <c:pt idx="201">
                  <c:v>0.0153635533921509</c:v>
                </c:pt>
                <c:pt idx="202">
                  <c:v>0.0154396105871615</c:v>
                </c:pt>
                <c:pt idx="203">
                  <c:v>0.0155156677821722</c:v>
                </c:pt>
                <c:pt idx="204">
                  <c:v>0.0155917249771828</c:v>
                </c:pt>
                <c:pt idx="205">
                  <c:v>0.0156677821721935</c:v>
                </c:pt>
                <c:pt idx="206">
                  <c:v>0.0157438393672041</c:v>
                </c:pt>
                <c:pt idx="207">
                  <c:v>0.0158198965622148</c:v>
                </c:pt>
                <c:pt idx="208">
                  <c:v>0.0158959537572254</c:v>
                </c:pt>
                <c:pt idx="209">
                  <c:v>0.0159720109522361</c:v>
                </c:pt>
                <c:pt idx="210">
                  <c:v>0.0160480681472467</c:v>
                </c:pt>
                <c:pt idx="211">
                  <c:v>0.0161241253422574</c:v>
                </c:pt>
                <c:pt idx="212">
                  <c:v>0.016200182537268</c:v>
                </c:pt>
                <c:pt idx="213">
                  <c:v>0.0162762397322787</c:v>
                </c:pt>
                <c:pt idx="214">
                  <c:v>0.0163522969272893</c:v>
                </c:pt>
                <c:pt idx="215">
                  <c:v>0.0164283541223</c:v>
                </c:pt>
                <c:pt idx="216">
                  <c:v>0.0165044113173106</c:v>
                </c:pt>
                <c:pt idx="217">
                  <c:v>0.0165804685123213</c:v>
                </c:pt>
                <c:pt idx="218">
                  <c:v>0.0166565257073319</c:v>
                </c:pt>
                <c:pt idx="219">
                  <c:v>0.0167325829023426</c:v>
                </c:pt>
                <c:pt idx="220">
                  <c:v>0.0168086400973532</c:v>
                </c:pt>
                <c:pt idx="221">
                  <c:v>0.0168846972923639</c:v>
                </c:pt>
                <c:pt idx="222">
                  <c:v>0.0169607544873745</c:v>
                </c:pt>
                <c:pt idx="223">
                  <c:v>0.0170368116823852</c:v>
                </c:pt>
                <c:pt idx="224">
                  <c:v>0.0171128688773958</c:v>
                </c:pt>
                <c:pt idx="225">
                  <c:v>0.0171889260724064</c:v>
                </c:pt>
                <c:pt idx="226">
                  <c:v>0.0172649832674171</c:v>
                </c:pt>
                <c:pt idx="227">
                  <c:v>0.0173410404624277</c:v>
                </c:pt>
                <c:pt idx="228">
                  <c:v>0.0174170976574384</c:v>
                </c:pt>
                <c:pt idx="229">
                  <c:v>0.017493154852449</c:v>
                </c:pt>
                <c:pt idx="230">
                  <c:v>0.0175692120474597</c:v>
                </c:pt>
                <c:pt idx="231">
                  <c:v>0.0176452692424703</c:v>
                </c:pt>
                <c:pt idx="232">
                  <c:v>0.017721326437481</c:v>
                </c:pt>
                <c:pt idx="233">
                  <c:v>0.0177973836324916</c:v>
                </c:pt>
                <c:pt idx="234">
                  <c:v>0.0178734408275023</c:v>
                </c:pt>
                <c:pt idx="235">
                  <c:v>0.0179494980225129</c:v>
                </c:pt>
                <c:pt idx="236">
                  <c:v>0.0180255552175236</c:v>
                </c:pt>
                <c:pt idx="237">
                  <c:v>0.0181016124125342</c:v>
                </c:pt>
                <c:pt idx="238">
                  <c:v>0.0181776696075449</c:v>
                </c:pt>
                <c:pt idx="239">
                  <c:v>0.0182537268025555</c:v>
                </c:pt>
                <c:pt idx="240">
                  <c:v>0.0183297839975662</c:v>
                </c:pt>
                <c:pt idx="241">
                  <c:v>0.0184058411925768</c:v>
                </c:pt>
                <c:pt idx="242">
                  <c:v>0.0184818983875875</c:v>
                </c:pt>
                <c:pt idx="243">
                  <c:v>0.0185579555825981</c:v>
                </c:pt>
                <c:pt idx="244">
                  <c:v>0.0186340127776088</c:v>
                </c:pt>
                <c:pt idx="245">
                  <c:v>0.0187100699726194</c:v>
                </c:pt>
                <c:pt idx="246">
                  <c:v>0.0187861271676301</c:v>
                </c:pt>
                <c:pt idx="247">
                  <c:v>0.0188621843626407</c:v>
                </c:pt>
                <c:pt idx="248">
                  <c:v>0.0189382415576513</c:v>
                </c:pt>
                <c:pt idx="249">
                  <c:v>0.019014298752662</c:v>
                </c:pt>
                <c:pt idx="250">
                  <c:v>0.0190903559476726</c:v>
                </c:pt>
                <c:pt idx="251">
                  <c:v>0.0191664131426833</c:v>
                </c:pt>
                <c:pt idx="252">
                  <c:v>0.0192424703376939</c:v>
                </c:pt>
                <c:pt idx="253">
                  <c:v>0.0193185275327046</c:v>
                </c:pt>
                <c:pt idx="254">
                  <c:v>0.0193945847277152</c:v>
                </c:pt>
                <c:pt idx="255">
                  <c:v>0.0194706419227259</c:v>
                </c:pt>
                <c:pt idx="256">
                  <c:v>0.0195466991177365</c:v>
                </c:pt>
                <c:pt idx="257">
                  <c:v>0.0196227563127472</c:v>
                </c:pt>
                <c:pt idx="258">
                  <c:v>0.0196988135077578</c:v>
                </c:pt>
                <c:pt idx="259">
                  <c:v>0.0197748707027685</c:v>
                </c:pt>
                <c:pt idx="260">
                  <c:v>0.0198509278977791</c:v>
                </c:pt>
                <c:pt idx="261">
                  <c:v>0.0199269850927898</c:v>
                </c:pt>
                <c:pt idx="262">
                  <c:v>0.0200030422878004</c:v>
                </c:pt>
                <c:pt idx="263">
                  <c:v>0.0200790994828111</c:v>
                </c:pt>
                <c:pt idx="264">
                  <c:v>0.0201551566778217</c:v>
                </c:pt>
                <c:pt idx="265">
                  <c:v>0.0202312138728324</c:v>
                </c:pt>
                <c:pt idx="266">
                  <c:v>0.020307271067843</c:v>
                </c:pt>
                <c:pt idx="267">
                  <c:v>0.0203833282628537</c:v>
                </c:pt>
                <c:pt idx="268">
                  <c:v>0.0204593854578643</c:v>
                </c:pt>
                <c:pt idx="269">
                  <c:v>0.020535442652875</c:v>
                </c:pt>
                <c:pt idx="270">
                  <c:v>0.0206114998478856</c:v>
                </c:pt>
                <c:pt idx="271">
                  <c:v>0.0206875570428963</c:v>
                </c:pt>
                <c:pt idx="272">
                  <c:v>0.0207636142379069</c:v>
                </c:pt>
                <c:pt idx="273">
                  <c:v>0.0208396714329175</c:v>
                </c:pt>
                <c:pt idx="274">
                  <c:v>0.0209157286279282</c:v>
                </c:pt>
                <c:pt idx="275">
                  <c:v>0.0209917858229388</c:v>
                </c:pt>
                <c:pt idx="276">
                  <c:v>0.0210678430179495</c:v>
                </c:pt>
                <c:pt idx="277">
                  <c:v>0.0211439002129601</c:v>
                </c:pt>
                <c:pt idx="278">
                  <c:v>0.0212199574079708</c:v>
                </c:pt>
                <c:pt idx="279">
                  <c:v>0.0212960146029814</c:v>
                </c:pt>
                <c:pt idx="280">
                  <c:v>0.0213720717979921</c:v>
                </c:pt>
                <c:pt idx="281">
                  <c:v>0.0214481289930027</c:v>
                </c:pt>
                <c:pt idx="282">
                  <c:v>0.0215241861880134</c:v>
                </c:pt>
                <c:pt idx="283">
                  <c:v>0.021600243383024</c:v>
                </c:pt>
                <c:pt idx="284">
                  <c:v>0.0216763005780347</c:v>
                </c:pt>
                <c:pt idx="285">
                  <c:v>0.0217523577730453</c:v>
                </c:pt>
                <c:pt idx="286">
                  <c:v>0.021828414968056</c:v>
                </c:pt>
                <c:pt idx="287">
                  <c:v>0.0219044721630666</c:v>
                </c:pt>
                <c:pt idx="288">
                  <c:v>0.0219805293580773</c:v>
                </c:pt>
                <c:pt idx="289">
                  <c:v>0.0220565865530879</c:v>
                </c:pt>
                <c:pt idx="290">
                  <c:v>0.0221326437480986</c:v>
                </c:pt>
                <c:pt idx="291">
                  <c:v>0.0222087009431092</c:v>
                </c:pt>
                <c:pt idx="292">
                  <c:v>0.0222847581381199</c:v>
                </c:pt>
                <c:pt idx="293">
                  <c:v>0.0223608153331305</c:v>
                </c:pt>
                <c:pt idx="294">
                  <c:v>0.0224368725281412</c:v>
                </c:pt>
                <c:pt idx="295">
                  <c:v>0.0225129297231518</c:v>
                </c:pt>
                <c:pt idx="296">
                  <c:v>0.0225889869181625</c:v>
                </c:pt>
                <c:pt idx="297">
                  <c:v>0.0226650441131731</c:v>
                </c:pt>
                <c:pt idx="298">
                  <c:v>0.0227411013081837</c:v>
                </c:pt>
                <c:pt idx="299">
                  <c:v>0.0228171585031944</c:v>
                </c:pt>
                <c:pt idx="300">
                  <c:v>0.022893215698205</c:v>
                </c:pt>
                <c:pt idx="301">
                  <c:v>0.0229692728932157</c:v>
                </c:pt>
                <c:pt idx="302">
                  <c:v>0.0230453300882263</c:v>
                </c:pt>
                <c:pt idx="303">
                  <c:v>0.023121387283237</c:v>
                </c:pt>
                <c:pt idx="304">
                  <c:v>0.0231974444782476</c:v>
                </c:pt>
                <c:pt idx="305">
                  <c:v>0.0232735016732583</c:v>
                </c:pt>
                <c:pt idx="306">
                  <c:v>0.0233495588682689</c:v>
                </c:pt>
                <c:pt idx="307">
                  <c:v>0.0234256160632796</c:v>
                </c:pt>
                <c:pt idx="308">
                  <c:v>0.0235016732582902</c:v>
                </c:pt>
                <c:pt idx="309">
                  <c:v>0.0235777304533009</c:v>
                </c:pt>
                <c:pt idx="310">
                  <c:v>0.0236537876483115</c:v>
                </c:pt>
                <c:pt idx="311">
                  <c:v>0.0237298448433222</c:v>
                </c:pt>
                <c:pt idx="312">
                  <c:v>0.0238059020383328</c:v>
                </c:pt>
                <c:pt idx="313">
                  <c:v>0.0238819592333435</c:v>
                </c:pt>
                <c:pt idx="314">
                  <c:v>0.0239580164283541</c:v>
                </c:pt>
                <c:pt idx="315">
                  <c:v>0.0240340736233648</c:v>
                </c:pt>
                <c:pt idx="316">
                  <c:v>0.0241101308183754</c:v>
                </c:pt>
                <c:pt idx="317">
                  <c:v>0.0241861880133861</c:v>
                </c:pt>
                <c:pt idx="318">
                  <c:v>0.0242622452083967</c:v>
                </c:pt>
                <c:pt idx="319">
                  <c:v>0.0243383024034074</c:v>
                </c:pt>
                <c:pt idx="320">
                  <c:v>0.024414359598418</c:v>
                </c:pt>
                <c:pt idx="321">
                  <c:v>0.0244904167934287</c:v>
                </c:pt>
                <c:pt idx="322">
                  <c:v>0.0245664739884393</c:v>
                </c:pt>
                <c:pt idx="323">
                  <c:v>0.02464253118345</c:v>
                </c:pt>
                <c:pt idx="324">
                  <c:v>0.0247185883784606</c:v>
                </c:pt>
                <c:pt idx="325">
                  <c:v>0.0247946455734712</c:v>
                </c:pt>
                <c:pt idx="326">
                  <c:v>0.0248707027684819</c:v>
                </c:pt>
                <c:pt idx="327">
                  <c:v>0.0249467599634925</c:v>
                </c:pt>
                <c:pt idx="328">
                  <c:v>0.0250228171585032</c:v>
                </c:pt>
                <c:pt idx="329">
                  <c:v>0.0250988743535138</c:v>
                </c:pt>
                <c:pt idx="330">
                  <c:v>0.0251749315485245</c:v>
                </c:pt>
                <c:pt idx="331">
                  <c:v>0.0252509887435351</c:v>
                </c:pt>
                <c:pt idx="332">
                  <c:v>0.0253270459385458</c:v>
                </c:pt>
                <c:pt idx="333">
                  <c:v>0.0254031031335564</c:v>
                </c:pt>
                <c:pt idx="334">
                  <c:v>0.0254791603285671</c:v>
                </c:pt>
                <c:pt idx="335">
                  <c:v>0.0255552175235777</c:v>
                </c:pt>
                <c:pt idx="336">
                  <c:v>0.0256312747185884</c:v>
                </c:pt>
                <c:pt idx="337">
                  <c:v>0.025707331913599</c:v>
                </c:pt>
                <c:pt idx="338">
                  <c:v>0.0257833891086097</c:v>
                </c:pt>
                <c:pt idx="339">
                  <c:v>0.0258594463036203</c:v>
                </c:pt>
                <c:pt idx="340">
                  <c:v>0.025935503498631</c:v>
                </c:pt>
                <c:pt idx="341">
                  <c:v>0.0260115606936416</c:v>
                </c:pt>
                <c:pt idx="342">
                  <c:v>0.0260876178886523</c:v>
                </c:pt>
                <c:pt idx="343">
                  <c:v>0.0261636750836629</c:v>
                </c:pt>
                <c:pt idx="344">
                  <c:v>0.0262397322786736</c:v>
                </c:pt>
                <c:pt idx="345">
                  <c:v>0.0263157894736842</c:v>
                </c:pt>
                <c:pt idx="346">
                  <c:v>0.0263918466686949</c:v>
                </c:pt>
                <c:pt idx="347">
                  <c:v>0.0264679038637055</c:v>
                </c:pt>
                <c:pt idx="348">
                  <c:v>0.0265439610587161</c:v>
                </c:pt>
                <c:pt idx="349">
                  <c:v>0.0266200182537268</c:v>
                </c:pt>
                <c:pt idx="350">
                  <c:v>0.0266960754487374</c:v>
                </c:pt>
                <c:pt idx="351">
                  <c:v>0.0267721326437481</c:v>
                </c:pt>
                <c:pt idx="352">
                  <c:v>0.0268481898387587</c:v>
                </c:pt>
                <c:pt idx="353">
                  <c:v>0.0269242470337694</c:v>
                </c:pt>
                <c:pt idx="354">
                  <c:v>0.02700030422878</c:v>
                </c:pt>
                <c:pt idx="355">
                  <c:v>0.0270763614237907</c:v>
                </c:pt>
                <c:pt idx="356">
                  <c:v>0.0271524186188013</c:v>
                </c:pt>
                <c:pt idx="357">
                  <c:v>0.027228475813812</c:v>
                </c:pt>
                <c:pt idx="358">
                  <c:v>0.0273045330088226</c:v>
                </c:pt>
                <c:pt idx="359">
                  <c:v>0.0273805902038333</c:v>
                </c:pt>
                <c:pt idx="360">
                  <c:v>0.0274566473988439</c:v>
                </c:pt>
                <c:pt idx="361">
                  <c:v>0.0275327045938546</c:v>
                </c:pt>
                <c:pt idx="362">
                  <c:v>0.0276087617888652</c:v>
                </c:pt>
                <c:pt idx="363">
                  <c:v>0.0276848189838759</c:v>
                </c:pt>
                <c:pt idx="364">
                  <c:v>0.0277608761788865</c:v>
                </c:pt>
                <c:pt idx="365">
                  <c:v>0.0278369333738972</c:v>
                </c:pt>
                <c:pt idx="366">
                  <c:v>0.0279129905689078</c:v>
                </c:pt>
                <c:pt idx="367">
                  <c:v>0.0279890477639185</c:v>
                </c:pt>
                <c:pt idx="368">
                  <c:v>0.0280651049589291</c:v>
                </c:pt>
                <c:pt idx="369">
                  <c:v>0.0281411621539398</c:v>
                </c:pt>
                <c:pt idx="370">
                  <c:v>0.0282172193489504</c:v>
                </c:pt>
                <c:pt idx="371">
                  <c:v>0.0282932765439611</c:v>
                </c:pt>
                <c:pt idx="372">
                  <c:v>0.0283693337389717</c:v>
                </c:pt>
                <c:pt idx="373">
                  <c:v>0.0284453909339823</c:v>
                </c:pt>
                <c:pt idx="374">
                  <c:v>0.028521448128993</c:v>
                </c:pt>
                <c:pt idx="375">
                  <c:v>0.0285975053240036</c:v>
                </c:pt>
                <c:pt idx="376">
                  <c:v>0.0286735625190143</c:v>
                </c:pt>
                <c:pt idx="377">
                  <c:v>0.0287496197140249</c:v>
                </c:pt>
                <c:pt idx="378">
                  <c:v>0.0288256769090356</c:v>
                </c:pt>
                <c:pt idx="379">
                  <c:v>0.0289017341040462</c:v>
                </c:pt>
                <c:pt idx="380">
                  <c:v>0.0289777912990569</c:v>
                </c:pt>
                <c:pt idx="381">
                  <c:v>0.0290538484940675</c:v>
                </c:pt>
                <c:pt idx="382">
                  <c:v>0.0291299056890782</c:v>
                </c:pt>
                <c:pt idx="383">
                  <c:v>0.0292059628840888</c:v>
                </c:pt>
                <c:pt idx="384">
                  <c:v>0.0292820200790995</c:v>
                </c:pt>
                <c:pt idx="385">
                  <c:v>0.0293580772741101</c:v>
                </c:pt>
                <c:pt idx="386">
                  <c:v>0.0294341344691208</c:v>
                </c:pt>
                <c:pt idx="387">
                  <c:v>0.0295101916641314</c:v>
                </c:pt>
                <c:pt idx="388">
                  <c:v>0.0295862488591421</c:v>
                </c:pt>
                <c:pt idx="389">
                  <c:v>0.0296623060541527</c:v>
                </c:pt>
                <c:pt idx="390">
                  <c:v>0.0297383632491634</c:v>
                </c:pt>
                <c:pt idx="391">
                  <c:v>0.029814420444174</c:v>
                </c:pt>
                <c:pt idx="392">
                  <c:v>0.0298904776391847</c:v>
                </c:pt>
                <c:pt idx="393">
                  <c:v>0.0299665348341953</c:v>
                </c:pt>
                <c:pt idx="394">
                  <c:v>0.030042592029206</c:v>
                </c:pt>
                <c:pt idx="395">
                  <c:v>0.0301186492242166</c:v>
                </c:pt>
                <c:pt idx="396">
                  <c:v>0.0301947064192273</c:v>
                </c:pt>
                <c:pt idx="397">
                  <c:v>0.0302707636142379</c:v>
                </c:pt>
                <c:pt idx="398">
                  <c:v>0.0303468208092485</c:v>
                </c:pt>
                <c:pt idx="399">
                  <c:v>0.0304228780042592</c:v>
                </c:pt>
                <c:pt idx="400">
                  <c:v>0.0304989351992698</c:v>
                </c:pt>
                <c:pt idx="401">
                  <c:v>0.0305749923942805</c:v>
                </c:pt>
                <c:pt idx="402">
                  <c:v>0.0306510495892911</c:v>
                </c:pt>
                <c:pt idx="403">
                  <c:v>0.0307271067843018</c:v>
                </c:pt>
                <c:pt idx="404">
                  <c:v>0.0308031639793124</c:v>
                </c:pt>
                <c:pt idx="405">
                  <c:v>0.0308792211743231</c:v>
                </c:pt>
                <c:pt idx="406">
                  <c:v>0.0309552783693337</c:v>
                </c:pt>
                <c:pt idx="407">
                  <c:v>0.0310313355643444</c:v>
                </c:pt>
                <c:pt idx="408">
                  <c:v>0.031107392759355</c:v>
                </c:pt>
                <c:pt idx="409">
                  <c:v>0.0311834499543657</c:v>
                </c:pt>
                <c:pt idx="410">
                  <c:v>0.0312595071493763</c:v>
                </c:pt>
                <c:pt idx="411">
                  <c:v>0.031335564344387</c:v>
                </c:pt>
                <c:pt idx="412">
                  <c:v>0.0314116215393976</c:v>
                </c:pt>
                <c:pt idx="413">
                  <c:v>0.0314876787344083</c:v>
                </c:pt>
                <c:pt idx="414">
                  <c:v>0.0315637359294189</c:v>
                </c:pt>
                <c:pt idx="415">
                  <c:v>0.0316397931244296</c:v>
                </c:pt>
                <c:pt idx="416">
                  <c:v>0.0317158503194402</c:v>
                </c:pt>
                <c:pt idx="417">
                  <c:v>0.0317919075144509</c:v>
                </c:pt>
                <c:pt idx="418">
                  <c:v>0.0318679647094615</c:v>
                </c:pt>
                <c:pt idx="419">
                  <c:v>0.0319440219044722</c:v>
                </c:pt>
                <c:pt idx="420">
                  <c:v>0.0320200790994828</c:v>
                </c:pt>
                <c:pt idx="421">
                  <c:v>0.0320961362944935</c:v>
                </c:pt>
                <c:pt idx="422">
                  <c:v>0.0321721934895041</c:v>
                </c:pt>
                <c:pt idx="423">
                  <c:v>0.0322482506845148</c:v>
                </c:pt>
                <c:pt idx="424">
                  <c:v>0.0323243078795254</c:v>
                </c:pt>
                <c:pt idx="425">
                  <c:v>0.032400365074536</c:v>
                </c:pt>
                <c:pt idx="426">
                  <c:v>0.0324764222695467</c:v>
                </c:pt>
                <c:pt idx="427">
                  <c:v>0.0325524794645573</c:v>
                </c:pt>
                <c:pt idx="428">
                  <c:v>0.032628536659568</c:v>
                </c:pt>
                <c:pt idx="429">
                  <c:v>0.0327045938545786</c:v>
                </c:pt>
                <c:pt idx="430">
                  <c:v>0.0327806510495893</c:v>
                </c:pt>
                <c:pt idx="431">
                  <c:v>0.0328567082445999</c:v>
                </c:pt>
                <c:pt idx="432">
                  <c:v>0.0329327654396106</c:v>
                </c:pt>
                <c:pt idx="433">
                  <c:v>0.0330088226346212</c:v>
                </c:pt>
                <c:pt idx="434">
                  <c:v>0.0330848798296319</c:v>
                </c:pt>
                <c:pt idx="435">
                  <c:v>0.0331609370246425</c:v>
                </c:pt>
                <c:pt idx="436">
                  <c:v>0.0332369942196532</c:v>
                </c:pt>
                <c:pt idx="437">
                  <c:v>0.0333130514146638</c:v>
                </c:pt>
                <c:pt idx="438">
                  <c:v>0.0333891086096745</c:v>
                </c:pt>
                <c:pt idx="439">
                  <c:v>0.0334651658046851</c:v>
                </c:pt>
                <c:pt idx="440">
                  <c:v>0.0335412229996958</c:v>
                </c:pt>
                <c:pt idx="441">
                  <c:v>0.0336172801947064</c:v>
                </c:pt>
                <c:pt idx="442">
                  <c:v>0.0336933373897171</c:v>
                </c:pt>
                <c:pt idx="443">
                  <c:v>0.0337693945847277</c:v>
                </c:pt>
                <c:pt idx="444">
                  <c:v>0.0338454517797384</c:v>
                </c:pt>
                <c:pt idx="445">
                  <c:v>0.033921508974749</c:v>
                </c:pt>
                <c:pt idx="446">
                  <c:v>0.0339975661697597</c:v>
                </c:pt>
                <c:pt idx="447">
                  <c:v>0.0340736233647703</c:v>
                </c:pt>
                <c:pt idx="448">
                  <c:v>0.0341496805597809</c:v>
                </c:pt>
                <c:pt idx="449">
                  <c:v>0.0342257377547916</c:v>
                </c:pt>
                <c:pt idx="450">
                  <c:v>0.0343017949498022</c:v>
                </c:pt>
                <c:pt idx="451">
                  <c:v>0.0343778521448129</c:v>
                </c:pt>
                <c:pt idx="452">
                  <c:v>0.0344539093398235</c:v>
                </c:pt>
                <c:pt idx="453">
                  <c:v>0.0345299665348342</c:v>
                </c:pt>
                <c:pt idx="454">
                  <c:v>0.0346060237298448</c:v>
                </c:pt>
                <c:pt idx="455">
                  <c:v>0.0346820809248555</c:v>
                </c:pt>
                <c:pt idx="456">
                  <c:v>0.0347581381198661</c:v>
                </c:pt>
                <c:pt idx="457">
                  <c:v>0.0348341953148768</c:v>
                </c:pt>
                <c:pt idx="458">
                  <c:v>0.0349102525098874</c:v>
                </c:pt>
                <c:pt idx="459">
                  <c:v>0.0349863097048981</c:v>
                </c:pt>
                <c:pt idx="460">
                  <c:v>0.0350623668999087</c:v>
                </c:pt>
                <c:pt idx="461">
                  <c:v>0.0351384240949194</c:v>
                </c:pt>
                <c:pt idx="462">
                  <c:v>0.03521448128993</c:v>
                </c:pt>
                <c:pt idx="463">
                  <c:v>0.0352905384849407</c:v>
                </c:pt>
                <c:pt idx="464">
                  <c:v>0.0353665956799513</c:v>
                </c:pt>
                <c:pt idx="465">
                  <c:v>0.035442652874962</c:v>
                </c:pt>
                <c:pt idx="466">
                  <c:v>0.0355187100699726</c:v>
                </c:pt>
                <c:pt idx="467">
                  <c:v>0.0355947672649833</c:v>
                </c:pt>
                <c:pt idx="468">
                  <c:v>0.0356708244599939</c:v>
                </c:pt>
                <c:pt idx="469">
                  <c:v>0.0357468816550046</c:v>
                </c:pt>
                <c:pt idx="470">
                  <c:v>0.0358229388500152</c:v>
                </c:pt>
                <c:pt idx="471">
                  <c:v>0.0358989960450259</c:v>
                </c:pt>
                <c:pt idx="472">
                  <c:v>0.0359750532400365</c:v>
                </c:pt>
                <c:pt idx="473">
                  <c:v>0.0360511104350471</c:v>
                </c:pt>
                <c:pt idx="474">
                  <c:v>0.0361271676300578</c:v>
                </c:pt>
                <c:pt idx="475">
                  <c:v>0.0362032248250684</c:v>
                </c:pt>
                <c:pt idx="476">
                  <c:v>0.0362792820200791</c:v>
                </c:pt>
                <c:pt idx="477">
                  <c:v>0.0363553392150897</c:v>
                </c:pt>
                <c:pt idx="478">
                  <c:v>0.0364313964101004</c:v>
                </c:pt>
                <c:pt idx="479">
                  <c:v>0.036507453605111</c:v>
                </c:pt>
                <c:pt idx="480">
                  <c:v>0.0365835108001217</c:v>
                </c:pt>
                <c:pt idx="481">
                  <c:v>0.0366595679951323</c:v>
                </c:pt>
                <c:pt idx="482">
                  <c:v>0.036735625190143</c:v>
                </c:pt>
                <c:pt idx="483">
                  <c:v>0.0368116823851536</c:v>
                </c:pt>
                <c:pt idx="484">
                  <c:v>0.0368877395801643</c:v>
                </c:pt>
                <c:pt idx="485">
                  <c:v>0.0369637967751749</c:v>
                </c:pt>
                <c:pt idx="486">
                  <c:v>0.0370398539701856</c:v>
                </c:pt>
                <c:pt idx="487">
                  <c:v>0.0371159111651962</c:v>
                </c:pt>
                <c:pt idx="488">
                  <c:v>0.0371919683602069</c:v>
                </c:pt>
                <c:pt idx="489">
                  <c:v>0.0372680255552175</c:v>
                </c:pt>
                <c:pt idx="490">
                  <c:v>0.0373440827502282</c:v>
                </c:pt>
                <c:pt idx="491">
                  <c:v>0.0374201399452388</c:v>
                </c:pt>
                <c:pt idx="492">
                  <c:v>0.0374961971402495</c:v>
                </c:pt>
                <c:pt idx="493">
                  <c:v>0.0375722543352601</c:v>
                </c:pt>
                <c:pt idx="494">
                  <c:v>0.0376483115302708</c:v>
                </c:pt>
                <c:pt idx="495">
                  <c:v>0.0377243687252814</c:v>
                </c:pt>
                <c:pt idx="496">
                  <c:v>0.037800425920292</c:v>
                </c:pt>
                <c:pt idx="497">
                  <c:v>0.0378764831153027</c:v>
                </c:pt>
                <c:pt idx="498">
                  <c:v>0.0379525403103134</c:v>
                </c:pt>
                <c:pt idx="499">
                  <c:v>0.038028597505324</c:v>
                </c:pt>
                <c:pt idx="500">
                  <c:v>0.0381046547003346</c:v>
                </c:pt>
                <c:pt idx="501">
                  <c:v>0.0381807118953453</c:v>
                </c:pt>
                <c:pt idx="502">
                  <c:v>0.0382567690903559</c:v>
                </c:pt>
                <c:pt idx="503">
                  <c:v>0.0383328262853666</c:v>
                </c:pt>
                <c:pt idx="504">
                  <c:v>0.0384088834803772</c:v>
                </c:pt>
                <c:pt idx="505">
                  <c:v>0.0384849406753879</c:v>
                </c:pt>
                <c:pt idx="506">
                  <c:v>0.0385609978703985</c:v>
                </c:pt>
                <c:pt idx="507">
                  <c:v>0.0386370550654092</c:v>
                </c:pt>
                <c:pt idx="508">
                  <c:v>0.0387131122604198</c:v>
                </c:pt>
                <c:pt idx="509">
                  <c:v>0.0387891694554305</c:v>
                </c:pt>
                <c:pt idx="510">
                  <c:v>0.0388652266504411</c:v>
                </c:pt>
                <c:pt idx="511">
                  <c:v>0.0389412838454518</c:v>
                </c:pt>
                <c:pt idx="512">
                  <c:v>0.0390173410404624</c:v>
                </c:pt>
                <c:pt idx="513">
                  <c:v>0.0390933982354731</c:v>
                </c:pt>
                <c:pt idx="514">
                  <c:v>0.0391694554304837</c:v>
                </c:pt>
                <c:pt idx="515">
                  <c:v>0.0392455126254944</c:v>
                </c:pt>
                <c:pt idx="516">
                  <c:v>0.039321569820505</c:v>
                </c:pt>
                <c:pt idx="517">
                  <c:v>0.0393976270155157</c:v>
                </c:pt>
                <c:pt idx="518">
                  <c:v>0.0394736842105263</c:v>
                </c:pt>
                <c:pt idx="519">
                  <c:v>0.039549741405537</c:v>
                </c:pt>
                <c:pt idx="520">
                  <c:v>0.0396257986005476</c:v>
                </c:pt>
                <c:pt idx="521">
                  <c:v>0.0397018557955583</c:v>
                </c:pt>
                <c:pt idx="522">
                  <c:v>0.0397779129905689</c:v>
                </c:pt>
                <c:pt idx="523">
                  <c:v>0.0398539701855795</c:v>
                </c:pt>
                <c:pt idx="524">
                  <c:v>0.0399300273805902</c:v>
                </c:pt>
                <c:pt idx="525">
                  <c:v>0.0400060845756008</c:v>
                </c:pt>
                <c:pt idx="526">
                  <c:v>0.0400821417706115</c:v>
                </c:pt>
                <c:pt idx="527">
                  <c:v>0.0401581989656221</c:v>
                </c:pt>
                <c:pt idx="528">
                  <c:v>0.0402342561606328</c:v>
                </c:pt>
                <c:pt idx="529">
                  <c:v>0.0403103133556434</c:v>
                </c:pt>
                <c:pt idx="530">
                  <c:v>0.0403863705506541</c:v>
                </c:pt>
                <c:pt idx="531">
                  <c:v>0.0404624277456647</c:v>
                </c:pt>
                <c:pt idx="532">
                  <c:v>0.0405384849406754</c:v>
                </c:pt>
                <c:pt idx="533">
                  <c:v>0.040614542135686</c:v>
                </c:pt>
                <c:pt idx="534">
                  <c:v>0.0406905993306967</c:v>
                </c:pt>
                <c:pt idx="535">
                  <c:v>0.0407666565257073</c:v>
                </c:pt>
                <c:pt idx="536">
                  <c:v>0.040842713720718</c:v>
                </c:pt>
                <c:pt idx="537">
                  <c:v>0.0409187709157286</c:v>
                </c:pt>
                <c:pt idx="538">
                  <c:v>0.0409948281107393</c:v>
                </c:pt>
                <c:pt idx="539">
                  <c:v>0.0410708853057499</c:v>
                </c:pt>
                <c:pt idx="540">
                  <c:v>0.0411469425007606</c:v>
                </c:pt>
                <c:pt idx="541">
                  <c:v>0.0412229996957712</c:v>
                </c:pt>
                <c:pt idx="542">
                  <c:v>0.0412990568907819</c:v>
                </c:pt>
                <c:pt idx="543">
                  <c:v>0.0413751140857925</c:v>
                </c:pt>
                <c:pt idx="544">
                  <c:v>0.0414511712808032</c:v>
                </c:pt>
                <c:pt idx="545">
                  <c:v>0.0415272284758138</c:v>
                </c:pt>
                <c:pt idx="546">
                  <c:v>0.0416032856708245</c:v>
                </c:pt>
                <c:pt idx="547">
                  <c:v>0.0416793428658351</c:v>
                </c:pt>
                <c:pt idx="548">
                  <c:v>0.0417554000608457</c:v>
                </c:pt>
                <c:pt idx="549">
                  <c:v>0.0418314572558564</c:v>
                </c:pt>
                <c:pt idx="550">
                  <c:v>0.041907514450867</c:v>
                </c:pt>
                <c:pt idx="551">
                  <c:v>0.0419835716458777</c:v>
                </c:pt>
                <c:pt idx="552">
                  <c:v>0.0420596288408883</c:v>
                </c:pt>
                <c:pt idx="553">
                  <c:v>0.042135686035899</c:v>
                </c:pt>
                <c:pt idx="554">
                  <c:v>0.0422117432309096</c:v>
                </c:pt>
                <c:pt idx="555">
                  <c:v>0.0422878004259203</c:v>
                </c:pt>
                <c:pt idx="556">
                  <c:v>0.0423638576209309</c:v>
                </c:pt>
                <c:pt idx="557">
                  <c:v>0.0424399148159416</c:v>
                </c:pt>
                <c:pt idx="558">
                  <c:v>0.0425159720109522</c:v>
                </c:pt>
                <c:pt idx="559">
                  <c:v>0.0425920292059629</c:v>
                </c:pt>
                <c:pt idx="560">
                  <c:v>0.0426680864009735</c:v>
                </c:pt>
                <c:pt idx="561">
                  <c:v>0.0427441435959842</c:v>
                </c:pt>
                <c:pt idx="562">
                  <c:v>0.0428202007909948</c:v>
                </c:pt>
                <c:pt idx="563">
                  <c:v>0.0428962579860055</c:v>
                </c:pt>
                <c:pt idx="564">
                  <c:v>0.0429723151810161</c:v>
                </c:pt>
                <c:pt idx="565">
                  <c:v>0.0430483723760268</c:v>
                </c:pt>
                <c:pt idx="566">
                  <c:v>0.0431244295710374</c:v>
                </c:pt>
                <c:pt idx="567">
                  <c:v>0.0432004867660481</c:v>
                </c:pt>
                <c:pt idx="568">
                  <c:v>0.0432765439610587</c:v>
                </c:pt>
                <c:pt idx="569">
                  <c:v>0.0433526011560694</c:v>
                </c:pt>
                <c:pt idx="570">
                  <c:v>0.04342865835108</c:v>
                </c:pt>
                <c:pt idx="571">
                  <c:v>0.0435047155460906</c:v>
                </c:pt>
                <c:pt idx="572">
                  <c:v>0.0435807727411013</c:v>
                </c:pt>
                <c:pt idx="573">
                  <c:v>0.0436568299361119</c:v>
                </c:pt>
                <c:pt idx="574">
                  <c:v>0.0437328871311226</c:v>
                </c:pt>
                <c:pt idx="575">
                  <c:v>0.0438089443261332</c:v>
                </c:pt>
                <c:pt idx="576">
                  <c:v>0.0438850015211439</c:v>
                </c:pt>
                <c:pt idx="577">
                  <c:v>0.0439610587161545</c:v>
                </c:pt>
                <c:pt idx="578">
                  <c:v>0.0440371159111652</c:v>
                </c:pt>
                <c:pt idx="579">
                  <c:v>0.0441131731061758</c:v>
                </c:pt>
                <c:pt idx="580">
                  <c:v>0.0441892303011865</c:v>
                </c:pt>
                <c:pt idx="581">
                  <c:v>0.0442652874961971</c:v>
                </c:pt>
                <c:pt idx="582">
                  <c:v>0.0443413446912078</c:v>
                </c:pt>
                <c:pt idx="583">
                  <c:v>0.0444174018862184</c:v>
                </c:pt>
                <c:pt idx="584">
                  <c:v>0.0444934590812291</c:v>
                </c:pt>
                <c:pt idx="585">
                  <c:v>0.0445695162762397</c:v>
                </c:pt>
                <c:pt idx="586">
                  <c:v>0.0446455734712504</c:v>
                </c:pt>
                <c:pt idx="587">
                  <c:v>0.044721630666261</c:v>
                </c:pt>
                <c:pt idx="588">
                  <c:v>0.0447976878612717</c:v>
                </c:pt>
                <c:pt idx="589">
                  <c:v>0.0448737450562823</c:v>
                </c:pt>
                <c:pt idx="590">
                  <c:v>0.044949802251293</c:v>
                </c:pt>
                <c:pt idx="591">
                  <c:v>0.0450258594463036</c:v>
                </c:pt>
                <c:pt idx="592">
                  <c:v>0.0451019166413143</c:v>
                </c:pt>
                <c:pt idx="593">
                  <c:v>0.0451779738363249</c:v>
                </c:pt>
                <c:pt idx="594">
                  <c:v>0.0452540310313356</c:v>
                </c:pt>
                <c:pt idx="595">
                  <c:v>0.0453300882263462</c:v>
                </c:pt>
                <c:pt idx="596">
                  <c:v>0.0454061454213569</c:v>
                </c:pt>
                <c:pt idx="597">
                  <c:v>0.0454822026163675</c:v>
                </c:pt>
                <c:pt idx="598">
                  <c:v>0.0455582598113781</c:v>
                </c:pt>
                <c:pt idx="599">
                  <c:v>0.0456343170063888</c:v>
                </c:pt>
                <c:pt idx="600">
                  <c:v>0.0457103742013994</c:v>
                </c:pt>
                <c:pt idx="601">
                  <c:v>0.0457864313964101</c:v>
                </c:pt>
                <c:pt idx="602">
                  <c:v>0.0458624885914207</c:v>
                </c:pt>
                <c:pt idx="603">
                  <c:v>0.0459385457864314</c:v>
                </c:pt>
                <c:pt idx="604">
                  <c:v>0.046014602981442</c:v>
                </c:pt>
                <c:pt idx="605">
                  <c:v>0.0460906601764527</c:v>
                </c:pt>
                <c:pt idx="606">
                  <c:v>0.0461667173714633</c:v>
                </c:pt>
                <c:pt idx="607">
                  <c:v>0.046242774566474</c:v>
                </c:pt>
                <c:pt idx="608">
                  <c:v>0.0463188317614846</c:v>
                </c:pt>
                <c:pt idx="609">
                  <c:v>0.0463948889564953</c:v>
                </c:pt>
                <c:pt idx="610">
                  <c:v>0.0464709461515059</c:v>
                </c:pt>
                <c:pt idx="611">
                  <c:v>0.0465470033465166</c:v>
                </c:pt>
                <c:pt idx="612">
                  <c:v>0.0466230605415272</c:v>
                </c:pt>
                <c:pt idx="613">
                  <c:v>0.0466991177365379</c:v>
                </c:pt>
                <c:pt idx="614">
                  <c:v>0.0467751749315485</c:v>
                </c:pt>
                <c:pt idx="615">
                  <c:v>0.0468512321265592</c:v>
                </c:pt>
                <c:pt idx="616">
                  <c:v>0.0469272893215698</c:v>
                </c:pt>
                <c:pt idx="617">
                  <c:v>0.0470033465165805</c:v>
                </c:pt>
                <c:pt idx="618">
                  <c:v>0.0470794037115911</c:v>
                </c:pt>
                <c:pt idx="619">
                  <c:v>0.0471554609066018</c:v>
                </c:pt>
                <c:pt idx="620">
                  <c:v>0.0472315181016124</c:v>
                </c:pt>
                <c:pt idx="621">
                  <c:v>0.0473075752966231</c:v>
                </c:pt>
                <c:pt idx="622">
                  <c:v>0.0473836324916337</c:v>
                </c:pt>
                <c:pt idx="623">
                  <c:v>0.0474596896866443</c:v>
                </c:pt>
                <c:pt idx="624">
                  <c:v>0.047535746881655</c:v>
                </c:pt>
                <c:pt idx="625">
                  <c:v>0.0476118040766656</c:v>
                </c:pt>
                <c:pt idx="626">
                  <c:v>0.0476878612716763</c:v>
                </c:pt>
                <c:pt idx="627">
                  <c:v>0.0477639184666869</c:v>
                </c:pt>
                <c:pt idx="628">
                  <c:v>0.0478399756616976</c:v>
                </c:pt>
                <c:pt idx="629">
                  <c:v>0.0479160328567082</c:v>
                </c:pt>
                <c:pt idx="630">
                  <c:v>0.0479920900517189</c:v>
                </c:pt>
                <c:pt idx="631">
                  <c:v>0.0480681472467295</c:v>
                </c:pt>
                <c:pt idx="632">
                  <c:v>0.0481442044417402</c:v>
                </c:pt>
                <c:pt idx="633">
                  <c:v>0.0482202616367508</c:v>
                </c:pt>
                <c:pt idx="634">
                  <c:v>0.0482963188317615</c:v>
                </c:pt>
                <c:pt idx="635">
                  <c:v>0.0483723760267721</c:v>
                </c:pt>
                <c:pt idx="636">
                  <c:v>0.0484484332217828</c:v>
                </c:pt>
                <c:pt idx="637">
                  <c:v>0.0485244904167934</c:v>
                </c:pt>
                <c:pt idx="638">
                  <c:v>0.0486005476118041</c:v>
                </c:pt>
                <c:pt idx="639">
                  <c:v>0.0486766048068147</c:v>
                </c:pt>
                <c:pt idx="640">
                  <c:v>0.0487526620018254</c:v>
                </c:pt>
                <c:pt idx="641">
                  <c:v>0.048828719196836</c:v>
                </c:pt>
                <c:pt idx="642">
                  <c:v>0.0489047763918467</c:v>
                </c:pt>
                <c:pt idx="643">
                  <c:v>0.0489808335868573</c:v>
                </c:pt>
                <c:pt idx="644">
                  <c:v>0.049056890781868</c:v>
                </c:pt>
                <c:pt idx="645">
                  <c:v>0.0491329479768786</c:v>
                </c:pt>
                <c:pt idx="646">
                  <c:v>0.0492090051718892</c:v>
                </c:pt>
                <c:pt idx="647">
                  <c:v>0.0492850623668999</c:v>
                </c:pt>
                <c:pt idx="648">
                  <c:v>0.0493611195619105</c:v>
                </c:pt>
                <c:pt idx="649">
                  <c:v>0.0494371767569212</c:v>
                </c:pt>
                <c:pt idx="650">
                  <c:v>0.0495132339519318</c:v>
                </c:pt>
                <c:pt idx="651">
                  <c:v>0.0495892911469425</c:v>
                </c:pt>
                <c:pt idx="652">
                  <c:v>0.0496653483419531</c:v>
                </c:pt>
                <c:pt idx="653">
                  <c:v>0.0497414055369638</c:v>
                </c:pt>
                <c:pt idx="654">
                  <c:v>0.0498174627319744</c:v>
                </c:pt>
                <c:pt idx="655">
                  <c:v>0.0498935199269851</c:v>
                </c:pt>
                <c:pt idx="656">
                  <c:v>0.0499695771219957</c:v>
                </c:pt>
                <c:pt idx="657">
                  <c:v>0.0500456343170064</c:v>
                </c:pt>
                <c:pt idx="658">
                  <c:v>0.050121691512017</c:v>
                </c:pt>
                <c:pt idx="659">
                  <c:v>0.0501977487070277</c:v>
                </c:pt>
                <c:pt idx="660">
                  <c:v>0.0502738059020383</c:v>
                </c:pt>
                <c:pt idx="661">
                  <c:v>0.050349863097049</c:v>
                </c:pt>
                <c:pt idx="662">
                  <c:v>0.0504259202920596</c:v>
                </c:pt>
                <c:pt idx="663">
                  <c:v>0.0505019774870703</c:v>
                </c:pt>
                <c:pt idx="664">
                  <c:v>0.0505780346820809</c:v>
                </c:pt>
                <c:pt idx="665">
                  <c:v>0.0506540918770916</c:v>
                </c:pt>
                <c:pt idx="666">
                  <c:v>0.0507301490721022</c:v>
                </c:pt>
                <c:pt idx="667">
                  <c:v>0.0508062062671129</c:v>
                </c:pt>
                <c:pt idx="668">
                  <c:v>0.0508822634621235</c:v>
                </c:pt>
                <c:pt idx="669">
                  <c:v>0.0509583206571342</c:v>
                </c:pt>
                <c:pt idx="670">
                  <c:v>0.0510343778521448</c:v>
                </c:pt>
                <c:pt idx="671">
                  <c:v>0.0511104350471555</c:v>
                </c:pt>
                <c:pt idx="672">
                  <c:v>0.0511864922421661</c:v>
                </c:pt>
                <c:pt idx="673">
                  <c:v>0.0512625494371767</c:v>
                </c:pt>
                <c:pt idx="674">
                  <c:v>0.0513386066321874</c:v>
                </c:pt>
                <c:pt idx="675">
                  <c:v>0.051414663827198</c:v>
                </c:pt>
                <c:pt idx="676">
                  <c:v>0.0514907210222087</c:v>
                </c:pt>
                <c:pt idx="677">
                  <c:v>0.0515667782172193</c:v>
                </c:pt>
                <c:pt idx="678">
                  <c:v>0.05164283541223</c:v>
                </c:pt>
                <c:pt idx="679">
                  <c:v>0.0517188926072406</c:v>
                </c:pt>
                <c:pt idx="680">
                  <c:v>0.0517949498022513</c:v>
                </c:pt>
                <c:pt idx="681">
                  <c:v>0.0518710069972619</c:v>
                </c:pt>
                <c:pt idx="682">
                  <c:v>0.0519470641922726</c:v>
                </c:pt>
                <c:pt idx="683">
                  <c:v>0.0520231213872832</c:v>
                </c:pt>
                <c:pt idx="684">
                  <c:v>0.0520991785822939</c:v>
                </c:pt>
                <c:pt idx="685">
                  <c:v>0.0521752357773045</c:v>
                </c:pt>
                <c:pt idx="686">
                  <c:v>0.0522512929723152</c:v>
                </c:pt>
                <c:pt idx="687">
                  <c:v>0.0523273501673258</c:v>
                </c:pt>
                <c:pt idx="688">
                  <c:v>0.0524034073623365</c:v>
                </c:pt>
                <c:pt idx="689">
                  <c:v>0.0524794645573471</c:v>
                </c:pt>
                <c:pt idx="690">
                  <c:v>0.0525555217523578</c:v>
                </c:pt>
                <c:pt idx="691">
                  <c:v>0.0526315789473684</c:v>
                </c:pt>
                <c:pt idx="692">
                  <c:v>0.0527076361423791</c:v>
                </c:pt>
                <c:pt idx="693">
                  <c:v>0.0527836933373897</c:v>
                </c:pt>
                <c:pt idx="694">
                  <c:v>0.0528597505324004</c:v>
                </c:pt>
                <c:pt idx="695">
                  <c:v>0.052935807727411</c:v>
                </c:pt>
                <c:pt idx="696">
                  <c:v>0.0530118649224216</c:v>
                </c:pt>
                <c:pt idx="697">
                  <c:v>0.0530879221174323</c:v>
                </c:pt>
                <c:pt idx="698">
                  <c:v>0.0531639793124429</c:v>
                </c:pt>
                <c:pt idx="699">
                  <c:v>0.0532400365074536</c:v>
                </c:pt>
                <c:pt idx="700">
                  <c:v>0.0533160937024642</c:v>
                </c:pt>
                <c:pt idx="701">
                  <c:v>0.0533921508974749</c:v>
                </c:pt>
                <c:pt idx="702">
                  <c:v>0.0534682080924855</c:v>
                </c:pt>
                <c:pt idx="703">
                  <c:v>0.0535442652874962</c:v>
                </c:pt>
                <c:pt idx="704">
                  <c:v>0.0536203224825068</c:v>
                </c:pt>
                <c:pt idx="705">
                  <c:v>0.0536963796775175</c:v>
                </c:pt>
                <c:pt idx="706">
                  <c:v>0.0537724368725281</c:v>
                </c:pt>
                <c:pt idx="707">
                  <c:v>0.0538484940675388</c:v>
                </c:pt>
                <c:pt idx="708">
                  <c:v>0.0539245512625494</c:v>
                </c:pt>
                <c:pt idx="709">
                  <c:v>0.0540006084575601</c:v>
                </c:pt>
                <c:pt idx="710">
                  <c:v>0.0540766656525707</c:v>
                </c:pt>
                <c:pt idx="711">
                  <c:v>0.0541527228475814</c:v>
                </c:pt>
                <c:pt idx="712">
                  <c:v>0.054228780042592</c:v>
                </c:pt>
                <c:pt idx="713">
                  <c:v>0.0543048372376027</c:v>
                </c:pt>
                <c:pt idx="714">
                  <c:v>0.0543808944326133</c:v>
                </c:pt>
                <c:pt idx="715">
                  <c:v>0.054456951627624</c:v>
                </c:pt>
                <c:pt idx="716">
                  <c:v>0.0545330088226346</c:v>
                </c:pt>
                <c:pt idx="717">
                  <c:v>0.0546090660176453</c:v>
                </c:pt>
                <c:pt idx="718">
                  <c:v>0.0546851232126559</c:v>
                </c:pt>
                <c:pt idx="719">
                  <c:v>0.0547611804076666</c:v>
                </c:pt>
                <c:pt idx="720">
                  <c:v>0.0548372376026772</c:v>
                </c:pt>
                <c:pt idx="721">
                  <c:v>0.0549132947976879</c:v>
                </c:pt>
                <c:pt idx="722">
                  <c:v>0.0549893519926985</c:v>
                </c:pt>
                <c:pt idx="723">
                  <c:v>0.0550654091877091</c:v>
                </c:pt>
                <c:pt idx="724">
                  <c:v>0.0551414663827198</c:v>
                </c:pt>
                <c:pt idx="725">
                  <c:v>0.0552175235777304</c:v>
                </c:pt>
                <c:pt idx="726">
                  <c:v>0.0552935807727411</c:v>
                </c:pt>
                <c:pt idx="727">
                  <c:v>0.0553696379677517</c:v>
                </c:pt>
                <c:pt idx="728">
                  <c:v>0.0554456951627624</c:v>
                </c:pt>
                <c:pt idx="729">
                  <c:v>0.055521752357773</c:v>
                </c:pt>
                <c:pt idx="730">
                  <c:v>0.0555978095527837</c:v>
                </c:pt>
                <c:pt idx="731">
                  <c:v>0.0556738667477943</c:v>
                </c:pt>
                <c:pt idx="732">
                  <c:v>0.055749923942805</c:v>
                </c:pt>
                <c:pt idx="733">
                  <c:v>0.0558259811378156</c:v>
                </c:pt>
                <c:pt idx="734">
                  <c:v>0.0559020383328263</c:v>
                </c:pt>
                <c:pt idx="735">
                  <c:v>0.0559780955278369</c:v>
                </c:pt>
                <c:pt idx="736">
                  <c:v>0.0560541527228476</c:v>
                </c:pt>
                <c:pt idx="737">
                  <c:v>0.0561302099178582</c:v>
                </c:pt>
                <c:pt idx="738">
                  <c:v>0.0562062671128689</c:v>
                </c:pt>
                <c:pt idx="739">
                  <c:v>0.0562823243078795</c:v>
                </c:pt>
                <c:pt idx="740">
                  <c:v>0.0563583815028902</c:v>
                </c:pt>
                <c:pt idx="741">
                  <c:v>0.0564344386979008</c:v>
                </c:pt>
                <c:pt idx="742">
                  <c:v>0.0565104958929115</c:v>
                </c:pt>
                <c:pt idx="743">
                  <c:v>0.0565865530879221</c:v>
                </c:pt>
                <c:pt idx="744">
                  <c:v>0.0566626102829328</c:v>
                </c:pt>
                <c:pt idx="745">
                  <c:v>0.0567386674779434</c:v>
                </c:pt>
                <c:pt idx="746">
                  <c:v>0.0568147246729541</c:v>
                </c:pt>
                <c:pt idx="747">
                  <c:v>0.0568907818679647</c:v>
                </c:pt>
                <c:pt idx="748">
                  <c:v>0.0569668390629753</c:v>
                </c:pt>
                <c:pt idx="749">
                  <c:v>0.057042896257986</c:v>
                </c:pt>
                <c:pt idx="750">
                  <c:v>0.0571189534529966</c:v>
                </c:pt>
                <c:pt idx="751">
                  <c:v>0.0571950106480073</c:v>
                </c:pt>
                <c:pt idx="752">
                  <c:v>0.0572710678430179</c:v>
                </c:pt>
                <c:pt idx="753">
                  <c:v>0.0573471250380286</c:v>
                </c:pt>
                <c:pt idx="754">
                  <c:v>0.0574231822330392</c:v>
                </c:pt>
                <c:pt idx="755">
                  <c:v>0.0574992394280499</c:v>
                </c:pt>
                <c:pt idx="756">
                  <c:v>0.0575752966230605</c:v>
                </c:pt>
                <c:pt idx="757">
                  <c:v>0.0576513538180712</c:v>
                </c:pt>
                <c:pt idx="758">
                  <c:v>0.0577274110130818</c:v>
                </c:pt>
                <c:pt idx="759">
                  <c:v>0.0578034682080925</c:v>
                </c:pt>
                <c:pt idx="760">
                  <c:v>0.0578795254031031</c:v>
                </c:pt>
                <c:pt idx="761">
                  <c:v>0.0579555825981138</c:v>
                </c:pt>
                <c:pt idx="762">
                  <c:v>0.0580316397931244</c:v>
                </c:pt>
                <c:pt idx="763">
                  <c:v>0.0581076969881351</c:v>
                </c:pt>
                <c:pt idx="764">
                  <c:v>0.0581837541831457</c:v>
                </c:pt>
                <c:pt idx="765">
                  <c:v>0.0582598113781564</c:v>
                </c:pt>
                <c:pt idx="766">
                  <c:v>0.058335868573167</c:v>
                </c:pt>
                <c:pt idx="767">
                  <c:v>0.0584119257681777</c:v>
                </c:pt>
                <c:pt idx="768">
                  <c:v>0.0584879829631883</c:v>
                </c:pt>
                <c:pt idx="769">
                  <c:v>0.058564040158199</c:v>
                </c:pt>
                <c:pt idx="770">
                  <c:v>0.0586400973532096</c:v>
                </c:pt>
                <c:pt idx="771">
                  <c:v>0.0587161545482202</c:v>
                </c:pt>
                <c:pt idx="772">
                  <c:v>0.0587922117432309</c:v>
                </c:pt>
                <c:pt idx="773">
                  <c:v>0.0588682689382415</c:v>
                </c:pt>
                <c:pt idx="774">
                  <c:v>0.0589443261332522</c:v>
                </c:pt>
                <c:pt idx="775">
                  <c:v>0.0590203833282628</c:v>
                </c:pt>
                <c:pt idx="776">
                  <c:v>0.0590964405232735</c:v>
                </c:pt>
                <c:pt idx="777">
                  <c:v>0.0591724977182841</c:v>
                </c:pt>
                <c:pt idx="778">
                  <c:v>0.0592485549132948</c:v>
                </c:pt>
                <c:pt idx="779">
                  <c:v>0.0593246121083054</c:v>
                </c:pt>
                <c:pt idx="780">
                  <c:v>0.0594006693033161</c:v>
                </c:pt>
                <c:pt idx="781">
                  <c:v>0.0594767264983267</c:v>
                </c:pt>
                <c:pt idx="782">
                  <c:v>0.0595527836933374</c:v>
                </c:pt>
                <c:pt idx="783">
                  <c:v>0.059628840888348</c:v>
                </c:pt>
                <c:pt idx="784">
                  <c:v>0.0597048980833587</c:v>
                </c:pt>
                <c:pt idx="785">
                  <c:v>0.0597809552783693</c:v>
                </c:pt>
                <c:pt idx="786">
                  <c:v>0.05985701247338</c:v>
                </c:pt>
                <c:pt idx="787">
                  <c:v>0.0599330696683906</c:v>
                </c:pt>
                <c:pt idx="788">
                  <c:v>0.0600091268634013</c:v>
                </c:pt>
                <c:pt idx="789">
                  <c:v>0.0600851840584119</c:v>
                </c:pt>
                <c:pt idx="790">
                  <c:v>0.0601612412534226</c:v>
                </c:pt>
                <c:pt idx="791">
                  <c:v>0.0602372984484332</c:v>
                </c:pt>
                <c:pt idx="792">
                  <c:v>0.0603133556434439</c:v>
                </c:pt>
                <c:pt idx="793">
                  <c:v>0.0603894128384545</c:v>
                </c:pt>
                <c:pt idx="794">
                  <c:v>0.0604654700334652</c:v>
                </c:pt>
                <c:pt idx="795">
                  <c:v>0.0605415272284758</c:v>
                </c:pt>
                <c:pt idx="796">
                  <c:v>0.0606175844234865</c:v>
                </c:pt>
                <c:pt idx="797">
                  <c:v>0.0606936416184971</c:v>
                </c:pt>
                <c:pt idx="798">
                  <c:v>0.0607696988135077</c:v>
                </c:pt>
                <c:pt idx="799">
                  <c:v>0.0608457560085184</c:v>
                </c:pt>
                <c:pt idx="800">
                  <c:v>0.060921813203529</c:v>
                </c:pt>
                <c:pt idx="801">
                  <c:v>0.0609978703985397</c:v>
                </c:pt>
                <c:pt idx="802">
                  <c:v>0.0610739275935503</c:v>
                </c:pt>
                <c:pt idx="803">
                  <c:v>0.061149984788561</c:v>
                </c:pt>
                <c:pt idx="804">
                  <c:v>0.0612260419835716</c:v>
                </c:pt>
                <c:pt idx="805">
                  <c:v>0.0613020991785823</c:v>
                </c:pt>
                <c:pt idx="806">
                  <c:v>0.0613781563735929</c:v>
                </c:pt>
                <c:pt idx="807">
                  <c:v>0.0614542135686036</c:v>
                </c:pt>
                <c:pt idx="808">
                  <c:v>0.0615302707636142</c:v>
                </c:pt>
                <c:pt idx="809">
                  <c:v>0.0616063279586249</c:v>
                </c:pt>
                <c:pt idx="810">
                  <c:v>0.0616823851536355</c:v>
                </c:pt>
                <c:pt idx="811">
                  <c:v>0.0617584423486462</c:v>
                </c:pt>
                <c:pt idx="812">
                  <c:v>0.0618344995436568</c:v>
                </c:pt>
                <c:pt idx="813">
                  <c:v>0.0619105567386675</c:v>
                </c:pt>
                <c:pt idx="814">
                  <c:v>0.0619866139336781</c:v>
                </c:pt>
                <c:pt idx="815">
                  <c:v>0.0620626711286888</c:v>
                </c:pt>
                <c:pt idx="816">
                  <c:v>0.0621387283236994</c:v>
                </c:pt>
                <c:pt idx="817">
                  <c:v>0.0622147855187101</c:v>
                </c:pt>
                <c:pt idx="818">
                  <c:v>0.0622908427137207</c:v>
                </c:pt>
                <c:pt idx="819">
                  <c:v>0.0623668999087314</c:v>
                </c:pt>
                <c:pt idx="820">
                  <c:v>0.062442957103742</c:v>
                </c:pt>
                <c:pt idx="821">
                  <c:v>0.0625190142987526</c:v>
                </c:pt>
                <c:pt idx="822">
                  <c:v>0.0625950714937633</c:v>
                </c:pt>
                <c:pt idx="823">
                  <c:v>0.0626711286887739</c:v>
                </c:pt>
                <c:pt idx="824">
                  <c:v>0.0627471858837846</c:v>
                </c:pt>
                <c:pt idx="825">
                  <c:v>0.0628232430787952</c:v>
                </c:pt>
                <c:pt idx="826">
                  <c:v>0.0628993002738059</c:v>
                </c:pt>
                <c:pt idx="827">
                  <c:v>0.0629753574688165</c:v>
                </c:pt>
                <c:pt idx="828">
                  <c:v>0.0630514146638272</c:v>
                </c:pt>
                <c:pt idx="829">
                  <c:v>0.0631274718588378</c:v>
                </c:pt>
                <c:pt idx="830">
                  <c:v>0.0632035290538485</c:v>
                </c:pt>
                <c:pt idx="831">
                  <c:v>0.0632795862488591</c:v>
                </c:pt>
                <c:pt idx="832">
                  <c:v>0.0633556434438698</c:v>
                </c:pt>
                <c:pt idx="833">
                  <c:v>0.0634317006388804</c:v>
                </c:pt>
                <c:pt idx="834">
                  <c:v>0.0635077578338911</c:v>
                </c:pt>
                <c:pt idx="835">
                  <c:v>0.0635838150289017</c:v>
                </c:pt>
                <c:pt idx="836">
                  <c:v>0.0636598722239124</c:v>
                </c:pt>
                <c:pt idx="837">
                  <c:v>0.063735929418923</c:v>
                </c:pt>
                <c:pt idx="838">
                  <c:v>0.0638119866139337</c:v>
                </c:pt>
                <c:pt idx="839">
                  <c:v>0.0638880438089443</c:v>
                </c:pt>
                <c:pt idx="840">
                  <c:v>0.063964101003955</c:v>
                </c:pt>
                <c:pt idx="841">
                  <c:v>0.0640401581989656</c:v>
                </c:pt>
                <c:pt idx="842">
                  <c:v>0.0641162153939763</c:v>
                </c:pt>
                <c:pt idx="843">
                  <c:v>0.0641922725889869</c:v>
                </c:pt>
                <c:pt idx="844">
                  <c:v>0.0642683297839975</c:v>
                </c:pt>
                <c:pt idx="845">
                  <c:v>0.0643443869790082</c:v>
                </c:pt>
                <c:pt idx="846">
                  <c:v>0.0644204441740188</c:v>
                </c:pt>
                <c:pt idx="847">
                  <c:v>0.0644965013690295</c:v>
                </c:pt>
                <c:pt idx="848">
                  <c:v>0.0645725585640402</c:v>
                </c:pt>
                <c:pt idx="849">
                  <c:v>0.0646486157590508</c:v>
                </c:pt>
                <c:pt idx="850">
                  <c:v>0.0647246729540614</c:v>
                </c:pt>
                <c:pt idx="851">
                  <c:v>0.0648007301490721</c:v>
                </c:pt>
                <c:pt idx="852">
                  <c:v>0.0648767873440827</c:v>
                </c:pt>
                <c:pt idx="853">
                  <c:v>0.0649528445390934</c:v>
                </c:pt>
                <c:pt idx="854">
                  <c:v>0.065028901734104</c:v>
                </c:pt>
                <c:pt idx="855">
                  <c:v>0.0651049589291147</c:v>
                </c:pt>
                <c:pt idx="856">
                  <c:v>0.0651810161241253</c:v>
                </c:pt>
                <c:pt idx="857">
                  <c:v>0.065257073319136</c:v>
                </c:pt>
                <c:pt idx="858">
                  <c:v>0.0653331305141466</c:v>
                </c:pt>
                <c:pt idx="859">
                  <c:v>0.0654091877091573</c:v>
                </c:pt>
                <c:pt idx="860">
                  <c:v>0.0654852449041679</c:v>
                </c:pt>
                <c:pt idx="861">
                  <c:v>0.0655613020991786</c:v>
                </c:pt>
                <c:pt idx="862">
                  <c:v>0.0656373592941892</c:v>
                </c:pt>
                <c:pt idx="863">
                  <c:v>0.0657134164891999</c:v>
                </c:pt>
                <c:pt idx="864">
                  <c:v>0.0657894736842105</c:v>
                </c:pt>
                <c:pt idx="865">
                  <c:v>0.0658655308792212</c:v>
                </c:pt>
                <c:pt idx="866">
                  <c:v>0.0659415880742318</c:v>
                </c:pt>
                <c:pt idx="867">
                  <c:v>0.0660176452692425</c:v>
                </c:pt>
                <c:pt idx="868">
                  <c:v>0.0660937024642531</c:v>
                </c:pt>
                <c:pt idx="869">
                  <c:v>0.0661697596592637</c:v>
                </c:pt>
                <c:pt idx="870">
                  <c:v>0.0662458168542744</c:v>
                </c:pt>
                <c:pt idx="871">
                  <c:v>0.0663218740492851</c:v>
                </c:pt>
                <c:pt idx="872">
                  <c:v>0.0663979312442957</c:v>
                </c:pt>
                <c:pt idx="873">
                  <c:v>0.0664739884393063</c:v>
                </c:pt>
                <c:pt idx="874">
                  <c:v>0.066550045634317</c:v>
                </c:pt>
                <c:pt idx="875">
                  <c:v>0.0666261028293276</c:v>
                </c:pt>
                <c:pt idx="876">
                  <c:v>0.0667021600243383</c:v>
                </c:pt>
                <c:pt idx="877">
                  <c:v>0.0667782172193489</c:v>
                </c:pt>
                <c:pt idx="878">
                  <c:v>0.0668542744143596</c:v>
                </c:pt>
                <c:pt idx="879">
                  <c:v>0.0669303316093702</c:v>
                </c:pt>
                <c:pt idx="880">
                  <c:v>0.0670063888043809</c:v>
                </c:pt>
                <c:pt idx="881">
                  <c:v>0.0670824459993915</c:v>
                </c:pt>
                <c:pt idx="882">
                  <c:v>0.0671585031944022</c:v>
                </c:pt>
                <c:pt idx="883">
                  <c:v>0.0672345603894128</c:v>
                </c:pt>
                <c:pt idx="884">
                  <c:v>0.0673106175844235</c:v>
                </c:pt>
                <c:pt idx="885">
                  <c:v>0.0673866747794341</c:v>
                </c:pt>
                <c:pt idx="886">
                  <c:v>0.0674627319744448</c:v>
                </c:pt>
                <c:pt idx="887">
                  <c:v>0.0675387891694554</c:v>
                </c:pt>
                <c:pt idx="888">
                  <c:v>0.0676148463644661</c:v>
                </c:pt>
                <c:pt idx="889">
                  <c:v>0.0676909035594767</c:v>
                </c:pt>
                <c:pt idx="890">
                  <c:v>0.0677669607544874</c:v>
                </c:pt>
                <c:pt idx="891">
                  <c:v>0.067843017949498</c:v>
                </c:pt>
                <c:pt idx="892">
                  <c:v>0.0679190751445087</c:v>
                </c:pt>
                <c:pt idx="893">
                  <c:v>0.0679951323395193</c:v>
                </c:pt>
                <c:pt idx="894">
                  <c:v>0.06807118953453</c:v>
                </c:pt>
                <c:pt idx="895">
                  <c:v>0.0681472467295406</c:v>
                </c:pt>
                <c:pt idx="896">
                  <c:v>0.0682233039245513</c:v>
                </c:pt>
                <c:pt idx="897">
                  <c:v>0.0682993611195619</c:v>
                </c:pt>
                <c:pt idx="898">
                  <c:v>0.0683754183145725</c:v>
                </c:pt>
                <c:pt idx="899">
                  <c:v>0.0684514755095832</c:v>
                </c:pt>
                <c:pt idx="900">
                  <c:v>0.0685275327045938</c:v>
                </c:pt>
                <c:pt idx="901">
                  <c:v>0.0686035898996045</c:v>
                </c:pt>
                <c:pt idx="902">
                  <c:v>0.0686796470946151</c:v>
                </c:pt>
                <c:pt idx="903">
                  <c:v>0.0687557042896258</c:v>
                </c:pt>
                <c:pt idx="904">
                  <c:v>0.0688317614846364</c:v>
                </c:pt>
                <c:pt idx="905">
                  <c:v>0.0689078186796471</c:v>
                </c:pt>
                <c:pt idx="906">
                  <c:v>0.0689838758746577</c:v>
                </c:pt>
                <c:pt idx="907">
                  <c:v>0.0690599330696684</c:v>
                </c:pt>
                <c:pt idx="908">
                  <c:v>0.069135990264679</c:v>
                </c:pt>
                <c:pt idx="909">
                  <c:v>0.0692120474596897</c:v>
                </c:pt>
                <c:pt idx="910">
                  <c:v>0.0692881046547003</c:v>
                </c:pt>
                <c:pt idx="911">
                  <c:v>0.069364161849711</c:v>
                </c:pt>
                <c:pt idx="912">
                  <c:v>0.0694402190447216</c:v>
                </c:pt>
                <c:pt idx="913">
                  <c:v>0.0695162762397323</c:v>
                </c:pt>
                <c:pt idx="914">
                  <c:v>0.0695923334347429</c:v>
                </c:pt>
                <c:pt idx="915">
                  <c:v>0.0696683906297536</c:v>
                </c:pt>
                <c:pt idx="916">
                  <c:v>0.0697444478247642</c:v>
                </c:pt>
                <c:pt idx="917">
                  <c:v>0.0698205050197749</c:v>
                </c:pt>
                <c:pt idx="918">
                  <c:v>0.0698965622147855</c:v>
                </c:pt>
                <c:pt idx="919">
                  <c:v>0.0699726194097962</c:v>
                </c:pt>
                <c:pt idx="920">
                  <c:v>0.0700486766048068</c:v>
                </c:pt>
                <c:pt idx="921">
                  <c:v>0.0701247337998175</c:v>
                </c:pt>
                <c:pt idx="922">
                  <c:v>0.0702007909948281</c:v>
                </c:pt>
                <c:pt idx="923">
                  <c:v>0.0702768481898388</c:v>
                </c:pt>
                <c:pt idx="924">
                  <c:v>0.0703529053848494</c:v>
                </c:pt>
                <c:pt idx="925">
                  <c:v>0.0704289625798601</c:v>
                </c:pt>
                <c:pt idx="926">
                  <c:v>0.0705050197748707</c:v>
                </c:pt>
                <c:pt idx="927">
                  <c:v>0.0705810769698813</c:v>
                </c:pt>
                <c:pt idx="928">
                  <c:v>0.070657134164892</c:v>
                </c:pt>
                <c:pt idx="929">
                  <c:v>0.0707331913599026</c:v>
                </c:pt>
                <c:pt idx="930">
                  <c:v>0.0708092485549133</c:v>
                </c:pt>
                <c:pt idx="931">
                  <c:v>0.0708853057499239</c:v>
                </c:pt>
                <c:pt idx="932">
                  <c:v>0.0709613629449346</c:v>
                </c:pt>
                <c:pt idx="933">
                  <c:v>0.0710374201399452</c:v>
                </c:pt>
                <c:pt idx="934">
                  <c:v>0.0711134773349559</c:v>
                </c:pt>
                <c:pt idx="935">
                  <c:v>0.0711895345299665</c:v>
                </c:pt>
                <c:pt idx="936">
                  <c:v>0.0712655917249772</c:v>
                </c:pt>
                <c:pt idx="937">
                  <c:v>0.0713416489199878</c:v>
                </c:pt>
                <c:pt idx="938">
                  <c:v>0.0714177061149985</c:v>
                </c:pt>
                <c:pt idx="939">
                  <c:v>0.0714937633100091</c:v>
                </c:pt>
                <c:pt idx="940">
                  <c:v>0.0715698205050198</c:v>
                </c:pt>
                <c:pt idx="941">
                  <c:v>0.0716458777000304</c:v>
                </c:pt>
                <c:pt idx="942">
                  <c:v>0.0717219348950411</c:v>
                </c:pt>
                <c:pt idx="943">
                  <c:v>0.0717979920900517</c:v>
                </c:pt>
                <c:pt idx="944">
                  <c:v>0.0718740492850624</c:v>
                </c:pt>
                <c:pt idx="945">
                  <c:v>0.071950106480073</c:v>
                </c:pt>
                <c:pt idx="946">
                  <c:v>0.0720261636750837</c:v>
                </c:pt>
                <c:pt idx="947">
                  <c:v>0.0721022208700943</c:v>
                </c:pt>
                <c:pt idx="948">
                  <c:v>0.072178278065105</c:v>
                </c:pt>
                <c:pt idx="949">
                  <c:v>0.0722543352601156</c:v>
                </c:pt>
                <c:pt idx="950">
                  <c:v>0.0723303924551262</c:v>
                </c:pt>
                <c:pt idx="951">
                  <c:v>0.0724064496501369</c:v>
                </c:pt>
                <c:pt idx="952">
                  <c:v>0.0724825068451475</c:v>
                </c:pt>
                <c:pt idx="953">
                  <c:v>0.0725585640401582</c:v>
                </c:pt>
                <c:pt idx="954">
                  <c:v>0.0726346212351688</c:v>
                </c:pt>
                <c:pt idx="955">
                  <c:v>0.0727106784301795</c:v>
                </c:pt>
                <c:pt idx="956">
                  <c:v>0.0727867356251901</c:v>
                </c:pt>
                <c:pt idx="957">
                  <c:v>0.0728627928202008</c:v>
                </c:pt>
                <c:pt idx="958">
                  <c:v>0.0729388500152114</c:v>
                </c:pt>
                <c:pt idx="959">
                  <c:v>0.0730149072102221</c:v>
                </c:pt>
                <c:pt idx="960">
                  <c:v>0.0730909644052327</c:v>
                </c:pt>
                <c:pt idx="961">
                  <c:v>0.0731670216002434</c:v>
                </c:pt>
                <c:pt idx="962">
                  <c:v>0.073243078795254</c:v>
                </c:pt>
                <c:pt idx="963">
                  <c:v>0.0733191359902647</c:v>
                </c:pt>
                <c:pt idx="964">
                  <c:v>0.0733951931852753</c:v>
                </c:pt>
                <c:pt idx="965">
                  <c:v>0.073471250380286</c:v>
                </c:pt>
                <c:pt idx="966">
                  <c:v>0.0735473075752966</c:v>
                </c:pt>
                <c:pt idx="967">
                  <c:v>0.0736233647703073</c:v>
                </c:pt>
                <c:pt idx="968">
                  <c:v>0.0736994219653179</c:v>
                </c:pt>
                <c:pt idx="969">
                  <c:v>0.0737754791603286</c:v>
                </c:pt>
                <c:pt idx="970">
                  <c:v>0.0738515363553392</c:v>
                </c:pt>
                <c:pt idx="971">
                  <c:v>0.0739275935503499</c:v>
                </c:pt>
                <c:pt idx="972">
                  <c:v>0.0740036507453605</c:v>
                </c:pt>
                <c:pt idx="973">
                  <c:v>0.0740797079403712</c:v>
                </c:pt>
                <c:pt idx="974">
                  <c:v>0.0741557651353818</c:v>
                </c:pt>
                <c:pt idx="975">
                  <c:v>0.0742318223303924</c:v>
                </c:pt>
                <c:pt idx="976">
                  <c:v>0.0743078795254031</c:v>
                </c:pt>
                <c:pt idx="977">
                  <c:v>0.0743839367204137</c:v>
                </c:pt>
                <c:pt idx="978">
                  <c:v>0.0744599939154244</c:v>
                </c:pt>
                <c:pt idx="979">
                  <c:v>0.074536051110435</c:v>
                </c:pt>
                <c:pt idx="980">
                  <c:v>0.0746121083054457</c:v>
                </c:pt>
                <c:pt idx="981">
                  <c:v>0.0746881655004563</c:v>
                </c:pt>
                <c:pt idx="982">
                  <c:v>0.074764222695467</c:v>
                </c:pt>
                <c:pt idx="983">
                  <c:v>0.0748402798904776</c:v>
                </c:pt>
                <c:pt idx="984">
                  <c:v>0.0749163370854883</c:v>
                </c:pt>
                <c:pt idx="985">
                  <c:v>0.0749923942804989</c:v>
                </c:pt>
                <c:pt idx="986">
                  <c:v>0.0750684514755096</c:v>
                </c:pt>
                <c:pt idx="987">
                  <c:v>0.0751445086705202</c:v>
                </c:pt>
                <c:pt idx="988">
                  <c:v>0.0752205658655309</c:v>
                </c:pt>
                <c:pt idx="989">
                  <c:v>0.0752966230605415</c:v>
                </c:pt>
                <c:pt idx="990">
                  <c:v>0.0753726802555522</c:v>
                </c:pt>
                <c:pt idx="991">
                  <c:v>0.0754487374505628</c:v>
                </c:pt>
                <c:pt idx="992">
                  <c:v>0.0755247946455735</c:v>
                </c:pt>
                <c:pt idx="993">
                  <c:v>0.0756008518405841</c:v>
                </c:pt>
                <c:pt idx="994">
                  <c:v>0.0756769090355948</c:v>
                </c:pt>
                <c:pt idx="995">
                  <c:v>0.0757529662306054</c:v>
                </c:pt>
                <c:pt idx="996">
                  <c:v>0.0758290234256161</c:v>
                </c:pt>
                <c:pt idx="997">
                  <c:v>0.0759050806206267</c:v>
                </c:pt>
                <c:pt idx="998">
                  <c:v>0.0759811378156373</c:v>
                </c:pt>
                <c:pt idx="999">
                  <c:v>0.076057195010648</c:v>
                </c:pt>
                <c:pt idx="1000">
                  <c:v>0.0761332522056586</c:v>
                </c:pt>
                <c:pt idx="1001">
                  <c:v>0.0762093094006693</c:v>
                </c:pt>
                <c:pt idx="1002">
                  <c:v>0.0762853665956799</c:v>
                </c:pt>
                <c:pt idx="1003">
                  <c:v>0.0763614237906906</c:v>
                </c:pt>
                <c:pt idx="1004">
                  <c:v>0.0764374809857012</c:v>
                </c:pt>
                <c:pt idx="1005">
                  <c:v>0.0765135381807119</c:v>
                </c:pt>
                <c:pt idx="1006">
                  <c:v>0.0765895953757225</c:v>
                </c:pt>
                <c:pt idx="1007">
                  <c:v>0.0766656525707332</c:v>
                </c:pt>
                <c:pt idx="1008">
                  <c:v>0.0767417097657438</c:v>
                </c:pt>
                <c:pt idx="1009">
                  <c:v>0.0768177669607545</c:v>
                </c:pt>
                <c:pt idx="1010">
                  <c:v>0.0768938241557651</c:v>
                </c:pt>
                <c:pt idx="1011">
                  <c:v>0.0769698813507758</c:v>
                </c:pt>
                <c:pt idx="1012">
                  <c:v>0.0770459385457864</c:v>
                </c:pt>
                <c:pt idx="1013">
                  <c:v>0.0771219957407971</c:v>
                </c:pt>
                <c:pt idx="1014">
                  <c:v>0.0771980529358077</c:v>
                </c:pt>
                <c:pt idx="1015">
                  <c:v>0.0772741101308184</c:v>
                </c:pt>
                <c:pt idx="1016">
                  <c:v>0.077350167325829</c:v>
                </c:pt>
                <c:pt idx="1017">
                  <c:v>0.0774262245208397</c:v>
                </c:pt>
                <c:pt idx="1018">
                  <c:v>0.0775022817158503</c:v>
                </c:pt>
                <c:pt idx="1019">
                  <c:v>0.077578338910861</c:v>
                </c:pt>
                <c:pt idx="1020">
                  <c:v>0.0776543961058716</c:v>
                </c:pt>
                <c:pt idx="1021">
                  <c:v>0.0777304533008823</c:v>
                </c:pt>
                <c:pt idx="1022">
                  <c:v>0.0778065104958929</c:v>
                </c:pt>
                <c:pt idx="1023">
                  <c:v>0.0778825676909035</c:v>
                </c:pt>
                <c:pt idx="1024">
                  <c:v>0.0779586248859142</c:v>
                </c:pt>
                <c:pt idx="1025">
                  <c:v>0.0780346820809248</c:v>
                </c:pt>
                <c:pt idx="1026">
                  <c:v>0.0781107392759355</c:v>
                </c:pt>
                <c:pt idx="1027">
                  <c:v>0.0781867964709461</c:v>
                </c:pt>
                <c:pt idx="1028">
                  <c:v>0.0782628536659568</c:v>
                </c:pt>
                <c:pt idx="1029">
                  <c:v>0.0783389108609674</c:v>
                </c:pt>
                <c:pt idx="1030">
                  <c:v>0.0784149680559781</c:v>
                </c:pt>
                <c:pt idx="1031">
                  <c:v>0.0784910252509887</c:v>
                </c:pt>
                <c:pt idx="1032">
                  <c:v>0.0785670824459994</c:v>
                </c:pt>
                <c:pt idx="1033">
                  <c:v>0.07864313964101</c:v>
                </c:pt>
                <c:pt idx="1034">
                  <c:v>0.0787191968360207</c:v>
                </c:pt>
                <c:pt idx="1035">
                  <c:v>0.0787952540310313</c:v>
                </c:pt>
                <c:pt idx="1036">
                  <c:v>0.078871311226042</c:v>
                </c:pt>
                <c:pt idx="1037">
                  <c:v>0.0789473684210526</c:v>
                </c:pt>
                <c:pt idx="1038">
                  <c:v>0.0790234256160633</c:v>
                </c:pt>
                <c:pt idx="1039">
                  <c:v>0.0790994828110739</c:v>
                </c:pt>
                <c:pt idx="1040">
                  <c:v>0.0791755400060846</c:v>
                </c:pt>
                <c:pt idx="1041">
                  <c:v>0.0792515972010952</c:v>
                </c:pt>
                <c:pt idx="1042">
                  <c:v>0.0793276543961059</c:v>
                </c:pt>
                <c:pt idx="1043">
                  <c:v>0.0794037115911165</c:v>
                </c:pt>
                <c:pt idx="1044">
                  <c:v>0.0794797687861272</c:v>
                </c:pt>
                <c:pt idx="1045">
                  <c:v>0.0795558259811378</c:v>
                </c:pt>
                <c:pt idx="1046">
                  <c:v>0.0796318831761484</c:v>
                </c:pt>
                <c:pt idx="1047">
                  <c:v>0.0797079403711591</c:v>
                </c:pt>
                <c:pt idx="1048">
                  <c:v>0.0797839975661697</c:v>
                </c:pt>
                <c:pt idx="1049">
                  <c:v>0.0798600547611804</c:v>
                </c:pt>
                <c:pt idx="1050">
                  <c:v>0.0799361119561911</c:v>
                </c:pt>
                <c:pt idx="1051">
                  <c:v>0.0800121691512017</c:v>
                </c:pt>
                <c:pt idx="1052">
                  <c:v>0.0800882263462123</c:v>
                </c:pt>
                <c:pt idx="1053">
                  <c:v>0.080164283541223</c:v>
                </c:pt>
                <c:pt idx="1054">
                  <c:v>0.0802403407362336</c:v>
                </c:pt>
                <c:pt idx="1055">
                  <c:v>0.0803163979312443</c:v>
                </c:pt>
                <c:pt idx="1056">
                  <c:v>0.0803924551262549</c:v>
                </c:pt>
                <c:pt idx="1057">
                  <c:v>0.0804685123212656</c:v>
                </c:pt>
                <c:pt idx="1058">
                  <c:v>0.0805445695162763</c:v>
                </c:pt>
                <c:pt idx="1059">
                  <c:v>0.0806206267112869</c:v>
                </c:pt>
                <c:pt idx="1060">
                  <c:v>0.0806966839062975</c:v>
                </c:pt>
                <c:pt idx="1061">
                  <c:v>0.0807727411013082</c:v>
                </c:pt>
                <c:pt idx="1062">
                  <c:v>0.0808487982963188</c:v>
                </c:pt>
                <c:pt idx="1063">
                  <c:v>0.0809248554913295</c:v>
                </c:pt>
                <c:pt idx="1064">
                  <c:v>0.0810009126863401</c:v>
                </c:pt>
                <c:pt idx="1065">
                  <c:v>0.0810769698813508</c:v>
                </c:pt>
                <c:pt idx="1066">
                  <c:v>0.0811530270763614</c:v>
                </c:pt>
                <c:pt idx="1067">
                  <c:v>0.0812290842713721</c:v>
                </c:pt>
                <c:pt idx="1068">
                  <c:v>0.0813051414663827</c:v>
                </c:pt>
                <c:pt idx="1069">
                  <c:v>0.0813811986613934</c:v>
                </c:pt>
                <c:pt idx="1070">
                  <c:v>0.081457255856404</c:v>
                </c:pt>
                <c:pt idx="1071">
                  <c:v>0.0815333130514146</c:v>
                </c:pt>
                <c:pt idx="1072">
                  <c:v>0.0816093702464253</c:v>
                </c:pt>
                <c:pt idx="1073">
                  <c:v>0.0816854274414359</c:v>
                </c:pt>
                <c:pt idx="1074">
                  <c:v>0.0817614846364466</c:v>
                </c:pt>
                <c:pt idx="1075">
                  <c:v>0.0818375418314572</c:v>
                </c:pt>
                <c:pt idx="1076">
                  <c:v>0.0819135990264679</c:v>
                </c:pt>
                <c:pt idx="1077">
                  <c:v>0.0819896562214785</c:v>
                </c:pt>
                <c:pt idx="1078">
                  <c:v>0.0820657134164892</c:v>
                </c:pt>
                <c:pt idx="1079">
                  <c:v>0.0821417706114998</c:v>
                </c:pt>
                <c:pt idx="1080">
                  <c:v>0.0822178278065105</c:v>
                </c:pt>
                <c:pt idx="1081">
                  <c:v>0.0822938850015211</c:v>
                </c:pt>
                <c:pt idx="1082">
                  <c:v>0.0823699421965318</c:v>
                </c:pt>
                <c:pt idx="1083">
                  <c:v>0.0824459993915424</c:v>
                </c:pt>
                <c:pt idx="1084">
                  <c:v>0.0825220565865531</c:v>
                </c:pt>
                <c:pt idx="1085">
                  <c:v>0.0825981137815637</c:v>
                </c:pt>
                <c:pt idx="1086">
                  <c:v>0.0826741709765744</c:v>
                </c:pt>
                <c:pt idx="1087">
                  <c:v>0.082750228171585</c:v>
                </c:pt>
                <c:pt idx="1088">
                  <c:v>0.0828262853665957</c:v>
                </c:pt>
                <c:pt idx="1089">
                  <c:v>0.0829023425616063</c:v>
                </c:pt>
                <c:pt idx="1090">
                  <c:v>0.082978399756617</c:v>
                </c:pt>
                <c:pt idx="1091">
                  <c:v>0.0830544569516276</c:v>
                </c:pt>
                <c:pt idx="1092">
                  <c:v>0.0831305141466383</c:v>
                </c:pt>
                <c:pt idx="1093">
                  <c:v>0.0832065713416489</c:v>
                </c:pt>
                <c:pt idx="1094">
                  <c:v>0.0832826285366595</c:v>
                </c:pt>
                <c:pt idx="1095">
                  <c:v>0.0833586857316702</c:v>
                </c:pt>
                <c:pt idx="1096">
                  <c:v>0.0834347429266808</c:v>
                </c:pt>
                <c:pt idx="1097">
                  <c:v>0.0835108001216915</c:v>
                </c:pt>
                <c:pt idx="1098">
                  <c:v>0.0835868573167021</c:v>
                </c:pt>
                <c:pt idx="1099">
                  <c:v>0.0836629145117128</c:v>
                </c:pt>
                <c:pt idx="1100">
                  <c:v>0.0837389717067234</c:v>
                </c:pt>
                <c:pt idx="1101">
                  <c:v>0.0838150289017341</c:v>
                </c:pt>
                <c:pt idx="1102">
                  <c:v>0.0838910860967447</c:v>
                </c:pt>
                <c:pt idx="1103">
                  <c:v>0.0839671432917554</c:v>
                </c:pt>
                <c:pt idx="1104">
                  <c:v>0.084043200486766</c:v>
                </c:pt>
                <c:pt idx="1105">
                  <c:v>0.0841192576817767</c:v>
                </c:pt>
                <c:pt idx="1106">
                  <c:v>0.0841953148767873</c:v>
                </c:pt>
                <c:pt idx="1107">
                  <c:v>0.084271372071798</c:v>
                </c:pt>
                <c:pt idx="1108">
                  <c:v>0.0843474292668086</c:v>
                </c:pt>
                <c:pt idx="1109">
                  <c:v>0.0844234864618193</c:v>
                </c:pt>
                <c:pt idx="1110">
                  <c:v>0.0844995436568299</c:v>
                </c:pt>
                <c:pt idx="1111">
                  <c:v>0.0845756008518406</c:v>
                </c:pt>
                <c:pt idx="1112">
                  <c:v>0.0846516580468512</c:v>
                </c:pt>
                <c:pt idx="1113">
                  <c:v>0.0847277152418619</c:v>
                </c:pt>
                <c:pt idx="1114">
                  <c:v>0.0848037724368725</c:v>
                </c:pt>
                <c:pt idx="1115">
                  <c:v>0.0848798296318832</c:v>
                </c:pt>
                <c:pt idx="1116">
                  <c:v>0.0849558868268938</c:v>
                </c:pt>
                <c:pt idx="1117">
                  <c:v>0.0850319440219045</c:v>
                </c:pt>
                <c:pt idx="1118">
                  <c:v>0.0851080012169151</c:v>
                </c:pt>
                <c:pt idx="1119">
                  <c:v>0.0851840584119257</c:v>
                </c:pt>
                <c:pt idx="1120">
                  <c:v>0.0852601156069364</c:v>
                </c:pt>
                <c:pt idx="1121">
                  <c:v>0.085336172801947</c:v>
                </c:pt>
                <c:pt idx="1122">
                  <c:v>0.0854122299969577</c:v>
                </c:pt>
                <c:pt idx="1123">
                  <c:v>0.0854882871919683</c:v>
                </c:pt>
                <c:pt idx="1124">
                  <c:v>0.085564344386979</c:v>
                </c:pt>
                <c:pt idx="1125">
                  <c:v>0.0856404015819896</c:v>
                </c:pt>
                <c:pt idx="1126">
                  <c:v>0.0857164587770003</c:v>
                </c:pt>
                <c:pt idx="1127">
                  <c:v>0.0857925159720109</c:v>
                </c:pt>
                <c:pt idx="1128">
                  <c:v>0.0858685731670216</c:v>
                </c:pt>
                <c:pt idx="1129">
                  <c:v>0.0859446303620322</c:v>
                </c:pt>
                <c:pt idx="1130">
                  <c:v>0.0860206875570429</c:v>
                </c:pt>
                <c:pt idx="1131">
                  <c:v>0.0860967447520535</c:v>
                </c:pt>
                <c:pt idx="1132">
                  <c:v>0.0861728019470642</c:v>
                </c:pt>
                <c:pt idx="1133">
                  <c:v>0.0862488591420748</c:v>
                </c:pt>
                <c:pt idx="1134">
                  <c:v>0.0863249163370855</c:v>
                </c:pt>
                <c:pt idx="1135">
                  <c:v>0.0864009735320961</c:v>
                </c:pt>
                <c:pt idx="1136">
                  <c:v>0.0864770307271068</c:v>
                </c:pt>
                <c:pt idx="1137">
                  <c:v>0.0865530879221174</c:v>
                </c:pt>
                <c:pt idx="1138">
                  <c:v>0.0866291451171281</c:v>
                </c:pt>
                <c:pt idx="1139">
                  <c:v>0.0867052023121387</c:v>
                </c:pt>
                <c:pt idx="1140">
                  <c:v>0.0867812595071494</c:v>
                </c:pt>
                <c:pt idx="1141">
                  <c:v>0.08685731670216</c:v>
                </c:pt>
                <c:pt idx="1142">
                  <c:v>0.0869333738971706</c:v>
                </c:pt>
                <c:pt idx="1143">
                  <c:v>0.0870094310921813</c:v>
                </c:pt>
                <c:pt idx="1144">
                  <c:v>0.0870854882871919</c:v>
                </c:pt>
                <c:pt idx="1145">
                  <c:v>0.0871615454822026</c:v>
                </c:pt>
                <c:pt idx="1146">
                  <c:v>0.0872376026772133</c:v>
                </c:pt>
                <c:pt idx="1147">
                  <c:v>0.0873136598722239</c:v>
                </c:pt>
                <c:pt idx="1148">
                  <c:v>0.0873897170672345</c:v>
                </c:pt>
                <c:pt idx="1149">
                  <c:v>0.0874657742622452</c:v>
                </c:pt>
                <c:pt idx="1150">
                  <c:v>0.0875418314572558</c:v>
                </c:pt>
                <c:pt idx="1151">
                  <c:v>0.0876178886522665</c:v>
                </c:pt>
                <c:pt idx="1152">
                  <c:v>0.0876939458472771</c:v>
                </c:pt>
                <c:pt idx="1153">
                  <c:v>0.0877700030422878</c:v>
                </c:pt>
                <c:pt idx="1154">
                  <c:v>0.0878460602372984</c:v>
                </c:pt>
                <c:pt idx="1155">
                  <c:v>0.0879221174323091</c:v>
                </c:pt>
                <c:pt idx="1156">
                  <c:v>0.0879981746273197</c:v>
                </c:pt>
                <c:pt idx="1157">
                  <c:v>0.0880742318223304</c:v>
                </c:pt>
                <c:pt idx="1158">
                  <c:v>0.088150289017341</c:v>
                </c:pt>
                <c:pt idx="1159">
                  <c:v>0.0882263462123517</c:v>
                </c:pt>
                <c:pt idx="1160">
                  <c:v>0.0883024034073623</c:v>
                </c:pt>
                <c:pt idx="1161">
                  <c:v>0.088378460602373</c:v>
                </c:pt>
                <c:pt idx="1162">
                  <c:v>0.0884545177973836</c:v>
                </c:pt>
                <c:pt idx="1163">
                  <c:v>0.0885305749923943</c:v>
                </c:pt>
                <c:pt idx="1164">
                  <c:v>0.0886066321874049</c:v>
                </c:pt>
                <c:pt idx="1165">
                  <c:v>0.0886826893824156</c:v>
                </c:pt>
                <c:pt idx="1166">
                  <c:v>0.0887587465774262</c:v>
                </c:pt>
                <c:pt idx="1167">
                  <c:v>0.0888348037724369</c:v>
                </c:pt>
                <c:pt idx="1168">
                  <c:v>0.0889108609674475</c:v>
                </c:pt>
                <c:pt idx="1169">
                  <c:v>0.0889869181624582</c:v>
                </c:pt>
                <c:pt idx="1170">
                  <c:v>0.0890629753574688</c:v>
                </c:pt>
                <c:pt idx="1171">
                  <c:v>0.0891390325524794</c:v>
                </c:pt>
                <c:pt idx="1172">
                  <c:v>0.0892150897474901</c:v>
                </c:pt>
                <c:pt idx="1173">
                  <c:v>0.0892911469425007</c:v>
                </c:pt>
                <c:pt idx="1174">
                  <c:v>0.0893672041375114</c:v>
                </c:pt>
                <c:pt idx="1175">
                  <c:v>0.089443261332522</c:v>
                </c:pt>
                <c:pt idx="1176">
                  <c:v>0.0895193185275327</c:v>
                </c:pt>
                <c:pt idx="1177">
                  <c:v>0.0895953757225433</c:v>
                </c:pt>
                <c:pt idx="1178">
                  <c:v>0.089671432917554</c:v>
                </c:pt>
                <c:pt idx="1179">
                  <c:v>0.0897474901125646</c:v>
                </c:pt>
                <c:pt idx="1180">
                  <c:v>0.0898235473075753</c:v>
                </c:pt>
                <c:pt idx="1181">
                  <c:v>0.0898996045025859</c:v>
                </c:pt>
                <c:pt idx="1182">
                  <c:v>0.0899756616975966</c:v>
                </c:pt>
                <c:pt idx="1183">
                  <c:v>0.0900517188926072</c:v>
                </c:pt>
                <c:pt idx="1184">
                  <c:v>0.0901277760876179</c:v>
                </c:pt>
                <c:pt idx="1185">
                  <c:v>0.0902038332826285</c:v>
                </c:pt>
                <c:pt idx="1186">
                  <c:v>0.0902798904776392</c:v>
                </c:pt>
                <c:pt idx="1187">
                  <c:v>0.0903559476726498</c:v>
                </c:pt>
                <c:pt idx="1188">
                  <c:v>0.0904320048676605</c:v>
                </c:pt>
                <c:pt idx="1189">
                  <c:v>0.0905080620626711</c:v>
                </c:pt>
                <c:pt idx="1190">
                  <c:v>0.0905841192576818</c:v>
                </c:pt>
                <c:pt idx="1191">
                  <c:v>0.0906601764526924</c:v>
                </c:pt>
                <c:pt idx="1192">
                  <c:v>0.090736233647703</c:v>
                </c:pt>
                <c:pt idx="1193">
                  <c:v>0.0908122908427137</c:v>
                </c:pt>
                <c:pt idx="1194">
                  <c:v>0.0908883480377243</c:v>
                </c:pt>
                <c:pt idx="1195">
                  <c:v>0.090964405232735</c:v>
                </c:pt>
                <c:pt idx="1196">
                  <c:v>0.0910404624277456</c:v>
                </c:pt>
                <c:pt idx="1197">
                  <c:v>0.0911165196227563</c:v>
                </c:pt>
                <c:pt idx="1198">
                  <c:v>0.0911925768177669</c:v>
                </c:pt>
                <c:pt idx="1199">
                  <c:v>0.0912686340127776</c:v>
                </c:pt>
                <c:pt idx="1200">
                  <c:v>0.0913446912077882</c:v>
                </c:pt>
                <c:pt idx="1201">
                  <c:v>0.0914207484027989</c:v>
                </c:pt>
                <c:pt idx="1202">
                  <c:v>0.0914968055978095</c:v>
                </c:pt>
                <c:pt idx="1203">
                  <c:v>0.0915728627928202</c:v>
                </c:pt>
                <c:pt idx="1204">
                  <c:v>0.0916489199878308</c:v>
                </c:pt>
                <c:pt idx="1205">
                  <c:v>0.0917249771828415</c:v>
                </c:pt>
                <c:pt idx="1206">
                  <c:v>0.0918010343778521</c:v>
                </c:pt>
                <c:pt idx="1207">
                  <c:v>0.0918770915728628</c:v>
                </c:pt>
                <c:pt idx="1208">
                  <c:v>0.0919531487678734</c:v>
                </c:pt>
                <c:pt idx="1209">
                  <c:v>0.0920292059628841</c:v>
                </c:pt>
                <c:pt idx="1210">
                  <c:v>0.0921052631578947</c:v>
                </c:pt>
                <c:pt idx="1211">
                  <c:v>0.0921813203529054</c:v>
                </c:pt>
                <c:pt idx="1212">
                  <c:v>0.092257377547916</c:v>
                </c:pt>
                <c:pt idx="1213">
                  <c:v>0.0923334347429267</c:v>
                </c:pt>
                <c:pt idx="1214">
                  <c:v>0.0924094919379373</c:v>
                </c:pt>
                <c:pt idx="1215">
                  <c:v>0.0924855491329479</c:v>
                </c:pt>
                <c:pt idx="1216">
                  <c:v>0.0925616063279586</c:v>
                </c:pt>
                <c:pt idx="1217">
                  <c:v>0.0926376635229692</c:v>
                </c:pt>
                <c:pt idx="1218">
                  <c:v>0.0927137207179799</c:v>
                </c:pt>
                <c:pt idx="1219">
                  <c:v>0.0927897779129905</c:v>
                </c:pt>
                <c:pt idx="1220">
                  <c:v>0.0928658351080012</c:v>
                </c:pt>
                <c:pt idx="1221">
                  <c:v>0.0929418923030118</c:v>
                </c:pt>
                <c:pt idx="1222">
                  <c:v>0.0930179494980225</c:v>
                </c:pt>
                <c:pt idx="1223">
                  <c:v>0.0930940066930331</c:v>
                </c:pt>
                <c:pt idx="1224">
                  <c:v>0.0931700638880438</c:v>
                </c:pt>
                <c:pt idx="1225">
                  <c:v>0.0932461210830544</c:v>
                </c:pt>
                <c:pt idx="1226">
                  <c:v>0.0933221782780651</c:v>
                </c:pt>
                <c:pt idx="1227">
                  <c:v>0.0933982354730757</c:v>
                </c:pt>
                <c:pt idx="1228">
                  <c:v>0.0934742926680864</c:v>
                </c:pt>
                <c:pt idx="1229">
                  <c:v>0.093550349863097</c:v>
                </c:pt>
                <c:pt idx="1230">
                  <c:v>0.0936264070581077</c:v>
                </c:pt>
                <c:pt idx="1231">
                  <c:v>0.0937024642531183</c:v>
                </c:pt>
                <c:pt idx="1232">
                  <c:v>0.093778521448129</c:v>
                </c:pt>
                <c:pt idx="1233">
                  <c:v>0.0938545786431396</c:v>
                </c:pt>
                <c:pt idx="1234">
                  <c:v>0.0939306358381503</c:v>
                </c:pt>
                <c:pt idx="1235">
                  <c:v>0.0940066930331609</c:v>
                </c:pt>
                <c:pt idx="1236">
                  <c:v>0.0940827502281716</c:v>
                </c:pt>
                <c:pt idx="1237">
                  <c:v>0.0941588074231822</c:v>
                </c:pt>
                <c:pt idx="1238">
                  <c:v>0.0942348646181929</c:v>
                </c:pt>
                <c:pt idx="1239">
                  <c:v>0.0943109218132035</c:v>
                </c:pt>
                <c:pt idx="1240">
                  <c:v>0.0943869790082141</c:v>
                </c:pt>
                <c:pt idx="1241">
                  <c:v>0.0944630362032248</c:v>
                </c:pt>
                <c:pt idx="1242">
                  <c:v>0.0945390933982355</c:v>
                </c:pt>
                <c:pt idx="1243">
                  <c:v>0.0946151505932461</c:v>
                </c:pt>
                <c:pt idx="1244">
                  <c:v>0.0946912077882567</c:v>
                </c:pt>
                <c:pt idx="1245">
                  <c:v>0.0947672649832674</c:v>
                </c:pt>
                <c:pt idx="1246">
                  <c:v>0.094843322178278</c:v>
                </c:pt>
                <c:pt idx="1247">
                  <c:v>0.0949193793732887</c:v>
                </c:pt>
                <c:pt idx="1248">
                  <c:v>0.0949954365682993</c:v>
                </c:pt>
                <c:pt idx="1249">
                  <c:v>0.09507149376331</c:v>
                </c:pt>
                <c:pt idx="1250">
                  <c:v>0.0951475509583206</c:v>
                </c:pt>
                <c:pt idx="1251">
                  <c:v>0.0952236081533313</c:v>
                </c:pt>
                <c:pt idx="1252">
                  <c:v>0.0952996653483419</c:v>
                </c:pt>
                <c:pt idx="1253">
                  <c:v>0.0953757225433526</c:v>
                </c:pt>
                <c:pt idx="1254">
                  <c:v>0.0954517797383632</c:v>
                </c:pt>
                <c:pt idx="1255">
                  <c:v>0.0955278369333739</c:v>
                </c:pt>
                <c:pt idx="1256">
                  <c:v>0.0956038941283845</c:v>
                </c:pt>
                <c:pt idx="1257">
                  <c:v>0.0956799513233952</c:v>
                </c:pt>
                <c:pt idx="1258">
                  <c:v>0.0957560085184058</c:v>
                </c:pt>
                <c:pt idx="1259">
                  <c:v>0.0958320657134165</c:v>
                </c:pt>
                <c:pt idx="1260">
                  <c:v>0.0959081229084271</c:v>
                </c:pt>
                <c:pt idx="1261">
                  <c:v>0.0959841801034378</c:v>
                </c:pt>
                <c:pt idx="1262">
                  <c:v>0.0960602372984484</c:v>
                </c:pt>
                <c:pt idx="1263">
                  <c:v>0.096136294493459</c:v>
                </c:pt>
                <c:pt idx="1264">
                  <c:v>0.0962123516884697</c:v>
                </c:pt>
                <c:pt idx="1265">
                  <c:v>0.0962884088834804</c:v>
                </c:pt>
                <c:pt idx="1266">
                  <c:v>0.096364466078491</c:v>
                </c:pt>
                <c:pt idx="1267">
                  <c:v>0.0964405232735017</c:v>
                </c:pt>
                <c:pt idx="1268">
                  <c:v>0.0965165804685123</c:v>
                </c:pt>
                <c:pt idx="1269">
                  <c:v>0.0965926376635229</c:v>
                </c:pt>
                <c:pt idx="1270">
                  <c:v>0.0966686948585336</c:v>
                </c:pt>
                <c:pt idx="1271">
                  <c:v>0.0967447520535442</c:v>
                </c:pt>
                <c:pt idx="1272">
                  <c:v>0.0968208092485549</c:v>
                </c:pt>
                <c:pt idx="1273">
                  <c:v>0.0968968664435655</c:v>
                </c:pt>
                <c:pt idx="1274">
                  <c:v>0.0969729236385762</c:v>
                </c:pt>
                <c:pt idx="1275">
                  <c:v>0.0970489808335868</c:v>
                </c:pt>
                <c:pt idx="1276">
                  <c:v>0.0971250380285975</c:v>
                </c:pt>
                <c:pt idx="1277">
                  <c:v>0.0972010952236081</c:v>
                </c:pt>
                <c:pt idx="1278">
                  <c:v>0.0972771524186188</c:v>
                </c:pt>
                <c:pt idx="1279">
                  <c:v>0.0973532096136294</c:v>
                </c:pt>
                <c:pt idx="1280">
                  <c:v>0.0974292668086401</c:v>
                </c:pt>
                <c:pt idx="1281">
                  <c:v>0.0975053240036507</c:v>
                </c:pt>
                <c:pt idx="1282">
                  <c:v>0.0975813811986614</c:v>
                </c:pt>
                <c:pt idx="1283">
                  <c:v>0.097657438393672</c:v>
                </c:pt>
                <c:pt idx="1284">
                  <c:v>0.0977334955886827</c:v>
                </c:pt>
                <c:pt idx="1285">
                  <c:v>0.0978095527836933</c:v>
                </c:pt>
                <c:pt idx="1286">
                  <c:v>0.097885609978704</c:v>
                </c:pt>
                <c:pt idx="1287">
                  <c:v>0.0979616671737146</c:v>
                </c:pt>
                <c:pt idx="1288">
                  <c:v>0.0980377243687253</c:v>
                </c:pt>
                <c:pt idx="1289">
                  <c:v>0.0981137815637359</c:v>
                </c:pt>
                <c:pt idx="1290">
                  <c:v>0.0981898387587466</c:v>
                </c:pt>
                <c:pt idx="1291">
                  <c:v>0.0982658959537572</c:v>
                </c:pt>
                <c:pt idx="1292">
                  <c:v>0.0983419531487678</c:v>
                </c:pt>
                <c:pt idx="1293">
                  <c:v>0.0984180103437785</c:v>
                </c:pt>
                <c:pt idx="1294">
                  <c:v>0.0984940675387891</c:v>
                </c:pt>
                <c:pt idx="1295">
                  <c:v>0.0985701247337998</c:v>
                </c:pt>
                <c:pt idx="1296">
                  <c:v>0.0986461819288104</c:v>
                </c:pt>
                <c:pt idx="1297">
                  <c:v>0.0987222391238211</c:v>
                </c:pt>
                <c:pt idx="1298">
                  <c:v>0.0987982963188317</c:v>
                </c:pt>
                <c:pt idx="1299">
                  <c:v>0.0988743535138424</c:v>
                </c:pt>
                <c:pt idx="1300">
                  <c:v>0.098950410708853</c:v>
                </c:pt>
                <c:pt idx="1301">
                  <c:v>0.0990264679038637</c:v>
                </c:pt>
                <c:pt idx="1302">
                  <c:v>0.0991025250988743</c:v>
                </c:pt>
                <c:pt idx="1303">
                  <c:v>0.099178582293885</c:v>
                </c:pt>
                <c:pt idx="1304">
                  <c:v>0.0992546394888956</c:v>
                </c:pt>
                <c:pt idx="1305">
                  <c:v>0.0993306966839063</c:v>
                </c:pt>
                <c:pt idx="1306">
                  <c:v>0.0994067538789169</c:v>
                </c:pt>
                <c:pt idx="1307">
                  <c:v>0.0994828110739276</c:v>
                </c:pt>
                <c:pt idx="1308">
                  <c:v>0.0995588682689382</c:v>
                </c:pt>
                <c:pt idx="1309">
                  <c:v>0.0996349254639489</c:v>
                </c:pt>
                <c:pt idx="1310">
                  <c:v>0.0997109826589595</c:v>
                </c:pt>
                <c:pt idx="1311">
                  <c:v>0.0997870398539702</c:v>
                </c:pt>
                <c:pt idx="1312">
                  <c:v>0.0998630970489808</c:v>
                </c:pt>
                <c:pt idx="1313">
                  <c:v>0.0999391542439915</c:v>
                </c:pt>
                <c:pt idx="1314">
                  <c:v>0.100015211439002</c:v>
                </c:pt>
                <c:pt idx="1315">
                  <c:v>0.100091268634013</c:v>
                </c:pt>
                <c:pt idx="1316">
                  <c:v>0.100167325829023</c:v>
                </c:pt>
                <c:pt idx="1317">
                  <c:v>0.100243383024034</c:v>
                </c:pt>
                <c:pt idx="1318">
                  <c:v>0.100319440219045</c:v>
                </c:pt>
                <c:pt idx="1319">
                  <c:v>0.100395497414055</c:v>
                </c:pt>
                <c:pt idx="1320">
                  <c:v>0.100471554609066</c:v>
                </c:pt>
                <c:pt idx="1321">
                  <c:v>0.100547611804077</c:v>
                </c:pt>
                <c:pt idx="1322">
                  <c:v>0.100623668999087</c:v>
                </c:pt>
                <c:pt idx="1323">
                  <c:v>0.100699726194098</c:v>
                </c:pt>
                <c:pt idx="1324">
                  <c:v>0.100775783389109</c:v>
                </c:pt>
                <c:pt idx="1325">
                  <c:v>0.100851840584119</c:v>
                </c:pt>
                <c:pt idx="1326">
                  <c:v>0.10092789777913</c:v>
                </c:pt>
                <c:pt idx="1327">
                  <c:v>0.101003954974141</c:v>
                </c:pt>
                <c:pt idx="1328">
                  <c:v>0.101080012169151</c:v>
                </c:pt>
                <c:pt idx="1329">
                  <c:v>0.101156069364162</c:v>
                </c:pt>
                <c:pt idx="1330">
                  <c:v>0.101232126559172</c:v>
                </c:pt>
                <c:pt idx="1331">
                  <c:v>0.101308183754183</c:v>
                </c:pt>
                <c:pt idx="1332">
                  <c:v>0.101384240949194</c:v>
                </c:pt>
                <c:pt idx="1333">
                  <c:v>0.101460298144204</c:v>
                </c:pt>
                <c:pt idx="1334">
                  <c:v>0.101536355339215</c:v>
                </c:pt>
                <c:pt idx="1335">
                  <c:v>0.101612412534226</c:v>
                </c:pt>
                <c:pt idx="1336">
                  <c:v>0.101688469729236</c:v>
                </c:pt>
                <c:pt idx="1337">
                  <c:v>0.101764526924247</c:v>
                </c:pt>
                <c:pt idx="1338">
                  <c:v>0.101840584119258</c:v>
                </c:pt>
                <c:pt idx="1339">
                  <c:v>0.101916641314268</c:v>
                </c:pt>
                <c:pt idx="1340">
                  <c:v>0.101992698509279</c:v>
                </c:pt>
                <c:pt idx="1341">
                  <c:v>0.10206875570429</c:v>
                </c:pt>
                <c:pt idx="1342">
                  <c:v>0.1021448128993</c:v>
                </c:pt>
                <c:pt idx="1343">
                  <c:v>0.102220870094311</c:v>
                </c:pt>
                <c:pt idx="1344">
                  <c:v>0.102296927289322</c:v>
                </c:pt>
                <c:pt idx="1345">
                  <c:v>0.102372984484332</c:v>
                </c:pt>
                <c:pt idx="1346">
                  <c:v>0.102449041679343</c:v>
                </c:pt>
                <c:pt idx="1347">
                  <c:v>0.102525098874354</c:v>
                </c:pt>
                <c:pt idx="1348">
                  <c:v>0.102601156069364</c:v>
                </c:pt>
                <c:pt idx="1349">
                  <c:v>0.102677213264375</c:v>
                </c:pt>
                <c:pt idx="1350">
                  <c:v>0.102753270459385</c:v>
                </c:pt>
                <c:pt idx="1351">
                  <c:v>0.102829327654396</c:v>
                </c:pt>
                <c:pt idx="1352">
                  <c:v>0.102905384849407</c:v>
                </c:pt>
                <c:pt idx="1353">
                  <c:v>0.102981442044417</c:v>
                </c:pt>
                <c:pt idx="1354">
                  <c:v>0.103057499239428</c:v>
                </c:pt>
                <c:pt idx="1355">
                  <c:v>0.103133556434439</c:v>
                </c:pt>
                <c:pt idx="1356">
                  <c:v>0.103209613629449</c:v>
                </c:pt>
                <c:pt idx="1357">
                  <c:v>0.10328567082446</c:v>
                </c:pt>
                <c:pt idx="1358">
                  <c:v>0.103361728019471</c:v>
                </c:pt>
                <c:pt idx="1359">
                  <c:v>0.103437785214481</c:v>
                </c:pt>
                <c:pt idx="1360">
                  <c:v>0.103513842409492</c:v>
                </c:pt>
                <c:pt idx="1361">
                  <c:v>0.103589899604503</c:v>
                </c:pt>
                <c:pt idx="1362">
                  <c:v>0.103665956799513</c:v>
                </c:pt>
                <c:pt idx="1363">
                  <c:v>0.103742013994524</c:v>
                </c:pt>
                <c:pt idx="1364">
                  <c:v>0.103818071189535</c:v>
                </c:pt>
                <c:pt idx="1365">
                  <c:v>0.103894128384545</c:v>
                </c:pt>
                <c:pt idx="1366">
                  <c:v>0.103970185579556</c:v>
                </c:pt>
                <c:pt idx="1367">
                  <c:v>0.104046242774566</c:v>
                </c:pt>
                <c:pt idx="1368">
                  <c:v>0.104122299969577</c:v>
                </c:pt>
                <c:pt idx="1369">
                  <c:v>0.104198357164588</c:v>
                </c:pt>
                <c:pt idx="1370">
                  <c:v>0.104274414359598</c:v>
                </c:pt>
                <c:pt idx="1371">
                  <c:v>0.104350471554609</c:v>
                </c:pt>
                <c:pt idx="1372">
                  <c:v>0.10442652874962</c:v>
                </c:pt>
                <c:pt idx="1373">
                  <c:v>0.10450258594463</c:v>
                </c:pt>
                <c:pt idx="1374">
                  <c:v>0.104578643139641</c:v>
                </c:pt>
                <c:pt idx="1375">
                  <c:v>0.104654700334652</c:v>
                </c:pt>
                <c:pt idx="1376">
                  <c:v>0.104730757529662</c:v>
                </c:pt>
                <c:pt idx="1377">
                  <c:v>0.104806814724673</c:v>
                </c:pt>
                <c:pt idx="1378">
                  <c:v>0.104882871919684</c:v>
                </c:pt>
                <c:pt idx="1379">
                  <c:v>0.104958929114694</c:v>
                </c:pt>
                <c:pt idx="1380">
                  <c:v>0.105034986309705</c:v>
                </c:pt>
                <c:pt idx="1381">
                  <c:v>0.105111043504716</c:v>
                </c:pt>
                <c:pt idx="1382">
                  <c:v>0.105187100699726</c:v>
                </c:pt>
                <c:pt idx="1383">
                  <c:v>0.105263157894737</c:v>
                </c:pt>
                <c:pt idx="1384">
                  <c:v>0.105339215089747</c:v>
                </c:pt>
                <c:pt idx="1385">
                  <c:v>0.105415272284758</c:v>
                </c:pt>
                <c:pt idx="1386">
                  <c:v>0.105491329479769</c:v>
                </c:pt>
                <c:pt idx="1387">
                  <c:v>0.105567386674779</c:v>
                </c:pt>
                <c:pt idx="1388">
                  <c:v>0.10564344386979</c:v>
                </c:pt>
                <c:pt idx="1389">
                  <c:v>0.105719501064801</c:v>
                </c:pt>
                <c:pt idx="1390">
                  <c:v>0.105795558259811</c:v>
                </c:pt>
                <c:pt idx="1391">
                  <c:v>0.105871615454822</c:v>
                </c:pt>
                <c:pt idx="1392">
                  <c:v>0.105947672649833</c:v>
                </c:pt>
                <c:pt idx="1393">
                  <c:v>0.106023729844843</c:v>
                </c:pt>
                <c:pt idx="1394">
                  <c:v>0.106099787039854</c:v>
                </c:pt>
                <c:pt idx="1395">
                  <c:v>0.106175844234865</c:v>
                </c:pt>
                <c:pt idx="1396">
                  <c:v>0.106251901429875</c:v>
                </c:pt>
                <c:pt idx="1397">
                  <c:v>0.106327958624886</c:v>
                </c:pt>
                <c:pt idx="1398">
                  <c:v>0.106404015819897</c:v>
                </c:pt>
                <c:pt idx="1399">
                  <c:v>0.106480073014907</c:v>
                </c:pt>
                <c:pt idx="1400">
                  <c:v>0.106556130209918</c:v>
                </c:pt>
                <c:pt idx="1401">
                  <c:v>0.106632187404929</c:v>
                </c:pt>
                <c:pt idx="1402">
                  <c:v>0.106708244599939</c:v>
                </c:pt>
                <c:pt idx="1403">
                  <c:v>0.10678430179495</c:v>
                </c:pt>
                <c:pt idx="1404">
                  <c:v>0.10686035898996</c:v>
                </c:pt>
                <c:pt idx="1405">
                  <c:v>0.106936416184971</c:v>
                </c:pt>
                <c:pt idx="1406">
                  <c:v>0.107012473379982</c:v>
                </c:pt>
                <c:pt idx="1407">
                  <c:v>0.107088530574992</c:v>
                </c:pt>
                <c:pt idx="1408">
                  <c:v>0.107164587770003</c:v>
                </c:pt>
                <c:pt idx="1409">
                  <c:v>0.107240644965014</c:v>
                </c:pt>
                <c:pt idx="1410">
                  <c:v>0.107316702160024</c:v>
                </c:pt>
                <c:pt idx="1411">
                  <c:v>0.107392759355035</c:v>
                </c:pt>
                <c:pt idx="1412">
                  <c:v>0.107468816550046</c:v>
                </c:pt>
                <c:pt idx="1413">
                  <c:v>0.107544873745056</c:v>
                </c:pt>
                <c:pt idx="1414">
                  <c:v>0.107620930940067</c:v>
                </c:pt>
                <c:pt idx="1415">
                  <c:v>0.107696988135078</c:v>
                </c:pt>
                <c:pt idx="1416">
                  <c:v>0.107773045330088</c:v>
                </c:pt>
                <c:pt idx="1417">
                  <c:v>0.107849102525099</c:v>
                </c:pt>
                <c:pt idx="1418">
                  <c:v>0.10792515972011</c:v>
                </c:pt>
                <c:pt idx="1419">
                  <c:v>0.10800121691512</c:v>
                </c:pt>
                <c:pt idx="1420">
                  <c:v>0.108077274110131</c:v>
                </c:pt>
                <c:pt idx="1421">
                  <c:v>0.108153331305141</c:v>
                </c:pt>
                <c:pt idx="1422">
                  <c:v>0.108229388500152</c:v>
                </c:pt>
                <c:pt idx="1423">
                  <c:v>0.108305445695163</c:v>
                </c:pt>
                <c:pt idx="1424">
                  <c:v>0.108381502890173</c:v>
                </c:pt>
                <c:pt idx="1425">
                  <c:v>0.108457560085184</c:v>
                </c:pt>
                <c:pt idx="1426">
                  <c:v>0.108533617280195</c:v>
                </c:pt>
                <c:pt idx="1427">
                  <c:v>0.108609674475205</c:v>
                </c:pt>
                <c:pt idx="1428">
                  <c:v>0.108685731670216</c:v>
                </c:pt>
                <c:pt idx="1429">
                  <c:v>0.108761788865227</c:v>
                </c:pt>
                <c:pt idx="1430">
                  <c:v>0.108837846060237</c:v>
                </c:pt>
                <c:pt idx="1431">
                  <c:v>0.108913903255248</c:v>
                </c:pt>
                <c:pt idx="1432">
                  <c:v>0.108989960450259</c:v>
                </c:pt>
                <c:pt idx="1433">
                  <c:v>0.109066017645269</c:v>
                </c:pt>
                <c:pt idx="1434">
                  <c:v>0.10914207484028</c:v>
                </c:pt>
                <c:pt idx="1435">
                  <c:v>0.109218132035291</c:v>
                </c:pt>
                <c:pt idx="1436">
                  <c:v>0.109294189230301</c:v>
                </c:pt>
                <c:pt idx="1437">
                  <c:v>0.109370246425312</c:v>
                </c:pt>
                <c:pt idx="1438">
                  <c:v>0.109446303620322</c:v>
                </c:pt>
                <c:pt idx="1439">
                  <c:v>0.109522360815333</c:v>
                </c:pt>
                <c:pt idx="1440">
                  <c:v>0.109598418010344</c:v>
                </c:pt>
                <c:pt idx="1441">
                  <c:v>0.109674475205354</c:v>
                </c:pt>
                <c:pt idx="1442">
                  <c:v>0.109750532400365</c:v>
                </c:pt>
                <c:pt idx="1443">
                  <c:v>0.109826589595376</c:v>
                </c:pt>
                <c:pt idx="1444">
                  <c:v>0.109902646790386</c:v>
                </c:pt>
                <c:pt idx="1445">
                  <c:v>0.109978703985397</c:v>
                </c:pt>
                <c:pt idx="1446">
                  <c:v>0.110054761180408</c:v>
                </c:pt>
                <c:pt idx="1447">
                  <c:v>0.110130818375418</c:v>
                </c:pt>
                <c:pt idx="1448">
                  <c:v>0.110206875570429</c:v>
                </c:pt>
                <c:pt idx="1449">
                  <c:v>0.11028293276544</c:v>
                </c:pt>
                <c:pt idx="1450">
                  <c:v>0.11035898996045</c:v>
                </c:pt>
                <c:pt idx="1451">
                  <c:v>0.110435047155461</c:v>
                </c:pt>
                <c:pt idx="1452">
                  <c:v>0.110511104350472</c:v>
                </c:pt>
                <c:pt idx="1453">
                  <c:v>0.110587161545482</c:v>
                </c:pt>
                <c:pt idx="1454">
                  <c:v>0.110663218740493</c:v>
                </c:pt>
                <c:pt idx="1455">
                  <c:v>0.110739275935503</c:v>
                </c:pt>
                <c:pt idx="1456">
                  <c:v>0.110815333130514</c:v>
                </c:pt>
                <c:pt idx="1457">
                  <c:v>0.110891390325525</c:v>
                </c:pt>
                <c:pt idx="1458">
                  <c:v>0.110967447520535</c:v>
                </c:pt>
                <c:pt idx="1459">
                  <c:v>0.111043504715546</c:v>
                </c:pt>
                <c:pt idx="1460">
                  <c:v>0.111119561910557</c:v>
                </c:pt>
                <c:pt idx="1461">
                  <c:v>0.111195619105567</c:v>
                </c:pt>
                <c:pt idx="1462">
                  <c:v>0.111271676300578</c:v>
                </c:pt>
                <c:pt idx="1463">
                  <c:v>0.111347733495589</c:v>
                </c:pt>
                <c:pt idx="1464">
                  <c:v>0.111423790690599</c:v>
                </c:pt>
                <c:pt idx="1465">
                  <c:v>0.11149984788561</c:v>
                </c:pt>
                <c:pt idx="1466">
                  <c:v>0.111575905080621</c:v>
                </c:pt>
                <c:pt idx="1467">
                  <c:v>0.111651962275631</c:v>
                </c:pt>
                <c:pt idx="1468">
                  <c:v>0.111728019470642</c:v>
                </c:pt>
                <c:pt idx="1469">
                  <c:v>0.111804076665653</c:v>
                </c:pt>
                <c:pt idx="1470">
                  <c:v>0.111880133860663</c:v>
                </c:pt>
                <c:pt idx="1471">
                  <c:v>0.111956191055674</c:v>
                </c:pt>
                <c:pt idx="1472">
                  <c:v>0.112032248250685</c:v>
                </c:pt>
                <c:pt idx="1473">
                  <c:v>0.112108305445695</c:v>
                </c:pt>
                <c:pt idx="1474">
                  <c:v>0.112184362640706</c:v>
                </c:pt>
                <c:pt idx="1475">
                  <c:v>0.112260419835716</c:v>
                </c:pt>
                <c:pt idx="1476">
                  <c:v>0.112336477030727</c:v>
                </c:pt>
                <c:pt idx="1477">
                  <c:v>0.112412534225738</c:v>
                </c:pt>
                <c:pt idx="1478">
                  <c:v>0.112488591420748</c:v>
                </c:pt>
                <c:pt idx="1479">
                  <c:v>0.112564648615759</c:v>
                </c:pt>
                <c:pt idx="1480">
                  <c:v>0.11264070581077</c:v>
                </c:pt>
                <c:pt idx="1481">
                  <c:v>0.11271676300578</c:v>
                </c:pt>
                <c:pt idx="1482">
                  <c:v>0.112792820200791</c:v>
                </c:pt>
                <c:pt idx="1483">
                  <c:v>0.112868877395802</c:v>
                </c:pt>
                <c:pt idx="1484">
                  <c:v>0.112944934590812</c:v>
                </c:pt>
                <c:pt idx="1485">
                  <c:v>0.113020991785823</c:v>
                </c:pt>
                <c:pt idx="1486">
                  <c:v>0.113097048980834</c:v>
                </c:pt>
                <c:pt idx="1487">
                  <c:v>0.113173106175844</c:v>
                </c:pt>
                <c:pt idx="1488">
                  <c:v>0.113249163370855</c:v>
                </c:pt>
                <c:pt idx="1489">
                  <c:v>0.113325220565866</c:v>
                </c:pt>
                <c:pt idx="1490">
                  <c:v>0.113401277760876</c:v>
                </c:pt>
                <c:pt idx="1491">
                  <c:v>0.113477334955887</c:v>
                </c:pt>
                <c:pt idx="1492">
                  <c:v>0.113553392150897</c:v>
                </c:pt>
                <c:pt idx="1493">
                  <c:v>0.113629449345908</c:v>
                </c:pt>
                <c:pt idx="1494">
                  <c:v>0.113705506540919</c:v>
                </c:pt>
                <c:pt idx="1495">
                  <c:v>0.113781563735929</c:v>
                </c:pt>
                <c:pt idx="1496">
                  <c:v>0.11385762093094</c:v>
                </c:pt>
                <c:pt idx="1497">
                  <c:v>0.113933678125951</c:v>
                </c:pt>
                <c:pt idx="1498">
                  <c:v>0.114009735320961</c:v>
                </c:pt>
                <c:pt idx="1499">
                  <c:v>0.114085792515972</c:v>
                </c:pt>
                <c:pt idx="1500">
                  <c:v>0.114161849710983</c:v>
                </c:pt>
                <c:pt idx="1501">
                  <c:v>0.114237906905993</c:v>
                </c:pt>
                <c:pt idx="1502">
                  <c:v>0.114313964101004</c:v>
                </c:pt>
                <c:pt idx="1503">
                  <c:v>0.114390021296015</c:v>
                </c:pt>
                <c:pt idx="1504">
                  <c:v>0.114466078491025</c:v>
                </c:pt>
                <c:pt idx="1505">
                  <c:v>0.114542135686036</c:v>
                </c:pt>
                <c:pt idx="1506">
                  <c:v>0.114618192881047</c:v>
                </c:pt>
                <c:pt idx="1507">
                  <c:v>0.114694250076057</c:v>
                </c:pt>
                <c:pt idx="1508">
                  <c:v>0.114770307271068</c:v>
                </c:pt>
                <c:pt idx="1509">
                  <c:v>0.114846364466078</c:v>
                </c:pt>
                <c:pt idx="1510">
                  <c:v>0.114922421661089</c:v>
                </c:pt>
                <c:pt idx="1511">
                  <c:v>0.1149984788561</c:v>
                </c:pt>
                <c:pt idx="1512">
                  <c:v>0.11507453605111</c:v>
                </c:pt>
                <c:pt idx="1513">
                  <c:v>0.115150593246121</c:v>
                </c:pt>
                <c:pt idx="1514">
                  <c:v>0.115226650441132</c:v>
                </c:pt>
                <c:pt idx="1515">
                  <c:v>0.115302707636142</c:v>
                </c:pt>
                <c:pt idx="1516">
                  <c:v>0.115378764831153</c:v>
                </c:pt>
                <c:pt idx="1517">
                  <c:v>0.115454822026164</c:v>
                </c:pt>
                <c:pt idx="1518">
                  <c:v>0.115530879221174</c:v>
                </c:pt>
                <c:pt idx="1519">
                  <c:v>0.115606936416185</c:v>
                </c:pt>
                <c:pt idx="1520">
                  <c:v>0.115682993611196</c:v>
                </c:pt>
                <c:pt idx="1521">
                  <c:v>0.115759050806206</c:v>
                </c:pt>
                <c:pt idx="1522">
                  <c:v>0.115835108001217</c:v>
                </c:pt>
                <c:pt idx="1523">
                  <c:v>0.115911165196228</c:v>
                </c:pt>
                <c:pt idx="1524">
                  <c:v>0.115987222391238</c:v>
                </c:pt>
                <c:pt idx="1525">
                  <c:v>0.116063279586249</c:v>
                </c:pt>
                <c:pt idx="1526">
                  <c:v>0.11613933678126</c:v>
                </c:pt>
                <c:pt idx="1527">
                  <c:v>0.11621539397627</c:v>
                </c:pt>
                <c:pt idx="1528">
                  <c:v>0.116291451171281</c:v>
                </c:pt>
                <c:pt idx="1529">
                  <c:v>0.116367508366291</c:v>
                </c:pt>
                <c:pt idx="1530">
                  <c:v>0.116443565561302</c:v>
                </c:pt>
                <c:pt idx="1531">
                  <c:v>0.116519622756313</c:v>
                </c:pt>
                <c:pt idx="1532">
                  <c:v>0.116595679951323</c:v>
                </c:pt>
                <c:pt idx="1533">
                  <c:v>0.116671737146334</c:v>
                </c:pt>
                <c:pt idx="1534">
                  <c:v>0.116747794341345</c:v>
                </c:pt>
                <c:pt idx="1535">
                  <c:v>0.116823851536355</c:v>
                </c:pt>
                <c:pt idx="1536">
                  <c:v>0.116899908731366</c:v>
                </c:pt>
                <c:pt idx="1537">
                  <c:v>0.116975965926377</c:v>
                </c:pt>
                <c:pt idx="1538">
                  <c:v>0.117052023121387</c:v>
                </c:pt>
                <c:pt idx="1539">
                  <c:v>0.117128080316398</c:v>
                </c:pt>
                <c:pt idx="1540">
                  <c:v>0.117204137511409</c:v>
                </c:pt>
                <c:pt idx="1541">
                  <c:v>0.117280194706419</c:v>
                </c:pt>
                <c:pt idx="1542">
                  <c:v>0.11735625190143</c:v>
                </c:pt>
                <c:pt idx="1543">
                  <c:v>0.117432309096441</c:v>
                </c:pt>
                <c:pt idx="1544">
                  <c:v>0.117508366291451</c:v>
                </c:pt>
                <c:pt idx="1545">
                  <c:v>0.117584423486462</c:v>
                </c:pt>
                <c:pt idx="1546">
                  <c:v>0.117660480681472</c:v>
                </c:pt>
                <c:pt idx="1547">
                  <c:v>0.117736537876483</c:v>
                </c:pt>
                <c:pt idx="1548">
                  <c:v>0.117812595071494</c:v>
                </c:pt>
                <c:pt idx="1549">
                  <c:v>0.117888652266504</c:v>
                </c:pt>
                <c:pt idx="1550">
                  <c:v>0.117964709461515</c:v>
                </c:pt>
                <c:pt idx="1551">
                  <c:v>0.118040766656526</c:v>
                </c:pt>
                <c:pt idx="1552">
                  <c:v>0.118116823851536</c:v>
                </c:pt>
                <c:pt idx="1553">
                  <c:v>0.118192881046547</c:v>
                </c:pt>
                <c:pt idx="1554">
                  <c:v>0.118268938241558</c:v>
                </c:pt>
                <c:pt idx="1555">
                  <c:v>0.118344995436568</c:v>
                </c:pt>
                <c:pt idx="1556">
                  <c:v>0.118421052631579</c:v>
                </c:pt>
                <c:pt idx="1557">
                  <c:v>0.11849710982659</c:v>
                </c:pt>
                <c:pt idx="1558">
                  <c:v>0.1185731670216</c:v>
                </c:pt>
                <c:pt idx="1559">
                  <c:v>0.118649224216611</c:v>
                </c:pt>
                <c:pt idx="1560">
                  <c:v>0.118725281411622</c:v>
                </c:pt>
                <c:pt idx="1561">
                  <c:v>0.118801338606632</c:v>
                </c:pt>
                <c:pt idx="1562">
                  <c:v>0.118877395801643</c:v>
                </c:pt>
                <c:pt idx="1563">
                  <c:v>0.118953452996653</c:v>
                </c:pt>
                <c:pt idx="1564">
                  <c:v>0.119029510191664</c:v>
                </c:pt>
                <c:pt idx="1565">
                  <c:v>0.119105567386675</c:v>
                </c:pt>
                <c:pt idx="1566">
                  <c:v>0.119181624581685</c:v>
                </c:pt>
                <c:pt idx="1567">
                  <c:v>0.119257681776696</c:v>
                </c:pt>
                <c:pt idx="1568">
                  <c:v>0.119333738971707</c:v>
                </c:pt>
                <c:pt idx="1569">
                  <c:v>0.119409796166717</c:v>
                </c:pt>
                <c:pt idx="1570">
                  <c:v>0.119485853361728</c:v>
                </c:pt>
                <c:pt idx="1571">
                  <c:v>0.119561910556739</c:v>
                </c:pt>
                <c:pt idx="1572">
                  <c:v>0.119637967751749</c:v>
                </c:pt>
                <c:pt idx="1573">
                  <c:v>0.11971402494676</c:v>
                </c:pt>
                <c:pt idx="1574">
                  <c:v>0.119790082141771</c:v>
                </c:pt>
                <c:pt idx="1575">
                  <c:v>0.119866139336781</c:v>
                </c:pt>
                <c:pt idx="1576">
                  <c:v>0.119942196531792</c:v>
                </c:pt>
                <c:pt idx="1577">
                  <c:v>0.120018253726803</c:v>
                </c:pt>
                <c:pt idx="1578">
                  <c:v>0.120094310921813</c:v>
                </c:pt>
                <c:pt idx="1579">
                  <c:v>0.120170368116824</c:v>
                </c:pt>
                <c:pt idx="1580">
                  <c:v>0.120246425311834</c:v>
                </c:pt>
                <c:pt idx="1581">
                  <c:v>0.120322482506845</c:v>
                </c:pt>
                <c:pt idx="1582">
                  <c:v>0.120398539701856</c:v>
                </c:pt>
                <c:pt idx="1583">
                  <c:v>0.120474596896866</c:v>
                </c:pt>
                <c:pt idx="1584">
                  <c:v>0.120550654091877</c:v>
                </c:pt>
                <c:pt idx="1585">
                  <c:v>0.120626711286888</c:v>
                </c:pt>
                <c:pt idx="1586">
                  <c:v>0.120702768481898</c:v>
                </c:pt>
                <c:pt idx="1587">
                  <c:v>0.120778825676909</c:v>
                </c:pt>
                <c:pt idx="1588">
                  <c:v>0.12085488287192</c:v>
                </c:pt>
                <c:pt idx="1589">
                  <c:v>0.12093094006693</c:v>
                </c:pt>
                <c:pt idx="1590">
                  <c:v>0.121006997261941</c:v>
                </c:pt>
                <c:pt idx="1591">
                  <c:v>0.121083054456952</c:v>
                </c:pt>
                <c:pt idx="1592">
                  <c:v>0.121159111651962</c:v>
                </c:pt>
                <c:pt idx="1593">
                  <c:v>0.121235168846973</c:v>
                </c:pt>
                <c:pt idx="1594">
                  <c:v>0.121311226041984</c:v>
                </c:pt>
                <c:pt idx="1595">
                  <c:v>0.121387283236994</c:v>
                </c:pt>
                <c:pt idx="1596">
                  <c:v>0.121463340432005</c:v>
                </c:pt>
                <c:pt idx="1597">
                  <c:v>0.121539397627016</c:v>
                </c:pt>
                <c:pt idx="1598">
                  <c:v>0.121615454822026</c:v>
                </c:pt>
                <c:pt idx="1599">
                  <c:v>0.121691512017037</c:v>
                </c:pt>
                <c:pt idx="1600">
                  <c:v>0.121767569212047</c:v>
                </c:pt>
                <c:pt idx="1601">
                  <c:v>0.121843626407058</c:v>
                </c:pt>
                <c:pt idx="1602">
                  <c:v>0.121919683602069</c:v>
                </c:pt>
                <c:pt idx="1603">
                  <c:v>0.121995740797079</c:v>
                </c:pt>
                <c:pt idx="1604">
                  <c:v>0.12207179799209</c:v>
                </c:pt>
                <c:pt idx="1605">
                  <c:v>0.122147855187101</c:v>
                </c:pt>
                <c:pt idx="1606">
                  <c:v>0.122223912382111</c:v>
                </c:pt>
                <c:pt idx="1607">
                  <c:v>0.122299969577122</c:v>
                </c:pt>
                <c:pt idx="1608">
                  <c:v>0.122376026772133</c:v>
                </c:pt>
                <c:pt idx="1609">
                  <c:v>0.122452083967143</c:v>
                </c:pt>
                <c:pt idx="1610">
                  <c:v>0.122528141162154</c:v>
                </c:pt>
                <c:pt idx="1611">
                  <c:v>0.122604198357165</c:v>
                </c:pt>
                <c:pt idx="1612">
                  <c:v>0.122680255552175</c:v>
                </c:pt>
                <c:pt idx="1613">
                  <c:v>0.122756312747186</c:v>
                </c:pt>
                <c:pt idx="1614">
                  <c:v>0.122832369942197</c:v>
                </c:pt>
                <c:pt idx="1615">
                  <c:v>0.122908427137207</c:v>
                </c:pt>
                <c:pt idx="1616">
                  <c:v>0.122984484332218</c:v>
                </c:pt>
                <c:pt idx="1617">
                  <c:v>0.123060541527228</c:v>
                </c:pt>
                <c:pt idx="1618">
                  <c:v>0.123136598722239</c:v>
                </c:pt>
                <c:pt idx="1619">
                  <c:v>0.12321265591725</c:v>
                </c:pt>
                <c:pt idx="1620">
                  <c:v>0.12328871311226</c:v>
                </c:pt>
                <c:pt idx="1621">
                  <c:v>0.123364770307271</c:v>
                </c:pt>
                <c:pt idx="1622">
                  <c:v>0.123440827502282</c:v>
                </c:pt>
                <c:pt idx="1623">
                  <c:v>0.123516884697292</c:v>
                </c:pt>
                <c:pt idx="1624">
                  <c:v>0.123592941892303</c:v>
                </c:pt>
                <c:pt idx="1625">
                  <c:v>0.123668999087314</c:v>
                </c:pt>
                <c:pt idx="1626">
                  <c:v>0.123745056282324</c:v>
                </c:pt>
                <c:pt idx="1627">
                  <c:v>0.123821113477335</c:v>
                </c:pt>
                <c:pt idx="1628">
                  <c:v>0.123897170672346</c:v>
                </c:pt>
                <c:pt idx="1629">
                  <c:v>0.123973227867356</c:v>
                </c:pt>
                <c:pt idx="1630">
                  <c:v>0.124049285062367</c:v>
                </c:pt>
                <c:pt idx="1631">
                  <c:v>0.124125342257378</c:v>
                </c:pt>
                <c:pt idx="1632">
                  <c:v>0.124201399452388</c:v>
                </c:pt>
                <c:pt idx="1633">
                  <c:v>0.124277456647399</c:v>
                </c:pt>
                <c:pt idx="1634">
                  <c:v>0.124353513842409</c:v>
                </c:pt>
                <c:pt idx="1635">
                  <c:v>0.12442957103742</c:v>
                </c:pt>
                <c:pt idx="1636">
                  <c:v>0.124505628232431</c:v>
                </c:pt>
                <c:pt idx="1637">
                  <c:v>0.124581685427441</c:v>
                </c:pt>
                <c:pt idx="1638">
                  <c:v>0.124657742622452</c:v>
                </c:pt>
                <c:pt idx="1639">
                  <c:v>0.124733799817463</c:v>
                </c:pt>
                <c:pt idx="1640">
                  <c:v>0.124809857012473</c:v>
                </c:pt>
                <c:pt idx="1641">
                  <c:v>0.124885914207484</c:v>
                </c:pt>
                <c:pt idx="1642">
                  <c:v>0.124961971402495</c:v>
                </c:pt>
                <c:pt idx="1643">
                  <c:v>0.125038028597505</c:v>
                </c:pt>
                <c:pt idx="1644">
                  <c:v>0.125114085792516</c:v>
                </c:pt>
                <c:pt idx="1645">
                  <c:v>0.125190142987527</c:v>
                </c:pt>
                <c:pt idx="1646">
                  <c:v>0.125266200182537</c:v>
                </c:pt>
                <c:pt idx="1647">
                  <c:v>0.125342257377548</c:v>
                </c:pt>
                <c:pt idx="1648">
                  <c:v>0.125418314572559</c:v>
                </c:pt>
                <c:pt idx="1649">
                  <c:v>0.125494371767569</c:v>
                </c:pt>
                <c:pt idx="1650">
                  <c:v>0.12557042896258</c:v>
                </c:pt>
                <c:pt idx="1651">
                  <c:v>0.12564648615759</c:v>
                </c:pt>
                <c:pt idx="1652">
                  <c:v>0.125722543352601</c:v>
                </c:pt>
                <c:pt idx="1653">
                  <c:v>0.125798600547612</c:v>
                </c:pt>
                <c:pt idx="1654">
                  <c:v>0.125874657742622</c:v>
                </c:pt>
                <c:pt idx="1655">
                  <c:v>0.125950714937633</c:v>
                </c:pt>
                <c:pt idx="1656">
                  <c:v>0.126026772132644</c:v>
                </c:pt>
                <c:pt idx="1657">
                  <c:v>0.126102829327654</c:v>
                </c:pt>
                <c:pt idx="1658">
                  <c:v>0.126178886522665</c:v>
                </c:pt>
                <c:pt idx="1659">
                  <c:v>0.126254943717676</c:v>
                </c:pt>
                <c:pt idx="1660">
                  <c:v>0.126331000912686</c:v>
                </c:pt>
                <c:pt idx="1661">
                  <c:v>0.126407058107697</c:v>
                </c:pt>
                <c:pt idx="1662">
                  <c:v>0.126483115302708</c:v>
                </c:pt>
                <c:pt idx="1663">
                  <c:v>0.126559172497718</c:v>
                </c:pt>
                <c:pt idx="1664">
                  <c:v>0.126635229692729</c:v>
                </c:pt>
                <c:pt idx="1665">
                  <c:v>0.12671128688774</c:v>
                </c:pt>
                <c:pt idx="1666">
                  <c:v>0.12678734408275</c:v>
                </c:pt>
                <c:pt idx="1667">
                  <c:v>0.126863401277761</c:v>
                </c:pt>
                <c:pt idx="1668">
                  <c:v>0.126939458472772</c:v>
                </c:pt>
                <c:pt idx="1669">
                  <c:v>0.127015515667782</c:v>
                </c:pt>
                <c:pt idx="1670">
                  <c:v>0.127091572862793</c:v>
                </c:pt>
                <c:pt idx="1671">
                  <c:v>0.127167630057803</c:v>
                </c:pt>
                <c:pt idx="1672">
                  <c:v>0.127243687252814</c:v>
                </c:pt>
                <c:pt idx="1673">
                  <c:v>0.127319744447825</c:v>
                </c:pt>
                <c:pt idx="1674">
                  <c:v>0.127395801642835</c:v>
                </c:pt>
                <c:pt idx="1675">
                  <c:v>0.127471858837846</c:v>
                </c:pt>
                <c:pt idx="1676">
                  <c:v>0.127547916032857</c:v>
                </c:pt>
                <c:pt idx="1677">
                  <c:v>0.127623973227867</c:v>
                </c:pt>
                <c:pt idx="1678">
                  <c:v>0.127700030422878</c:v>
                </c:pt>
                <c:pt idx="1679">
                  <c:v>0.127776087617889</c:v>
                </c:pt>
                <c:pt idx="1680">
                  <c:v>0.127852144812899</c:v>
                </c:pt>
                <c:pt idx="1681">
                  <c:v>0.12792820200791</c:v>
                </c:pt>
                <c:pt idx="1682">
                  <c:v>0.128004259202921</c:v>
                </c:pt>
                <c:pt idx="1683">
                  <c:v>0.128080316397931</c:v>
                </c:pt>
                <c:pt idx="1684">
                  <c:v>0.128156373592942</c:v>
                </c:pt>
                <c:pt idx="1685">
                  <c:v>0.128232430787953</c:v>
                </c:pt>
                <c:pt idx="1686">
                  <c:v>0.128308487982963</c:v>
                </c:pt>
                <c:pt idx="1687">
                  <c:v>0.128384545177974</c:v>
                </c:pt>
                <c:pt idx="1688">
                  <c:v>0.128460602372984</c:v>
                </c:pt>
                <c:pt idx="1689">
                  <c:v>0.128536659567995</c:v>
                </c:pt>
                <c:pt idx="1690">
                  <c:v>0.128612716763006</c:v>
                </c:pt>
                <c:pt idx="1691">
                  <c:v>0.128688773958016</c:v>
                </c:pt>
                <c:pt idx="1692">
                  <c:v>0.128764831153027</c:v>
                </c:pt>
                <c:pt idx="1693">
                  <c:v>0.128840888348038</c:v>
                </c:pt>
                <c:pt idx="1694">
                  <c:v>0.128916945543048</c:v>
                </c:pt>
                <c:pt idx="1695">
                  <c:v>0.128993002738059</c:v>
                </c:pt>
                <c:pt idx="1696">
                  <c:v>0.12906905993307</c:v>
                </c:pt>
                <c:pt idx="1697">
                  <c:v>0.12914511712808</c:v>
                </c:pt>
                <c:pt idx="1698">
                  <c:v>0.129221174323091</c:v>
                </c:pt>
                <c:pt idx="1699">
                  <c:v>0.129297231518102</c:v>
                </c:pt>
                <c:pt idx="1700">
                  <c:v>0.129373288713112</c:v>
                </c:pt>
                <c:pt idx="1701">
                  <c:v>0.129449345908123</c:v>
                </c:pt>
                <c:pt idx="1702">
                  <c:v>0.129525403103134</c:v>
                </c:pt>
                <c:pt idx="1703">
                  <c:v>0.129601460298144</c:v>
                </c:pt>
                <c:pt idx="1704">
                  <c:v>0.129677517493155</c:v>
                </c:pt>
                <c:pt idx="1705">
                  <c:v>0.129753574688165</c:v>
                </c:pt>
                <c:pt idx="1706">
                  <c:v>0.129829631883176</c:v>
                </c:pt>
                <c:pt idx="1707">
                  <c:v>0.129905689078187</c:v>
                </c:pt>
                <c:pt idx="1708">
                  <c:v>0.129981746273197</c:v>
                </c:pt>
                <c:pt idx="1709">
                  <c:v>0.130057803468208</c:v>
                </c:pt>
                <c:pt idx="1710">
                  <c:v>0.130133860663219</c:v>
                </c:pt>
                <c:pt idx="1711">
                  <c:v>0.130209917858229</c:v>
                </c:pt>
                <c:pt idx="1712">
                  <c:v>0.13028597505324</c:v>
                </c:pt>
                <c:pt idx="1713">
                  <c:v>0.130362032248251</c:v>
                </c:pt>
                <c:pt idx="1714">
                  <c:v>0.130438089443261</c:v>
                </c:pt>
                <c:pt idx="1715">
                  <c:v>0.130514146638272</c:v>
                </c:pt>
                <c:pt idx="1716">
                  <c:v>0.130590203833283</c:v>
                </c:pt>
                <c:pt idx="1717">
                  <c:v>0.130666261028293</c:v>
                </c:pt>
                <c:pt idx="1718">
                  <c:v>0.130742318223304</c:v>
                </c:pt>
                <c:pt idx="1719">
                  <c:v>0.130818375418315</c:v>
                </c:pt>
                <c:pt idx="1720">
                  <c:v>0.130894432613325</c:v>
                </c:pt>
                <c:pt idx="1721">
                  <c:v>0.130970489808336</c:v>
                </c:pt>
                <c:pt idx="1722">
                  <c:v>0.131046547003346</c:v>
                </c:pt>
                <c:pt idx="1723">
                  <c:v>0.131122604198357</c:v>
                </c:pt>
                <c:pt idx="1724">
                  <c:v>0.131198661393368</c:v>
                </c:pt>
                <c:pt idx="1725">
                  <c:v>0.131274718588378</c:v>
                </c:pt>
                <c:pt idx="1726">
                  <c:v>0.131350775783389</c:v>
                </c:pt>
                <c:pt idx="1727">
                  <c:v>0.1314268329784</c:v>
                </c:pt>
                <c:pt idx="1728">
                  <c:v>0.13150289017341</c:v>
                </c:pt>
                <c:pt idx="1729">
                  <c:v>0.131578947368421</c:v>
                </c:pt>
                <c:pt idx="1730">
                  <c:v>0.131655004563432</c:v>
                </c:pt>
                <c:pt idx="1731">
                  <c:v>0.131731061758442</c:v>
                </c:pt>
                <c:pt idx="1732">
                  <c:v>0.131807118953453</c:v>
                </c:pt>
                <c:pt idx="1733">
                  <c:v>0.131883176148464</c:v>
                </c:pt>
                <c:pt idx="1734">
                  <c:v>0.131959233343474</c:v>
                </c:pt>
                <c:pt idx="1735">
                  <c:v>0.132035290538485</c:v>
                </c:pt>
                <c:pt idx="1736">
                  <c:v>0.132111347733496</c:v>
                </c:pt>
                <c:pt idx="1737">
                  <c:v>0.132187404928506</c:v>
                </c:pt>
                <c:pt idx="1738">
                  <c:v>0.132263462123517</c:v>
                </c:pt>
                <c:pt idx="1739">
                  <c:v>0.132339519318528</c:v>
                </c:pt>
                <c:pt idx="1740">
                  <c:v>0.132415576513538</c:v>
                </c:pt>
                <c:pt idx="1741">
                  <c:v>0.132491633708549</c:v>
                </c:pt>
                <c:pt idx="1742">
                  <c:v>0.132567690903559</c:v>
                </c:pt>
                <c:pt idx="1743">
                  <c:v>0.13264374809857</c:v>
                </c:pt>
                <c:pt idx="1744">
                  <c:v>0.132719805293581</c:v>
                </c:pt>
                <c:pt idx="1745">
                  <c:v>0.132795862488591</c:v>
                </c:pt>
                <c:pt idx="1746">
                  <c:v>0.132871919683602</c:v>
                </c:pt>
                <c:pt idx="1747">
                  <c:v>0.132947976878613</c:v>
                </c:pt>
                <c:pt idx="1748">
                  <c:v>0.133024034073623</c:v>
                </c:pt>
                <c:pt idx="1749">
                  <c:v>0.133100091268634</c:v>
                </c:pt>
                <c:pt idx="1750">
                  <c:v>0.133176148463645</c:v>
                </c:pt>
                <c:pt idx="1751">
                  <c:v>0.133252205658655</c:v>
                </c:pt>
                <c:pt idx="1752">
                  <c:v>0.133328262853666</c:v>
                </c:pt>
                <c:pt idx="1753">
                  <c:v>0.133404320048677</c:v>
                </c:pt>
                <c:pt idx="1754">
                  <c:v>0.133480377243687</c:v>
                </c:pt>
                <c:pt idx="1755">
                  <c:v>0.133556434438698</c:v>
                </c:pt>
                <c:pt idx="1756">
                  <c:v>0.133632491633709</c:v>
                </c:pt>
                <c:pt idx="1757">
                  <c:v>0.133708548828719</c:v>
                </c:pt>
                <c:pt idx="1758">
                  <c:v>0.13378460602373</c:v>
                </c:pt>
                <c:pt idx="1759">
                  <c:v>0.13386066321874</c:v>
                </c:pt>
                <c:pt idx="1760">
                  <c:v>0.133936720413751</c:v>
                </c:pt>
                <c:pt idx="1761">
                  <c:v>0.134012777608762</c:v>
                </c:pt>
                <c:pt idx="1762">
                  <c:v>0.134088834803772</c:v>
                </c:pt>
                <c:pt idx="1763">
                  <c:v>0.134164891998783</c:v>
                </c:pt>
                <c:pt idx="1764">
                  <c:v>0.134240949193794</c:v>
                </c:pt>
                <c:pt idx="1765">
                  <c:v>0.134317006388804</c:v>
                </c:pt>
                <c:pt idx="1766">
                  <c:v>0.134393063583815</c:v>
                </c:pt>
                <c:pt idx="1767">
                  <c:v>0.134469120778826</c:v>
                </c:pt>
                <c:pt idx="1768">
                  <c:v>0.134545177973836</c:v>
                </c:pt>
                <c:pt idx="1769">
                  <c:v>0.134621235168847</c:v>
                </c:pt>
                <c:pt idx="1770">
                  <c:v>0.134697292363858</c:v>
                </c:pt>
                <c:pt idx="1771">
                  <c:v>0.134773349558868</c:v>
                </c:pt>
                <c:pt idx="1772">
                  <c:v>0.134849406753879</c:v>
                </c:pt>
                <c:pt idx="1773">
                  <c:v>0.13492546394889</c:v>
                </c:pt>
                <c:pt idx="1774">
                  <c:v>0.1350015211439</c:v>
                </c:pt>
                <c:pt idx="1775">
                  <c:v>0.135077578338911</c:v>
                </c:pt>
                <c:pt idx="1776">
                  <c:v>0.135153635533921</c:v>
                </c:pt>
                <c:pt idx="1777">
                  <c:v>0.135229692728932</c:v>
                </c:pt>
                <c:pt idx="1778">
                  <c:v>0.135305749923943</c:v>
                </c:pt>
                <c:pt idx="1779">
                  <c:v>0.135381807118953</c:v>
                </c:pt>
                <c:pt idx="1780">
                  <c:v>0.135457864313964</c:v>
                </c:pt>
                <c:pt idx="1781">
                  <c:v>0.135533921508975</c:v>
                </c:pt>
                <c:pt idx="1782">
                  <c:v>0.135609978703985</c:v>
                </c:pt>
                <c:pt idx="1783">
                  <c:v>0.135686035898996</c:v>
                </c:pt>
                <c:pt idx="1784">
                  <c:v>0.135762093094007</c:v>
                </c:pt>
                <c:pt idx="1785">
                  <c:v>0.135838150289017</c:v>
                </c:pt>
                <c:pt idx="1786">
                  <c:v>0.135914207484028</c:v>
                </c:pt>
                <c:pt idx="1787">
                  <c:v>0.135990264679039</c:v>
                </c:pt>
                <c:pt idx="1788">
                  <c:v>0.136066321874049</c:v>
                </c:pt>
                <c:pt idx="1789">
                  <c:v>0.13614237906906</c:v>
                </c:pt>
                <c:pt idx="1790">
                  <c:v>0.136218436264071</c:v>
                </c:pt>
                <c:pt idx="1791">
                  <c:v>0.136294493459081</c:v>
                </c:pt>
                <c:pt idx="1792">
                  <c:v>0.136370550654092</c:v>
                </c:pt>
                <c:pt idx="1793">
                  <c:v>0.136446607849103</c:v>
                </c:pt>
                <c:pt idx="1794">
                  <c:v>0.136522665044113</c:v>
                </c:pt>
                <c:pt idx="1795">
                  <c:v>0.136598722239124</c:v>
                </c:pt>
                <c:pt idx="1796">
                  <c:v>0.136674779434134</c:v>
                </c:pt>
                <c:pt idx="1797">
                  <c:v>0.136750836629145</c:v>
                </c:pt>
                <c:pt idx="1798">
                  <c:v>0.136826893824156</c:v>
                </c:pt>
                <c:pt idx="1799">
                  <c:v>0.136902951019166</c:v>
                </c:pt>
                <c:pt idx="1800">
                  <c:v>0.136979008214177</c:v>
                </c:pt>
                <c:pt idx="1801">
                  <c:v>0.137055065409188</c:v>
                </c:pt>
                <c:pt idx="1802">
                  <c:v>0.137131122604198</c:v>
                </c:pt>
                <c:pt idx="1803">
                  <c:v>0.137207179799209</c:v>
                </c:pt>
                <c:pt idx="1804">
                  <c:v>0.13728323699422</c:v>
                </c:pt>
                <c:pt idx="1805">
                  <c:v>0.13735929418923</c:v>
                </c:pt>
                <c:pt idx="1806">
                  <c:v>0.137435351384241</c:v>
                </c:pt>
                <c:pt idx="1807">
                  <c:v>0.137511408579252</c:v>
                </c:pt>
                <c:pt idx="1808">
                  <c:v>0.137587465774262</c:v>
                </c:pt>
                <c:pt idx="1809">
                  <c:v>0.137663522969273</c:v>
                </c:pt>
                <c:pt idx="1810">
                  <c:v>0.137739580164284</c:v>
                </c:pt>
                <c:pt idx="1811">
                  <c:v>0.137815637359294</c:v>
                </c:pt>
                <c:pt idx="1812">
                  <c:v>0.137891694554305</c:v>
                </c:pt>
                <c:pt idx="1813">
                  <c:v>0.137967751749315</c:v>
                </c:pt>
                <c:pt idx="1814">
                  <c:v>0.138043808944326</c:v>
                </c:pt>
                <c:pt idx="1815">
                  <c:v>0.138119866139337</c:v>
                </c:pt>
                <c:pt idx="1816">
                  <c:v>0.138195923334347</c:v>
                </c:pt>
                <c:pt idx="1817">
                  <c:v>0.138271980529358</c:v>
                </c:pt>
                <c:pt idx="1818">
                  <c:v>0.138348037724369</c:v>
                </c:pt>
                <c:pt idx="1819">
                  <c:v>0.138424094919379</c:v>
                </c:pt>
                <c:pt idx="1820">
                  <c:v>0.13850015211439</c:v>
                </c:pt>
                <c:pt idx="1821">
                  <c:v>0.138576209309401</c:v>
                </c:pt>
                <c:pt idx="1822">
                  <c:v>0.138652266504411</c:v>
                </c:pt>
                <c:pt idx="1823">
                  <c:v>0.138728323699422</c:v>
                </c:pt>
                <c:pt idx="1824">
                  <c:v>0.138804380894433</c:v>
                </c:pt>
                <c:pt idx="1825">
                  <c:v>0.138880438089443</c:v>
                </c:pt>
                <c:pt idx="1826">
                  <c:v>0.138956495284454</c:v>
                </c:pt>
                <c:pt idx="1827">
                  <c:v>0.139032552479465</c:v>
                </c:pt>
                <c:pt idx="1828">
                  <c:v>0.139108609674475</c:v>
                </c:pt>
                <c:pt idx="1829">
                  <c:v>0.139184666869486</c:v>
                </c:pt>
                <c:pt idx="1830">
                  <c:v>0.139260724064496</c:v>
                </c:pt>
                <c:pt idx="1831">
                  <c:v>0.139336781259507</c:v>
                </c:pt>
                <c:pt idx="1832">
                  <c:v>0.139412838454518</c:v>
                </c:pt>
                <c:pt idx="1833">
                  <c:v>0.139488895649528</c:v>
                </c:pt>
                <c:pt idx="1834">
                  <c:v>0.139564952844539</c:v>
                </c:pt>
                <c:pt idx="1835">
                  <c:v>0.13964101003955</c:v>
                </c:pt>
                <c:pt idx="1836">
                  <c:v>0.13971706723456</c:v>
                </c:pt>
                <c:pt idx="1837">
                  <c:v>0.139793124429571</c:v>
                </c:pt>
                <c:pt idx="1838">
                  <c:v>0.139869181624582</c:v>
                </c:pt>
                <c:pt idx="1839">
                  <c:v>0.139945238819592</c:v>
                </c:pt>
                <c:pt idx="1840">
                  <c:v>0.140021296014603</c:v>
                </c:pt>
                <c:pt idx="1841">
                  <c:v>0.140097353209614</c:v>
                </c:pt>
                <c:pt idx="1842">
                  <c:v>0.140173410404624</c:v>
                </c:pt>
                <c:pt idx="1843">
                  <c:v>0.140249467599635</c:v>
                </c:pt>
                <c:pt idx="1844">
                  <c:v>0.140325524794646</c:v>
                </c:pt>
                <c:pt idx="1845">
                  <c:v>0.140401581989656</c:v>
                </c:pt>
                <c:pt idx="1846">
                  <c:v>0.140477639184667</c:v>
                </c:pt>
                <c:pt idx="1847">
                  <c:v>0.140553696379678</c:v>
                </c:pt>
                <c:pt idx="1848">
                  <c:v>0.140629753574688</c:v>
                </c:pt>
                <c:pt idx="1849">
                  <c:v>0.140705810769699</c:v>
                </c:pt>
                <c:pt idx="1850">
                  <c:v>0.140781867964709</c:v>
                </c:pt>
                <c:pt idx="1851">
                  <c:v>0.14085792515972</c:v>
                </c:pt>
                <c:pt idx="1852">
                  <c:v>0.140933982354731</c:v>
                </c:pt>
                <c:pt idx="1853">
                  <c:v>0.141010039549741</c:v>
                </c:pt>
                <c:pt idx="1854">
                  <c:v>0.141086096744752</c:v>
                </c:pt>
                <c:pt idx="1855">
                  <c:v>0.141162153939763</c:v>
                </c:pt>
                <c:pt idx="1856">
                  <c:v>0.141238211134773</c:v>
                </c:pt>
                <c:pt idx="1857">
                  <c:v>0.141314268329784</c:v>
                </c:pt>
                <c:pt idx="1858">
                  <c:v>0.141390325524795</c:v>
                </c:pt>
                <c:pt idx="1859">
                  <c:v>0.141466382719805</c:v>
                </c:pt>
                <c:pt idx="1860">
                  <c:v>0.141542439914816</c:v>
                </c:pt>
                <c:pt idx="1861">
                  <c:v>0.141618497109827</c:v>
                </c:pt>
                <c:pt idx="1862">
                  <c:v>0.141694554304837</c:v>
                </c:pt>
                <c:pt idx="1863">
                  <c:v>0.141770611499848</c:v>
                </c:pt>
                <c:pt idx="1864">
                  <c:v>0.141846668694859</c:v>
                </c:pt>
                <c:pt idx="1865">
                  <c:v>0.141922725889869</c:v>
                </c:pt>
                <c:pt idx="1866">
                  <c:v>0.14199878308488</c:v>
                </c:pt>
                <c:pt idx="1867">
                  <c:v>0.14207484027989</c:v>
                </c:pt>
                <c:pt idx="1868">
                  <c:v>0.142150897474901</c:v>
                </c:pt>
                <c:pt idx="1869">
                  <c:v>0.142226954669912</c:v>
                </c:pt>
                <c:pt idx="1870">
                  <c:v>0.142303011864922</c:v>
                </c:pt>
                <c:pt idx="1871">
                  <c:v>0.142379069059933</c:v>
                </c:pt>
                <c:pt idx="1872">
                  <c:v>0.142455126254944</c:v>
                </c:pt>
                <c:pt idx="1873">
                  <c:v>0.142531183449954</c:v>
                </c:pt>
                <c:pt idx="1874">
                  <c:v>0.142607240644965</c:v>
                </c:pt>
                <c:pt idx="1875">
                  <c:v>0.142683297839976</c:v>
                </c:pt>
                <c:pt idx="1876">
                  <c:v>0.142759355034986</c:v>
                </c:pt>
                <c:pt idx="1877">
                  <c:v>0.142835412229997</c:v>
                </c:pt>
                <c:pt idx="1878">
                  <c:v>0.142911469425008</c:v>
                </c:pt>
                <c:pt idx="1879">
                  <c:v>0.142987526620018</c:v>
                </c:pt>
                <c:pt idx="1880">
                  <c:v>0.143063583815029</c:v>
                </c:pt>
                <c:pt idx="1881">
                  <c:v>0.14313964101004</c:v>
                </c:pt>
                <c:pt idx="1882">
                  <c:v>0.14321569820505</c:v>
                </c:pt>
                <c:pt idx="1883">
                  <c:v>0.143291755400061</c:v>
                </c:pt>
                <c:pt idx="1884">
                  <c:v>0.143367812595071</c:v>
                </c:pt>
                <c:pt idx="1885">
                  <c:v>0.143443869790082</c:v>
                </c:pt>
                <c:pt idx="1886">
                  <c:v>0.143519926985093</c:v>
                </c:pt>
                <c:pt idx="1887">
                  <c:v>0.143595984180103</c:v>
                </c:pt>
                <c:pt idx="1888">
                  <c:v>0.143672041375114</c:v>
                </c:pt>
                <c:pt idx="1889">
                  <c:v>0.143748098570125</c:v>
                </c:pt>
                <c:pt idx="1890">
                  <c:v>0.143824155765135</c:v>
                </c:pt>
                <c:pt idx="1891">
                  <c:v>0.143900212960146</c:v>
                </c:pt>
                <c:pt idx="1892">
                  <c:v>0.143976270155157</c:v>
                </c:pt>
                <c:pt idx="1893">
                  <c:v>0.144052327350167</c:v>
                </c:pt>
                <c:pt idx="1894">
                  <c:v>0.144128384545178</c:v>
                </c:pt>
                <c:pt idx="1895">
                  <c:v>0.144204441740189</c:v>
                </c:pt>
                <c:pt idx="1896">
                  <c:v>0.144280498935199</c:v>
                </c:pt>
                <c:pt idx="1897">
                  <c:v>0.14435655613021</c:v>
                </c:pt>
                <c:pt idx="1898">
                  <c:v>0.144432613325221</c:v>
                </c:pt>
                <c:pt idx="1899">
                  <c:v>0.144508670520231</c:v>
                </c:pt>
                <c:pt idx="1900">
                  <c:v>0.144584727715242</c:v>
                </c:pt>
                <c:pt idx="1901">
                  <c:v>0.144660784910252</c:v>
                </c:pt>
                <c:pt idx="1902">
                  <c:v>0.144736842105263</c:v>
                </c:pt>
                <c:pt idx="1903">
                  <c:v>0.144812899300274</c:v>
                </c:pt>
                <c:pt idx="1904">
                  <c:v>0.144888956495284</c:v>
                </c:pt>
                <c:pt idx="1905">
                  <c:v>0.144965013690295</c:v>
                </c:pt>
                <c:pt idx="1906">
                  <c:v>0.145041070885306</c:v>
                </c:pt>
                <c:pt idx="1907">
                  <c:v>0.145117128080316</c:v>
                </c:pt>
                <c:pt idx="1908">
                  <c:v>0.145193185275327</c:v>
                </c:pt>
                <c:pt idx="1909">
                  <c:v>0.145269242470338</c:v>
                </c:pt>
                <c:pt idx="1910">
                  <c:v>0.145345299665348</c:v>
                </c:pt>
                <c:pt idx="1911">
                  <c:v>0.145421356860359</c:v>
                </c:pt>
                <c:pt idx="1912">
                  <c:v>0.14549741405537</c:v>
                </c:pt>
                <c:pt idx="1913">
                  <c:v>0.14557347125038</c:v>
                </c:pt>
                <c:pt idx="1914">
                  <c:v>0.145649528445391</c:v>
                </c:pt>
                <c:pt idx="1915">
                  <c:v>0.145725585640402</c:v>
                </c:pt>
                <c:pt idx="1916">
                  <c:v>0.145801642835412</c:v>
                </c:pt>
                <c:pt idx="1917">
                  <c:v>0.145877700030423</c:v>
                </c:pt>
                <c:pt idx="1918">
                  <c:v>0.145953757225434</c:v>
                </c:pt>
                <c:pt idx="1919">
                  <c:v>0.146029814420444</c:v>
                </c:pt>
                <c:pt idx="1920">
                  <c:v>0.146105871615455</c:v>
                </c:pt>
                <c:pt idx="1921">
                  <c:v>0.146181928810465</c:v>
                </c:pt>
                <c:pt idx="1922">
                  <c:v>0.146257986005476</c:v>
                </c:pt>
                <c:pt idx="1923">
                  <c:v>0.146334043200487</c:v>
                </c:pt>
                <c:pt idx="1924">
                  <c:v>0.146410100395497</c:v>
                </c:pt>
                <c:pt idx="1925">
                  <c:v>0.146486157590508</c:v>
                </c:pt>
                <c:pt idx="1926">
                  <c:v>0.146562214785519</c:v>
                </c:pt>
                <c:pt idx="1927">
                  <c:v>0.146638271980529</c:v>
                </c:pt>
                <c:pt idx="1928">
                  <c:v>0.14671432917554</c:v>
                </c:pt>
                <c:pt idx="1929">
                  <c:v>0.146790386370551</c:v>
                </c:pt>
                <c:pt idx="1930">
                  <c:v>0.146866443565561</c:v>
                </c:pt>
                <c:pt idx="1931">
                  <c:v>0.146942500760572</c:v>
                </c:pt>
                <c:pt idx="1932">
                  <c:v>0.147018557955583</c:v>
                </c:pt>
                <c:pt idx="1933">
                  <c:v>0.147094615150593</c:v>
                </c:pt>
                <c:pt idx="1934">
                  <c:v>0.147170672345604</c:v>
                </c:pt>
                <c:pt idx="1935">
                  <c:v>0.147246729540615</c:v>
                </c:pt>
                <c:pt idx="1936">
                  <c:v>0.147322786735625</c:v>
                </c:pt>
                <c:pt idx="1937">
                  <c:v>0.147398843930636</c:v>
                </c:pt>
                <c:pt idx="1938">
                  <c:v>0.147474901125646</c:v>
                </c:pt>
                <c:pt idx="1939">
                  <c:v>0.147550958320657</c:v>
                </c:pt>
                <c:pt idx="1940">
                  <c:v>0.147627015515668</c:v>
                </c:pt>
                <c:pt idx="1941">
                  <c:v>0.147703072710678</c:v>
                </c:pt>
                <c:pt idx="1942">
                  <c:v>0.147779129905689</c:v>
                </c:pt>
                <c:pt idx="1943">
                  <c:v>0.1478551871007</c:v>
                </c:pt>
                <c:pt idx="1944">
                  <c:v>0.14793124429571</c:v>
                </c:pt>
                <c:pt idx="1945">
                  <c:v>0.148007301490721</c:v>
                </c:pt>
                <c:pt idx="1946">
                  <c:v>0.148083358685732</c:v>
                </c:pt>
                <c:pt idx="1947">
                  <c:v>0.148159415880742</c:v>
                </c:pt>
                <c:pt idx="1948">
                  <c:v>0.148235473075753</c:v>
                </c:pt>
                <c:pt idx="1949">
                  <c:v>0.148311530270764</c:v>
                </c:pt>
                <c:pt idx="1950">
                  <c:v>0.148387587465774</c:v>
                </c:pt>
                <c:pt idx="1951">
                  <c:v>0.148463644660785</c:v>
                </c:pt>
                <c:pt idx="1952">
                  <c:v>0.148539701855796</c:v>
                </c:pt>
                <c:pt idx="1953">
                  <c:v>0.148615759050806</c:v>
                </c:pt>
                <c:pt idx="1954">
                  <c:v>0.148691816245817</c:v>
                </c:pt>
                <c:pt idx="1955">
                  <c:v>0.148767873440827</c:v>
                </c:pt>
                <c:pt idx="1956">
                  <c:v>0.148843930635838</c:v>
                </c:pt>
                <c:pt idx="1957">
                  <c:v>0.148919987830849</c:v>
                </c:pt>
                <c:pt idx="1958">
                  <c:v>0.148996045025859</c:v>
                </c:pt>
                <c:pt idx="1959">
                  <c:v>0.14907210222087</c:v>
                </c:pt>
                <c:pt idx="1960">
                  <c:v>0.149148159415881</c:v>
                </c:pt>
                <c:pt idx="1961">
                  <c:v>0.149224216610891</c:v>
                </c:pt>
                <c:pt idx="1962">
                  <c:v>0.149300273805902</c:v>
                </c:pt>
                <c:pt idx="1963">
                  <c:v>0.149376331000913</c:v>
                </c:pt>
                <c:pt idx="1964">
                  <c:v>0.149452388195923</c:v>
                </c:pt>
                <c:pt idx="1965">
                  <c:v>0.149528445390934</c:v>
                </c:pt>
                <c:pt idx="1966">
                  <c:v>0.149604502585945</c:v>
                </c:pt>
                <c:pt idx="1967">
                  <c:v>0.149680559780955</c:v>
                </c:pt>
                <c:pt idx="1968">
                  <c:v>0.149756616975966</c:v>
                </c:pt>
                <c:pt idx="1969">
                  <c:v>0.149832674170977</c:v>
                </c:pt>
                <c:pt idx="1970">
                  <c:v>0.149908731365987</c:v>
                </c:pt>
                <c:pt idx="1971">
                  <c:v>0.149984788560998</c:v>
                </c:pt>
                <c:pt idx="1972">
                  <c:v>0.150060845756009</c:v>
                </c:pt>
                <c:pt idx="1973">
                  <c:v>0.150136902951019</c:v>
                </c:pt>
                <c:pt idx="1974">
                  <c:v>0.15021296014603</c:v>
                </c:pt>
                <c:pt idx="1975">
                  <c:v>0.15028901734104</c:v>
                </c:pt>
                <c:pt idx="1976">
                  <c:v>0.150365074536051</c:v>
                </c:pt>
                <c:pt idx="1977">
                  <c:v>0.150441131731062</c:v>
                </c:pt>
                <c:pt idx="1978">
                  <c:v>0.150517188926072</c:v>
                </c:pt>
                <c:pt idx="1979">
                  <c:v>0.150593246121083</c:v>
                </c:pt>
                <c:pt idx="1980">
                  <c:v>0.150669303316094</c:v>
                </c:pt>
                <c:pt idx="1981">
                  <c:v>0.150745360511104</c:v>
                </c:pt>
                <c:pt idx="1982">
                  <c:v>0.150821417706115</c:v>
                </c:pt>
                <c:pt idx="1983">
                  <c:v>0.150897474901126</c:v>
                </c:pt>
                <c:pt idx="1984">
                  <c:v>0.150973532096136</c:v>
                </c:pt>
                <c:pt idx="1985">
                  <c:v>0.151049589291147</c:v>
                </c:pt>
                <c:pt idx="1986">
                  <c:v>0.151125646486158</c:v>
                </c:pt>
                <c:pt idx="1987">
                  <c:v>0.151201703681168</c:v>
                </c:pt>
                <c:pt idx="1988">
                  <c:v>0.151277760876179</c:v>
                </c:pt>
                <c:pt idx="1989">
                  <c:v>0.15135381807119</c:v>
                </c:pt>
                <c:pt idx="1990">
                  <c:v>0.1514298752662</c:v>
                </c:pt>
                <c:pt idx="1991">
                  <c:v>0.151505932461211</c:v>
                </c:pt>
                <c:pt idx="1992">
                  <c:v>0.151581989656221</c:v>
                </c:pt>
                <c:pt idx="1993">
                  <c:v>0.151658046851232</c:v>
                </c:pt>
                <c:pt idx="1994">
                  <c:v>0.151734104046243</c:v>
                </c:pt>
                <c:pt idx="1995">
                  <c:v>0.151810161241253</c:v>
                </c:pt>
                <c:pt idx="1996">
                  <c:v>0.151886218436264</c:v>
                </c:pt>
                <c:pt idx="1997">
                  <c:v>0.151962275631275</c:v>
                </c:pt>
                <c:pt idx="1998">
                  <c:v>0.152038332826285</c:v>
                </c:pt>
                <c:pt idx="1999">
                  <c:v>0.152114390021296</c:v>
                </c:pt>
                <c:pt idx="2000">
                  <c:v>0.152190447216307</c:v>
                </c:pt>
                <c:pt idx="2001">
                  <c:v>0.152266504411317</c:v>
                </c:pt>
                <c:pt idx="2002">
                  <c:v>0.152342561606328</c:v>
                </c:pt>
                <c:pt idx="2003">
                  <c:v>0.152418618801339</c:v>
                </c:pt>
                <c:pt idx="2004">
                  <c:v>0.152494675996349</c:v>
                </c:pt>
                <c:pt idx="2005">
                  <c:v>0.15257073319136</c:v>
                </c:pt>
                <c:pt idx="2006">
                  <c:v>0.152646790386371</c:v>
                </c:pt>
                <c:pt idx="2007">
                  <c:v>0.152722847581381</c:v>
                </c:pt>
                <c:pt idx="2008">
                  <c:v>0.152798904776392</c:v>
                </c:pt>
                <c:pt idx="2009">
                  <c:v>0.152874961971402</c:v>
                </c:pt>
                <c:pt idx="2010">
                  <c:v>0.152951019166413</c:v>
                </c:pt>
                <c:pt idx="2011">
                  <c:v>0.153027076361424</c:v>
                </c:pt>
                <c:pt idx="2012">
                  <c:v>0.153103133556434</c:v>
                </c:pt>
                <c:pt idx="2013">
                  <c:v>0.153179190751445</c:v>
                </c:pt>
                <c:pt idx="2014">
                  <c:v>0.153255247946456</c:v>
                </c:pt>
                <c:pt idx="2015">
                  <c:v>0.153331305141466</c:v>
                </c:pt>
                <c:pt idx="2016">
                  <c:v>0.153407362336477</c:v>
                </c:pt>
                <c:pt idx="2017">
                  <c:v>0.153483419531488</c:v>
                </c:pt>
                <c:pt idx="2018">
                  <c:v>0.153559476726498</c:v>
                </c:pt>
                <c:pt idx="2019">
                  <c:v>0.153635533921509</c:v>
                </c:pt>
                <c:pt idx="2020">
                  <c:v>0.15371159111652</c:v>
                </c:pt>
                <c:pt idx="2021">
                  <c:v>0.15378764831153</c:v>
                </c:pt>
                <c:pt idx="2022">
                  <c:v>0.153863705506541</c:v>
                </c:pt>
                <c:pt idx="2023">
                  <c:v>0.153939762701552</c:v>
                </c:pt>
                <c:pt idx="2024">
                  <c:v>0.154015819896562</c:v>
                </c:pt>
                <c:pt idx="2025">
                  <c:v>0.154091877091573</c:v>
                </c:pt>
                <c:pt idx="2026">
                  <c:v>0.154167934286583</c:v>
                </c:pt>
                <c:pt idx="2027">
                  <c:v>0.154243991481594</c:v>
                </c:pt>
                <c:pt idx="2028">
                  <c:v>0.154320048676605</c:v>
                </c:pt>
                <c:pt idx="2029">
                  <c:v>0.154396105871615</c:v>
                </c:pt>
                <c:pt idx="2030">
                  <c:v>0.154472163066626</c:v>
                </c:pt>
                <c:pt idx="2031">
                  <c:v>0.154548220261637</c:v>
                </c:pt>
                <c:pt idx="2032">
                  <c:v>0.154624277456647</c:v>
                </c:pt>
                <c:pt idx="2033">
                  <c:v>0.154700334651658</c:v>
                </c:pt>
                <c:pt idx="2034">
                  <c:v>0.154776391846669</c:v>
                </c:pt>
                <c:pt idx="2035">
                  <c:v>0.154852449041679</c:v>
                </c:pt>
                <c:pt idx="2036">
                  <c:v>0.15492850623669</c:v>
                </c:pt>
                <c:pt idx="2037">
                  <c:v>0.155004563431701</c:v>
                </c:pt>
                <c:pt idx="2038">
                  <c:v>0.155080620626711</c:v>
                </c:pt>
                <c:pt idx="2039">
                  <c:v>0.155156677821722</c:v>
                </c:pt>
                <c:pt idx="2040">
                  <c:v>0.155232735016733</c:v>
                </c:pt>
                <c:pt idx="2041">
                  <c:v>0.155308792211743</c:v>
                </c:pt>
                <c:pt idx="2042">
                  <c:v>0.155384849406754</c:v>
                </c:pt>
                <c:pt idx="2043">
                  <c:v>0.155460906601765</c:v>
                </c:pt>
                <c:pt idx="2044">
                  <c:v>0.155536963796775</c:v>
                </c:pt>
                <c:pt idx="2045">
                  <c:v>0.155613020991786</c:v>
                </c:pt>
                <c:pt idx="2046">
                  <c:v>0.155689078186796</c:v>
                </c:pt>
                <c:pt idx="2047">
                  <c:v>0.155765135381807</c:v>
                </c:pt>
                <c:pt idx="2048">
                  <c:v>0.155841192576818</c:v>
                </c:pt>
                <c:pt idx="2049">
                  <c:v>0.155917249771828</c:v>
                </c:pt>
                <c:pt idx="2050">
                  <c:v>0.155993306966839</c:v>
                </c:pt>
                <c:pt idx="2051">
                  <c:v>0.15606936416185</c:v>
                </c:pt>
                <c:pt idx="2052">
                  <c:v>0.15614542135686</c:v>
                </c:pt>
                <c:pt idx="2053">
                  <c:v>0.156221478551871</c:v>
                </c:pt>
                <c:pt idx="2054">
                  <c:v>0.156297535746882</c:v>
                </c:pt>
                <c:pt idx="2055">
                  <c:v>0.156373592941892</c:v>
                </c:pt>
                <c:pt idx="2056">
                  <c:v>0.156449650136903</c:v>
                </c:pt>
                <c:pt idx="2057">
                  <c:v>0.156525707331914</c:v>
                </c:pt>
                <c:pt idx="2058">
                  <c:v>0.156601764526924</c:v>
                </c:pt>
                <c:pt idx="2059">
                  <c:v>0.156677821721935</c:v>
                </c:pt>
                <c:pt idx="2060">
                  <c:v>0.156753878916946</c:v>
                </c:pt>
                <c:pt idx="2061">
                  <c:v>0.156829936111956</c:v>
                </c:pt>
                <c:pt idx="2062">
                  <c:v>0.156905993306967</c:v>
                </c:pt>
                <c:pt idx="2063">
                  <c:v>0.156982050501977</c:v>
                </c:pt>
                <c:pt idx="2064">
                  <c:v>0.157058107696988</c:v>
                </c:pt>
                <c:pt idx="2065">
                  <c:v>0.157134164891999</c:v>
                </c:pt>
                <c:pt idx="2066">
                  <c:v>0.157210222087009</c:v>
                </c:pt>
                <c:pt idx="2067">
                  <c:v>0.15728627928202</c:v>
                </c:pt>
                <c:pt idx="2068">
                  <c:v>0.157362336477031</c:v>
                </c:pt>
                <c:pt idx="2069">
                  <c:v>0.157438393672041</c:v>
                </c:pt>
                <c:pt idx="2070">
                  <c:v>0.157514450867052</c:v>
                </c:pt>
                <c:pt idx="2071">
                  <c:v>0.157590508062063</c:v>
                </c:pt>
                <c:pt idx="2072">
                  <c:v>0.157666565257073</c:v>
                </c:pt>
                <c:pt idx="2073">
                  <c:v>0.157742622452084</c:v>
                </c:pt>
                <c:pt idx="2074">
                  <c:v>0.157818679647095</c:v>
                </c:pt>
                <c:pt idx="2075">
                  <c:v>0.157894736842105</c:v>
                </c:pt>
                <c:pt idx="2076">
                  <c:v>0.157970794037116</c:v>
                </c:pt>
                <c:pt idx="2077">
                  <c:v>0.158046851232127</c:v>
                </c:pt>
                <c:pt idx="2078">
                  <c:v>0.158122908427137</c:v>
                </c:pt>
                <c:pt idx="2079">
                  <c:v>0.158198965622148</c:v>
                </c:pt>
                <c:pt idx="2080">
                  <c:v>0.158275022817158</c:v>
                </c:pt>
                <c:pt idx="2081">
                  <c:v>0.158351080012169</c:v>
                </c:pt>
                <c:pt idx="2082">
                  <c:v>0.15842713720718</c:v>
                </c:pt>
                <c:pt idx="2083">
                  <c:v>0.15850319440219</c:v>
                </c:pt>
                <c:pt idx="2084">
                  <c:v>0.158579251597201</c:v>
                </c:pt>
                <c:pt idx="2085">
                  <c:v>0.158655308792212</c:v>
                </c:pt>
                <c:pt idx="2086">
                  <c:v>0.158731365987222</c:v>
                </c:pt>
                <c:pt idx="2087">
                  <c:v>0.158807423182233</c:v>
                </c:pt>
                <c:pt idx="2088">
                  <c:v>0.158883480377244</c:v>
                </c:pt>
                <c:pt idx="2089">
                  <c:v>0.158959537572254</c:v>
                </c:pt>
                <c:pt idx="2090">
                  <c:v>0.159035594767265</c:v>
                </c:pt>
                <c:pt idx="2091">
                  <c:v>0.159111651962276</c:v>
                </c:pt>
                <c:pt idx="2092">
                  <c:v>0.159187709157286</c:v>
                </c:pt>
                <c:pt idx="2093">
                  <c:v>0.159263766352297</c:v>
                </c:pt>
                <c:pt idx="2094">
                  <c:v>0.159339823547308</c:v>
                </c:pt>
                <c:pt idx="2095">
                  <c:v>0.159415880742318</c:v>
                </c:pt>
                <c:pt idx="2096">
                  <c:v>0.159491937937329</c:v>
                </c:pt>
                <c:pt idx="2097">
                  <c:v>0.15956799513234</c:v>
                </c:pt>
                <c:pt idx="2098">
                  <c:v>0.15964405232735</c:v>
                </c:pt>
                <c:pt idx="2099">
                  <c:v>0.159720109522361</c:v>
                </c:pt>
                <c:pt idx="2100">
                  <c:v>0.159796166717371</c:v>
                </c:pt>
                <c:pt idx="2101">
                  <c:v>0.159872223912382</c:v>
                </c:pt>
                <c:pt idx="2102">
                  <c:v>0.159948281107393</c:v>
                </c:pt>
                <c:pt idx="2103">
                  <c:v>0.160024338302403</c:v>
                </c:pt>
                <c:pt idx="2104">
                  <c:v>0.160100395497414</c:v>
                </c:pt>
                <c:pt idx="2105">
                  <c:v>0.160176452692425</c:v>
                </c:pt>
                <c:pt idx="2106">
                  <c:v>0.160252509887435</c:v>
                </c:pt>
                <c:pt idx="2107">
                  <c:v>0.160328567082446</c:v>
                </c:pt>
                <c:pt idx="2108">
                  <c:v>0.160404624277457</c:v>
                </c:pt>
                <c:pt idx="2109">
                  <c:v>0.160480681472467</c:v>
                </c:pt>
                <c:pt idx="2110">
                  <c:v>0.160556738667478</c:v>
                </c:pt>
                <c:pt idx="2111">
                  <c:v>0.160632795862489</c:v>
                </c:pt>
                <c:pt idx="2112">
                  <c:v>0.160708853057499</c:v>
                </c:pt>
                <c:pt idx="2113">
                  <c:v>0.16078491025251</c:v>
                </c:pt>
                <c:pt idx="2114">
                  <c:v>0.160860967447521</c:v>
                </c:pt>
                <c:pt idx="2115">
                  <c:v>0.160937024642531</c:v>
                </c:pt>
                <c:pt idx="2116">
                  <c:v>0.161013081837542</c:v>
                </c:pt>
                <c:pt idx="2117">
                  <c:v>0.161089139032552</c:v>
                </c:pt>
                <c:pt idx="2118">
                  <c:v>0.161165196227563</c:v>
                </c:pt>
                <c:pt idx="2119">
                  <c:v>0.161241253422574</c:v>
                </c:pt>
                <c:pt idx="2120">
                  <c:v>0.161317310617584</c:v>
                </c:pt>
                <c:pt idx="2121">
                  <c:v>0.161393367812595</c:v>
                </c:pt>
                <c:pt idx="2122">
                  <c:v>0.161469425007606</c:v>
                </c:pt>
                <c:pt idx="2123">
                  <c:v>0.161545482202616</c:v>
                </c:pt>
                <c:pt idx="2124">
                  <c:v>0.161621539397627</c:v>
                </c:pt>
                <c:pt idx="2125">
                  <c:v>0.161697596592638</c:v>
                </c:pt>
                <c:pt idx="2126">
                  <c:v>0.161773653787648</c:v>
                </c:pt>
                <c:pt idx="2127">
                  <c:v>0.161849710982659</c:v>
                </c:pt>
                <c:pt idx="2128">
                  <c:v>0.16192576817767</c:v>
                </c:pt>
                <c:pt idx="2129">
                  <c:v>0.16200182537268</c:v>
                </c:pt>
                <c:pt idx="2130">
                  <c:v>0.162077882567691</c:v>
                </c:pt>
                <c:pt idx="2131">
                  <c:v>0.162153939762702</c:v>
                </c:pt>
                <c:pt idx="2132">
                  <c:v>0.162229996957712</c:v>
                </c:pt>
                <c:pt idx="2133">
                  <c:v>0.162306054152723</c:v>
                </c:pt>
                <c:pt idx="2134">
                  <c:v>0.162382111347733</c:v>
                </c:pt>
                <c:pt idx="2135">
                  <c:v>0.162458168542744</c:v>
                </c:pt>
                <c:pt idx="2136">
                  <c:v>0.162534225737755</c:v>
                </c:pt>
                <c:pt idx="2137">
                  <c:v>0.162610282932765</c:v>
                </c:pt>
                <c:pt idx="2138">
                  <c:v>0.162686340127776</c:v>
                </c:pt>
                <c:pt idx="2139">
                  <c:v>0.162762397322787</c:v>
                </c:pt>
                <c:pt idx="2140">
                  <c:v>0.162838454517797</c:v>
                </c:pt>
                <c:pt idx="2141">
                  <c:v>0.162914511712808</c:v>
                </c:pt>
                <c:pt idx="2142">
                  <c:v>0.162990568907819</c:v>
                </c:pt>
                <c:pt idx="2143">
                  <c:v>0.163066626102829</c:v>
                </c:pt>
                <c:pt idx="2144">
                  <c:v>0.16314268329784</c:v>
                </c:pt>
                <c:pt idx="2145">
                  <c:v>0.163218740492851</c:v>
                </c:pt>
                <c:pt idx="2146">
                  <c:v>0.163294797687861</c:v>
                </c:pt>
                <c:pt idx="2147">
                  <c:v>0.163370854882872</c:v>
                </c:pt>
                <c:pt idx="2148">
                  <c:v>0.163446912077883</c:v>
                </c:pt>
                <c:pt idx="2149">
                  <c:v>0.163522969272893</c:v>
                </c:pt>
                <c:pt idx="2150">
                  <c:v>0.163599026467904</c:v>
                </c:pt>
                <c:pt idx="2151">
                  <c:v>0.163675083662914</c:v>
                </c:pt>
                <c:pt idx="2152">
                  <c:v>0.163751140857925</c:v>
                </c:pt>
                <c:pt idx="2153">
                  <c:v>0.163827198052936</c:v>
                </c:pt>
                <c:pt idx="2154">
                  <c:v>0.163903255247946</c:v>
                </c:pt>
                <c:pt idx="2155">
                  <c:v>0.163979312442957</c:v>
                </c:pt>
                <c:pt idx="2156">
                  <c:v>0.164055369637968</c:v>
                </c:pt>
                <c:pt idx="2157">
                  <c:v>0.164131426832978</c:v>
                </c:pt>
                <c:pt idx="2158">
                  <c:v>0.164207484027989</c:v>
                </c:pt>
                <c:pt idx="2159">
                  <c:v>0.164283541223</c:v>
                </c:pt>
                <c:pt idx="2160">
                  <c:v>0.16435959841801</c:v>
                </c:pt>
                <c:pt idx="2161">
                  <c:v>0.164435655613021</c:v>
                </c:pt>
                <c:pt idx="2162">
                  <c:v>0.164511712808032</c:v>
                </c:pt>
                <c:pt idx="2163">
                  <c:v>0.164587770003042</c:v>
                </c:pt>
                <c:pt idx="2164">
                  <c:v>0.164663827198053</c:v>
                </c:pt>
                <c:pt idx="2165">
                  <c:v>0.164739884393064</c:v>
                </c:pt>
                <c:pt idx="2166">
                  <c:v>0.164815941588074</c:v>
                </c:pt>
                <c:pt idx="2167">
                  <c:v>0.164891998783085</c:v>
                </c:pt>
                <c:pt idx="2168">
                  <c:v>0.164968055978096</c:v>
                </c:pt>
                <c:pt idx="2169">
                  <c:v>0.165044113173106</c:v>
                </c:pt>
                <c:pt idx="2170">
                  <c:v>0.165120170368117</c:v>
                </c:pt>
                <c:pt idx="2171">
                  <c:v>0.165196227563127</c:v>
                </c:pt>
                <c:pt idx="2172">
                  <c:v>0.165272284758138</c:v>
                </c:pt>
                <c:pt idx="2173">
                  <c:v>0.165348341953149</c:v>
                </c:pt>
                <c:pt idx="2174">
                  <c:v>0.165424399148159</c:v>
                </c:pt>
                <c:pt idx="2175">
                  <c:v>0.16550045634317</c:v>
                </c:pt>
                <c:pt idx="2176">
                  <c:v>0.165576513538181</c:v>
                </c:pt>
                <c:pt idx="2177">
                  <c:v>0.165652570733191</c:v>
                </c:pt>
                <c:pt idx="2178">
                  <c:v>0.165728627928202</c:v>
                </c:pt>
                <c:pt idx="2179">
                  <c:v>0.165804685123213</c:v>
                </c:pt>
                <c:pt idx="2180">
                  <c:v>0.165880742318223</c:v>
                </c:pt>
                <c:pt idx="2181">
                  <c:v>0.165956799513234</c:v>
                </c:pt>
                <c:pt idx="2182">
                  <c:v>0.166032856708245</c:v>
                </c:pt>
                <c:pt idx="2183">
                  <c:v>0.166108913903255</c:v>
                </c:pt>
                <c:pt idx="2184">
                  <c:v>0.166184971098266</c:v>
                </c:pt>
                <c:pt idx="2185">
                  <c:v>0.166261028293277</c:v>
                </c:pt>
                <c:pt idx="2186">
                  <c:v>0.166337085488287</c:v>
                </c:pt>
                <c:pt idx="2187">
                  <c:v>0.166413142683298</c:v>
                </c:pt>
                <c:pt idx="2188">
                  <c:v>0.166489199878308</c:v>
                </c:pt>
                <c:pt idx="2189">
                  <c:v>0.166565257073319</c:v>
                </c:pt>
                <c:pt idx="2190">
                  <c:v>0.16664131426833</c:v>
                </c:pt>
                <c:pt idx="2191">
                  <c:v>0.16671737146334</c:v>
                </c:pt>
                <c:pt idx="2192">
                  <c:v>0.166793428658351</c:v>
                </c:pt>
                <c:pt idx="2193">
                  <c:v>0.166869485853362</c:v>
                </c:pt>
                <c:pt idx="2194">
                  <c:v>0.166945543048372</c:v>
                </c:pt>
                <c:pt idx="2195">
                  <c:v>0.167021600243383</c:v>
                </c:pt>
                <c:pt idx="2196">
                  <c:v>0.167097657438394</c:v>
                </c:pt>
                <c:pt idx="2197">
                  <c:v>0.167173714633404</c:v>
                </c:pt>
                <c:pt idx="2198">
                  <c:v>0.167249771828415</c:v>
                </c:pt>
                <c:pt idx="2199">
                  <c:v>0.167325829023426</c:v>
                </c:pt>
                <c:pt idx="2200">
                  <c:v>0.167401886218436</c:v>
                </c:pt>
                <c:pt idx="2201">
                  <c:v>0.167477943413447</c:v>
                </c:pt>
                <c:pt idx="2202">
                  <c:v>0.167554000608458</c:v>
                </c:pt>
                <c:pt idx="2203">
                  <c:v>0.167630057803468</c:v>
                </c:pt>
                <c:pt idx="2204">
                  <c:v>0.167706114998479</c:v>
                </c:pt>
                <c:pt idx="2205">
                  <c:v>0.167782172193489</c:v>
                </c:pt>
                <c:pt idx="2206">
                  <c:v>0.1678582293885</c:v>
                </c:pt>
                <c:pt idx="2207">
                  <c:v>0.167934286583511</c:v>
                </c:pt>
                <c:pt idx="2208">
                  <c:v>0.168010343778521</c:v>
                </c:pt>
                <c:pt idx="2209">
                  <c:v>0.168086400973532</c:v>
                </c:pt>
                <c:pt idx="2210">
                  <c:v>0.168162458168543</c:v>
                </c:pt>
                <c:pt idx="2211">
                  <c:v>0.168238515363553</c:v>
                </c:pt>
                <c:pt idx="2212">
                  <c:v>0.168314572558564</c:v>
                </c:pt>
                <c:pt idx="2213">
                  <c:v>0.168390629753575</c:v>
                </c:pt>
                <c:pt idx="2214">
                  <c:v>0.168466686948585</c:v>
                </c:pt>
                <c:pt idx="2215">
                  <c:v>0.168542744143596</c:v>
                </c:pt>
                <c:pt idx="2216">
                  <c:v>0.168618801338607</c:v>
                </c:pt>
                <c:pt idx="2217">
                  <c:v>0.168694858533617</c:v>
                </c:pt>
                <c:pt idx="2218">
                  <c:v>0.168770915728628</c:v>
                </c:pt>
                <c:pt idx="2219">
                  <c:v>0.168846972923639</c:v>
                </c:pt>
                <c:pt idx="2220">
                  <c:v>0.168923030118649</c:v>
                </c:pt>
                <c:pt idx="2221">
                  <c:v>0.16899908731366</c:v>
                </c:pt>
                <c:pt idx="2222">
                  <c:v>0.169075144508671</c:v>
                </c:pt>
                <c:pt idx="2223">
                  <c:v>0.169151201703681</c:v>
                </c:pt>
                <c:pt idx="2224">
                  <c:v>0.169227258898692</c:v>
                </c:pt>
                <c:pt idx="2225">
                  <c:v>0.169303316093702</c:v>
                </c:pt>
                <c:pt idx="2226">
                  <c:v>0.169379373288713</c:v>
                </c:pt>
                <c:pt idx="2227">
                  <c:v>0.169455430483724</c:v>
                </c:pt>
                <c:pt idx="2228">
                  <c:v>0.169531487678734</c:v>
                </c:pt>
                <c:pt idx="2229">
                  <c:v>0.169607544873745</c:v>
                </c:pt>
                <c:pt idx="2230">
                  <c:v>0.169683602068756</c:v>
                </c:pt>
                <c:pt idx="2231">
                  <c:v>0.169759659263766</c:v>
                </c:pt>
                <c:pt idx="2232">
                  <c:v>0.169835716458777</c:v>
                </c:pt>
                <c:pt idx="2233">
                  <c:v>0.169911773653788</c:v>
                </c:pt>
                <c:pt idx="2234">
                  <c:v>0.169987830848798</c:v>
                </c:pt>
                <c:pt idx="2235">
                  <c:v>0.170063888043809</c:v>
                </c:pt>
                <c:pt idx="2236">
                  <c:v>0.17013994523882</c:v>
                </c:pt>
                <c:pt idx="2237">
                  <c:v>0.17021600243383</c:v>
                </c:pt>
                <c:pt idx="2238">
                  <c:v>0.170292059628841</c:v>
                </c:pt>
                <c:pt idx="2239">
                  <c:v>0.170368116823852</c:v>
                </c:pt>
                <c:pt idx="2240">
                  <c:v>0.170444174018862</c:v>
                </c:pt>
                <c:pt idx="2241">
                  <c:v>0.170520231213873</c:v>
                </c:pt>
                <c:pt idx="2242">
                  <c:v>0.170596288408883</c:v>
                </c:pt>
                <c:pt idx="2243">
                  <c:v>0.170672345603894</c:v>
                </c:pt>
                <c:pt idx="2244">
                  <c:v>0.170748402798905</c:v>
                </c:pt>
                <c:pt idx="2245">
                  <c:v>0.170824459993915</c:v>
                </c:pt>
                <c:pt idx="2246">
                  <c:v>0.170900517188926</c:v>
                </c:pt>
                <c:pt idx="2247">
                  <c:v>0.170976574383937</c:v>
                </c:pt>
                <c:pt idx="2248">
                  <c:v>0.171052631578947</c:v>
                </c:pt>
                <c:pt idx="2249">
                  <c:v>0.171128688773958</c:v>
                </c:pt>
                <c:pt idx="2250">
                  <c:v>0.171204745968969</c:v>
                </c:pt>
                <c:pt idx="2251">
                  <c:v>0.171280803163979</c:v>
                </c:pt>
                <c:pt idx="2252">
                  <c:v>0.17135686035899</c:v>
                </c:pt>
                <c:pt idx="2253">
                  <c:v>0.171432917554001</c:v>
                </c:pt>
                <c:pt idx="2254">
                  <c:v>0.171508974749011</c:v>
                </c:pt>
                <c:pt idx="2255">
                  <c:v>0.171585031944022</c:v>
                </c:pt>
                <c:pt idx="2256">
                  <c:v>0.171661089139033</c:v>
                </c:pt>
                <c:pt idx="2257">
                  <c:v>0.171737146334043</c:v>
                </c:pt>
                <c:pt idx="2258">
                  <c:v>0.171813203529054</c:v>
                </c:pt>
                <c:pt idx="2259">
                  <c:v>0.171889260724064</c:v>
                </c:pt>
                <c:pt idx="2260">
                  <c:v>0.171965317919075</c:v>
                </c:pt>
                <c:pt idx="2261">
                  <c:v>0.172041375114086</c:v>
                </c:pt>
                <c:pt idx="2262">
                  <c:v>0.172117432309096</c:v>
                </c:pt>
                <c:pt idx="2263">
                  <c:v>0.172193489504107</c:v>
                </c:pt>
                <c:pt idx="2264">
                  <c:v>0.172269546699118</c:v>
                </c:pt>
                <c:pt idx="2265">
                  <c:v>0.172345603894128</c:v>
                </c:pt>
                <c:pt idx="2266">
                  <c:v>0.172421661089139</c:v>
                </c:pt>
                <c:pt idx="2267">
                  <c:v>0.17249771828415</c:v>
                </c:pt>
                <c:pt idx="2268">
                  <c:v>0.17257377547916</c:v>
                </c:pt>
                <c:pt idx="2269">
                  <c:v>0.172649832674171</c:v>
                </c:pt>
                <c:pt idx="2270">
                  <c:v>0.172725889869182</c:v>
                </c:pt>
                <c:pt idx="2271">
                  <c:v>0.172801947064192</c:v>
                </c:pt>
                <c:pt idx="2272">
                  <c:v>0.172878004259203</c:v>
                </c:pt>
                <c:pt idx="2273">
                  <c:v>0.172954061454214</c:v>
                </c:pt>
                <c:pt idx="2274">
                  <c:v>0.173030118649224</c:v>
                </c:pt>
                <c:pt idx="2275">
                  <c:v>0.173106175844235</c:v>
                </c:pt>
                <c:pt idx="2276">
                  <c:v>0.173182233039246</c:v>
                </c:pt>
                <c:pt idx="2277">
                  <c:v>0.173258290234256</c:v>
                </c:pt>
                <c:pt idx="2278">
                  <c:v>0.173334347429267</c:v>
                </c:pt>
                <c:pt idx="2279">
                  <c:v>0.173410404624277</c:v>
                </c:pt>
                <c:pt idx="2280">
                  <c:v>0.173486461819288</c:v>
                </c:pt>
                <c:pt idx="2281">
                  <c:v>0.173562519014299</c:v>
                </c:pt>
                <c:pt idx="2282">
                  <c:v>0.173638576209309</c:v>
                </c:pt>
                <c:pt idx="2283">
                  <c:v>0.17371463340432</c:v>
                </c:pt>
                <c:pt idx="2284">
                  <c:v>0.173790690599331</c:v>
                </c:pt>
                <c:pt idx="2285">
                  <c:v>0.173866747794341</c:v>
                </c:pt>
                <c:pt idx="2286">
                  <c:v>0.173942804989352</c:v>
                </c:pt>
                <c:pt idx="2287">
                  <c:v>0.174018862184363</c:v>
                </c:pt>
                <c:pt idx="2288">
                  <c:v>0.174094919379373</c:v>
                </c:pt>
                <c:pt idx="2289">
                  <c:v>0.174170976574384</c:v>
                </c:pt>
                <c:pt idx="2290">
                  <c:v>0.174247033769395</c:v>
                </c:pt>
                <c:pt idx="2291">
                  <c:v>0.174323090964405</c:v>
                </c:pt>
                <c:pt idx="2292">
                  <c:v>0.174399148159416</c:v>
                </c:pt>
                <c:pt idx="2293">
                  <c:v>0.174475205354427</c:v>
                </c:pt>
                <c:pt idx="2294">
                  <c:v>0.174551262549437</c:v>
                </c:pt>
                <c:pt idx="2295">
                  <c:v>0.174627319744448</c:v>
                </c:pt>
                <c:pt idx="2296">
                  <c:v>0.174703376939458</c:v>
                </c:pt>
                <c:pt idx="2297">
                  <c:v>0.174779434134469</c:v>
                </c:pt>
                <c:pt idx="2298">
                  <c:v>0.17485549132948</c:v>
                </c:pt>
                <c:pt idx="2299">
                  <c:v>0.17493154852449</c:v>
                </c:pt>
                <c:pt idx="2300">
                  <c:v>0.175007605719501</c:v>
                </c:pt>
                <c:pt idx="2301">
                  <c:v>0.175083662914512</c:v>
                </c:pt>
                <c:pt idx="2302">
                  <c:v>0.175159720109522</c:v>
                </c:pt>
                <c:pt idx="2303">
                  <c:v>0.175235777304533</c:v>
                </c:pt>
                <c:pt idx="2304">
                  <c:v>0.175311834499544</c:v>
                </c:pt>
                <c:pt idx="2305">
                  <c:v>0.175387891694554</c:v>
                </c:pt>
                <c:pt idx="2306">
                  <c:v>0.175463948889565</c:v>
                </c:pt>
                <c:pt idx="2307">
                  <c:v>0.175540006084576</c:v>
                </c:pt>
                <c:pt idx="2308">
                  <c:v>0.175616063279586</c:v>
                </c:pt>
                <c:pt idx="2309">
                  <c:v>0.175692120474597</c:v>
                </c:pt>
                <c:pt idx="2310">
                  <c:v>0.175768177669608</c:v>
                </c:pt>
                <c:pt idx="2311">
                  <c:v>0.175844234864618</c:v>
                </c:pt>
                <c:pt idx="2312">
                  <c:v>0.175920292059629</c:v>
                </c:pt>
                <c:pt idx="2313">
                  <c:v>0.175996349254639</c:v>
                </c:pt>
                <c:pt idx="2314">
                  <c:v>0.17607240644965</c:v>
                </c:pt>
                <c:pt idx="2315">
                  <c:v>0.176148463644661</c:v>
                </c:pt>
                <c:pt idx="2316">
                  <c:v>0.176224520839671</c:v>
                </c:pt>
                <c:pt idx="2317">
                  <c:v>0.176300578034682</c:v>
                </c:pt>
                <c:pt idx="2318">
                  <c:v>0.176376635229693</c:v>
                </c:pt>
                <c:pt idx="2319">
                  <c:v>0.176452692424703</c:v>
                </c:pt>
                <c:pt idx="2320">
                  <c:v>0.176528749619714</c:v>
                </c:pt>
                <c:pt idx="2321">
                  <c:v>0.176604806814725</c:v>
                </c:pt>
                <c:pt idx="2322">
                  <c:v>0.176680864009735</c:v>
                </c:pt>
                <c:pt idx="2323">
                  <c:v>0.176756921204746</c:v>
                </c:pt>
                <c:pt idx="2324">
                  <c:v>0.176832978399757</c:v>
                </c:pt>
                <c:pt idx="2325">
                  <c:v>0.176909035594767</c:v>
                </c:pt>
                <c:pt idx="2326">
                  <c:v>0.176985092789778</c:v>
                </c:pt>
                <c:pt idx="2327">
                  <c:v>0.177061149984789</c:v>
                </c:pt>
                <c:pt idx="2328">
                  <c:v>0.177137207179799</c:v>
                </c:pt>
                <c:pt idx="2329">
                  <c:v>0.17721326437481</c:v>
                </c:pt>
                <c:pt idx="2330">
                  <c:v>0.17728932156982</c:v>
                </c:pt>
                <c:pt idx="2331">
                  <c:v>0.177365378764831</c:v>
                </c:pt>
                <c:pt idx="2332">
                  <c:v>0.177441435959842</c:v>
                </c:pt>
                <c:pt idx="2333">
                  <c:v>0.177517493154852</c:v>
                </c:pt>
                <c:pt idx="2334">
                  <c:v>0.177593550349863</c:v>
                </c:pt>
                <c:pt idx="2335">
                  <c:v>0.177669607544874</c:v>
                </c:pt>
                <c:pt idx="2336">
                  <c:v>0.177745664739884</c:v>
                </c:pt>
                <c:pt idx="2337">
                  <c:v>0.177821721934895</c:v>
                </c:pt>
                <c:pt idx="2338">
                  <c:v>0.177897779129906</c:v>
                </c:pt>
                <c:pt idx="2339">
                  <c:v>0.177973836324916</c:v>
                </c:pt>
                <c:pt idx="2340">
                  <c:v>0.178049893519927</c:v>
                </c:pt>
                <c:pt idx="2341">
                  <c:v>0.178125950714938</c:v>
                </c:pt>
                <c:pt idx="2342">
                  <c:v>0.178202007909948</c:v>
                </c:pt>
                <c:pt idx="2343">
                  <c:v>0.178278065104959</c:v>
                </c:pt>
                <c:pt idx="2344">
                  <c:v>0.17835412229997</c:v>
                </c:pt>
                <c:pt idx="2345">
                  <c:v>0.17843017949498</c:v>
                </c:pt>
                <c:pt idx="2346">
                  <c:v>0.178506236689991</c:v>
                </c:pt>
                <c:pt idx="2347">
                  <c:v>0.178582293885002</c:v>
                </c:pt>
                <c:pt idx="2348">
                  <c:v>0.178658351080012</c:v>
                </c:pt>
                <c:pt idx="2349">
                  <c:v>0.178734408275023</c:v>
                </c:pt>
                <c:pt idx="2350">
                  <c:v>0.178810465470033</c:v>
                </c:pt>
                <c:pt idx="2351">
                  <c:v>0.178886522665044</c:v>
                </c:pt>
                <c:pt idx="2352">
                  <c:v>0.178962579860055</c:v>
                </c:pt>
                <c:pt idx="2353">
                  <c:v>0.179038637055065</c:v>
                </c:pt>
                <c:pt idx="2354">
                  <c:v>0.179114694250076</c:v>
                </c:pt>
                <c:pt idx="2355">
                  <c:v>0.179190751445087</c:v>
                </c:pt>
                <c:pt idx="2356">
                  <c:v>0.179266808640097</c:v>
                </c:pt>
                <c:pt idx="2357">
                  <c:v>0.179342865835108</c:v>
                </c:pt>
                <c:pt idx="2358">
                  <c:v>0.179418923030119</c:v>
                </c:pt>
                <c:pt idx="2359">
                  <c:v>0.179494980225129</c:v>
                </c:pt>
                <c:pt idx="2360">
                  <c:v>0.17957103742014</c:v>
                </c:pt>
                <c:pt idx="2361">
                  <c:v>0.179647094615151</c:v>
                </c:pt>
                <c:pt idx="2362">
                  <c:v>0.179723151810161</c:v>
                </c:pt>
                <c:pt idx="2363">
                  <c:v>0.179799209005172</c:v>
                </c:pt>
                <c:pt idx="2364">
                  <c:v>0.179875266200183</c:v>
                </c:pt>
                <c:pt idx="2365">
                  <c:v>0.179951323395193</c:v>
                </c:pt>
                <c:pt idx="2366">
                  <c:v>0.180027380590204</c:v>
                </c:pt>
                <c:pt idx="2367">
                  <c:v>0.180103437785214</c:v>
                </c:pt>
                <c:pt idx="2368">
                  <c:v>0.180179494980225</c:v>
                </c:pt>
                <c:pt idx="2369">
                  <c:v>0.180255552175236</c:v>
                </c:pt>
                <c:pt idx="2370">
                  <c:v>0.180331609370246</c:v>
                </c:pt>
                <c:pt idx="2371">
                  <c:v>0.180407666565257</c:v>
                </c:pt>
                <c:pt idx="2372">
                  <c:v>0.180483723760268</c:v>
                </c:pt>
                <c:pt idx="2373">
                  <c:v>0.180559780955278</c:v>
                </c:pt>
                <c:pt idx="2374">
                  <c:v>0.180635838150289</c:v>
                </c:pt>
                <c:pt idx="2375">
                  <c:v>0.1807118953453</c:v>
                </c:pt>
                <c:pt idx="2376">
                  <c:v>0.18078795254031</c:v>
                </c:pt>
                <c:pt idx="2377">
                  <c:v>0.180864009735321</c:v>
                </c:pt>
                <c:pt idx="2378">
                  <c:v>0.180940066930332</c:v>
                </c:pt>
                <c:pt idx="2379">
                  <c:v>0.181016124125342</c:v>
                </c:pt>
                <c:pt idx="2380">
                  <c:v>0.181092181320353</c:v>
                </c:pt>
                <c:pt idx="2381">
                  <c:v>0.181168238515364</c:v>
                </c:pt>
                <c:pt idx="2382">
                  <c:v>0.181244295710374</c:v>
                </c:pt>
                <c:pt idx="2383">
                  <c:v>0.181320352905385</c:v>
                </c:pt>
                <c:pt idx="2384">
                  <c:v>0.181396410100395</c:v>
                </c:pt>
                <c:pt idx="2385">
                  <c:v>0.181472467295406</c:v>
                </c:pt>
                <c:pt idx="2386">
                  <c:v>0.181548524490417</c:v>
                </c:pt>
                <c:pt idx="2387">
                  <c:v>0.181624581685427</c:v>
                </c:pt>
                <c:pt idx="2388">
                  <c:v>0.181700638880438</c:v>
                </c:pt>
                <c:pt idx="2389">
                  <c:v>0.181776696075449</c:v>
                </c:pt>
                <c:pt idx="2390">
                  <c:v>0.181852753270459</c:v>
                </c:pt>
                <c:pt idx="2391">
                  <c:v>0.18192881046547</c:v>
                </c:pt>
                <c:pt idx="2392">
                  <c:v>0.182004867660481</c:v>
                </c:pt>
                <c:pt idx="2393">
                  <c:v>0.182080924855491</c:v>
                </c:pt>
                <c:pt idx="2394">
                  <c:v>0.182156982050502</c:v>
                </c:pt>
                <c:pt idx="2395">
                  <c:v>0.182233039245513</c:v>
                </c:pt>
                <c:pt idx="2396">
                  <c:v>0.182309096440523</c:v>
                </c:pt>
                <c:pt idx="2397">
                  <c:v>0.182385153635534</c:v>
                </c:pt>
                <c:pt idx="2398">
                  <c:v>0.182461210830545</c:v>
                </c:pt>
                <c:pt idx="2399">
                  <c:v>0.182537268025555</c:v>
                </c:pt>
                <c:pt idx="2400">
                  <c:v>0.182613325220566</c:v>
                </c:pt>
                <c:pt idx="2401">
                  <c:v>0.182689382415576</c:v>
                </c:pt>
                <c:pt idx="2402">
                  <c:v>0.182765439610587</c:v>
                </c:pt>
                <c:pt idx="2403">
                  <c:v>0.182841496805598</c:v>
                </c:pt>
                <c:pt idx="2404">
                  <c:v>0.182917554000608</c:v>
                </c:pt>
                <c:pt idx="2405">
                  <c:v>0.182993611195619</c:v>
                </c:pt>
                <c:pt idx="2406">
                  <c:v>0.18306966839063</c:v>
                </c:pt>
                <c:pt idx="2407">
                  <c:v>0.18314572558564</c:v>
                </c:pt>
                <c:pt idx="2408">
                  <c:v>0.183221782780651</c:v>
                </c:pt>
                <c:pt idx="2409">
                  <c:v>0.183297839975662</c:v>
                </c:pt>
                <c:pt idx="2410">
                  <c:v>0.183373897170672</c:v>
                </c:pt>
                <c:pt idx="2411">
                  <c:v>0.183449954365683</c:v>
                </c:pt>
                <c:pt idx="2412">
                  <c:v>0.183526011560694</c:v>
                </c:pt>
                <c:pt idx="2413">
                  <c:v>0.183602068755704</c:v>
                </c:pt>
                <c:pt idx="2414">
                  <c:v>0.183678125950715</c:v>
                </c:pt>
                <c:pt idx="2415">
                  <c:v>0.183754183145726</c:v>
                </c:pt>
                <c:pt idx="2416">
                  <c:v>0.183830240340736</c:v>
                </c:pt>
                <c:pt idx="2417">
                  <c:v>0.183906297535747</c:v>
                </c:pt>
                <c:pt idx="2418">
                  <c:v>0.183982354730758</c:v>
                </c:pt>
                <c:pt idx="2419">
                  <c:v>0.184058411925768</c:v>
                </c:pt>
                <c:pt idx="2420">
                  <c:v>0.184134469120779</c:v>
                </c:pt>
                <c:pt idx="2421">
                  <c:v>0.184210526315789</c:v>
                </c:pt>
                <c:pt idx="2422">
                  <c:v>0.1842865835108</c:v>
                </c:pt>
                <c:pt idx="2423">
                  <c:v>0.184362640705811</c:v>
                </c:pt>
                <c:pt idx="2424">
                  <c:v>0.184438697900821</c:v>
                </c:pt>
                <c:pt idx="2425">
                  <c:v>0.184514755095832</c:v>
                </c:pt>
                <c:pt idx="2426">
                  <c:v>0.184590812290843</c:v>
                </c:pt>
                <c:pt idx="2427">
                  <c:v>0.184666869485853</c:v>
                </c:pt>
                <c:pt idx="2428">
                  <c:v>0.184742926680864</c:v>
                </c:pt>
                <c:pt idx="2429">
                  <c:v>0.184818983875875</c:v>
                </c:pt>
                <c:pt idx="2430">
                  <c:v>0.184895041070885</c:v>
                </c:pt>
                <c:pt idx="2431">
                  <c:v>0.184971098265896</c:v>
                </c:pt>
                <c:pt idx="2432">
                  <c:v>0.185047155460907</c:v>
                </c:pt>
                <c:pt idx="2433">
                  <c:v>0.185123212655917</c:v>
                </c:pt>
                <c:pt idx="2434">
                  <c:v>0.185199269850928</c:v>
                </c:pt>
                <c:pt idx="2435">
                  <c:v>0.185275327045939</c:v>
                </c:pt>
                <c:pt idx="2436">
                  <c:v>0.185351384240949</c:v>
                </c:pt>
                <c:pt idx="2437">
                  <c:v>0.18542744143596</c:v>
                </c:pt>
                <c:pt idx="2438">
                  <c:v>0.18550349863097</c:v>
                </c:pt>
                <c:pt idx="2439">
                  <c:v>0.185579555825981</c:v>
                </c:pt>
                <c:pt idx="2440">
                  <c:v>0.185655613020992</c:v>
                </c:pt>
                <c:pt idx="2441">
                  <c:v>0.185731670216002</c:v>
                </c:pt>
                <c:pt idx="2442">
                  <c:v>0.185807727411013</c:v>
                </c:pt>
                <c:pt idx="2443">
                  <c:v>0.185883784606024</c:v>
                </c:pt>
                <c:pt idx="2444">
                  <c:v>0.185959841801034</c:v>
                </c:pt>
                <c:pt idx="2445">
                  <c:v>0.186035898996045</c:v>
                </c:pt>
                <c:pt idx="2446">
                  <c:v>0.186111956191056</c:v>
                </c:pt>
                <c:pt idx="2447">
                  <c:v>0.186188013386066</c:v>
                </c:pt>
                <c:pt idx="2448">
                  <c:v>0.186264070581077</c:v>
                </c:pt>
                <c:pt idx="2449">
                  <c:v>0.186340127776088</c:v>
                </c:pt>
                <c:pt idx="2450">
                  <c:v>0.186416184971098</c:v>
                </c:pt>
                <c:pt idx="2451">
                  <c:v>0.186492242166109</c:v>
                </c:pt>
                <c:pt idx="2452">
                  <c:v>0.18656829936112</c:v>
                </c:pt>
                <c:pt idx="2453">
                  <c:v>0.18664435655613</c:v>
                </c:pt>
                <c:pt idx="2454">
                  <c:v>0.186720413751141</c:v>
                </c:pt>
                <c:pt idx="2455">
                  <c:v>0.186796470946151</c:v>
                </c:pt>
                <c:pt idx="2456">
                  <c:v>0.186872528141162</c:v>
                </c:pt>
                <c:pt idx="2457">
                  <c:v>0.186948585336173</c:v>
                </c:pt>
                <c:pt idx="2458">
                  <c:v>0.187024642531183</c:v>
                </c:pt>
                <c:pt idx="2459">
                  <c:v>0.187100699726194</c:v>
                </c:pt>
                <c:pt idx="2460">
                  <c:v>0.187176756921205</c:v>
                </c:pt>
                <c:pt idx="2461">
                  <c:v>0.187252814116215</c:v>
                </c:pt>
                <c:pt idx="2462">
                  <c:v>0.187328871311226</c:v>
                </c:pt>
                <c:pt idx="2463">
                  <c:v>0.187404928506237</c:v>
                </c:pt>
                <c:pt idx="2464">
                  <c:v>0.187480985701247</c:v>
                </c:pt>
                <c:pt idx="2465">
                  <c:v>0.187557042896258</c:v>
                </c:pt>
                <c:pt idx="2466">
                  <c:v>0.187633100091269</c:v>
                </c:pt>
                <c:pt idx="2467">
                  <c:v>0.187709157286279</c:v>
                </c:pt>
                <c:pt idx="2468">
                  <c:v>0.18778521448129</c:v>
                </c:pt>
                <c:pt idx="2469">
                  <c:v>0.187861271676301</c:v>
                </c:pt>
                <c:pt idx="2470">
                  <c:v>0.187937328871311</c:v>
                </c:pt>
                <c:pt idx="2471">
                  <c:v>0.188013386066322</c:v>
                </c:pt>
                <c:pt idx="2472">
                  <c:v>0.188089443261333</c:v>
                </c:pt>
                <c:pt idx="2473">
                  <c:v>0.188165500456343</c:v>
                </c:pt>
                <c:pt idx="2474">
                  <c:v>0.188241557651354</c:v>
                </c:pt>
                <c:pt idx="2475">
                  <c:v>0.188317614846364</c:v>
                </c:pt>
                <c:pt idx="2476">
                  <c:v>0.188393672041375</c:v>
                </c:pt>
                <c:pt idx="2477">
                  <c:v>0.188469729236386</c:v>
                </c:pt>
                <c:pt idx="2478">
                  <c:v>0.188545786431396</c:v>
                </c:pt>
                <c:pt idx="2479">
                  <c:v>0.188621843626407</c:v>
                </c:pt>
                <c:pt idx="2480">
                  <c:v>0.188697900821418</c:v>
                </c:pt>
                <c:pt idx="2481">
                  <c:v>0.188773958016428</c:v>
                </c:pt>
                <c:pt idx="2482">
                  <c:v>0.188850015211439</c:v>
                </c:pt>
                <c:pt idx="2483">
                  <c:v>0.18892607240645</c:v>
                </c:pt>
                <c:pt idx="2484">
                  <c:v>0.18900212960146</c:v>
                </c:pt>
                <c:pt idx="2485">
                  <c:v>0.189078186796471</c:v>
                </c:pt>
                <c:pt idx="2486">
                  <c:v>0.189154243991482</c:v>
                </c:pt>
                <c:pt idx="2487">
                  <c:v>0.189230301186492</c:v>
                </c:pt>
                <c:pt idx="2488">
                  <c:v>0.189306358381503</c:v>
                </c:pt>
                <c:pt idx="2489">
                  <c:v>0.189382415576514</c:v>
                </c:pt>
                <c:pt idx="2490">
                  <c:v>0.189458472771524</c:v>
                </c:pt>
                <c:pt idx="2491">
                  <c:v>0.189534529966535</c:v>
                </c:pt>
                <c:pt idx="2492">
                  <c:v>0.189610587161545</c:v>
                </c:pt>
                <c:pt idx="2493">
                  <c:v>0.189686644356556</c:v>
                </c:pt>
                <c:pt idx="2494">
                  <c:v>0.189762701551567</c:v>
                </c:pt>
                <c:pt idx="2495">
                  <c:v>0.189838758746577</c:v>
                </c:pt>
                <c:pt idx="2496">
                  <c:v>0.189914815941588</c:v>
                </c:pt>
                <c:pt idx="2497">
                  <c:v>0.189990873136599</c:v>
                </c:pt>
                <c:pt idx="2498">
                  <c:v>0.190066930331609</c:v>
                </c:pt>
                <c:pt idx="2499">
                  <c:v>0.19014298752662</c:v>
                </c:pt>
                <c:pt idx="2500">
                  <c:v>0.190219044721631</c:v>
                </c:pt>
                <c:pt idx="2501">
                  <c:v>0.190295101916641</c:v>
                </c:pt>
                <c:pt idx="2502">
                  <c:v>0.190371159111652</c:v>
                </c:pt>
                <c:pt idx="2503">
                  <c:v>0.190447216306663</c:v>
                </c:pt>
                <c:pt idx="2504">
                  <c:v>0.190523273501673</c:v>
                </c:pt>
                <c:pt idx="2505">
                  <c:v>0.190599330696684</c:v>
                </c:pt>
                <c:pt idx="2506">
                  <c:v>0.190675387891695</c:v>
                </c:pt>
                <c:pt idx="2507">
                  <c:v>0.190751445086705</c:v>
                </c:pt>
                <c:pt idx="2508">
                  <c:v>0.190827502281716</c:v>
                </c:pt>
                <c:pt idx="2509">
                  <c:v>0.190903559476726</c:v>
                </c:pt>
                <c:pt idx="2510">
                  <c:v>0.190979616671737</c:v>
                </c:pt>
                <c:pt idx="2511">
                  <c:v>0.191055673866748</c:v>
                </c:pt>
                <c:pt idx="2512">
                  <c:v>0.191131731061758</c:v>
                </c:pt>
                <c:pt idx="2513">
                  <c:v>0.191207788256769</c:v>
                </c:pt>
                <c:pt idx="2514">
                  <c:v>0.19128384545178</c:v>
                </c:pt>
                <c:pt idx="2515">
                  <c:v>0.19135990264679</c:v>
                </c:pt>
                <c:pt idx="2516">
                  <c:v>0.191435959841801</c:v>
                </c:pt>
                <c:pt idx="2517">
                  <c:v>0.191512017036812</c:v>
                </c:pt>
                <c:pt idx="2518">
                  <c:v>0.191588074231822</c:v>
                </c:pt>
                <c:pt idx="2519">
                  <c:v>0.191664131426833</c:v>
                </c:pt>
                <c:pt idx="2520">
                  <c:v>0.191740188621844</c:v>
                </c:pt>
                <c:pt idx="2521">
                  <c:v>0.191816245816854</c:v>
                </c:pt>
                <c:pt idx="2522">
                  <c:v>0.191892303011865</c:v>
                </c:pt>
                <c:pt idx="2523">
                  <c:v>0.191968360206876</c:v>
                </c:pt>
                <c:pt idx="2524">
                  <c:v>0.192044417401886</c:v>
                </c:pt>
                <c:pt idx="2525">
                  <c:v>0.192120474596897</c:v>
                </c:pt>
                <c:pt idx="2526">
                  <c:v>0.192196531791907</c:v>
                </c:pt>
                <c:pt idx="2527">
                  <c:v>0.192272588986918</c:v>
                </c:pt>
                <c:pt idx="2528">
                  <c:v>0.192348646181929</c:v>
                </c:pt>
                <c:pt idx="2529">
                  <c:v>0.192424703376939</c:v>
                </c:pt>
                <c:pt idx="2530">
                  <c:v>0.19250076057195</c:v>
                </c:pt>
                <c:pt idx="2531">
                  <c:v>0.192576817766961</c:v>
                </c:pt>
                <c:pt idx="2532">
                  <c:v>0.192652874961971</c:v>
                </c:pt>
                <c:pt idx="2533">
                  <c:v>0.192728932156982</c:v>
                </c:pt>
                <c:pt idx="2534">
                  <c:v>0.192804989351993</c:v>
                </c:pt>
                <c:pt idx="2535">
                  <c:v>0.192881046547003</c:v>
                </c:pt>
                <c:pt idx="2536">
                  <c:v>0.192957103742014</c:v>
                </c:pt>
                <c:pt idx="2537">
                  <c:v>0.193033160937025</c:v>
                </c:pt>
                <c:pt idx="2538">
                  <c:v>0.193109218132035</c:v>
                </c:pt>
                <c:pt idx="2539">
                  <c:v>0.193185275327046</c:v>
                </c:pt>
                <c:pt idx="2540">
                  <c:v>0.193261332522057</c:v>
                </c:pt>
                <c:pt idx="2541">
                  <c:v>0.193337389717067</c:v>
                </c:pt>
                <c:pt idx="2542">
                  <c:v>0.193413446912078</c:v>
                </c:pt>
                <c:pt idx="2543">
                  <c:v>0.193489504107089</c:v>
                </c:pt>
                <c:pt idx="2544">
                  <c:v>0.193565561302099</c:v>
                </c:pt>
                <c:pt idx="2545">
                  <c:v>0.19364161849711</c:v>
                </c:pt>
                <c:pt idx="2546">
                  <c:v>0.19371767569212</c:v>
                </c:pt>
                <c:pt idx="2547">
                  <c:v>0.193793732887131</c:v>
                </c:pt>
                <c:pt idx="2548">
                  <c:v>0.193869790082142</c:v>
                </c:pt>
                <c:pt idx="2549">
                  <c:v>0.193945847277152</c:v>
                </c:pt>
                <c:pt idx="2550">
                  <c:v>0.194021904472163</c:v>
                </c:pt>
                <c:pt idx="2551">
                  <c:v>0.194097961667174</c:v>
                </c:pt>
                <c:pt idx="2552">
                  <c:v>0.194174018862184</c:v>
                </c:pt>
                <c:pt idx="2553">
                  <c:v>0.194250076057195</c:v>
                </c:pt>
                <c:pt idx="2554">
                  <c:v>0.194326133252206</c:v>
                </c:pt>
                <c:pt idx="2555">
                  <c:v>0.194402190447216</c:v>
                </c:pt>
                <c:pt idx="2556">
                  <c:v>0.194478247642227</c:v>
                </c:pt>
                <c:pt idx="2557">
                  <c:v>0.194554304837238</c:v>
                </c:pt>
                <c:pt idx="2558">
                  <c:v>0.194630362032248</c:v>
                </c:pt>
                <c:pt idx="2559">
                  <c:v>0.194706419227259</c:v>
                </c:pt>
                <c:pt idx="2560">
                  <c:v>0.19478247642227</c:v>
                </c:pt>
                <c:pt idx="2561">
                  <c:v>0.19485853361728</c:v>
                </c:pt>
                <c:pt idx="2562">
                  <c:v>0.194934590812291</c:v>
                </c:pt>
                <c:pt idx="2563">
                  <c:v>0.195010648007301</c:v>
                </c:pt>
                <c:pt idx="2564">
                  <c:v>0.195086705202312</c:v>
                </c:pt>
                <c:pt idx="2565">
                  <c:v>0.195162762397323</c:v>
                </c:pt>
                <c:pt idx="2566">
                  <c:v>0.195238819592333</c:v>
                </c:pt>
                <c:pt idx="2567">
                  <c:v>0.195314876787344</c:v>
                </c:pt>
                <c:pt idx="2568">
                  <c:v>0.195390933982355</c:v>
                </c:pt>
                <c:pt idx="2569">
                  <c:v>0.195466991177365</c:v>
                </c:pt>
                <c:pt idx="2570">
                  <c:v>0.195543048372376</c:v>
                </c:pt>
                <c:pt idx="2571">
                  <c:v>0.195619105567387</c:v>
                </c:pt>
                <c:pt idx="2572">
                  <c:v>0.195695162762397</c:v>
                </c:pt>
                <c:pt idx="2573">
                  <c:v>0.195771219957408</c:v>
                </c:pt>
                <c:pt idx="2574">
                  <c:v>0.195847277152419</c:v>
                </c:pt>
                <c:pt idx="2575">
                  <c:v>0.195923334347429</c:v>
                </c:pt>
                <c:pt idx="2576">
                  <c:v>0.19599939154244</c:v>
                </c:pt>
                <c:pt idx="2577">
                  <c:v>0.196075448737451</c:v>
                </c:pt>
                <c:pt idx="2578">
                  <c:v>0.196151505932461</c:v>
                </c:pt>
                <c:pt idx="2579">
                  <c:v>0.196227563127472</c:v>
                </c:pt>
                <c:pt idx="2580">
                  <c:v>0.196303620322482</c:v>
                </c:pt>
                <c:pt idx="2581">
                  <c:v>0.196379677517493</c:v>
                </c:pt>
                <c:pt idx="2582">
                  <c:v>0.196455734712504</c:v>
                </c:pt>
                <c:pt idx="2583">
                  <c:v>0.196531791907514</c:v>
                </c:pt>
                <c:pt idx="2584">
                  <c:v>0.196607849102525</c:v>
                </c:pt>
                <c:pt idx="2585">
                  <c:v>0.196683906297536</c:v>
                </c:pt>
                <c:pt idx="2586">
                  <c:v>0.196759963492546</c:v>
                </c:pt>
                <c:pt idx="2587">
                  <c:v>0.196836020687557</c:v>
                </c:pt>
                <c:pt idx="2588">
                  <c:v>0.196912077882568</c:v>
                </c:pt>
                <c:pt idx="2589">
                  <c:v>0.196988135077578</c:v>
                </c:pt>
                <c:pt idx="2590">
                  <c:v>0.197064192272589</c:v>
                </c:pt>
                <c:pt idx="2591">
                  <c:v>0.1971402494676</c:v>
                </c:pt>
                <c:pt idx="2592">
                  <c:v>0.19721630666261</c:v>
                </c:pt>
                <c:pt idx="2593">
                  <c:v>0.197292363857621</c:v>
                </c:pt>
                <c:pt idx="2594">
                  <c:v>0.197368421052632</c:v>
                </c:pt>
                <c:pt idx="2595">
                  <c:v>0.197444478247642</c:v>
                </c:pt>
                <c:pt idx="2596">
                  <c:v>0.197520535442653</c:v>
                </c:pt>
                <c:pt idx="2597">
                  <c:v>0.197596592637663</c:v>
                </c:pt>
                <c:pt idx="2598">
                  <c:v>0.197672649832674</c:v>
                </c:pt>
                <c:pt idx="2599">
                  <c:v>0.197748707027685</c:v>
                </c:pt>
                <c:pt idx="2600">
                  <c:v>0.197824764222695</c:v>
                </c:pt>
                <c:pt idx="2601">
                  <c:v>0.197900821417706</c:v>
                </c:pt>
                <c:pt idx="2602">
                  <c:v>0.197976878612717</c:v>
                </c:pt>
                <c:pt idx="2603">
                  <c:v>0.198052935807727</c:v>
                </c:pt>
                <c:pt idx="2604">
                  <c:v>0.198128993002738</c:v>
                </c:pt>
                <c:pt idx="2605">
                  <c:v>0.198205050197749</c:v>
                </c:pt>
                <c:pt idx="2606">
                  <c:v>0.198281107392759</c:v>
                </c:pt>
                <c:pt idx="2607">
                  <c:v>0.19835716458777</c:v>
                </c:pt>
                <c:pt idx="2608">
                  <c:v>0.198433221782781</c:v>
                </c:pt>
                <c:pt idx="2609">
                  <c:v>0.198509278977791</c:v>
                </c:pt>
                <c:pt idx="2610">
                  <c:v>0.198585336172802</c:v>
                </c:pt>
                <c:pt idx="2611">
                  <c:v>0.198661393367813</c:v>
                </c:pt>
                <c:pt idx="2612">
                  <c:v>0.198737450562823</c:v>
                </c:pt>
                <c:pt idx="2613">
                  <c:v>0.198813507757834</c:v>
                </c:pt>
                <c:pt idx="2614">
                  <c:v>0.198889564952845</c:v>
                </c:pt>
                <c:pt idx="2615">
                  <c:v>0.198965622147855</c:v>
                </c:pt>
                <c:pt idx="2616">
                  <c:v>0.199041679342866</c:v>
                </c:pt>
                <c:pt idx="2617">
                  <c:v>0.199117736537876</c:v>
                </c:pt>
                <c:pt idx="2618">
                  <c:v>0.199193793732887</c:v>
                </c:pt>
                <c:pt idx="2619">
                  <c:v>0.199269850927898</c:v>
                </c:pt>
                <c:pt idx="2620">
                  <c:v>0.199345908122908</c:v>
                </c:pt>
                <c:pt idx="2621">
                  <c:v>0.199421965317919</c:v>
                </c:pt>
                <c:pt idx="2622">
                  <c:v>0.19949802251293</c:v>
                </c:pt>
                <c:pt idx="2623">
                  <c:v>0.19957407970794</c:v>
                </c:pt>
                <c:pt idx="2624">
                  <c:v>0.199650136902951</c:v>
                </c:pt>
                <c:pt idx="2625">
                  <c:v>0.199726194097962</c:v>
                </c:pt>
                <c:pt idx="2626">
                  <c:v>0.199802251292972</c:v>
                </c:pt>
                <c:pt idx="2627">
                  <c:v>0.199878308487983</c:v>
                </c:pt>
                <c:pt idx="2628">
                  <c:v>0.199954365682994</c:v>
                </c:pt>
                <c:pt idx="2629">
                  <c:v>0.200030422878004</c:v>
                </c:pt>
                <c:pt idx="2630">
                  <c:v>0.200106480073015</c:v>
                </c:pt>
                <c:pt idx="2631">
                  <c:v>0.200182537268026</c:v>
                </c:pt>
                <c:pt idx="2632">
                  <c:v>0.200258594463036</c:v>
                </c:pt>
                <c:pt idx="2633">
                  <c:v>0.200334651658047</c:v>
                </c:pt>
                <c:pt idx="2634">
                  <c:v>0.200410708853057</c:v>
                </c:pt>
                <c:pt idx="2635">
                  <c:v>0.200486766048068</c:v>
                </c:pt>
                <c:pt idx="2636">
                  <c:v>0.200562823243079</c:v>
                </c:pt>
                <c:pt idx="2637">
                  <c:v>0.200638880438089</c:v>
                </c:pt>
                <c:pt idx="2638">
                  <c:v>0.2007149376331</c:v>
                </c:pt>
                <c:pt idx="2639">
                  <c:v>0.200790994828111</c:v>
                </c:pt>
                <c:pt idx="2640">
                  <c:v>0.200867052023121</c:v>
                </c:pt>
                <c:pt idx="2641">
                  <c:v>0.200943109218132</c:v>
                </c:pt>
                <c:pt idx="2642">
                  <c:v>0.201019166413143</c:v>
                </c:pt>
                <c:pt idx="2643">
                  <c:v>0.201095223608153</c:v>
                </c:pt>
                <c:pt idx="2644">
                  <c:v>0.201171280803164</c:v>
                </c:pt>
                <c:pt idx="2645">
                  <c:v>0.201247337998175</c:v>
                </c:pt>
                <c:pt idx="2646">
                  <c:v>0.201323395193185</c:v>
                </c:pt>
                <c:pt idx="2647">
                  <c:v>0.201399452388196</c:v>
                </c:pt>
                <c:pt idx="2648">
                  <c:v>0.201475509583207</c:v>
                </c:pt>
                <c:pt idx="2649">
                  <c:v>0.201551566778217</c:v>
                </c:pt>
                <c:pt idx="2650">
                  <c:v>0.201627623973228</c:v>
                </c:pt>
                <c:pt idx="2651">
                  <c:v>0.201703681168238</c:v>
                </c:pt>
                <c:pt idx="2652">
                  <c:v>0.201779738363249</c:v>
                </c:pt>
                <c:pt idx="2653">
                  <c:v>0.20185579555826</c:v>
                </c:pt>
                <c:pt idx="2654">
                  <c:v>0.20193185275327</c:v>
                </c:pt>
                <c:pt idx="2655">
                  <c:v>0.202007909948281</c:v>
                </c:pt>
                <c:pt idx="2656">
                  <c:v>0.202083967143292</c:v>
                </c:pt>
                <c:pt idx="2657">
                  <c:v>0.202160024338302</c:v>
                </c:pt>
                <c:pt idx="2658">
                  <c:v>0.202236081533313</c:v>
                </c:pt>
                <c:pt idx="2659">
                  <c:v>0.202312138728324</c:v>
                </c:pt>
                <c:pt idx="2660">
                  <c:v>0.202388195923334</c:v>
                </c:pt>
                <c:pt idx="2661">
                  <c:v>0.202464253118345</c:v>
                </c:pt>
                <c:pt idx="2662">
                  <c:v>0.202540310313356</c:v>
                </c:pt>
                <c:pt idx="2663">
                  <c:v>0.202616367508366</c:v>
                </c:pt>
                <c:pt idx="2664">
                  <c:v>0.202692424703377</c:v>
                </c:pt>
                <c:pt idx="2665">
                  <c:v>0.202768481898388</c:v>
                </c:pt>
                <c:pt idx="2666">
                  <c:v>0.202844539093398</c:v>
                </c:pt>
                <c:pt idx="2667">
                  <c:v>0.202920596288409</c:v>
                </c:pt>
                <c:pt idx="2668">
                  <c:v>0.20299665348342</c:v>
                </c:pt>
                <c:pt idx="2669">
                  <c:v>0.20307271067843</c:v>
                </c:pt>
                <c:pt idx="2670">
                  <c:v>0.203148767873441</c:v>
                </c:pt>
                <c:pt idx="2671">
                  <c:v>0.203224825068451</c:v>
                </c:pt>
                <c:pt idx="2672">
                  <c:v>0.203300882263462</c:v>
                </c:pt>
                <c:pt idx="2673">
                  <c:v>0.203376939458473</c:v>
                </c:pt>
                <c:pt idx="2674">
                  <c:v>0.203452996653483</c:v>
                </c:pt>
                <c:pt idx="2675">
                  <c:v>0.203529053848494</c:v>
                </c:pt>
                <c:pt idx="2676">
                  <c:v>0.203605111043505</c:v>
                </c:pt>
                <c:pt idx="2677">
                  <c:v>0.203681168238515</c:v>
                </c:pt>
                <c:pt idx="2678">
                  <c:v>0.203757225433526</c:v>
                </c:pt>
                <c:pt idx="2679">
                  <c:v>0.203833282628537</c:v>
                </c:pt>
                <c:pt idx="2680">
                  <c:v>0.203909339823547</c:v>
                </c:pt>
                <c:pt idx="2681">
                  <c:v>0.203985397018558</c:v>
                </c:pt>
                <c:pt idx="2682">
                  <c:v>0.204061454213569</c:v>
                </c:pt>
                <c:pt idx="2683">
                  <c:v>0.204137511408579</c:v>
                </c:pt>
                <c:pt idx="2684">
                  <c:v>0.20421356860359</c:v>
                </c:pt>
                <c:pt idx="2685">
                  <c:v>0.204289625798601</c:v>
                </c:pt>
                <c:pt idx="2686">
                  <c:v>0.204365682993611</c:v>
                </c:pt>
                <c:pt idx="2687">
                  <c:v>0.204441740188622</c:v>
                </c:pt>
                <c:pt idx="2688">
                  <c:v>0.204517797383632</c:v>
                </c:pt>
                <c:pt idx="2689">
                  <c:v>0.204593854578643</c:v>
                </c:pt>
                <c:pt idx="2690">
                  <c:v>0.204669911773654</c:v>
                </c:pt>
                <c:pt idx="2691">
                  <c:v>0.204745968968664</c:v>
                </c:pt>
                <c:pt idx="2692">
                  <c:v>0.204822026163675</c:v>
                </c:pt>
                <c:pt idx="2693">
                  <c:v>0.204898083358686</c:v>
                </c:pt>
                <c:pt idx="2694">
                  <c:v>0.204974140553696</c:v>
                </c:pt>
                <c:pt idx="2695">
                  <c:v>0.205050197748707</c:v>
                </c:pt>
                <c:pt idx="2696">
                  <c:v>0.205126254943718</c:v>
                </c:pt>
                <c:pt idx="2697">
                  <c:v>0.205202312138728</c:v>
                </c:pt>
                <c:pt idx="2698">
                  <c:v>0.205278369333739</c:v>
                </c:pt>
                <c:pt idx="2699">
                  <c:v>0.20535442652875</c:v>
                </c:pt>
                <c:pt idx="2700">
                  <c:v>0.20543048372376</c:v>
                </c:pt>
                <c:pt idx="2701">
                  <c:v>0.205506540918771</c:v>
                </c:pt>
                <c:pt idx="2702">
                  <c:v>0.205582598113782</c:v>
                </c:pt>
                <c:pt idx="2703">
                  <c:v>0.205658655308792</c:v>
                </c:pt>
                <c:pt idx="2704">
                  <c:v>0.205734712503803</c:v>
                </c:pt>
                <c:pt idx="2705">
                  <c:v>0.205810769698813</c:v>
                </c:pt>
                <c:pt idx="2706">
                  <c:v>0.205886826893824</c:v>
                </c:pt>
                <c:pt idx="2707">
                  <c:v>0.205962884088835</c:v>
                </c:pt>
                <c:pt idx="2708">
                  <c:v>0.206038941283845</c:v>
                </c:pt>
                <c:pt idx="2709">
                  <c:v>0.206114998478856</c:v>
                </c:pt>
                <c:pt idx="2710">
                  <c:v>0.206191055673867</c:v>
                </c:pt>
                <c:pt idx="2711">
                  <c:v>0.206267112868877</c:v>
                </c:pt>
                <c:pt idx="2712">
                  <c:v>0.206343170063888</c:v>
                </c:pt>
                <c:pt idx="2713">
                  <c:v>0.206419227258899</c:v>
                </c:pt>
                <c:pt idx="2714">
                  <c:v>0.206495284453909</c:v>
                </c:pt>
                <c:pt idx="2715">
                  <c:v>0.20657134164892</c:v>
                </c:pt>
                <c:pt idx="2716">
                  <c:v>0.206647398843931</c:v>
                </c:pt>
                <c:pt idx="2717">
                  <c:v>0.206723456038941</c:v>
                </c:pt>
                <c:pt idx="2718">
                  <c:v>0.206799513233952</c:v>
                </c:pt>
                <c:pt idx="2719">
                  <c:v>0.206875570428963</c:v>
                </c:pt>
                <c:pt idx="2720">
                  <c:v>0.206951627623973</c:v>
                </c:pt>
                <c:pt idx="2721">
                  <c:v>0.207027684818984</c:v>
                </c:pt>
                <c:pt idx="2722">
                  <c:v>0.207103742013995</c:v>
                </c:pt>
                <c:pt idx="2723">
                  <c:v>0.207179799209005</c:v>
                </c:pt>
                <c:pt idx="2724">
                  <c:v>0.207255856404016</c:v>
                </c:pt>
                <c:pt idx="2725">
                  <c:v>0.207331913599026</c:v>
                </c:pt>
                <c:pt idx="2726">
                  <c:v>0.207407970794037</c:v>
                </c:pt>
                <c:pt idx="2727">
                  <c:v>0.207484027989048</c:v>
                </c:pt>
                <c:pt idx="2728">
                  <c:v>0.207560085184058</c:v>
                </c:pt>
                <c:pt idx="2729">
                  <c:v>0.207636142379069</c:v>
                </c:pt>
                <c:pt idx="2730">
                  <c:v>0.20771219957408</c:v>
                </c:pt>
                <c:pt idx="2731">
                  <c:v>0.20778825676909</c:v>
                </c:pt>
                <c:pt idx="2732">
                  <c:v>0.207864313964101</c:v>
                </c:pt>
                <c:pt idx="2733">
                  <c:v>0.207940371159112</c:v>
                </c:pt>
                <c:pt idx="2734">
                  <c:v>0.208016428354122</c:v>
                </c:pt>
                <c:pt idx="2735">
                  <c:v>0.208092485549133</c:v>
                </c:pt>
                <c:pt idx="2736">
                  <c:v>0.208168542744144</c:v>
                </c:pt>
                <c:pt idx="2737">
                  <c:v>0.208244599939154</c:v>
                </c:pt>
                <c:pt idx="2738">
                  <c:v>0.208320657134165</c:v>
                </c:pt>
                <c:pt idx="2739">
                  <c:v>0.208396714329176</c:v>
                </c:pt>
                <c:pt idx="2740">
                  <c:v>0.208472771524186</c:v>
                </c:pt>
                <c:pt idx="2741">
                  <c:v>0.208548828719197</c:v>
                </c:pt>
                <c:pt idx="2742">
                  <c:v>0.208624885914207</c:v>
                </c:pt>
                <c:pt idx="2743">
                  <c:v>0.208700943109218</c:v>
                </c:pt>
                <c:pt idx="2744">
                  <c:v>0.208777000304229</c:v>
                </c:pt>
                <c:pt idx="2745">
                  <c:v>0.208853057499239</c:v>
                </c:pt>
                <c:pt idx="2746">
                  <c:v>0.20892911469425</c:v>
                </c:pt>
                <c:pt idx="2747">
                  <c:v>0.209005171889261</c:v>
                </c:pt>
                <c:pt idx="2748">
                  <c:v>0.209081229084271</c:v>
                </c:pt>
                <c:pt idx="2749">
                  <c:v>0.209157286279282</c:v>
                </c:pt>
                <c:pt idx="2750">
                  <c:v>0.209233343474293</c:v>
                </c:pt>
                <c:pt idx="2751">
                  <c:v>0.209309400669303</c:v>
                </c:pt>
                <c:pt idx="2752">
                  <c:v>0.209385457864314</c:v>
                </c:pt>
                <c:pt idx="2753">
                  <c:v>0.209461515059325</c:v>
                </c:pt>
                <c:pt idx="2754">
                  <c:v>0.209537572254335</c:v>
                </c:pt>
                <c:pt idx="2755">
                  <c:v>0.209613629449346</c:v>
                </c:pt>
                <c:pt idx="2756">
                  <c:v>0.209689686644357</c:v>
                </c:pt>
                <c:pt idx="2757">
                  <c:v>0.209765743839367</c:v>
                </c:pt>
                <c:pt idx="2758">
                  <c:v>0.209841801034378</c:v>
                </c:pt>
                <c:pt idx="2759">
                  <c:v>0.209917858229388</c:v>
                </c:pt>
                <c:pt idx="2760">
                  <c:v>0.209993915424399</c:v>
                </c:pt>
                <c:pt idx="2761">
                  <c:v>0.21006997261941</c:v>
                </c:pt>
                <c:pt idx="2762">
                  <c:v>0.21014602981442</c:v>
                </c:pt>
                <c:pt idx="2763">
                  <c:v>0.210222087009431</c:v>
                </c:pt>
                <c:pt idx="2764">
                  <c:v>0.210298144204442</c:v>
                </c:pt>
                <c:pt idx="2765">
                  <c:v>0.210374201399452</c:v>
                </c:pt>
                <c:pt idx="2766">
                  <c:v>0.210450258594463</c:v>
                </c:pt>
                <c:pt idx="2767">
                  <c:v>0.210526315789474</c:v>
                </c:pt>
                <c:pt idx="2768">
                  <c:v>0.210602372984484</c:v>
                </c:pt>
                <c:pt idx="2769">
                  <c:v>0.210678430179495</c:v>
                </c:pt>
                <c:pt idx="2770">
                  <c:v>0.210754487374506</c:v>
                </c:pt>
                <c:pt idx="2771">
                  <c:v>0.210830544569516</c:v>
                </c:pt>
                <c:pt idx="2772">
                  <c:v>0.210906601764527</c:v>
                </c:pt>
                <c:pt idx="2773">
                  <c:v>0.210982658959538</c:v>
                </c:pt>
                <c:pt idx="2774">
                  <c:v>0.211058716154548</c:v>
                </c:pt>
                <c:pt idx="2775">
                  <c:v>0.211134773349559</c:v>
                </c:pt>
                <c:pt idx="2776">
                  <c:v>0.21121083054457</c:v>
                </c:pt>
                <c:pt idx="2777">
                  <c:v>0.21128688773958</c:v>
                </c:pt>
                <c:pt idx="2778">
                  <c:v>0.211362944934591</c:v>
                </c:pt>
                <c:pt idx="2779">
                  <c:v>0.211439002129601</c:v>
                </c:pt>
                <c:pt idx="2780">
                  <c:v>0.211515059324612</c:v>
                </c:pt>
                <c:pt idx="2781">
                  <c:v>0.211591116519623</c:v>
                </c:pt>
                <c:pt idx="2782">
                  <c:v>0.211667173714633</c:v>
                </c:pt>
                <c:pt idx="2783">
                  <c:v>0.211743230909644</c:v>
                </c:pt>
                <c:pt idx="2784">
                  <c:v>0.211819288104655</c:v>
                </c:pt>
                <c:pt idx="2785">
                  <c:v>0.211895345299665</c:v>
                </c:pt>
                <c:pt idx="2786">
                  <c:v>0.211971402494676</c:v>
                </c:pt>
                <c:pt idx="2787">
                  <c:v>0.212047459689687</c:v>
                </c:pt>
                <c:pt idx="2788">
                  <c:v>0.212123516884697</c:v>
                </c:pt>
                <c:pt idx="2789">
                  <c:v>0.212199574079708</c:v>
                </c:pt>
                <c:pt idx="2790">
                  <c:v>0.212275631274719</c:v>
                </c:pt>
                <c:pt idx="2791">
                  <c:v>0.212351688469729</c:v>
                </c:pt>
                <c:pt idx="2792">
                  <c:v>0.21242774566474</c:v>
                </c:pt>
                <c:pt idx="2793">
                  <c:v>0.212503802859751</c:v>
                </c:pt>
                <c:pt idx="2794">
                  <c:v>0.212579860054761</c:v>
                </c:pt>
                <c:pt idx="2795">
                  <c:v>0.212655917249772</c:v>
                </c:pt>
                <c:pt idx="2796">
                  <c:v>0.212731974444782</c:v>
                </c:pt>
                <c:pt idx="2797">
                  <c:v>0.212808031639793</c:v>
                </c:pt>
                <c:pt idx="2798">
                  <c:v>0.212884088834804</c:v>
                </c:pt>
                <c:pt idx="2799">
                  <c:v>0.212960146029814</c:v>
                </c:pt>
                <c:pt idx="2800">
                  <c:v>0.213036203224825</c:v>
                </c:pt>
                <c:pt idx="2801">
                  <c:v>0.213112260419836</c:v>
                </c:pt>
                <c:pt idx="2802">
                  <c:v>0.213188317614846</c:v>
                </c:pt>
                <c:pt idx="2803">
                  <c:v>0.213264374809857</c:v>
                </c:pt>
                <c:pt idx="2804">
                  <c:v>0.213340432004868</c:v>
                </c:pt>
                <c:pt idx="2805">
                  <c:v>0.213416489199878</c:v>
                </c:pt>
                <c:pt idx="2806">
                  <c:v>0.213492546394889</c:v>
                </c:pt>
                <c:pt idx="2807">
                  <c:v>0.2135686035899</c:v>
                </c:pt>
                <c:pt idx="2808">
                  <c:v>0.21364466078491</c:v>
                </c:pt>
                <c:pt idx="2809">
                  <c:v>0.213720717979921</c:v>
                </c:pt>
                <c:pt idx="2810">
                  <c:v>0.213796775174932</c:v>
                </c:pt>
                <c:pt idx="2811">
                  <c:v>0.213872832369942</c:v>
                </c:pt>
                <c:pt idx="2812">
                  <c:v>0.213948889564953</c:v>
                </c:pt>
                <c:pt idx="2813">
                  <c:v>0.214024946759963</c:v>
                </c:pt>
                <c:pt idx="2814">
                  <c:v>0.214101003954974</c:v>
                </c:pt>
                <c:pt idx="2815">
                  <c:v>0.214177061149985</c:v>
                </c:pt>
                <c:pt idx="2816">
                  <c:v>0.214253118344995</c:v>
                </c:pt>
                <c:pt idx="2817">
                  <c:v>0.214329175540006</c:v>
                </c:pt>
                <c:pt idx="2818">
                  <c:v>0.214405232735017</c:v>
                </c:pt>
                <c:pt idx="2819">
                  <c:v>0.214481289930027</c:v>
                </c:pt>
                <c:pt idx="2820">
                  <c:v>0.214557347125038</c:v>
                </c:pt>
                <c:pt idx="2821">
                  <c:v>0.214633404320049</c:v>
                </c:pt>
                <c:pt idx="2822">
                  <c:v>0.214709461515059</c:v>
                </c:pt>
                <c:pt idx="2823">
                  <c:v>0.21478551871007</c:v>
                </c:pt>
                <c:pt idx="2824">
                  <c:v>0.214861575905081</c:v>
                </c:pt>
                <c:pt idx="2825">
                  <c:v>0.214937633100091</c:v>
                </c:pt>
                <c:pt idx="2826">
                  <c:v>0.215013690295102</c:v>
                </c:pt>
                <c:pt idx="2827">
                  <c:v>0.215089747490113</c:v>
                </c:pt>
                <c:pt idx="2828">
                  <c:v>0.215165804685123</c:v>
                </c:pt>
                <c:pt idx="2829">
                  <c:v>0.215241861880134</c:v>
                </c:pt>
                <c:pt idx="2830">
                  <c:v>0.215317919075144</c:v>
                </c:pt>
                <c:pt idx="2831">
                  <c:v>0.215393976270155</c:v>
                </c:pt>
                <c:pt idx="2832">
                  <c:v>0.215470033465166</c:v>
                </c:pt>
                <c:pt idx="2833">
                  <c:v>0.215546090660176</c:v>
                </c:pt>
                <c:pt idx="2834">
                  <c:v>0.215622147855187</c:v>
                </c:pt>
                <c:pt idx="2835">
                  <c:v>0.215698205050198</c:v>
                </c:pt>
                <c:pt idx="2836">
                  <c:v>0.215774262245208</c:v>
                </c:pt>
                <c:pt idx="2837">
                  <c:v>0.215850319440219</c:v>
                </c:pt>
                <c:pt idx="2838">
                  <c:v>0.21592637663523</c:v>
                </c:pt>
                <c:pt idx="2839">
                  <c:v>0.21600243383024</c:v>
                </c:pt>
                <c:pt idx="2840">
                  <c:v>0.216078491025251</c:v>
                </c:pt>
                <c:pt idx="2841">
                  <c:v>0.216154548220262</c:v>
                </c:pt>
                <c:pt idx="2842">
                  <c:v>0.216230605415272</c:v>
                </c:pt>
                <c:pt idx="2843">
                  <c:v>0.216306662610283</c:v>
                </c:pt>
                <c:pt idx="2844">
                  <c:v>0.216382719805294</c:v>
                </c:pt>
                <c:pt idx="2845">
                  <c:v>0.216458777000304</c:v>
                </c:pt>
                <c:pt idx="2846">
                  <c:v>0.216534834195315</c:v>
                </c:pt>
                <c:pt idx="2847">
                  <c:v>0.216610891390326</c:v>
                </c:pt>
                <c:pt idx="2848">
                  <c:v>0.216686948585336</c:v>
                </c:pt>
                <c:pt idx="2849">
                  <c:v>0.216763005780347</c:v>
                </c:pt>
                <c:pt idx="2850">
                  <c:v>0.216839062975357</c:v>
                </c:pt>
                <c:pt idx="2851">
                  <c:v>0.216915120170368</c:v>
                </c:pt>
                <c:pt idx="2852">
                  <c:v>0.216991177365379</c:v>
                </c:pt>
                <c:pt idx="2853">
                  <c:v>0.217067234560389</c:v>
                </c:pt>
                <c:pt idx="2854">
                  <c:v>0.2171432917554</c:v>
                </c:pt>
                <c:pt idx="2855">
                  <c:v>0.217219348950411</c:v>
                </c:pt>
                <c:pt idx="2856">
                  <c:v>0.217295406145421</c:v>
                </c:pt>
                <c:pt idx="2857">
                  <c:v>0.217371463340432</c:v>
                </c:pt>
                <c:pt idx="2858">
                  <c:v>0.217447520535443</c:v>
                </c:pt>
                <c:pt idx="2859">
                  <c:v>0.217523577730453</c:v>
                </c:pt>
                <c:pt idx="2860">
                  <c:v>0.217599634925464</c:v>
                </c:pt>
                <c:pt idx="2861">
                  <c:v>0.217675692120475</c:v>
                </c:pt>
                <c:pt idx="2862">
                  <c:v>0.217751749315485</c:v>
                </c:pt>
                <c:pt idx="2863">
                  <c:v>0.217827806510496</c:v>
                </c:pt>
                <c:pt idx="2864">
                  <c:v>0.217903863705507</c:v>
                </c:pt>
                <c:pt idx="2865">
                  <c:v>0.217979920900517</c:v>
                </c:pt>
                <c:pt idx="2866">
                  <c:v>0.218055978095528</c:v>
                </c:pt>
                <c:pt idx="2867">
                  <c:v>0.218132035290538</c:v>
                </c:pt>
                <c:pt idx="2868">
                  <c:v>0.218208092485549</c:v>
                </c:pt>
                <c:pt idx="2869">
                  <c:v>0.21828414968056</c:v>
                </c:pt>
                <c:pt idx="2870">
                  <c:v>0.21836020687557</c:v>
                </c:pt>
                <c:pt idx="2871">
                  <c:v>0.218436264070581</c:v>
                </c:pt>
                <c:pt idx="2872">
                  <c:v>0.218512321265592</c:v>
                </c:pt>
                <c:pt idx="2873">
                  <c:v>0.218588378460602</c:v>
                </c:pt>
                <c:pt idx="2874">
                  <c:v>0.218664435655613</c:v>
                </c:pt>
                <c:pt idx="2875">
                  <c:v>0.218740492850624</c:v>
                </c:pt>
                <c:pt idx="2876">
                  <c:v>0.218816550045634</c:v>
                </c:pt>
                <c:pt idx="2877">
                  <c:v>0.218892607240645</c:v>
                </c:pt>
                <c:pt idx="2878">
                  <c:v>0.218968664435656</c:v>
                </c:pt>
                <c:pt idx="2879">
                  <c:v>0.219044721630666</c:v>
                </c:pt>
                <c:pt idx="2880">
                  <c:v>0.219120778825677</c:v>
                </c:pt>
                <c:pt idx="2881">
                  <c:v>0.219196836020688</c:v>
                </c:pt>
                <c:pt idx="2882">
                  <c:v>0.219272893215698</c:v>
                </c:pt>
                <c:pt idx="2883">
                  <c:v>0.219348950410709</c:v>
                </c:pt>
                <c:pt idx="2884">
                  <c:v>0.219425007605719</c:v>
                </c:pt>
                <c:pt idx="2885">
                  <c:v>0.21950106480073</c:v>
                </c:pt>
                <c:pt idx="2886">
                  <c:v>0.219577121995741</c:v>
                </c:pt>
                <c:pt idx="2887">
                  <c:v>0.219653179190751</c:v>
                </c:pt>
                <c:pt idx="2888">
                  <c:v>0.219729236385762</c:v>
                </c:pt>
                <c:pt idx="2889">
                  <c:v>0.219805293580773</c:v>
                </c:pt>
                <c:pt idx="2890">
                  <c:v>0.219881350775783</c:v>
                </c:pt>
                <c:pt idx="2891">
                  <c:v>0.219957407970794</c:v>
                </c:pt>
                <c:pt idx="2892">
                  <c:v>0.220033465165805</c:v>
                </c:pt>
                <c:pt idx="2893">
                  <c:v>0.220109522360815</c:v>
                </c:pt>
                <c:pt idx="2894">
                  <c:v>0.220185579555826</c:v>
                </c:pt>
                <c:pt idx="2895">
                  <c:v>0.220261636750837</c:v>
                </c:pt>
                <c:pt idx="2896">
                  <c:v>0.220337693945847</c:v>
                </c:pt>
                <c:pt idx="2897">
                  <c:v>0.220413751140858</c:v>
                </c:pt>
                <c:pt idx="2898">
                  <c:v>0.220489808335869</c:v>
                </c:pt>
                <c:pt idx="2899">
                  <c:v>0.220565865530879</c:v>
                </c:pt>
                <c:pt idx="2900">
                  <c:v>0.22064192272589</c:v>
                </c:pt>
                <c:pt idx="2901">
                  <c:v>0.2207179799209</c:v>
                </c:pt>
                <c:pt idx="2902">
                  <c:v>0.220794037115911</c:v>
                </c:pt>
                <c:pt idx="2903">
                  <c:v>0.220870094310922</c:v>
                </c:pt>
                <c:pt idx="2904">
                  <c:v>0.220946151505932</c:v>
                </c:pt>
                <c:pt idx="2905">
                  <c:v>0.221022208700943</c:v>
                </c:pt>
                <c:pt idx="2906">
                  <c:v>0.221098265895954</c:v>
                </c:pt>
                <c:pt idx="2907">
                  <c:v>0.221174323090964</c:v>
                </c:pt>
                <c:pt idx="2908">
                  <c:v>0.221250380285975</c:v>
                </c:pt>
                <c:pt idx="2909">
                  <c:v>0.221326437480986</c:v>
                </c:pt>
                <c:pt idx="2910">
                  <c:v>0.221402494675996</c:v>
                </c:pt>
                <c:pt idx="2911">
                  <c:v>0.221478551871007</c:v>
                </c:pt>
                <c:pt idx="2912">
                  <c:v>0.221554609066018</c:v>
                </c:pt>
                <c:pt idx="2913">
                  <c:v>0.221630666261028</c:v>
                </c:pt>
                <c:pt idx="2914">
                  <c:v>0.221706723456039</c:v>
                </c:pt>
                <c:pt idx="2915">
                  <c:v>0.22178278065105</c:v>
                </c:pt>
                <c:pt idx="2916">
                  <c:v>0.22185883784606</c:v>
                </c:pt>
                <c:pt idx="2917">
                  <c:v>0.221934895041071</c:v>
                </c:pt>
                <c:pt idx="2918">
                  <c:v>0.222010952236082</c:v>
                </c:pt>
                <c:pt idx="2919">
                  <c:v>0.222087009431092</c:v>
                </c:pt>
                <c:pt idx="2920">
                  <c:v>0.222163066626103</c:v>
                </c:pt>
                <c:pt idx="2921">
                  <c:v>0.222239123821113</c:v>
                </c:pt>
                <c:pt idx="2922">
                  <c:v>0.222315181016124</c:v>
                </c:pt>
                <c:pt idx="2923">
                  <c:v>0.222391238211135</c:v>
                </c:pt>
                <c:pt idx="2924">
                  <c:v>0.222467295406145</c:v>
                </c:pt>
                <c:pt idx="2925">
                  <c:v>0.222543352601156</c:v>
                </c:pt>
                <c:pt idx="2926">
                  <c:v>0.222619409796167</c:v>
                </c:pt>
                <c:pt idx="2927">
                  <c:v>0.222695466991177</c:v>
                </c:pt>
                <c:pt idx="2928">
                  <c:v>0.222771524186188</c:v>
                </c:pt>
                <c:pt idx="2929">
                  <c:v>0.222847581381199</c:v>
                </c:pt>
                <c:pt idx="2930">
                  <c:v>0.222923638576209</c:v>
                </c:pt>
                <c:pt idx="2931">
                  <c:v>0.22299969577122</c:v>
                </c:pt>
                <c:pt idx="2932">
                  <c:v>0.223075752966231</c:v>
                </c:pt>
                <c:pt idx="2933">
                  <c:v>0.223151810161241</c:v>
                </c:pt>
                <c:pt idx="2934">
                  <c:v>0.223227867356252</c:v>
                </c:pt>
                <c:pt idx="2935">
                  <c:v>0.223303924551263</c:v>
                </c:pt>
                <c:pt idx="2936">
                  <c:v>0.223379981746273</c:v>
                </c:pt>
                <c:pt idx="2937">
                  <c:v>0.223456038941284</c:v>
                </c:pt>
                <c:pt idx="2938">
                  <c:v>0.223532096136294</c:v>
                </c:pt>
                <c:pt idx="2939">
                  <c:v>0.223608153331305</c:v>
                </c:pt>
                <c:pt idx="2940">
                  <c:v>0.223684210526316</c:v>
                </c:pt>
                <c:pt idx="2941">
                  <c:v>0.223760267721326</c:v>
                </c:pt>
                <c:pt idx="2942">
                  <c:v>0.223836324916337</c:v>
                </c:pt>
                <c:pt idx="2943">
                  <c:v>0.223912382111348</c:v>
                </c:pt>
                <c:pt idx="2944">
                  <c:v>0.223988439306358</c:v>
                </c:pt>
                <c:pt idx="2945">
                  <c:v>0.224064496501369</c:v>
                </c:pt>
                <c:pt idx="2946">
                  <c:v>0.22414055369638</c:v>
                </c:pt>
                <c:pt idx="2947">
                  <c:v>0.22421661089139</c:v>
                </c:pt>
                <c:pt idx="2948">
                  <c:v>0.224292668086401</c:v>
                </c:pt>
                <c:pt idx="2949">
                  <c:v>0.224368725281412</c:v>
                </c:pt>
                <c:pt idx="2950">
                  <c:v>0.224444782476422</c:v>
                </c:pt>
                <c:pt idx="2951">
                  <c:v>0.224520839671433</c:v>
                </c:pt>
                <c:pt idx="2952">
                  <c:v>0.224596896866444</c:v>
                </c:pt>
                <c:pt idx="2953">
                  <c:v>0.224672954061454</c:v>
                </c:pt>
                <c:pt idx="2954">
                  <c:v>0.224749011256465</c:v>
                </c:pt>
                <c:pt idx="2955">
                  <c:v>0.224825068451475</c:v>
                </c:pt>
                <c:pt idx="2956">
                  <c:v>0.224901125646486</c:v>
                </c:pt>
                <c:pt idx="2957">
                  <c:v>0.224977182841497</c:v>
                </c:pt>
                <c:pt idx="2958">
                  <c:v>0.225053240036507</c:v>
                </c:pt>
                <c:pt idx="2959">
                  <c:v>0.225129297231518</c:v>
                </c:pt>
                <c:pt idx="2960">
                  <c:v>0.225205354426529</c:v>
                </c:pt>
                <c:pt idx="2961">
                  <c:v>0.225281411621539</c:v>
                </c:pt>
                <c:pt idx="2962">
                  <c:v>0.22535746881655</c:v>
                </c:pt>
                <c:pt idx="2963">
                  <c:v>0.225433526011561</c:v>
                </c:pt>
                <c:pt idx="2964">
                  <c:v>0.225509583206571</c:v>
                </c:pt>
                <c:pt idx="2965">
                  <c:v>0.225585640401582</c:v>
                </c:pt>
                <c:pt idx="2966">
                  <c:v>0.225661697596593</c:v>
                </c:pt>
                <c:pt idx="2967">
                  <c:v>0.225737754791603</c:v>
                </c:pt>
                <c:pt idx="2968">
                  <c:v>0.225813811986614</c:v>
                </c:pt>
                <c:pt idx="2969">
                  <c:v>0.225889869181625</c:v>
                </c:pt>
                <c:pt idx="2970">
                  <c:v>0.225965926376635</c:v>
                </c:pt>
                <c:pt idx="2971">
                  <c:v>0.226041983571646</c:v>
                </c:pt>
                <c:pt idx="2972">
                  <c:v>0.226118040766657</c:v>
                </c:pt>
                <c:pt idx="2973">
                  <c:v>0.226194097961667</c:v>
                </c:pt>
                <c:pt idx="2974">
                  <c:v>0.226270155156678</c:v>
                </c:pt>
                <c:pt idx="2975">
                  <c:v>0.226346212351688</c:v>
                </c:pt>
                <c:pt idx="2976">
                  <c:v>0.226422269546699</c:v>
                </c:pt>
                <c:pt idx="2977">
                  <c:v>0.22649832674171</c:v>
                </c:pt>
                <c:pt idx="2978">
                  <c:v>0.22657438393672</c:v>
                </c:pt>
                <c:pt idx="2979">
                  <c:v>0.226650441131731</c:v>
                </c:pt>
                <c:pt idx="2980">
                  <c:v>0.226726498326742</c:v>
                </c:pt>
                <c:pt idx="2981">
                  <c:v>0.226802555521752</c:v>
                </c:pt>
                <c:pt idx="2982">
                  <c:v>0.226878612716763</c:v>
                </c:pt>
                <c:pt idx="2983">
                  <c:v>0.226954669911774</c:v>
                </c:pt>
                <c:pt idx="2984">
                  <c:v>0.227030727106784</c:v>
                </c:pt>
                <c:pt idx="2985">
                  <c:v>0.227106784301795</c:v>
                </c:pt>
                <c:pt idx="2986">
                  <c:v>0.227182841496806</c:v>
                </c:pt>
                <c:pt idx="2987">
                  <c:v>0.227258898691816</c:v>
                </c:pt>
                <c:pt idx="2988">
                  <c:v>0.227334955886827</c:v>
                </c:pt>
                <c:pt idx="2989">
                  <c:v>0.227411013081838</c:v>
                </c:pt>
                <c:pt idx="2990">
                  <c:v>0.227487070276848</c:v>
                </c:pt>
                <c:pt idx="2991">
                  <c:v>0.227563127471859</c:v>
                </c:pt>
                <c:pt idx="2992">
                  <c:v>0.227639184666869</c:v>
                </c:pt>
                <c:pt idx="2993">
                  <c:v>0.22771524186188</c:v>
                </c:pt>
                <c:pt idx="2994">
                  <c:v>0.227791299056891</c:v>
                </c:pt>
                <c:pt idx="2995">
                  <c:v>0.227867356251901</c:v>
                </c:pt>
                <c:pt idx="2996">
                  <c:v>0.227943413446912</c:v>
                </c:pt>
                <c:pt idx="2997">
                  <c:v>0.228019470641923</c:v>
                </c:pt>
                <c:pt idx="2998">
                  <c:v>0.228095527836933</c:v>
                </c:pt>
                <c:pt idx="2999">
                  <c:v>0.228171585031944</c:v>
                </c:pt>
                <c:pt idx="3000">
                  <c:v>0.228247642226955</c:v>
                </c:pt>
                <c:pt idx="3001">
                  <c:v>0.228323699421965</c:v>
                </c:pt>
                <c:pt idx="3002">
                  <c:v>0.228399756616976</c:v>
                </c:pt>
                <c:pt idx="3003">
                  <c:v>0.228475813811987</c:v>
                </c:pt>
                <c:pt idx="3004">
                  <c:v>0.228551871006997</c:v>
                </c:pt>
                <c:pt idx="3005">
                  <c:v>0.228627928202008</c:v>
                </c:pt>
                <c:pt idx="3006">
                  <c:v>0.228703985397019</c:v>
                </c:pt>
                <c:pt idx="3007">
                  <c:v>0.228780042592029</c:v>
                </c:pt>
                <c:pt idx="3008">
                  <c:v>0.22885609978704</c:v>
                </c:pt>
                <c:pt idx="3009">
                  <c:v>0.22893215698205</c:v>
                </c:pt>
                <c:pt idx="3010">
                  <c:v>0.229008214177061</c:v>
                </c:pt>
                <c:pt idx="3011">
                  <c:v>0.229084271372072</c:v>
                </c:pt>
                <c:pt idx="3012">
                  <c:v>0.229160328567082</c:v>
                </c:pt>
                <c:pt idx="3013">
                  <c:v>0.229236385762093</c:v>
                </c:pt>
                <c:pt idx="3014">
                  <c:v>0.229312442957104</c:v>
                </c:pt>
                <c:pt idx="3015">
                  <c:v>0.229388500152114</c:v>
                </c:pt>
                <c:pt idx="3016">
                  <c:v>0.229464557347125</c:v>
                </c:pt>
                <c:pt idx="3017">
                  <c:v>0.229540614542136</c:v>
                </c:pt>
                <c:pt idx="3018">
                  <c:v>0.229616671737146</c:v>
                </c:pt>
                <c:pt idx="3019">
                  <c:v>0.229692728932157</c:v>
                </c:pt>
                <c:pt idx="3020">
                  <c:v>0.229768786127168</c:v>
                </c:pt>
                <c:pt idx="3021">
                  <c:v>0.229844843322178</c:v>
                </c:pt>
                <c:pt idx="3022">
                  <c:v>0.229920900517189</c:v>
                </c:pt>
                <c:pt idx="3023">
                  <c:v>0.2299969577122</c:v>
                </c:pt>
                <c:pt idx="3024">
                  <c:v>0.23007301490721</c:v>
                </c:pt>
                <c:pt idx="3025">
                  <c:v>0.230149072102221</c:v>
                </c:pt>
                <c:pt idx="3026">
                  <c:v>0.230225129297232</c:v>
                </c:pt>
                <c:pt idx="3027">
                  <c:v>0.230301186492242</c:v>
                </c:pt>
                <c:pt idx="3028">
                  <c:v>0.230377243687253</c:v>
                </c:pt>
                <c:pt idx="3029">
                  <c:v>0.230453300882263</c:v>
                </c:pt>
                <c:pt idx="3030">
                  <c:v>0.230529358077274</c:v>
                </c:pt>
                <c:pt idx="3031">
                  <c:v>0.230605415272285</c:v>
                </c:pt>
                <c:pt idx="3032">
                  <c:v>0.230681472467295</c:v>
                </c:pt>
                <c:pt idx="3033">
                  <c:v>0.230757529662306</c:v>
                </c:pt>
                <c:pt idx="3034">
                  <c:v>0.230833586857317</c:v>
                </c:pt>
                <c:pt idx="3035">
                  <c:v>0.230909644052327</c:v>
                </c:pt>
                <c:pt idx="3036">
                  <c:v>0.230985701247338</c:v>
                </c:pt>
                <c:pt idx="3037">
                  <c:v>0.231061758442349</c:v>
                </c:pt>
                <c:pt idx="3038">
                  <c:v>0.231137815637359</c:v>
                </c:pt>
                <c:pt idx="3039">
                  <c:v>0.23121387283237</c:v>
                </c:pt>
                <c:pt idx="3040">
                  <c:v>0.231289930027381</c:v>
                </c:pt>
                <c:pt idx="3041">
                  <c:v>0.231365987222391</c:v>
                </c:pt>
                <c:pt idx="3042">
                  <c:v>0.231442044417402</c:v>
                </c:pt>
                <c:pt idx="3043">
                  <c:v>0.231518101612413</c:v>
                </c:pt>
                <c:pt idx="3044">
                  <c:v>0.231594158807423</c:v>
                </c:pt>
                <c:pt idx="3045">
                  <c:v>0.231670216002434</c:v>
                </c:pt>
                <c:pt idx="3046">
                  <c:v>0.231746273197444</c:v>
                </c:pt>
                <c:pt idx="3047">
                  <c:v>0.231822330392455</c:v>
                </c:pt>
                <c:pt idx="3048">
                  <c:v>0.231898387587466</c:v>
                </c:pt>
                <c:pt idx="3049">
                  <c:v>0.231974444782476</c:v>
                </c:pt>
                <c:pt idx="3050">
                  <c:v>0.232050501977487</c:v>
                </c:pt>
                <c:pt idx="3051">
                  <c:v>0.232126559172498</c:v>
                </c:pt>
                <c:pt idx="3052">
                  <c:v>0.232202616367508</c:v>
                </c:pt>
                <c:pt idx="3053">
                  <c:v>0.232278673562519</c:v>
                </c:pt>
                <c:pt idx="3054">
                  <c:v>0.23235473075753</c:v>
                </c:pt>
                <c:pt idx="3055">
                  <c:v>0.23243078795254</c:v>
                </c:pt>
                <c:pt idx="3056">
                  <c:v>0.232506845147551</c:v>
                </c:pt>
                <c:pt idx="3057">
                  <c:v>0.232582902342562</c:v>
                </c:pt>
                <c:pt idx="3058">
                  <c:v>0.232658959537572</c:v>
                </c:pt>
                <c:pt idx="3059">
                  <c:v>0.232735016732583</c:v>
                </c:pt>
                <c:pt idx="3060">
                  <c:v>0.232811073927594</c:v>
                </c:pt>
                <c:pt idx="3061">
                  <c:v>0.232887131122604</c:v>
                </c:pt>
                <c:pt idx="3062">
                  <c:v>0.232963188317615</c:v>
                </c:pt>
                <c:pt idx="3063">
                  <c:v>0.233039245512625</c:v>
                </c:pt>
                <c:pt idx="3064">
                  <c:v>0.233115302707636</c:v>
                </c:pt>
                <c:pt idx="3065">
                  <c:v>0.233191359902647</c:v>
                </c:pt>
                <c:pt idx="3066">
                  <c:v>0.233267417097657</c:v>
                </c:pt>
                <c:pt idx="3067">
                  <c:v>0.233343474292668</c:v>
                </c:pt>
                <c:pt idx="3068">
                  <c:v>0.233419531487679</c:v>
                </c:pt>
                <c:pt idx="3069">
                  <c:v>0.233495588682689</c:v>
                </c:pt>
                <c:pt idx="3070">
                  <c:v>0.2335716458777</c:v>
                </c:pt>
                <c:pt idx="3071">
                  <c:v>0.233647703072711</c:v>
                </c:pt>
                <c:pt idx="3072">
                  <c:v>0.233723760267721</c:v>
                </c:pt>
                <c:pt idx="3073">
                  <c:v>0.233799817462732</c:v>
                </c:pt>
                <c:pt idx="3074">
                  <c:v>0.233875874657743</c:v>
                </c:pt>
                <c:pt idx="3075">
                  <c:v>0.233951931852753</c:v>
                </c:pt>
                <c:pt idx="3076">
                  <c:v>0.234027989047764</c:v>
                </c:pt>
                <c:pt idx="3077">
                  <c:v>0.234104046242775</c:v>
                </c:pt>
                <c:pt idx="3078">
                  <c:v>0.234180103437785</c:v>
                </c:pt>
                <c:pt idx="3079">
                  <c:v>0.234256160632796</c:v>
                </c:pt>
                <c:pt idx="3080">
                  <c:v>0.234332217827806</c:v>
                </c:pt>
                <c:pt idx="3081">
                  <c:v>0.234408275022817</c:v>
                </c:pt>
                <c:pt idx="3082">
                  <c:v>0.234484332217828</c:v>
                </c:pt>
                <c:pt idx="3083">
                  <c:v>0.234560389412838</c:v>
                </c:pt>
                <c:pt idx="3084">
                  <c:v>0.234636446607849</c:v>
                </c:pt>
                <c:pt idx="3085">
                  <c:v>0.23471250380286</c:v>
                </c:pt>
                <c:pt idx="3086">
                  <c:v>0.23478856099787</c:v>
                </c:pt>
                <c:pt idx="3087">
                  <c:v>0.234864618192881</c:v>
                </c:pt>
                <c:pt idx="3088">
                  <c:v>0.234940675387892</c:v>
                </c:pt>
                <c:pt idx="3089">
                  <c:v>0.235016732582902</c:v>
                </c:pt>
                <c:pt idx="3090">
                  <c:v>0.235092789777913</c:v>
                </c:pt>
                <c:pt idx="3091">
                  <c:v>0.235168846972924</c:v>
                </c:pt>
                <c:pt idx="3092">
                  <c:v>0.235244904167934</c:v>
                </c:pt>
                <c:pt idx="3093">
                  <c:v>0.235320961362945</c:v>
                </c:pt>
                <c:pt idx="3094">
                  <c:v>0.235397018557956</c:v>
                </c:pt>
                <c:pt idx="3095">
                  <c:v>0.235473075752966</c:v>
                </c:pt>
                <c:pt idx="3096">
                  <c:v>0.235549132947977</c:v>
                </c:pt>
                <c:pt idx="3097">
                  <c:v>0.235625190142988</c:v>
                </c:pt>
                <c:pt idx="3098">
                  <c:v>0.235701247337998</c:v>
                </c:pt>
                <c:pt idx="3099">
                  <c:v>0.235777304533009</c:v>
                </c:pt>
                <c:pt idx="3100">
                  <c:v>0.235853361728019</c:v>
                </c:pt>
                <c:pt idx="3101">
                  <c:v>0.23592941892303</c:v>
                </c:pt>
                <c:pt idx="3102">
                  <c:v>0.236005476118041</c:v>
                </c:pt>
                <c:pt idx="3103">
                  <c:v>0.236081533313051</c:v>
                </c:pt>
                <c:pt idx="3104">
                  <c:v>0.236157590508062</c:v>
                </c:pt>
                <c:pt idx="3105">
                  <c:v>0.236233647703073</c:v>
                </c:pt>
                <c:pt idx="3106">
                  <c:v>0.236309704898083</c:v>
                </c:pt>
                <c:pt idx="3107">
                  <c:v>0.236385762093094</c:v>
                </c:pt>
                <c:pt idx="3108">
                  <c:v>0.236461819288105</c:v>
                </c:pt>
                <c:pt idx="3109">
                  <c:v>0.236537876483115</c:v>
                </c:pt>
                <c:pt idx="3110">
                  <c:v>0.236613933678126</c:v>
                </c:pt>
                <c:pt idx="3111">
                  <c:v>0.236689990873137</c:v>
                </c:pt>
                <c:pt idx="3112">
                  <c:v>0.236766048068147</c:v>
                </c:pt>
                <c:pt idx="3113">
                  <c:v>0.236842105263158</c:v>
                </c:pt>
                <c:pt idx="3114">
                  <c:v>0.236918162458169</c:v>
                </c:pt>
                <c:pt idx="3115">
                  <c:v>0.236994219653179</c:v>
                </c:pt>
                <c:pt idx="3116">
                  <c:v>0.23707027684819</c:v>
                </c:pt>
                <c:pt idx="3117">
                  <c:v>0.2371463340432</c:v>
                </c:pt>
                <c:pt idx="3118">
                  <c:v>0.237222391238211</c:v>
                </c:pt>
                <c:pt idx="3119">
                  <c:v>0.237298448433222</c:v>
                </c:pt>
                <c:pt idx="3120">
                  <c:v>0.237374505628232</c:v>
                </c:pt>
                <c:pt idx="3121">
                  <c:v>0.237450562823243</c:v>
                </c:pt>
                <c:pt idx="3122">
                  <c:v>0.237526620018254</c:v>
                </c:pt>
                <c:pt idx="3123">
                  <c:v>0.237602677213264</c:v>
                </c:pt>
                <c:pt idx="3124">
                  <c:v>0.237678734408275</c:v>
                </c:pt>
                <c:pt idx="3125">
                  <c:v>0.237754791603286</c:v>
                </c:pt>
                <c:pt idx="3126">
                  <c:v>0.237830848798296</c:v>
                </c:pt>
                <c:pt idx="3127">
                  <c:v>0.237906905993307</c:v>
                </c:pt>
                <c:pt idx="3128">
                  <c:v>0.237982963188318</c:v>
                </c:pt>
                <c:pt idx="3129">
                  <c:v>0.238059020383328</c:v>
                </c:pt>
                <c:pt idx="3130">
                  <c:v>0.238135077578339</c:v>
                </c:pt>
                <c:pt idx="3131">
                  <c:v>0.23821113477335</c:v>
                </c:pt>
                <c:pt idx="3132">
                  <c:v>0.23828719196836</c:v>
                </c:pt>
                <c:pt idx="3133">
                  <c:v>0.238363249163371</c:v>
                </c:pt>
                <c:pt idx="3134">
                  <c:v>0.238439306358381</c:v>
                </c:pt>
                <c:pt idx="3135">
                  <c:v>0.238515363553392</c:v>
                </c:pt>
                <c:pt idx="3136">
                  <c:v>0.238591420748403</c:v>
                </c:pt>
                <c:pt idx="3137">
                  <c:v>0.238667477943413</c:v>
                </c:pt>
                <c:pt idx="3138">
                  <c:v>0.238743535138424</c:v>
                </c:pt>
                <c:pt idx="3139">
                  <c:v>0.238819592333435</c:v>
                </c:pt>
                <c:pt idx="3140">
                  <c:v>0.238895649528445</c:v>
                </c:pt>
                <c:pt idx="3141">
                  <c:v>0.238971706723456</c:v>
                </c:pt>
                <c:pt idx="3142">
                  <c:v>0.239047763918467</c:v>
                </c:pt>
                <c:pt idx="3143">
                  <c:v>0.239123821113477</c:v>
                </c:pt>
                <c:pt idx="3144">
                  <c:v>0.239199878308488</c:v>
                </c:pt>
                <c:pt idx="3145">
                  <c:v>0.239275935503499</c:v>
                </c:pt>
                <c:pt idx="3146">
                  <c:v>0.239351992698509</c:v>
                </c:pt>
                <c:pt idx="3147">
                  <c:v>0.23942804989352</c:v>
                </c:pt>
                <c:pt idx="3148">
                  <c:v>0.239504107088531</c:v>
                </c:pt>
                <c:pt idx="3149">
                  <c:v>0.239580164283541</c:v>
                </c:pt>
                <c:pt idx="3150">
                  <c:v>0.239656221478552</c:v>
                </c:pt>
                <c:pt idx="3151">
                  <c:v>0.239732278673563</c:v>
                </c:pt>
                <c:pt idx="3152">
                  <c:v>0.239808335868573</c:v>
                </c:pt>
                <c:pt idx="3153">
                  <c:v>0.239884393063584</c:v>
                </c:pt>
                <c:pt idx="3154">
                  <c:v>0.239960450258594</c:v>
                </c:pt>
                <c:pt idx="3155">
                  <c:v>0.240036507453605</c:v>
                </c:pt>
                <c:pt idx="3156">
                  <c:v>0.240112564648616</c:v>
                </c:pt>
                <c:pt idx="3157">
                  <c:v>0.240188621843626</c:v>
                </c:pt>
                <c:pt idx="3158">
                  <c:v>0.240264679038637</c:v>
                </c:pt>
                <c:pt idx="3159">
                  <c:v>0.240340736233648</c:v>
                </c:pt>
                <c:pt idx="3160">
                  <c:v>0.240416793428658</c:v>
                </c:pt>
                <c:pt idx="3161">
                  <c:v>0.240492850623669</c:v>
                </c:pt>
                <c:pt idx="3162">
                  <c:v>0.24056890781868</c:v>
                </c:pt>
                <c:pt idx="3163">
                  <c:v>0.24064496501369</c:v>
                </c:pt>
                <c:pt idx="3164">
                  <c:v>0.240721022208701</c:v>
                </c:pt>
                <c:pt idx="3165">
                  <c:v>0.240797079403712</c:v>
                </c:pt>
                <c:pt idx="3166">
                  <c:v>0.240873136598722</c:v>
                </c:pt>
                <c:pt idx="3167">
                  <c:v>0.240949193793733</c:v>
                </c:pt>
                <c:pt idx="3168">
                  <c:v>0.241025250988744</c:v>
                </c:pt>
                <c:pt idx="3169">
                  <c:v>0.241101308183754</c:v>
                </c:pt>
                <c:pt idx="3170">
                  <c:v>0.241177365378765</c:v>
                </c:pt>
                <c:pt idx="3171">
                  <c:v>0.241253422573775</c:v>
                </c:pt>
                <c:pt idx="3172">
                  <c:v>0.241329479768786</c:v>
                </c:pt>
                <c:pt idx="3173">
                  <c:v>0.241405536963797</c:v>
                </c:pt>
                <c:pt idx="3174">
                  <c:v>0.241481594158807</c:v>
                </c:pt>
                <c:pt idx="3175">
                  <c:v>0.241557651353818</c:v>
                </c:pt>
                <c:pt idx="3176">
                  <c:v>0.241633708548829</c:v>
                </c:pt>
                <c:pt idx="3177">
                  <c:v>0.241709765743839</c:v>
                </c:pt>
                <c:pt idx="3178">
                  <c:v>0.24178582293885</c:v>
                </c:pt>
                <c:pt idx="3179">
                  <c:v>0.241861880133861</c:v>
                </c:pt>
                <c:pt idx="3180">
                  <c:v>0.241937937328871</c:v>
                </c:pt>
                <c:pt idx="3181">
                  <c:v>0.242013994523882</c:v>
                </c:pt>
                <c:pt idx="3182">
                  <c:v>0.242090051718893</c:v>
                </c:pt>
                <c:pt idx="3183">
                  <c:v>0.242166108913903</c:v>
                </c:pt>
                <c:pt idx="3184">
                  <c:v>0.242242166108914</c:v>
                </c:pt>
                <c:pt idx="3185">
                  <c:v>0.242318223303925</c:v>
                </c:pt>
                <c:pt idx="3186">
                  <c:v>0.242394280498935</c:v>
                </c:pt>
                <c:pt idx="3187">
                  <c:v>0.242470337693946</c:v>
                </c:pt>
                <c:pt idx="3188">
                  <c:v>0.242546394888956</c:v>
                </c:pt>
                <c:pt idx="3189">
                  <c:v>0.242622452083967</c:v>
                </c:pt>
                <c:pt idx="3190">
                  <c:v>0.242698509278978</c:v>
                </c:pt>
                <c:pt idx="3191">
                  <c:v>0.242774566473988</c:v>
                </c:pt>
                <c:pt idx="3192">
                  <c:v>0.242850623668999</c:v>
                </c:pt>
                <c:pt idx="3193">
                  <c:v>0.24292668086401</c:v>
                </c:pt>
                <c:pt idx="3194">
                  <c:v>0.24300273805902</c:v>
                </c:pt>
                <c:pt idx="3195">
                  <c:v>0.243078795254031</c:v>
                </c:pt>
                <c:pt idx="3196">
                  <c:v>0.243154852449042</c:v>
                </c:pt>
                <c:pt idx="3197">
                  <c:v>0.243230909644052</c:v>
                </c:pt>
                <c:pt idx="3198">
                  <c:v>0.243306966839063</c:v>
                </c:pt>
                <c:pt idx="3199">
                  <c:v>0.243383024034074</c:v>
                </c:pt>
                <c:pt idx="3200">
                  <c:v>0.243459081229084</c:v>
                </c:pt>
                <c:pt idx="3201">
                  <c:v>0.243535138424095</c:v>
                </c:pt>
                <c:pt idx="3202">
                  <c:v>0.243611195619106</c:v>
                </c:pt>
                <c:pt idx="3203">
                  <c:v>0.243687252814116</c:v>
                </c:pt>
                <c:pt idx="3204">
                  <c:v>0.243763310009127</c:v>
                </c:pt>
                <c:pt idx="3205">
                  <c:v>0.243839367204137</c:v>
                </c:pt>
                <c:pt idx="3206">
                  <c:v>0.243915424399148</c:v>
                </c:pt>
                <c:pt idx="3207">
                  <c:v>0.243991481594159</c:v>
                </c:pt>
                <c:pt idx="3208">
                  <c:v>0.244067538789169</c:v>
                </c:pt>
                <c:pt idx="3209">
                  <c:v>0.24414359598418</c:v>
                </c:pt>
                <c:pt idx="3210">
                  <c:v>0.244219653179191</c:v>
                </c:pt>
                <c:pt idx="3211">
                  <c:v>0.244295710374201</c:v>
                </c:pt>
                <c:pt idx="3212">
                  <c:v>0.244371767569212</c:v>
                </c:pt>
                <c:pt idx="3213">
                  <c:v>0.244447824764223</c:v>
                </c:pt>
                <c:pt idx="3214">
                  <c:v>0.244523881959233</c:v>
                </c:pt>
                <c:pt idx="3215">
                  <c:v>0.244599939154244</c:v>
                </c:pt>
                <c:pt idx="3216">
                  <c:v>0.244675996349255</c:v>
                </c:pt>
                <c:pt idx="3217">
                  <c:v>0.244752053544265</c:v>
                </c:pt>
                <c:pt idx="3218">
                  <c:v>0.244828110739276</c:v>
                </c:pt>
                <c:pt idx="3219">
                  <c:v>0.244904167934287</c:v>
                </c:pt>
                <c:pt idx="3220">
                  <c:v>0.244980225129297</c:v>
                </c:pt>
                <c:pt idx="3221">
                  <c:v>0.245056282324308</c:v>
                </c:pt>
                <c:pt idx="3222">
                  <c:v>0.245132339519319</c:v>
                </c:pt>
                <c:pt idx="3223">
                  <c:v>0.245208396714329</c:v>
                </c:pt>
                <c:pt idx="3224">
                  <c:v>0.24528445390934</c:v>
                </c:pt>
                <c:pt idx="3225">
                  <c:v>0.24536051110435</c:v>
                </c:pt>
                <c:pt idx="3226">
                  <c:v>0.245436568299361</c:v>
                </c:pt>
                <c:pt idx="3227">
                  <c:v>0.245512625494372</c:v>
                </c:pt>
                <c:pt idx="3228">
                  <c:v>0.245588682689382</c:v>
                </c:pt>
                <c:pt idx="3229">
                  <c:v>0.245664739884393</c:v>
                </c:pt>
                <c:pt idx="3230">
                  <c:v>0.245740797079404</c:v>
                </c:pt>
                <c:pt idx="3231">
                  <c:v>0.245816854274414</c:v>
                </c:pt>
                <c:pt idx="3232">
                  <c:v>0.245892911469425</c:v>
                </c:pt>
                <c:pt idx="3233">
                  <c:v>0.245968968664436</c:v>
                </c:pt>
                <c:pt idx="3234">
                  <c:v>0.246045025859446</c:v>
                </c:pt>
                <c:pt idx="3235">
                  <c:v>0.246121083054457</c:v>
                </c:pt>
                <c:pt idx="3236">
                  <c:v>0.246197140249468</c:v>
                </c:pt>
                <c:pt idx="3237">
                  <c:v>0.246273197444478</c:v>
                </c:pt>
                <c:pt idx="3238">
                  <c:v>0.246349254639489</c:v>
                </c:pt>
                <c:pt idx="3239">
                  <c:v>0.2464253118345</c:v>
                </c:pt>
                <c:pt idx="3240">
                  <c:v>0.24650136902951</c:v>
                </c:pt>
                <c:pt idx="3241">
                  <c:v>0.246577426224521</c:v>
                </c:pt>
                <c:pt idx="3242">
                  <c:v>0.246653483419531</c:v>
                </c:pt>
                <c:pt idx="3243">
                  <c:v>0.246729540614542</c:v>
                </c:pt>
                <c:pt idx="3244">
                  <c:v>0.246805597809553</c:v>
                </c:pt>
                <c:pt idx="3245">
                  <c:v>0.246881655004563</c:v>
                </c:pt>
                <c:pt idx="3246">
                  <c:v>0.246957712199574</c:v>
                </c:pt>
                <c:pt idx="3247">
                  <c:v>0.247033769394585</c:v>
                </c:pt>
                <c:pt idx="3248">
                  <c:v>0.247109826589595</c:v>
                </c:pt>
                <c:pt idx="3249">
                  <c:v>0.247185883784606</c:v>
                </c:pt>
                <c:pt idx="3250">
                  <c:v>0.247261940979617</c:v>
                </c:pt>
                <c:pt idx="3251">
                  <c:v>0.247337998174627</c:v>
                </c:pt>
                <c:pt idx="3252">
                  <c:v>0.247414055369638</c:v>
                </c:pt>
                <c:pt idx="3253">
                  <c:v>0.247490112564649</c:v>
                </c:pt>
                <c:pt idx="3254">
                  <c:v>0.247566169759659</c:v>
                </c:pt>
                <c:pt idx="3255">
                  <c:v>0.24764222695467</c:v>
                </c:pt>
                <c:pt idx="3256">
                  <c:v>0.247718284149681</c:v>
                </c:pt>
                <c:pt idx="3257">
                  <c:v>0.247794341344691</c:v>
                </c:pt>
                <c:pt idx="3258">
                  <c:v>0.247870398539702</c:v>
                </c:pt>
                <c:pt idx="3259">
                  <c:v>0.247946455734712</c:v>
                </c:pt>
                <c:pt idx="3260">
                  <c:v>0.248022512929723</c:v>
                </c:pt>
                <c:pt idx="3261">
                  <c:v>0.248098570124734</c:v>
                </c:pt>
                <c:pt idx="3262">
                  <c:v>0.248174627319744</c:v>
                </c:pt>
                <c:pt idx="3263">
                  <c:v>0.248250684514755</c:v>
                </c:pt>
                <c:pt idx="3264">
                  <c:v>0.248326741709766</c:v>
                </c:pt>
                <c:pt idx="3265">
                  <c:v>0.248402798904776</c:v>
                </c:pt>
                <c:pt idx="3266">
                  <c:v>0.248478856099787</c:v>
                </c:pt>
                <c:pt idx="3267">
                  <c:v>0.248554913294798</c:v>
                </c:pt>
                <c:pt idx="3268">
                  <c:v>0.248630970489808</c:v>
                </c:pt>
                <c:pt idx="3269">
                  <c:v>0.248707027684819</c:v>
                </c:pt>
                <c:pt idx="3270">
                  <c:v>0.24878308487983</c:v>
                </c:pt>
                <c:pt idx="3271">
                  <c:v>0.24885914207484</c:v>
                </c:pt>
                <c:pt idx="3272">
                  <c:v>0.248935199269851</c:v>
                </c:pt>
                <c:pt idx="3273">
                  <c:v>0.249011256464862</c:v>
                </c:pt>
                <c:pt idx="3274">
                  <c:v>0.249087313659872</c:v>
                </c:pt>
                <c:pt idx="3275">
                  <c:v>0.249163370854883</c:v>
                </c:pt>
                <c:pt idx="3276">
                  <c:v>0.249239428049893</c:v>
                </c:pt>
                <c:pt idx="3277">
                  <c:v>0.249315485244904</c:v>
                </c:pt>
                <c:pt idx="3278">
                  <c:v>0.249391542439915</c:v>
                </c:pt>
                <c:pt idx="3279">
                  <c:v>0.249467599634925</c:v>
                </c:pt>
                <c:pt idx="3280">
                  <c:v>0.249543656829936</c:v>
                </c:pt>
                <c:pt idx="3281">
                  <c:v>0.249619714024947</c:v>
                </c:pt>
                <c:pt idx="3282">
                  <c:v>0.249695771219957</c:v>
                </c:pt>
                <c:pt idx="3283">
                  <c:v>0.249771828414968</c:v>
                </c:pt>
                <c:pt idx="3284">
                  <c:v>0.249847885609979</c:v>
                </c:pt>
                <c:pt idx="3285">
                  <c:v>0.249923942804989</c:v>
                </c:pt>
                <c:pt idx="3286">
                  <c:v>0.25</c:v>
                </c:pt>
                <c:pt idx="3287">
                  <c:v>0.250076057195011</c:v>
                </c:pt>
                <c:pt idx="3288">
                  <c:v>0.250152114390021</c:v>
                </c:pt>
                <c:pt idx="3289">
                  <c:v>0.250228171585032</c:v>
                </c:pt>
                <c:pt idx="3290">
                  <c:v>0.250304228780043</c:v>
                </c:pt>
                <c:pt idx="3291">
                  <c:v>0.250380285975053</c:v>
                </c:pt>
                <c:pt idx="3292">
                  <c:v>0.250456343170064</c:v>
                </c:pt>
                <c:pt idx="3293">
                  <c:v>0.250532400365074</c:v>
                </c:pt>
                <c:pt idx="3294">
                  <c:v>0.250608457560085</c:v>
                </c:pt>
                <c:pt idx="3295">
                  <c:v>0.250684514755096</c:v>
                </c:pt>
                <c:pt idx="3296">
                  <c:v>0.250760571950106</c:v>
                </c:pt>
                <c:pt idx="3297">
                  <c:v>0.250836629145117</c:v>
                </c:pt>
                <c:pt idx="3298">
                  <c:v>0.250912686340128</c:v>
                </c:pt>
                <c:pt idx="3299">
                  <c:v>0.250988743535138</c:v>
                </c:pt>
                <c:pt idx="3300">
                  <c:v>0.251064800730149</c:v>
                </c:pt>
                <c:pt idx="3301">
                  <c:v>0.25114085792516</c:v>
                </c:pt>
                <c:pt idx="3302">
                  <c:v>0.25121691512017</c:v>
                </c:pt>
                <c:pt idx="3303">
                  <c:v>0.251292972315181</c:v>
                </c:pt>
                <c:pt idx="3304">
                  <c:v>0.251369029510192</c:v>
                </c:pt>
                <c:pt idx="3305">
                  <c:v>0.251445086705202</c:v>
                </c:pt>
                <c:pt idx="3306">
                  <c:v>0.251521143900213</c:v>
                </c:pt>
                <c:pt idx="3307">
                  <c:v>0.251597201095224</c:v>
                </c:pt>
                <c:pt idx="3308">
                  <c:v>0.251673258290234</c:v>
                </c:pt>
                <c:pt idx="3309">
                  <c:v>0.251749315485245</c:v>
                </c:pt>
                <c:pt idx="3310">
                  <c:v>0.251825372680256</c:v>
                </c:pt>
                <c:pt idx="3311">
                  <c:v>0.251901429875266</c:v>
                </c:pt>
                <c:pt idx="3312">
                  <c:v>0.251977487070277</c:v>
                </c:pt>
                <c:pt idx="3313">
                  <c:v>0.252053544265287</c:v>
                </c:pt>
                <c:pt idx="3314">
                  <c:v>0.252129601460298</c:v>
                </c:pt>
                <c:pt idx="3315">
                  <c:v>0.252205658655309</c:v>
                </c:pt>
                <c:pt idx="3316">
                  <c:v>0.252281715850319</c:v>
                </c:pt>
                <c:pt idx="3317">
                  <c:v>0.25235777304533</c:v>
                </c:pt>
                <c:pt idx="3318">
                  <c:v>0.252433830240341</c:v>
                </c:pt>
                <c:pt idx="3319">
                  <c:v>0.252509887435351</c:v>
                </c:pt>
                <c:pt idx="3320">
                  <c:v>0.252585944630362</c:v>
                </c:pt>
                <c:pt idx="3321">
                  <c:v>0.252662001825373</c:v>
                </c:pt>
                <c:pt idx="3322">
                  <c:v>0.252738059020383</c:v>
                </c:pt>
                <c:pt idx="3323">
                  <c:v>0.252814116215394</c:v>
                </c:pt>
                <c:pt idx="3324">
                  <c:v>0.252890173410405</c:v>
                </c:pt>
                <c:pt idx="3325">
                  <c:v>0.252966230605415</c:v>
                </c:pt>
                <c:pt idx="3326">
                  <c:v>0.253042287800426</c:v>
                </c:pt>
                <c:pt idx="3327">
                  <c:v>0.253118344995437</c:v>
                </c:pt>
                <c:pt idx="3328">
                  <c:v>0.253194402190447</c:v>
                </c:pt>
                <c:pt idx="3329">
                  <c:v>0.253270459385458</c:v>
                </c:pt>
                <c:pt idx="3330">
                  <c:v>0.253346516580469</c:v>
                </c:pt>
                <c:pt idx="3331">
                  <c:v>0.253422573775479</c:v>
                </c:pt>
                <c:pt idx="3332">
                  <c:v>0.25349863097049</c:v>
                </c:pt>
                <c:pt idx="3333">
                  <c:v>0.2535746881655</c:v>
                </c:pt>
                <c:pt idx="3334">
                  <c:v>0.253650745360511</c:v>
                </c:pt>
                <c:pt idx="3335">
                  <c:v>0.253726802555522</c:v>
                </c:pt>
                <c:pt idx="3336">
                  <c:v>0.253802859750532</c:v>
                </c:pt>
                <c:pt idx="3337">
                  <c:v>0.253878916945543</c:v>
                </c:pt>
                <c:pt idx="3338">
                  <c:v>0.253954974140554</c:v>
                </c:pt>
                <c:pt idx="3339">
                  <c:v>0.254031031335564</c:v>
                </c:pt>
                <c:pt idx="3340">
                  <c:v>0.254107088530575</c:v>
                </c:pt>
                <c:pt idx="3341">
                  <c:v>0.254183145725586</c:v>
                </c:pt>
                <c:pt idx="3342">
                  <c:v>0.254259202920596</c:v>
                </c:pt>
                <c:pt idx="3343">
                  <c:v>0.254335260115607</c:v>
                </c:pt>
                <c:pt idx="3344">
                  <c:v>0.254411317310618</c:v>
                </c:pt>
                <c:pt idx="3345">
                  <c:v>0.254487374505628</c:v>
                </c:pt>
                <c:pt idx="3346">
                  <c:v>0.254563431700639</c:v>
                </c:pt>
                <c:pt idx="3347">
                  <c:v>0.25463948889565</c:v>
                </c:pt>
                <c:pt idx="3348">
                  <c:v>0.25471554609066</c:v>
                </c:pt>
                <c:pt idx="3349">
                  <c:v>0.254791603285671</c:v>
                </c:pt>
                <c:pt idx="3350">
                  <c:v>0.254867660480681</c:v>
                </c:pt>
                <c:pt idx="3351">
                  <c:v>0.254943717675692</c:v>
                </c:pt>
                <c:pt idx="3352">
                  <c:v>0.255019774870703</c:v>
                </c:pt>
                <c:pt idx="3353">
                  <c:v>0.255095832065713</c:v>
                </c:pt>
                <c:pt idx="3354">
                  <c:v>0.255171889260724</c:v>
                </c:pt>
                <c:pt idx="3355">
                  <c:v>0.255247946455735</c:v>
                </c:pt>
                <c:pt idx="3356">
                  <c:v>0.255324003650745</c:v>
                </c:pt>
                <c:pt idx="3357">
                  <c:v>0.255400060845756</c:v>
                </c:pt>
                <c:pt idx="3358">
                  <c:v>0.255476118040767</c:v>
                </c:pt>
                <c:pt idx="3359">
                  <c:v>0.255552175235777</c:v>
                </c:pt>
                <c:pt idx="3360">
                  <c:v>0.255628232430788</c:v>
                </c:pt>
                <c:pt idx="3361">
                  <c:v>0.255704289625799</c:v>
                </c:pt>
                <c:pt idx="3362">
                  <c:v>0.255780346820809</c:v>
                </c:pt>
                <c:pt idx="3363">
                  <c:v>0.25585640401582</c:v>
                </c:pt>
                <c:pt idx="3364">
                  <c:v>0.25593246121083</c:v>
                </c:pt>
                <c:pt idx="3365">
                  <c:v>0.256008518405841</c:v>
                </c:pt>
                <c:pt idx="3366">
                  <c:v>0.256084575600852</c:v>
                </c:pt>
                <c:pt idx="3367">
                  <c:v>0.256160632795862</c:v>
                </c:pt>
                <c:pt idx="3368">
                  <c:v>0.256236689990873</c:v>
                </c:pt>
                <c:pt idx="3369">
                  <c:v>0.256312747185884</c:v>
                </c:pt>
                <c:pt idx="3370">
                  <c:v>0.256388804380894</c:v>
                </c:pt>
                <c:pt idx="3371">
                  <c:v>0.256464861575905</c:v>
                </c:pt>
                <c:pt idx="3372">
                  <c:v>0.256540918770916</c:v>
                </c:pt>
                <c:pt idx="3373">
                  <c:v>0.256616975965926</c:v>
                </c:pt>
                <c:pt idx="3374">
                  <c:v>0.256693033160937</c:v>
                </c:pt>
                <c:pt idx="3375">
                  <c:v>0.256769090355948</c:v>
                </c:pt>
                <c:pt idx="3376">
                  <c:v>0.256845147550958</c:v>
                </c:pt>
                <c:pt idx="3377">
                  <c:v>0.256921204745969</c:v>
                </c:pt>
                <c:pt idx="3378">
                  <c:v>0.25699726194098</c:v>
                </c:pt>
                <c:pt idx="3379">
                  <c:v>0.25707331913599</c:v>
                </c:pt>
                <c:pt idx="3380">
                  <c:v>0.257149376331001</c:v>
                </c:pt>
                <c:pt idx="3381">
                  <c:v>0.257225433526012</c:v>
                </c:pt>
                <c:pt idx="3382">
                  <c:v>0.257301490721022</c:v>
                </c:pt>
                <c:pt idx="3383">
                  <c:v>0.257377547916033</c:v>
                </c:pt>
                <c:pt idx="3384">
                  <c:v>0.257453605111043</c:v>
                </c:pt>
                <c:pt idx="3385">
                  <c:v>0.257529662306054</c:v>
                </c:pt>
                <c:pt idx="3386">
                  <c:v>0.257605719501065</c:v>
                </c:pt>
                <c:pt idx="3387">
                  <c:v>0.257681776696075</c:v>
                </c:pt>
                <c:pt idx="3388">
                  <c:v>0.257757833891086</c:v>
                </c:pt>
                <c:pt idx="3389">
                  <c:v>0.257833891086097</c:v>
                </c:pt>
                <c:pt idx="3390">
                  <c:v>0.257909948281107</c:v>
                </c:pt>
                <c:pt idx="3391">
                  <c:v>0.257986005476118</c:v>
                </c:pt>
                <c:pt idx="3392">
                  <c:v>0.258062062671129</c:v>
                </c:pt>
                <c:pt idx="3393">
                  <c:v>0.258138119866139</c:v>
                </c:pt>
                <c:pt idx="3394">
                  <c:v>0.25821417706115</c:v>
                </c:pt>
                <c:pt idx="3395">
                  <c:v>0.258290234256161</c:v>
                </c:pt>
                <c:pt idx="3396">
                  <c:v>0.258366291451171</c:v>
                </c:pt>
                <c:pt idx="3397">
                  <c:v>0.258442348646182</c:v>
                </c:pt>
                <c:pt idx="3398">
                  <c:v>0.258518405841193</c:v>
                </c:pt>
                <c:pt idx="3399">
                  <c:v>0.258594463036203</c:v>
                </c:pt>
                <c:pt idx="3400">
                  <c:v>0.258670520231214</c:v>
                </c:pt>
                <c:pt idx="3401">
                  <c:v>0.258746577426225</c:v>
                </c:pt>
                <c:pt idx="3402">
                  <c:v>0.258822634621235</c:v>
                </c:pt>
                <c:pt idx="3403">
                  <c:v>0.258898691816246</c:v>
                </c:pt>
                <c:pt idx="3404">
                  <c:v>0.258974749011256</c:v>
                </c:pt>
                <c:pt idx="3405">
                  <c:v>0.259050806206267</c:v>
                </c:pt>
                <c:pt idx="3406">
                  <c:v>0.259126863401278</c:v>
                </c:pt>
                <c:pt idx="3407">
                  <c:v>0.259202920596288</c:v>
                </c:pt>
                <c:pt idx="3408">
                  <c:v>0.259278977791299</c:v>
                </c:pt>
                <c:pt idx="3409">
                  <c:v>0.25935503498631</c:v>
                </c:pt>
                <c:pt idx="3410">
                  <c:v>0.25943109218132</c:v>
                </c:pt>
                <c:pt idx="3411">
                  <c:v>0.259507149376331</c:v>
                </c:pt>
                <c:pt idx="3412">
                  <c:v>0.259583206571342</c:v>
                </c:pt>
                <c:pt idx="3413">
                  <c:v>0.259659263766352</c:v>
                </c:pt>
                <c:pt idx="3414">
                  <c:v>0.259735320961363</c:v>
                </c:pt>
                <c:pt idx="3415">
                  <c:v>0.259811378156374</c:v>
                </c:pt>
                <c:pt idx="3416">
                  <c:v>0.259887435351384</c:v>
                </c:pt>
                <c:pt idx="3417">
                  <c:v>0.259963492546395</c:v>
                </c:pt>
                <c:pt idx="3418">
                  <c:v>0.260039549741406</c:v>
                </c:pt>
                <c:pt idx="3419">
                  <c:v>0.260115606936416</c:v>
                </c:pt>
                <c:pt idx="3420">
                  <c:v>0.260191664131427</c:v>
                </c:pt>
                <c:pt idx="3421">
                  <c:v>0.260267721326437</c:v>
                </c:pt>
                <c:pt idx="3422">
                  <c:v>0.260343778521448</c:v>
                </c:pt>
                <c:pt idx="3423">
                  <c:v>0.260419835716459</c:v>
                </c:pt>
                <c:pt idx="3424">
                  <c:v>0.260495892911469</c:v>
                </c:pt>
                <c:pt idx="3425">
                  <c:v>0.26057195010648</c:v>
                </c:pt>
                <c:pt idx="3426">
                  <c:v>0.260648007301491</c:v>
                </c:pt>
                <c:pt idx="3427">
                  <c:v>0.260724064496501</c:v>
                </c:pt>
                <c:pt idx="3428">
                  <c:v>0.260800121691512</c:v>
                </c:pt>
                <c:pt idx="3429">
                  <c:v>0.260876178886523</c:v>
                </c:pt>
                <c:pt idx="3430">
                  <c:v>0.260952236081533</c:v>
                </c:pt>
                <c:pt idx="3431">
                  <c:v>0.261028293276544</c:v>
                </c:pt>
                <c:pt idx="3432">
                  <c:v>0.261104350471555</c:v>
                </c:pt>
                <c:pt idx="3433">
                  <c:v>0.261180407666565</c:v>
                </c:pt>
                <c:pt idx="3434">
                  <c:v>0.261256464861576</c:v>
                </c:pt>
                <c:pt idx="3435">
                  <c:v>0.261332522056587</c:v>
                </c:pt>
                <c:pt idx="3436">
                  <c:v>0.261408579251597</c:v>
                </c:pt>
                <c:pt idx="3437">
                  <c:v>0.261484636446608</c:v>
                </c:pt>
                <c:pt idx="3438">
                  <c:v>0.261560693641618</c:v>
                </c:pt>
                <c:pt idx="3439">
                  <c:v>0.261636750836629</c:v>
                </c:pt>
                <c:pt idx="3440">
                  <c:v>0.26171280803164</c:v>
                </c:pt>
                <c:pt idx="3441">
                  <c:v>0.26178886522665</c:v>
                </c:pt>
                <c:pt idx="3442">
                  <c:v>0.261864922421661</c:v>
                </c:pt>
                <c:pt idx="3443">
                  <c:v>0.261940979616672</c:v>
                </c:pt>
                <c:pt idx="3444">
                  <c:v>0.262017036811682</c:v>
                </c:pt>
                <c:pt idx="3445">
                  <c:v>0.262093094006693</c:v>
                </c:pt>
                <c:pt idx="3446">
                  <c:v>0.262169151201704</c:v>
                </c:pt>
                <c:pt idx="3447">
                  <c:v>0.262245208396714</c:v>
                </c:pt>
                <c:pt idx="3448">
                  <c:v>0.262321265591725</c:v>
                </c:pt>
                <c:pt idx="3449">
                  <c:v>0.262397322786736</c:v>
                </c:pt>
                <c:pt idx="3450">
                  <c:v>0.262473379981746</c:v>
                </c:pt>
                <c:pt idx="3451">
                  <c:v>0.262549437176757</c:v>
                </c:pt>
                <c:pt idx="3452">
                  <c:v>0.262625494371768</c:v>
                </c:pt>
                <c:pt idx="3453">
                  <c:v>0.262701551566778</c:v>
                </c:pt>
                <c:pt idx="3454">
                  <c:v>0.262777608761789</c:v>
                </c:pt>
                <c:pt idx="3455">
                  <c:v>0.262853665956799</c:v>
                </c:pt>
                <c:pt idx="3456">
                  <c:v>0.26292972315181</c:v>
                </c:pt>
                <c:pt idx="3457">
                  <c:v>0.263005780346821</c:v>
                </c:pt>
                <c:pt idx="3458">
                  <c:v>0.263081837541831</c:v>
                </c:pt>
                <c:pt idx="3459">
                  <c:v>0.263157894736842</c:v>
                </c:pt>
                <c:pt idx="3460">
                  <c:v>0.263233951931853</c:v>
                </c:pt>
                <c:pt idx="3461">
                  <c:v>0.263310009126863</c:v>
                </c:pt>
                <c:pt idx="3462">
                  <c:v>0.263386066321874</c:v>
                </c:pt>
                <c:pt idx="3463">
                  <c:v>0.263462123516885</c:v>
                </c:pt>
                <c:pt idx="3464">
                  <c:v>0.263538180711895</c:v>
                </c:pt>
                <c:pt idx="3465">
                  <c:v>0.263614237906906</c:v>
                </c:pt>
                <c:pt idx="3466">
                  <c:v>0.263690295101917</c:v>
                </c:pt>
                <c:pt idx="3467">
                  <c:v>0.263766352296927</c:v>
                </c:pt>
                <c:pt idx="3468">
                  <c:v>0.263842409491938</c:v>
                </c:pt>
                <c:pt idx="3469">
                  <c:v>0.263918466686949</c:v>
                </c:pt>
                <c:pt idx="3470">
                  <c:v>0.263994523881959</c:v>
                </c:pt>
                <c:pt idx="3471">
                  <c:v>0.26407058107697</c:v>
                </c:pt>
                <c:pt idx="3472">
                  <c:v>0.264146638271981</c:v>
                </c:pt>
                <c:pt idx="3473">
                  <c:v>0.264222695466991</c:v>
                </c:pt>
                <c:pt idx="3474">
                  <c:v>0.264298752662002</c:v>
                </c:pt>
                <c:pt idx="3475">
                  <c:v>0.264374809857012</c:v>
                </c:pt>
                <c:pt idx="3476">
                  <c:v>0.264450867052023</c:v>
                </c:pt>
                <c:pt idx="3477">
                  <c:v>0.264526924247034</c:v>
                </c:pt>
                <c:pt idx="3478">
                  <c:v>0.264602981442044</c:v>
                </c:pt>
                <c:pt idx="3479">
                  <c:v>0.264679038637055</c:v>
                </c:pt>
                <c:pt idx="3480">
                  <c:v>0.264755095832066</c:v>
                </c:pt>
                <c:pt idx="3481">
                  <c:v>0.264831153027076</c:v>
                </c:pt>
                <c:pt idx="3482">
                  <c:v>0.264907210222087</c:v>
                </c:pt>
                <c:pt idx="3483">
                  <c:v>0.264983267417098</c:v>
                </c:pt>
                <c:pt idx="3484">
                  <c:v>0.265059324612108</c:v>
                </c:pt>
                <c:pt idx="3485">
                  <c:v>0.265135381807119</c:v>
                </c:pt>
                <c:pt idx="3486">
                  <c:v>0.26521143900213</c:v>
                </c:pt>
                <c:pt idx="3487">
                  <c:v>0.26528749619714</c:v>
                </c:pt>
                <c:pt idx="3488">
                  <c:v>0.265363553392151</c:v>
                </c:pt>
                <c:pt idx="3489">
                  <c:v>0.265439610587162</c:v>
                </c:pt>
                <c:pt idx="3490">
                  <c:v>0.265515667782172</c:v>
                </c:pt>
                <c:pt idx="3491">
                  <c:v>0.265591724977183</c:v>
                </c:pt>
                <c:pt idx="3492">
                  <c:v>0.265667782172193</c:v>
                </c:pt>
                <c:pt idx="3493">
                  <c:v>0.265743839367204</c:v>
                </c:pt>
                <c:pt idx="3494">
                  <c:v>0.265819896562215</c:v>
                </c:pt>
                <c:pt idx="3495">
                  <c:v>0.265895953757225</c:v>
                </c:pt>
                <c:pt idx="3496">
                  <c:v>0.265972010952236</c:v>
                </c:pt>
                <c:pt idx="3497">
                  <c:v>0.266048068147247</c:v>
                </c:pt>
                <c:pt idx="3498">
                  <c:v>0.266124125342257</c:v>
                </c:pt>
                <c:pt idx="3499">
                  <c:v>0.266200182537268</c:v>
                </c:pt>
                <c:pt idx="3500">
                  <c:v>0.266276239732279</c:v>
                </c:pt>
                <c:pt idx="3501">
                  <c:v>0.266352296927289</c:v>
                </c:pt>
                <c:pt idx="3502">
                  <c:v>0.2664283541223</c:v>
                </c:pt>
                <c:pt idx="3503">
                  <c:v>0.266504411317311</c:v>
                </c:pt>
                <c:pt idx="3504">
                  <c:v>0.266580468512321</c:v>
                </c:pt>
                <c:pt idx="3505">
                  <c:v>0.266656525707332</c:v>
                </c:pt>
                <c:pt idx="3506">
                  <c:v>0.266732582902343</c:v>
                </c:pt>
                <c:pt idx="3507">
                  <c:v>0.266808640097353</c:v>
                </c:pt>
                <c:pt idx="3508">
                  <c:v>0.266884697292364</c:v>
                </c:pt>
                <c:pt idx="3509">
                  <c:v>0.266960754487374</c:v>
                </c:pt>
                <c:pt idx="3510">
                  <c:v>0.267036811682385</c:v>
                </c:pt>
                <c:pt idx="3511">
                  <c:v>0.267112868877396</c:v>
                </c:pt>
                <c:pt idx="3512">
                  <c:v>0.267188926072406</c:v>
                </c:pt>
                <c:pt idx="3513">
                  <c:v>0.267264983267417</c:v>
                </c:pt>
                <c:pt idx="3514">
                  <c:v>0.267341040462428</c:v>
                </c:pt>
                <c:pt idx="3515">
                  <c:v>0.267417097657438</c:v>
                </c:pt>
                <c:pt idx="3516">
                  <c:v>0.267493154852449</c:v>
                </c:pt>
                <c:pt idx="3517">
                  <c:v>0.26756921204746</c:v>
                </c:pt>
                <c:pt idx="3518">
                  <c:v>0.26764526924247</c:v>
                </c:pt>
                <c:pt idx="3519">
                  <c:v>0.267721326437481</c:v>
                </c:pt>
                <c:pt idx="3520">
                  <c:v>0.267797383632492</c:v>
                </c:pt>
                <c:pt idx="3521">
                  <c:v>0.267873440827502</c:v>
                </c:pt>
                <c:pt idx="3522">
                  <c:v>0.267949498022513</c:v>
                </c:pt>
                <c:pt idx="3523">
                  <c:v>0.268025555217524</c:v>
                </c:pt>
                <c:pt idx="3524">
                  <c:v>0.268101612412534</c:v>
                </c:pt>
                <c:pt idx="3525">
                  <c:v>0.268177669607545</c:v>
                </c:pt>
                <c:pt idx="3526">
                  <c:v>0.268253726802556</c:v>
                </c:pt>
                <c:pt idx="3527">
                  <c:v>0.268329783997566</c:v>
                </c:pt>
                <c:pt idx="3528">
                  <c:v>0.268405841192577</c:v>
                </c:pt>
                <c:pt idx="3529">
                  <c:v>0.268481898387587</c:v>
                </c:pt>
                <c:pt idx="3530">
                  <c:v>0.268557955582598</c:v>
                </c:pt>
                <c:pt idx="3531">
                  <c:v>0.268634012777609</c:v>
                </c:pt>
                <c:pt idx="3532">
                  <c:v>0.268710069972619</c:v>
                </c:pt>
                <c:pt idx="3533">
                  <c:v>0.26878612716763</c:v>
                </c:pt>
                <c:pt idx="3534">
                  <c:v>0.268862184362641</c:v>
                </c:pt>
                <c:pt idx="3535">
                  <c:v>0.268938241557651</c:v>
                </c:pt>
                <c:pt idx="3536">
                  <c:v>0.269014298752662</c:v>
                </c:pt>
                <c:pt idx="3537">
                  <c:v>0.269090355947673</c:v>
                </c:pt>
                <c:pt idx="3538">
                  <c:v>0.269166413142683</c:v>
                </c:pt>
                <c:pt idx="3539">
                  <c:v>0.269242470337694</c:v>
                </c:pt>
                <c:pt idx="3540">
                  <c:v>0.269318527532705</c:v>
                </c:pt>
                <c:pt idx="3541">
                  <c:v>0.269394584727715</c:v>
                </c:pt>
                <c:pt idx="3542">
                  <c:v>0.269470641922726</c:v>
                </c:pt>
                <c:pt idx="3543">
                  <c:v>0.269546699117737</c:v>
                </c:pt>
                <c:pt idx="3544">
                  <c:v>0.269622756312747</c:v>
                </c:pt>
                <c:pt idx="3545">
                  <c:v>0.269698813507758</c:v>
                </c:pt>
                <c:pt idx="3546">
                  <c:v>0.269774870702768</c:v>
                </c:pt>
                <c:pt idx="3547">
                  <c:v>0.269850927897779</c:v>
                </c:pt>
                <c:pt idx="3548">
                  <c:v>0.26992698509279</c:v>
                </c:pt>
                <c:pt idx="3549">
                  <c:v>0.2700030422878</c:v>
                </c:pt>
                <c:pt idx="3550">
                  <c:v>0.270079099482811</c:v>
                </c:pt>
                <c:pt idx="3551">
                  <c:v>0.270155156677822</c:v>
                </c:pt>
                <c:pt idx="3552">
                  <c:v>0.270231213872832</c:v>
                </c:pt>
                <c:pt idx="3553">
                  <c:v>0.270307271067843</c:v>
                </c:pt>
                <c:pt idx="3554">
                  <c:v>0.270383328262854</c:v>
                </c:pt>
                <c:pt idx="3555">
                  <c:v>0.270459385457864</c:v>
                </c:pt>
                <c:pt idx="3556">
                  <c:v>0.270535442652875</c:v>
                </c:pt>
                <c:pt idx="3557">
                  <c:v>0.270611499847886</c:v>
                </c:pt>
                <c:pt idx="3558">
                  <c:v>0.270687557042896</c:v>
                </c:pt>
                <c:pt idx="3559">
                  <c:v>0.270763614237907</c:v>
                </c:pt>
                <c:pt idx="3560">
                  <c:v>0.270839671432918</c:v>
                </c:pt>
                <c:pt idx="3561">
                  <c:v>0.270915728627928</c:v>
                </c:pt>
                <c:pt idx="3562">
                  <c:v>0.270991785822939</c:v>
                </c:pt>
                <c:pt idx="3563">
                  <c:v>0.271067843017949</c:v>
                </c:pt>
                <c:pt idx="3564">
                  <c:v>0.27114390021296</c:v>
                </c:pt>
                <c:pt idx="3565">
                  <c:v>0.271219957407971</c:v>
                </c:pt>
                <c:pt idx="3566">
                  <c:v>0.271296014602981</c:v>
                </c:pt>
                <c:pt idx="3567">
                  <c:v>0.271372071797992</c:v>
                </c:pt>
                <c:pt idx="3568">
                  <c:v>0.271448128993003</c:v>
                </c:pt>
                <c:pt idx="3569">
                  <c:v>0.271524186188013</c:v>
                </c:pt>
                <c:pt idx="3570">
                  <c:v>0.271600243383024</c:v>
                </c:pt>
                <c:pt idx="3571">
                  <c:v>0.271676300578035</c:v>
                </c:pt>
                <c:pt idx="3572">
                  <c:v>0.271752357773045</c:v>
                </c:pt>
                <c:pt idx="3573">
                  <c:v>0.271828414968056</c:v>
                </c:pt>
                <c:pt idx="3574">
                  <c:v>0.271904472163067</c:v>
                </c:pt>
                <c:pt idx="3575">
                  <c:v>0.271980529358077</c:v>
                </c:pt>
                <c:pt idx="3576">
                  <c:v>0.272056586553088</c:v>
                </c:pt>
                <c:pt idx="3577">
                  <c:v>0.272132643748099</c:v>
                </c:pt>
                <c:pt idx="3578">
                  <c:v>0.272208700943109</c:v>
                </c:pt>
                <c:pt idx="3579">
                  <c:v>0.27228475813812</c:v>
                </c:pt>
                <c:pt idx="3580">
                  <c:v>0.27236081533313</c:v>
                </c:pt>
                <c:pt idx="3581">
                  <c:v>0.272436872528141</c:v>
                </c:pt>
                <c:pt idx="3582">
                  <c:v>0.272512929723152</c:v>
                </c:pt>
                <c:pt idx="3583">
                  <c:v>0.272588986918162</c:v>
                </c:pt>
                <c:pt idx="3584">
                  <c:v>0.272665044113173</c:v>
                </c:pt>
                <c:pt idx="3585">
                  <c:v>0.272741101308184</c:v>
                </c:pt>
                <c:pt idx="3586">
                  <c:v>0.272817158503194</c:v>
                </c:pt>
                <c:pt idx="3587">
                  <c:v>0.272893215698205</c:v>
                </c:pt>
                <c:pt idx="3588">
                  <c:v>0.272969272893216</c:v>
                </c:pt>
                <c:pt idx="3589">
                  <c:v>0.273045330088226</c:v>
                </c:pt>
                <c:pt idx="3590">
                  <c:v>0.273121387283237</c:v>
                </c:pt>
                <c:pt idx="3591">
                  <c:v>0.273197444478248</c:v>
                </c:pt>
                <c:pt idx="3592">
                  <c:v>0.273273501673258</c:v>
                </c:pt>
                <c:pt idx="3593">
                  <c:v>0.273349558868269</c:v>
                </c:pt>
                <c:pt idx="3594">
                  <c:v>0.27342561606328</c:v>
                </c:pt>
                <c:pt idx="3595">
                  <c:v>0.27350167325829</c:v>
                </c:pt>
                <c:pt idx="3596">
                  <c:v>0.273577730453301</c:v>
                </c:pt>
                <c:pt idx="3597">
                  <c:v>0.273653787648312</c:v>
                </c:pt>
                <c:pt idx="3598">
                  <c:v>0.273729844843322</c:v>
                </c:pt>
                <c:pt idx="3599">
                  <c:v>0.273805902038333</c:v>
                </c:pt>
                <c:pt idx="3600">
                  <c:v>0.273881959233343</c:v>
                </c:pt>
                <c:pt idx="3601">
                  <c:v>0.273958016428354</c:v>
                </c:pt>
                <c:pt idx="3602">
                  <c:v>0.274034073623365</c:v>
                </c:pt>
                <c:pt idx="3603">
                  <c:v>0.274110130818375</c:v>
                </c:pt>
                <c:pt idx="3604">
                  <c:v>0.274186188013386</c:v>
                </c:pt>
                <c:pt idx="3605">
                  <c:v>0.274262245208397</c:v>
                </c:pt>
                <c:pt idx="3606">
                  <c:v>0.274338302403407</c:v>
                </c:pt>
                <c:pt idx="3607">
                  <c:v>0.274414359598418</c:v>
                </c:pt>
                <c:pt idx="3608">
                  <c:v>0.274490416793429</c:v>
                </c:pt>
                <c:pt idx="3609">
                  <c:v>0.274566473988439</c:v>
                </c:pt>
                <c:pt idx="3610">
                  <c:v>0.27464253118345</c:v>
                </c:pt>
                <c:pt idx="3611">
                  <c:v>0.274718588378461</c:v>
                </c:pt>
                <c:pt idx="3612">
                  <c:v>0.274794645573471</c:v>
                </c:pt>
                <c:pt idx="3613">
                  <c:v>0.274870702768482</c:v>
                </c:pt>
                <c:pt idx="3614">
                  <c:v>0.274946759963493</c:v>
                </c:pt>
                <c:pt idx="3615">
                  <c:v>0.275022817158503</c:v>
                </c:pt>
                <c:pt idx="3616">
                  <c:v>0.275098874353514</c:v>
                </c:pt>
                <c:pt idx="3617">
                  <c:v>0.275174931548524</c:v>
                </c:pt>
                <c:pt idx="3618">
                  <c:v>0.275250988743535</c:v>
                </c:pt>
                <c:pt idx="3619">
                  <c:v>0.275327045938546</c:v>
                </c:pt>
                <c:pt idx="3620">
                  <c:v>0.275403103133556</c:v>
                </c:pt>
                <c:pt idx="3621">
                  <c:v>0.275479160328567</c:v>
                </c:pt>
                <c:pt idx="3622">
                  <c:v>0.275555217523578</c:v>
                </c:pt>
                <c:pt idx="3623">
                  <c:v>0.275631274718588</c:v>
                </c:pt>
                <c:pt idx="3624">
                  <c:v>0.275707331913599</c:v>
                </c:pt>
                <c:pt idx="3625">
                  <c:v>0.27578338910861</c:v>
                </c:pt>
                <c:pt idx="3626">
                  <c:v>0.27585944630362</c:v>
                </c:pt>
                <c:pt idx="3627">
                  <c:v>0.275935503498631</c:v>
                </c:pt>
                <c:pt idx="3628">
                  <c:v>0.276011560693642</c:v>
                </c:pt>
                <c:pt idx="3629">
                  <c:v>0.276087617888652</c:v>
                </c:pt>
                <c:pt idx="3630">
                  <c:v>0.276163675083663</c:v>
                </c:pt>
                <c:pt idx="3631">
                  <c:v>0.276239732278674</c:v>
                </c:pt>
                <c:pt idx="3632">
                  <c:v>0.276315789473684</c:v>
                </c:pt>
                <c:pt idx="3633">
                  <c:v>0.276391846668695</c:v>
                </c:pt>
                <c:pt idx="3634">
                  <c:v>0.276467903863705</c:v>
                </c:pt>
                <c:pt idx="3635">
                  <c:v>0.276543961058716</c:v>
                </c:pt>
                <c:pt idx="3636">
                  <c:v>0.276620018253727</c:v>
                </c:pt>
                <c:pt idx="3637">
                  <c:v>0.276696075448737</c:v>
                </c:pt>
                <c:pt idx="3638">
                  <c:v>0.276772132643748</c:v>
                </c:pt>
                <c:pt idx="3639">
                  <c:v>0.276848189838759</c:v>
                </c:pt>
                <c:pt idx="3640">
                  <c:v>0.276924247033769</c:v>
                </c:pt>
                <c:pt idx="3641">
                  <c:v>0.27700030422878</c:v>
                </c:pt>
                <c:pt idx="3642">
                  <c:v>0.277076361423791</c:v>
                </c:pt>
                <c:pt idx="3643">
                  <c:v>0.277152418618801</c:v>
                </c:pt>
                <c:pt idx="3644">
                  <c:v>0.277228475813812</c:v>
                </c:pt>
                <c:pt idx="3645">
                  <c:v>0.277304533008823</c:v>
                </c:pt>
                <c:pt idx="3646">
                  <c:v>0.277380590203833</c:v>
                </c:pt>
                <c:pt idx="3647">
                  <c:v>0.277456647398844</c:v>
                </c:pt>
                <c:pt idx="3648">
                  <c:v>0.277532704593855</c:v>
                </c:pt>
                <c:pt idx="3649">
                  <c:v>0.277608761788865</c:v>
                </c:pt>
                <c:pt idx="3650">
                  <c:v>0.277684818983876</c:v>
                </c:pt>
                <c:pt idx="3651">
                  <c:v>0.277760876178886</c:v>
                </c:pt>
                <c:pt idx="3652">
                  <c:v>0.277836933373897</c:v>
                </c:pt>
                <c:pt idx="3653">
                  <c:v>0.277912990568908</c:v>
                </c:pt>
                <c:pt idx="3654">
                  <c:v>0.277989047763918</c:v>
                </c:pt>
                <c:pt idx="3655">
                  <c:v>0.278065104958929</c:v>
                </c:pt>
                <c:pt idx="3656">
                  <c:v>0.27814116215394</c:v>
                </c:pt>
                <c:pt idx="3657">
                  <c:v>0.27821721934895</c:v>
                </c:pt>
                <c:pt idx="3658">
                  <c:v>0.278293276543961</c:v>
                </c:pt>
                <c:pt idx="3659">
                  <c:v>0.278369333738972</c:v>
                </c:pt>
                <c:pt idx="3660">
                  <c:v>0.278445390933982</c:v>
                </c:pt>
                <c:pt idx="3661">
                  <c:v>0.278521448128993</c:v>
                </c:pt>
                <c:pt idx="3662">
                  <c:v>0.278597505324004</c:v>
                </c:pt>
                <c:pt idx="3663">
                  <c:v>0.278673562519014</c:v>
                </c:pt>
                <c:pt idx="3664">
                  <c:v>0.278749619714025</c:v>
                </c:pt>
                <c:pt idx="3665">
                  <c:v>0.278825676909036</c:v>
                </c:pt>
                <c:pt idx="3666">
                  <c:v>0.278901734104046</c:v>
                </c:pt>
                <c:pt idx="3667">
                  <c:v>0.278977791299057</c:v>
                </c:pt>
                <c:pt idx="3668">
                  <c:v>0.279053848494068</c:v>
                </c:pt>
                <c:pt idx="3669">
                  <c:v>0.279129905689078</c:v>
                </c:pt>
                <c:pt idx="3670">
                  <c:v>0.279205962884089</c:v>
                </c:pt>
                <c:pt idx="3671">
                  <c:v>0.279282020079099</c:v>
                </c:pt>
                <c:pt idx="3672">
                  <c:v>0.27935807727411</c:v>
                </c:pt>
                <c:pt idx="3673">
                  <c:v>0.279434134469121</c:v>
                </c:pt>
                <c:pt idx="3674">
                  <c:v>0.279510191664131</c:v>
                </c:pt>
                <c:pt idx="3675">
                  <c:v>0.279586248859142</c:v>
                </c:pt>
                <c:pt idx="3676">
                  <c:v>0.279662306054153</c:v>
                </c:pt>
                <c:pt idx="3677">
                  <c:v>0.279738363249163</c:v>
                </c:pt>
                <c:pt idx="3678">
                  <c:v>0.279814420444174</c:v>
                </c:pt>
                <c:pt idx="3679">
                  <c:v>0.279890477639185</c:v>
                </c:pt>
                <c:pt idx="3680">
                  <c:v>0.279966534834195</c:v>
                </c:pt>
                <c:pt idx="3681">
                  <c:v>0.280042592029206</c:v>
                </c:pt>
                <c:pt idx="3682">
                  <c:v>0.280118649224217</c:v>
                </c:pt>
                <c:pt idx="3683">
                  <c:v>0.280194706419227</c:v>
                </c:pt>
                <c:pt idx="3684">
                  <c:v>0.280270763614238</c:v>
                </c:pt>
                <c:pt idx="3685">
                  <c:v>0.280346820809249</c:v>
                </c:pt>
                <c:pt idx="3686">
                  <c:v>0.280422878004259</c:v>
                </c:pt>
                <c:pt idx="3687">
                  <c:v>0.28049893519927</c:v>
                </c:pt>
                <c:pt idx="3688">
                  <c:v>0.28057499239428</c:v>
                </c:pt>
                <c:pt idx="3689">
                  <c:v>0.280651049589291</c:v>
                </c:pt>
                <c:pt idx="3690">
                  <c:v>0.280727106784302</c:v>
                </c:pt>
                <c:pt idx="3691">
                  <c:v>0.280803163979312</c:v>
                </c:pt>
                <c:pt idx="3692">
                  <c:v>0.280879221174323</c:v>
                </c:pt>
                <c:pt idx="3693">
                  <c:v>0.280955278369334</c:v>
                </c:pt>
                <c:pt idx="3694">
                  <c:v>0.281031335564344</c:v>
                </c:pt>
                <c:pt idx="3695">
                  <c:v>0.281107392759355</c:v>
                </c:pt>
                <c:pt idx="3696">
                  <c:v>0.281183449954366</c:v>
                </c:pt>
                <c:pt idx="3697">
                  <c:v>0.281259507149376</c:v>
                </c:pt>
                <c:pt idx="3698">
                  <c:v>0.281335564344387</c:v>
                </c:pt>
                <c:pt idx="3699">
                  <c:v>0.281411621539398</c:v>
                </c:pt>
                <c:pt idx="3700">
                  <c:v>0.281487678734408</c:v>
                </c:pt>
                <c:pt idx="3701">
                  <c:v>0.281563735929419</c:v>
                </c:pt>
                <c:pt idx="3702">
                  <c:v>0.28163979312443</c:v>
                </c:pt>
                <c:pt idx="3703">
                  <c:v>0.28171585031944</c:v>
                </c:pt>
                <c:pt idx="3704">
                  <c:v>0.281791907514451</c:v>
                </c:pt>
                <c:pt idx="3705">
                  <c:v>0.281867964709461</c:v>
                </c:pt>
                <c:pt idx="3706">
                  <c:v>0.281944021904472</c:v>
                </c:pt>
                <c:pt idx="3707">
                  <c:v>0.282020079099483</c:v>
                </c:pt>
                <c:pt idx="3708">
                  <c:v>0.282096136294493</c:v>
                </c:pt>
                <c:pt idx="3709">
                  <c:v>0.282172193489504</c:v>
                </c:pt>
                <c:pt idx="3710">
                  <c:v>0.282248250684515</c:v>
                </c:pt>
                <c:pt idx="3711">
                  <c:v>0.282324307879525</c:v>
                </c:pt>
                <c:pt idx="3712">
                  <c:v>0.282400365074536</c:v>
                </c:pt>
                <c:pt idx="3713">
                  <c:v>0.282476422269547</c:v>
                </c:pt>
                <c:pt idx="3714">
                  <c:v>0.282552479464557</c:v>
                </c:pt>
                <c:pt idx="3715">
                  <c:v>0.282628536659568</c:v>
                </c:pt>
                <c:pt idx="3716">
                  <c:v>0.282704593854579</c:v>
                </c:pt>
                <c:pt idx="3717">
                  <c:v>0.282780651049589</c:v>
                </c:pt>
                <c:pt idx="3718">
                  <c:v>0.2828567082446</c:v>
                </c:pt>
                <c:pt idx="3719">
                  <c:v>0.282932765439611</c:v>
                </c:pt>
                <c:pt idx="3720">
                  <c:v>0.283008822634621</c:v>
                </c:pt>
                <c:pt idx="3721">
                  <c:v>0.283084879829632</c:v>
                </c:pt>
                <c:pt idx="3722">
                  <c:v>0.283160937024642</c:v>
                </c:pt>
                <c:pt idx="3723">
                  <c:v>0.283236994219653</c:v>
                </c:pt>
                <c:pt idx="3724">
                  <c:v>0.283313051414664</c:v>
                </c:pt>
                <c:pt idx="3725">
                  <c:v>0.283389108609674</c:v>
                </c:pt>
                <c:pt idx="3726">
                  <c:v>0.283465165804685</c:v>
                </c:pt>
                <c:pt idx="3727">
                  <c:v>0.283541222999696</c:v>
                </c:pt>
                <c:pt idx="3728">
                  <c:v>0.283617280194706</c:v>
                </c:pt>
                <c:pt idx="3729">
                  <c:v>0.283693337389717</c:v>
                </c:pt>
                <c:pt idx="3730">
                  <c:v>0.283769394584728</c:v>
                </c:pt>
                <c:pt idx="3731">
                  <c:v>0.283845451779738</c:v>
                </c:pt>
                <c:pt idx="3732">
                  <c:v>0.283921508974749</c:v>
                </c:pt>
                <c:pt idx="3733">
                  <c:v>0.28399756616976</c:v>
                </c:pt>
                <c:pt idx="3734">
                  <c:v>0.28407362336477</c:v>
                </c:pt>
                <c:pt idx="3735">
                  <c:v>0.284149680559781</c:v>
                </c:pt>
                <c:pt idx="3736">
                  <c:v>0.284225737754792</c:v>
                </c:pt>
                <c:pt idx="3737">
                  <c:v>0.284301794949802</c:v>
                </c:pt>
                <c:pt idx="3738">
                  <c:v>0.284377852144813</c:v>
                </c:pt>
                <c:pt idx="3739">
                  <c:v>0.284453909339824</c:v>
                </c:pt>
                <c:pt idx="3740">
                  <c:v>0.284529966534834</c:v>
                </c:pt>
                <c:pt idx="3741">
                  <c:v>0.284606023729845</c:v>
                </c:pt>
                <c:pt idx="3742">
                  <c:v>0.284682080924855</c:v>
                </c:pt>
                <c:pt idx="3743">
                  <c:v>0.284758138119866</c:v>
                </c:pt>
                <c:pt idx="3744">
                  <c:v>0.284834195314877</c:v>
                </c:pt>
                <c:pt idx="3745">
                  <c:v>0.284910252509887</c:v>
                </c:pt>
                <c:pt idx="3746">
                  <c:v>0.284986309704898</c:v>
                </c:pt>
                <c:pt idx="3747">
                  <c:v>0.285062366899909</c:v>
                </c:pt>
                <c:pt idx="3748">
                  <c:v>0.285138424094919</c:v>
                </c:pt>
                <c:pt idx="3749">
                  <c:v>0.28521448128993</c:v>
                </c:pt>
                <c:pt idx="3750">
                  <c:v>0.285290538484941</c:v>
                </c:pt>
                <c:pt idx="3751">
                  <c:v>0.285366595679951</c:v>
                </c:pt>
                <c:pt idx="3752">
                  <c:v>0.285442652874962</c:v>
                </c:pt>
                <c:pt idx="3753">
                  <c:v>0.285518710069973</c:v>
                </c:pt>
                <c:pt idx="3754">
                  <c:v>0.285594767264983</c:v>
                </c:pt>
                <c:pt idx="3755">
                  <c:v>0.285670824459994</c:v>
                </c:pt>
                <c:pt idx="3756">
                  <c:v>0.285746881655005</c:v>
                </c:pt>
                <c:pt idx="3757">
                  <c:v>0.285822938850015</c:v>
                </c:pt>
                <c:pt idx="3758">
                  <c:v>0.285898996045026</c:v>
                </c:pt>
                <c:pt idx="3759">
                  <c:v>0.285975053240036</c:v>
                </c:pt>
                <c:pt idx="3760">
                  <c:v>0.286051110435047</c:v>
                </c:pt>
                <c:pt idx="3761">
                  <c:v>0.286127167630058</c:v>
                </c:pt>
                <c:pt idx="3762">
                  <c:v>0.286203224825068</c:v>
                </c:pt>
                <c:pt idx="3763">
                  <c:v>0.286279282020079</c:v>
                </c:pt>
                <c:pt idx="3764">
                  <c:v>0.28635533921509</c:v>
                </c:pt>
                <c:pt idx="3765">
                  <c:v>0.2864313964101</c:v>
                </c:pt>
                <c:pt idx="3766">
                  <c:v>0.286507453605111</c:v>
                </c:pt>
                <c:pt idx="3767">
                  <c:v>0.286583510800122</c:v>
                </c:pt>
                <c:pt idx="3768">
                  <c:v>0.286659567995132</c:v>
                </c:pt>
                <c:pt idx="3769">
                  <c:v>0.286735625190143</c:v>
                </c:pt>
                <c:pt idx="3770">
                  <c:v>0.286811682385154</c:v>
                </c:pt>
                <c:pt idx="3771">
                  <c:v>0.286887739580164</c:v>
                </c:pt>
                <c:pt idx="3772">
                  <c:v>0.286963796775175</c:v>
                </c:pt>
                <c:pt idx="3773">
                  <c:v>0.287039853970186</c:v>
                </c:pt>
                <c:pt idx="3774">
                  <c:v>0.287115911165196</c:v>
                </c:pt>
                <c:pt idx="3775">
                  <c:v>0.287191968360207</c:v>
                </c:pt>
                <c:pt idx="3776">
                  <c:v>0.287268025555217</c:v>
                </c:pt>
                <c:pt idx="3777">
                  <c:v>0.287344082750228</c:v>
                </c:pt>
                <c:pt idx="3778">
                  <c:v>0.287420139945239</c:v>
                </c:pt>
                <c:pt idx="3779">
                  <c:v>0.287496197140249</c:v>
                </c:pt>
                <c:pt idx="3780">
                  <c:v>0.28757225433526</c:v>
                </c:pt>
                <c:pt idx="3781">
                  <c:v>0.287648311530271</c:v>
                </c:pt>
                <c:pt idx="3782">
                  <c:v>0.287724368725281</c:v>
                </c:pt>
                <c:pt idx="3783">
                  <c:v>0.287800425920292</c:v>
                </c:pt>
                <c:pt idx="3784">
                  <c:v>0.287876483115303</c:v>
                </c:pt>
                <c:pt idx="3785">
                  <c:v>0.287952540310313</c:v>
                </c:pt>
                <c:pt idx="3786">
                  <c:v>0.288028597505324</c:v>
                </c:pt>
                <c:pt idx="3787">
                  <c:v>0.288104654700335</c:v>
                </c:pt>
                <c:pt idx="3788">
                  <c:v>0.288180711895345</c:v>
                </c:pt>
                <c:pt idx="3789">
                  <c:v>0.288256769090356</c:v>
                </c:pt>
                <c:pt idx="3790">
                  <c:v>0.288332826285367</c:v>
                </c:pt>
                <c:pt idx="3791">
                  <c:v>0.288408883480377</c:v>
                </c:pt>
                <c:pt idx="3792">
                  <c:v>0.288484940675388</c:v>
                </c:pt>
                <c:pt idx="3793">
                  <c:v>0.288560997870398</c:v>
                </c:pt>
                <c:pt idx="3794">
                  <c:v>0.288637055065409</c:v>
                </c:pt>
                <c:pt idx="3795">
                  <c:v>0.28871311226042</c:v>
                </c:pt>
                <c:pt idx="3796">
                  <c:v>0.28878916945543</c:v>
                </c:pt>
                <c:pt idx="3797">
                  <c:v>0.288865226650441</c:v>
                </c:pt>
                <c:pt idx="3798">
                  <c:v>0.288941283845452</c:v>
                </c:pt>
                <c:pt idx="3799">
                  <c:v>0.289017341040462</c:v>
                </c:pt>
                <c:pt idx="3800">
                  <c:v>0.289093398235473</c:v>
                </c:pt>
                <c:pt idx="3801">
                  <c:v>0.289169455430484</c:v>
                </c:pt>
                <c:pt idx="3802">
                  <c:v>0.289245512625494</c:v>
                </c:pt>
                <c:pt idx="3803">
                  <c:v>0.289321569820505</c:v>
                </c:pt>
                <c:pt idx="3804">
                  <c:v>0.289397627015516</c:v>
                </c:pt>
                <c:pt idx="3805">
                  <c:v>0.289473684210526</c:v>
                </c:pt>
                <c:pt idx="3806">
                  <c:v>0.289549741405537</c:v>
                </c:pt>
                <c:pt idx="3807">
                  <c:v>0.289625798600548</c:v>
                </c:pt>
                <c:pt idx="3808">
                  <c:v>0.289701855795558</c:v>
                </c:pt>
                <c:pt idx="3809">
                  <c:v>0.289777912990569</c:v>
                </c:pt>
                <c:pt idx="3810">
                  <c:v>0.28985397018558</c:v>
                </c:pt>
                <c:pt idx="3811">
                  <c:v>0.28993002738059</c:v>
                </c:pt>
                <c:pt idx="3812">
                  <c:v>0.290006084575601</c:v>
                </c:pt>
                <c:pt idx="3813">
                  <c:v>0.290082141770611</c:v>
                </c:pt>
                <c:pt idx="3814">
                  <c:v>0.290158198965622</c:v>
                </c:pt>
                <c:pt idx="3815">
                  <c:v>0.290234256160633</c:v>
                </c:pt>
                <c:pt idx="3816">
                  <c:v>0.290310313355643</c:v>
                </c:pt>
                <c:pt idx="3817">
                  <c:v>0.290386370550654</c:v>
                </c:pt>
                <c:pt idx="3818">
                  <c:v>0.290462427745665</c:v>
                </c:pt>
                <c:pt idx="3819">
                  <c:v>0.290538484940675</c:v>
                </c:pt>
                <c:pt idx="3820">
                  <c:v>0.290614542135686</c:v>
                </c:pt>
                <c:pt idx="3821">
                  <c:v>0.290690599330697</c:v>
                </c:pt>
                <c:pt idx="3822">
                  <c:v>0.290766656525707</c:v>
                </c:pt>
                <c:pt idx="3823">
                  <c:v>0.290842713720718</c:v>
                </c:pt>
                <c:pt idx="3824">
                  <c:v>0.290918770915729</c:v>
                </c:pt>
                <c:pt idx="3825">
                  <c:v>0.290994828110739</c:v>
                </c:pt>
                <c:pt idx="3826">
                  <c:v>0.29107088530575</c:v>
                </c:pt>
                <c:pt idx="3827">
                  <c:v>0.291146942500761</c:v>
                </c:pt>
                <c:pt idx="3828">
                  <c:v>0.291222999695771</c:v>
                </c:pt>
                <c:pt idx="3829">
                  <c:v>0.291299056890782</c:v>
                </c:pt>
                <c:pt idx="3830">
                  <c:v>0.291375114085792</c:v>
                </c:pt>
                <c:pt idx="3831">
                  <c:v>0.291451171280803</c:v>
                </c:pt>
                <c:pt idx="3832">
                  <c:v>0.291527228475814</c:v>
                </c:pt>
                <c:pt idx="3833">
                  <c:v>0.291603285670824</c:v>
                </c:pt>
                <c:pt idx="3834">
                  <c:v>0.291679342865835</c:v>
                </c:pt>
                <c:pt idx="3835">
                  <c:v>0.291755400060846</c:v>
                </c:pt>
                <c:pt idx="3836">
                  <c:v>0.291831457255856</c:v>
                </c:pt>
                <c:pt idx="3837">
                  <c:v>0.291907514450867</c:v>
                </c:pt>
                <c:pt idx="3838">
                  <c:v>0.291983571645878</c:v>
                </c:pt>
                <c:pt idx="3839">
                  <c:v>0.292059628840888</c:v>
                </c:pt>
                <c:pt idx="3840">
                  <c:v>0.292135686035899</c:v>
                </c:pt>
                <c:pt idx="3841">
                  <c:v>0.29221174323091</c:v>
                </c:pt>
                <c:pt idx="3842">
                  <c:v>0.29228780042592</c:v>
                </c:pt>
                <c:pt idx="3843">
                  <c:v>0.292363857620931</c:v>
                </c:pt>
                <c:pt idx="3844">
                  <c:v>0.292439914815942</c:v>
                </c:pt>
                <c:pt idx="3845">
                  <c:v>0.292515972010952</c:v>
                </c:pt>
                <c:pt idx="3846">
                  <c:v>0.292592029205963</c:v>
                </c:pt>
                <c:pt idx="3847">
                  <c:v>0.292668086400973</c:v>
                </c:pt>
                <c:pt idx="3848">
                  <c:v>0.292744143595984</c:v>
                </c:pt>
                <c:pt idx="3849">
                  <c:v>0.292820200790995</c:v>
                </c:pt>
                <c:pt idx="3850">
                  <c:v>0.292896257986005</c:v>
                </c:pt>
                <c:pt idx="3851">
                  <c:v>0.292972315181016</c:v>
                </c:pt>
                <c:pt idx="3852">
                  <c:v>0.293048372376027</c:v>
                </c:pt>
                <c:pt idx="3853">
                  <c:v>0.293124429571037</c:v>
                </c:pt>
                <c:pt idx="3854">
                  <c:v>0.293200486766048</c:v>
                </c:pt>
                <c:pt idx="3855">
                  <c:v>0.293276543961059</c:v>
                </c:pt>
                <c:pt idx="3856">
                  <c:v>0.293352601156069</c:v>
                </c:pt>
                <c:pt idx="3857">
                  <c:v>0.29342865835108</c:v>
                </c:pt>
                <c:pt idx="3858">
                  <c:v>0.293504715546091</c:v>
                </c:pt>
                <c:pt idx="3859">
                  <c:v>0.293580772741101</c:v>
                </c:pt>
                <c:pt idx="3860">
                  <c:v>0.293656829936112</c:v>
                </c:pt>
                <c:pt idx="3861">
                  <c:v>0.293732887131123</c:v>
                </c:pt>
                <c:pt idx="3862">
                  <c:v>0.293808944326133</c:v>
                </c:pt>
                <c:pt idx="3863">
                  <c:v>0.293885001521144</c:v>
                </c:pt>
                <c:pt idx="3864">
                  <c:v>0.293961058716154</c:v>
                </c:pt>
                <c:pt idx="3865">
                  <c:v>0.294037115911165</c:v>
                </c:pt>
                <c:pt idx="3866">
                  <c:v>0.294113173106176</c:v>
                </c:pt>
                <c:pt idx="3867">
                  <c:v>0.294189230301186</c:v>
                </c:pt>
                <c:pt idx="3868">
                  <c:v>0.294265287496197</c:v>
                </c:pt>
                <c:pt idx="3869">
                  <c:v>0.294341344691208</c:v>
                </c:pt>
                <c:pt idx="3870">
                  <c:v>0.294417401886218</c:v>
                </c:pt>
                <c:pt idx="3871">
                  <c:v>0.294493459081229</c:v>
                </c:pt>
                <c:pt idx="3872">
                  <c:v>0.29456951627624</c:v>
                </c:pt>
                <c:pt idx="3873">
                  <c:v>0.29464557347125</c:v>
                </c:pt>
                <c:pt idx="3874">
                  <c:v>0.294721630666261</c:v>
                </c:pt>
                <c:pt idx="3875">
                  <c:v>0.294797687861272</c:v>
                </c:pt>
                <c:pt idx="3876">
                  <c:v>0.294873745056282</c:v>
                </c:pt>
                <c:pt idx="3877">
                  <c:v>0.294949802251293</c:v>
                </c:pt>
                <c:pt idx="3878">
                  <c:v>0.295025859446304</c:v>
                </c:pt>
                <c:pt idx="3879">
                  <c:v>0.295101916641314</c:v>
                </c:pt>
                <c:pt idx="3880">
                  <c:v>0.295177973836325</c:v>
                </c:pt>
                <c:pt idx="3881">
                  <c:v>0.295254031031336</c:v>
                </c:pt>
                <c:pt idx="3882">
                  <c:v>0.295330088226346</c:v>
                </c:pt>
                <c:pt idx="3883">
                  <c:v>0.295406145421357</c:v>
                </c:pt>
                <c:pt idx="3884">
                  <c:v>0.295482202616367</c:v>
                </c:pt>
                <c:pt idx="3885">
                  <c:v>0.295558259811378</c:v>
                </c:pt>
                <c:pt idx="3886">
                  <c:v>0.295634317006389</c:v>
                </c:pt>
                <c:pt idx="3887">
                  <c:v>0.295710374201399</c:v>
                </c:pt>
                <c:pt idx="3888">
                  <c:v>0.29578643139641</c:v>
                </c:pt>
                <c:pt idx="3889">
                  <c:v>0.295862488591421</c:v>
                </c:pt>
                <c:pt idx="3890">
                  <c:v>0.295938545786431</c:v>
                </c:pt>
                <c:pt idx="3891">
                  <c:v>0.296014602981442</c:v>
                </c:pt>
                <c:pt idx="3892">
                  <c:v>0.296090660176453</c:v>
                </c:pt>
                <c:pt idx="3893">
                  <c:v>0.296166717371463</c:v>
                </c:pt>
                <c:pt idx="3894">
                  <c:v>0.296242774566474</c:v>
                </c:pt>
                <c:pt idx="3895">
                  <c:v>0.296318831761485</c:v>
                </c:pt>
                <c:pt idx="3896">
                  <c:v>0.296394888956495</c:v>
                </c:pt>
                <c:pt idx="3897">
                  <c:v>0.296470946151506</c:v>
                </c:pt>
                <c:pt idx="3898">
                  <c:v>0.296547003346517</c:v>
                </c:pt>
                <c:pt idx="3899">
                  <c:v>0.296623060541527</c:v>
                </c:pt>
                <c:pt idx="3900">
                  <c:v>0.296699117736538</c:v>
                </c:pt>
                <c:pt idx="3901">
                  <c:v>0.296775174931548</c:v>
                </c:pt>
                <c:pt idx="3902">
                  <c:v>0.296851232126559</c:v>
                </c:pt>
                <c:pt idx="3903">
                  <c:v>0.29692728932157</c:v>
                </c:pt>
                <c:pt idx="3904">
                  <c:v>0.29700334651658</c:v>
                </c:pt>
                <c:pt idx="3905">
                  <c:v>0.297079403711591</c:v>
                </c:pt>
                <c:pt idx="3906">
                  <c:v>0.297155460906602</c:v>
                </c:pt>
                <c:pt idx="3907">
                  <c:v>0.297231518101612</c:v>
                </c:pt>
                <c:pt idx="3908">
                  <c:v>0.297307575296623</c:v>
                </c:pt>
                <c:pt idx="3909">
                  <c:v>0.297383632491634</c:v>
                </c:pt>
                <c:pt idx="3910">
                  <c:v>0.297459689686644</c:v>
                </c:pt>
                <c:pt idx="3911">
                  <c:v>0.297535746881655</c:v>
                </c:pt>
                <c:pt idx="3912">
                  <c:v>0.297611804076666</c:v>
                </c:pt>
                <c:pt idx="3913">
                  <c:v>0.297687861271676</c:v>
                </c:pt>
                <c:pt idx="3914">
                  <c:v>0.297763918466687</c:v>
                </c:pt>
                <c:pt idx="3915">
                  <c:v>0.297839975661698</c:v>
                </c:pt>
                <c:pt idx="3916">
                  <c:v>0.297916032856708</c:v>
                </c:pt>
                <c:pt idx="3917">
                  <c:v>0.297992090051719</c:v>
                </c:pt>
                <c:pt idx="3918">
                  <c:v>0.298068147246729</c:v>
                </c:pt>
                <c:pt idx="3919">
                  <c:v>0.29814420444174</c:v>
                </c:pt>
                <c:pt idx="3920">
                  <c:v>0.298220261636751</c:v>
                </c:pt>
                <c:pt idx="3921">
                  <c:v>0.298296318831761</c:v>
                </c:pt>
                <c:pt idx="3922">
                  <c:v>0.298372376026772</c:v>
                </c:pt>
                <c:pt idx="3923">
                  <c:v>0.298448433221783</c:v>
                </c:pt>
                <c:pt idx="3924">
                  <c:v>0.298524490416793</c:v>
                </c:pt>
                <c:pt idx="3925">
                  <c:v>0.298600547611804</c:v>
                </c:pt>
                <c:pt idx="3926">
                  <c:v>0.298676604806815</c:v>
                </c:pt>
                <c:pt idx="3927">
                  <c:v>0.298752662001825</c:v>
                </c:pt>
                <c:pt idx="3928">
                  <c:v>0.298828719196836</c:v>
                </c:pt>
                <c:pt idx="3929">
                  <c:v>0.298904776391847</c:v>
                </c:pt>
                <c:pt idx="3930">
                  <c:v>0.298980833586857</c:v>
                </c:pt>
                <c:pt idx="3931">
                  <c:v>0.299056890781868</c:v>
                </c:pt>
                <c:pt idx="3932">
                  <c:v>0.299132947976879</c:v>
                </c:pt>
                <c:pt idx="3933">
                  <c:v>0.299209005171889</c:v>
                </c:pt>
                <c:pt idx="3934">
                  <c:v>0.2992850623669</c:v>
                </c:pt>
                <c:pt idx="3935">
                  <c:v>0.299361119561911</c:v>
                </c:pt>
                <c:pt idx="3936">
                  <c:v>0.299437176756921</c:v>
                </c:pt>
                <c:pt idx="3937">
                  <c:v>0.299513233951932</c:v>
                </c:pt>
                <c:pt idx="3938">
                  <c:v>0.299589291146942</c:v>
                </c:pt>
                <c:pt idx="3939">
                  <c:v>0.299665348341953</c:v>
                </c:pt>
                <c:pt idx="3940">
                  <c:v>0.299741405536964</c:v>
                </c:pt>
                <c:pt idx="3941">
                  <c:v>0.299817462731974</c:v>
                </c:pt>
                <c:pt idx="3942">
                  <c:v>0.299893519926985</c:v>
                </c:pt>
                <c:pt idx="3943">
                  <c:v>0.299969577121996</c:v>
                </c:pt>
                <c:pt idx="3944">
                  <c:v>0.300045634317006</c:v>
                </c:pt>
                <c:pt idx="3945">
                  <c:v>0.300121691512017</c:v>
                </c:pt>
                <c:pt idx="3946">
                  <c:v>0.300197748707028</c:v>
                </c:pt>
                <c:pt idx="3947">
                  <c:v>0.300273805902038</c:v>
                </c:pt>
                <c:pt idx="3948">
                  <c:v>0.300349863097049</c:v>
                </c:pt>
                <c:pt idx="3949">
                  <c:v>0.30042592029206</c:v>
                </c:pt>
                <c:pt idx="3950">
                  <c:v>0.30050197748707</c:v>
                </c:pt>
                <c:pt idx="3951">
                  <c:v>0.300578034682081</c:v>
                </c:pt>
                <c:pt idx="3952">
                  <c:v>0.300654091877092</c:v>
                </c:pt>
                <c:pt idx="3953">
                  <c:v>0.300730149072102</c:v>
                </c:pt>
                <c:pt idx="3954">
                  <c:v>0.300806206267113</c:v>
                </c:pt>
                <c:pt idx="3955">
                  <c:v>0.300882263462123</c:v>
                </c:pt>
                <c:pt idx="3956">
                  <c:v>0.300958320657134</c:v>
                </c:pt>
                <c:pt idx="3957">
                  <c:v>0.301034377852145</c:v>
                </c:pt>
                <c:pt idx="3958">
                  <c:v>0.301110435047155</c:v>
                </c:pt>
                <c:pt idx="3959">
                  <c:v>0.301186492242166</c:v>
                </c:pt>
                <c:pt idx="3960">
                  <c:v>0.301262549437177</c:v>
                </c:pt>
                <c:pt idx="3961">
                  <c:v>0.301338606632187</c:v>
                </c:pt>
                <c:pt idx="3962">
                  <c:v>0.301414663827198</c:v>
                </c:pt>
                <c:pt idx="3963">
                  <c:v>0.301490721022209</c:v>
                </c:pt>
                <c:pt idx="3964">
                  <c:v>0.301566778217219</c:v>
                </c:pt>
                <c:pt idx="3965">
                  <c:v>0.30164283541223</c:v>
                </c:pt>
                <c:pt idx="3966">
                  <c:v>0.301718892607241</c:v>
                </c:pt>
                <c:pt idx="3967">
                  <c:v>0.301794949802251</c:v>
                </c:pt>
                <c:pt idx="3968">
                  <c:v>0.301871006997262</c:v>
                </c:pt>
                <c:pt idx="3969">
                  <c:v>0.301947064192273</c:v>
                </c:pt>
                <c:pt idx="3970">
                  <c:v>0.302023121387283</c:v>
                </c:pt>
                <c:pt idx="3971">
                  <c:v>0.302099178582294</c:v>
                </c:pt>
                <c:pt idx="3972">
                  <c:v>0.302175235777304</c:v>
                </c:pt>
                <c:pt idx="3973">
                  <c:v>0.302251292972315</c:v>
                </c:pt>
                <c:pt idx="3974">
                  <c:v>0.302327350167326</c:v>
                </c:pt>
                <c:pt idx="3975">
                  <c:v>0.302403407362336</c:v>
                </c:pt>
                <c:pt idx="3976">
                  <c:v>0.302479464557347</c:v>
                </c:pt>
                <c:pt idx="3977">
                  <c:v>0.302555521752358</c:v>
                </c:pt>
                <c:pt idx="3978">
                  <c:v>0.302631578947368</c:v>
                </c:pt>
                <c:pt idx="3979">
                  <c:v>0.302707636142379</c:v>
                </c:pt>
                <c:pt idx="3980">
                  <c:v>0.30278369333739</c:v>
                </c:pt>
                <c:pt idx="3981">
                  <c:v>0.3028597505324</c:v>
                </c:pt>
                <c:pt idx="3982">
                  <c:v>0.302935807727411</c:v>
                </c:pt>
                <c:pt idx="3983">
                  <c:v>0.303011864922422</c:v>
                </c:pt>
                <c:pt idx="3984">
                  <c:v>0.303087922117432</c:v>
                </c:pt>
                <c:pt idx="3985">
                  <c:v>0.303163979312443</c:v>
                </c:pt>
                <c:pt idx="3986">
                  <c:v>0.303240036507454</c:v>
                </c:pt>
                <c:pt idx="3987">
                  <c:v>0.303316093702464</c:v>
                </c:pt>
                <c:pt idx="3988">
                  <c:v>0.303392150897475</c:v>
                </c:pt>
                <c:pt idx="3989">
                  <c:v>0.303468208092485</c:v>
                </c:pt>
                <c:pt idx="3990">
                  <c:v>0.303544265287496</c:v>
                </c:pt>
                <c:pt idx="3991">
                  <c:v>0.303620322482507</c:v>
                </c:pt>
                <c:pt idx="3992">
                  <c:v>0.303696379677517</c:v>
                </c:pt>
                <c:pt idx="3993">
                  <c:v>0.303772436872528</c:v>
                </c:pt>
                <c:pt idx="3994">
                  <c:v>0.303848494067539</c:v>
                </c:pt>
                <c:pt idx="3995">
                  <c:v>0.303924551262549</c:v>
                </c:pt>
                <c:pt idx="3996">
                  <c:v>0.30400060845756</c:v>
                </c:pt>
                <c:pt idx="3997">
                  <c:v>0.304076665652571</c:v>
                </c:pt>
                <c:pt idx="3998">
                  <c:v>0.304152722847581</c:v>
                </c:pt>
                <c:pt idx="3999">
                  <c:v>0.304228780042592</c:v>
                </c:pt>
                <c:pt idx="4000">
                  <c:v>0.304304837237603</c:v>
                </c:pt>
                <c:pt idx="4001">
                  <c:v>0.304380894432613</c:v>
                </c:pt>
                <c:pt idx="4002">
                  <c:v>0.304456951627624</c:v>
                </c:pt>
                <c:pt idx="4003">
                  <c:v>0.304533008822635</c:v>
                </c:pt>
                <c:pt idx="4004">
                  <c:v>0.304609066017645</c:v>
                </c:pt>
                <c:pt idx="4005">
                  <c:v>0.304685123212656</c:v>
                </c:pt>
                <c:pt idx="4006">
                  <c:v>0.304761180407667</c:v>
                </c:pt>
                <c:pt idx="4007">
                  <c:v>0.304837237602677</c:v>
                </c:pt>
                <c:pt idx="4008">
                  <c:v>0.304913294797688</c:v>
                </c:pt>
                <c:pt idx="4009">
                  <c:v>0.304989351992698</c:v>
                </c:pt>
                <c:pt idx="4010">
                  <c:v>0.305065409187709</c:v>
                </c:pt>
                <c:pt idx="4011">
                  <c:v>0.30514146638272</c:v>
                </c:pt>
                <c:pt idx="4012">
                  <c:v>0.30521752357773</c:v>
                </c:pt>
                <c:pt idx="4013">
                  <c:v>0.305293580772741</c:v>
                </c:pt>
                <c:pt idx="4014">
                  <c:v>0.305369637967752</c:v>
                </c:pt>
                <c:pt idx="4015">
                  <c:v>0.305445695162762</c:v>
                </c:pt>
                <c:pt idx="4016">
                  <c:v>0.305521752357773</c:v>
                </c:pt>
                <c:pt idx="4017">
                  <c:v>0.305597809552784</c:v>
                </c:pt>
                <c:pt idx="4018">
                  <c:v>0.305673866747794</c:v>
                </c:pt>
                <c:pt idx="4019">
                  <c:v>0.305749923942805</c:v>
                </c:pt>
                <c:pt idx="4020">
                  <c:v>0.305825981137816</c:v>
                </c:pt>
                <c:pt idx="4021">
                  <c:v>0.305902038332826</c:v>
                </c:pt>
                <c:pt idx="4022">
                  <c:v>0.305978095527837</c:v>
                </c:pt>
                <c:pt idx="4023">
                  <c:v>0.306054152722848</c:v>
                </c:pt>
                <c:pt idx="4024">
                  <c:v>0.306130209917858</c:v>
                </c:pt>
                <c:pt idx="4025">
                  <c:v>0.306206267112869</c:v>
                </c:pt>
                <c:pt idx="4026">
                  <c:v>0.30628232430788</c:v>
                </c:pt>
                <c:pt idx="4027">
                  <c:v>0.30635838150289</c:v>
                </c:pt>
                <c:pt idx="4028">
                  <c:v>0.306434438697901</c:v>
                </c:pt>
                <c:pt idx="4029">
                  <c:v>0.306510495892911</c:v>
                </c:pt>
                <c:pt idx="4030">
                  <c:v>0.306586553087922</c:v>
                </c:pt>
                <c:pt idx="4031">
                  <c:v>0.306662610282933</c:v>
                </c:pt>
                <c:pt idx="4032">
                  <c:v>0.306738667477943</c:v>
                </c:pt>
                <c:pt idx="4033">
                  <c:v>0.306814724672954</c:v>
                </c:pt>
                <c:pt idx="4034">
                  <c:v>0.306890781867965</c:v>
                </c:pt>
                <c:pt idx="4035">
                  <c:v>0.306966839062975</c:v>
                </c:pt>
                <c:pt idx="4036">
                  <c:v>0.307042896257986</c:v>
                </c:pt>
                <c:pt idx="4037">
                  <c:v>0.307118953452997</c:v>
                </c:pt>
                <c:pt idx="4038">
                  <c:v>0.307195010648007</c:v>
                </c:pt>
                <c:pt idx="4039">
                  <c:v>0.307271067843018</c:v>
                </c:pt>
                <c:pt idx="4040">
                  <c:v>0.307347125038029</c:v>
                </c:pt>
                <c:pt idx="4041">
                  <c:v>0.307423182233039</c:v>
                </c:pt>
                <c:pt idx="4042">
                  <c:v>0.30749923942805</c:v>
                </c:pt>
                <c:pt idx="4043">
                  <c:v>0.30757529662306</c:v>
                </c:pt>
                <c:pt idx="4044">
                  <c:v>0.307651353818071</c:v>
                </c:pt>
                <c:pt idx="4045">
                  <c:v>0.307727411013082</c:v>
                </c:pt>
                <c:pt idx="4046">
                  <c:v>0.307803468208092</c:v>
                </c:pt>
                <c:pt idx="4047">
                  <c:v>0.307879525403103</c:v>
                </c:pt>
                <c:pt idx="4048">
                  <c:v>0.307955582598114</c:v>
                </c:pt>
                <c:pt idx="4049">
                  <c:v>0.308031639793124</c:v>
                </c:pt>
                <c:pt idx="4050">
                  <c:v>0.308107696988135</c:v>
                </c:pt>
                <c:pt idx="4051">
                  <c:v>0.308183754183146</c:v>
                </c:pt>
                <c:pt idx="4052">
                  <c:v>0.308259811378156</c:v>
                </c:pt>
                <c:pt idx="4053">
                  <c:v>0.308335868573167</c:v>
                </c:pt>
                <c:pt idx="4054">
                  <c:v>0.308411925768178</c:v>
                </c:pt>
                <c:pt idx="4055">
                  <c:v>0.308487982963188</c:v>
                </c:pt>
                <c:pt idx="4056">
                  <c:v>0.308564040158199</c:v>
                </c:pt>
                <c:pt idx="4057">
                  <c:v>0.30864009735321</c:v>
                </c:pt>
                <c:pt idx="4058">
                  <c:v>0.30871615454822</c:v>
                </c:pt>
                <c:pt idx="4059">
                  <c:v>0.308792211743231</c:v>
                </c:pt>
                <c:pt idx="4060">
                  <c:v>0.308868268938241</c:v>
                </c:pt>
                <c:pt idx="4061">
                  <c:v>0.308944326133252</c:v>
                </c:pt>
                <c:pt idx="4062">
                  <c:v>0.309020383328263</c:v>
                </c:pt>
                <c:pt idx="4063">
                  <c:v>0.309096440523273</c:v>
                </c:pt>
                <c:pt idx="4064">
                  <c:v>0.309172497718284</c:v>
                </c:pt>
                <c:pt idx="4065">
                  <c:v>0.309248554913295</c:v>
                </c:pt>
                <c:pt idx="4066">
                  <c:v>0.309324612108305</c:v>
                </c:pt>
                <c:pt idx="4067">
                  <c:v>0.309400669303316</c:v>
                </c:pt>
                <c:pt idx="4068">
                  <c:v>0.309476726498327</c:v>
                </c:pt>
                <c:pt idx="4069">
                  <c:v>0.309552783693337</c:v>
                </c:pt>
                <c:pt idx="4070">
                  <c:v>0.309628840888348</c:v>
                </c:pt>
                <c:pt idx="4071">
                  <c:v>0.309704898083359</c:v>
                </c:pt>
                <c:pt idx="4072">
                  <c:v>0.309780955278369</c:v>
                </c:pt>
                <c:pt idx="4073">
                  <c:v>0.30985701247338</c:v>
                </c:pt>
                <c:pt idx="4074">
                  <c:v>0.309933069668391</c:v>
                </c:pt>
                <c:pt idx="4075">
                  <c:v>0.310009126863401</c:v>
                </c:pt>
                <c:pt idx="4076">
                  <c:v>0.310085184058412</c:v>
                </c:pt>
                <c:pt idx="4077">
                  <c:v>0.310161241253423</c:v>
                </c:pt>
                <c:pt idx="4078">
                  <c:v>0.310237298448433</c:v>
                </c:pt>
                <c:pt idx="4079">
                  <c:v>0.310313355643444</c:v>
                </c:pt>
                <c:pt idx="4080">
                  <c:v>0.310389412838454</c:v>
                </c:pt>
                <c:pt idx="4081">
                  <c:v>0.310465470033465</c:v>
                </c:pt>
                <c:pt idx="4082">
                  <c:v>0.310541527228476</c:v>
                </c:pt>
                <c:pt idx="4083">
                  <c:v>0.310617584423486</c:v>
                </c:pt>
                <c:pt idx="4084">
                  <c:v>0.310693641618497</c:v>
                </c:pt>
                <c:pt idx="4085">
                  <c:v>0.310769698813508</c:v>
                </c:pt>
                <c:pt idx="4086">
                  <c:v>0.310845756008518</c:v>
                </c:pt>
                <c:pt idx="4087">
                  <c:v>0.310921813203529</c:v>
                </c:pt>
                <c:pt idx="4088">
                  <c:v>0.31099787039854</c:v>
                </c:pt>
                <c:pt idx="4089">
                  <c:v>0.31107392759355</c:v>
                </c:pt>
                <c:pt idx="4090">
                  <c:v>0.311149984788561</c:v>
                </c:pt>
                <c:pt idx="4091">
                  <c:v>0.311226041983572</c:v>
                </c:pt>
                <c:pt idx="4092">
                  <c:v>0.311302099178582</c:v>
                </c:pt>
                <c:pt idx="4093">
                  <c:v>0.311378156373593</c:v>
                </c:pt>
                <c:pt idx="4094">
                  <c:v>0.311454213568604</c:v>
                </c:pt>
                <c:pt idx="4095">
                  <c:v>0.311530270763614</c:v>
                </c:pt>
                <c:pt idx="4096">
                  <c:v>0.311606327958625</c:v>
                </c:pt>
                <c:pt idx="4097">
                  <c:v>0.311682385153636</c:v>
                </c:pt>
                <c:pt idx="4098">
                  <c:v>0.311758442348646</c:v>
                </c:pt>
                <c:pt idx="4099">
                  <c:v>0.311834499543657</c:v>
                </c:pt>
                <c:pt idx="4100">
                  <c:v>0.311910556738667</c:v>
                </c:pt>
                <c:pt idx="4101">
                  <c:v>0.311986613933678</c:v>
                </c:pt>
                <c:pt idx="4102">
                  <c:v>0.312062671128689</c:v>
                </c:pt>
                <c:pt idx="4103">
                  <c:v>0.312138728323699</c:v>
                </c:pt>
                <c:pt idx="4104">
                  <c:v>0.31221478551871</c:v>
                </c:pt>
                <c:pt idx="4105">
                  <c:v>0.312290842713721</c:v>
                </c:pt>
                <c:pt idx="4106">
                  <c:v>0.312366899908731</c:v>
                </c:pt>
                <c:pt idx="4107">
                  <c:v>0.312442957103742</c:v>
                </c:pt>
                <c:pt idx="4108">
                  <c:v>0.312519014298753</c:v>
                </c:pt>
                <c:pt idx="4109">
                  <c:v>0.312595071493763</c:v>
                </c:pt>
                <c:pt idx="4110">
                  <c:v>0.312671128688774</c:v>
                </c:pt>
                <c:pt idx="4111">
                  <c:v>0.312747185883785</c:v>
                </c:pt>
                <c:pt idx="4112">
                  <c:v>0.312823243078795</c:v>
                </c:pt>
                <c:pt idx="4113">
                  <c:v>0.312899300273806</c:v>
                </c:pt>
                <c:pt idx="4114">
                  <c:v>0.312975357468817</c:v>
                </c:pt>
                <c:pt idx="4115">
                  <c:v>0.313051414663827</c:v>
                </c:pt>
                <c:pt idx="4116">
                  <c:v>0.313127471858838</c:v>
                </c:pt>
                <c:pt idx="4117">
                  <c:v>0.313203529053848</c:v>
                </c:pt>
                <c:pt idx="4118">
                  <c:v>0.313279586248859</c:v>
                </c:pt>
                <c:pt idx="4119">
                  <c:v>0.31335564344387</c:v>
                </c:pt>
                <c:pt idx="4120">
                  <c:v>0.31343170063888</c:v>
                </c:pt>
                <c:pt idx="4121">
                  <c:v>0.313507757833891</c:v>
                </c:pt>
                <c:pt idx="4122">
                  <c:v>0.313583815028902</c:v>
                </c:pt>
                <c:pt idx="4123">
                  <c:v>0.313659872223912</c:v>
                </c:pt>
                <c:pt idx="4124">
                  <c:v>0.313735929418923</c:v>
                </c:pt>
                <c:pt idx="4125">
                  <c:v>0.313811986613934</c:v>
                </c:pt>
                <c:pt idx="4126">
                  <c:v>0.313888043808944</c:v>
                </c:pt>
                <c:pt idx="4127">
                  <c:v>0.313964101003955</c:v>
                </c:pt>
                <c:pt idx="4128">
                  <c:v>0.314040158198966</c:v>
                </c:pt>
                <c:pt idx="4129">
                  <c:v>0.314116215393976</c:v>
                </c:pt>
                <c:pt idx="4130">
                  <c:v>0.314192272588987</c:v>
                </c:pt>
                <c:pt idx="4131">
                  <c:v>0.314268329783997</c:v>
                </c:pt>
                <c:pt idx="4132">
                  <c:v>0.314344386979008</c:v>
                </c:pt>
                <c:pt idx="4133">
                  <c:v>0.314420444174019</c:v>
                </c:pt>
                <c:pt idx="4134">
                  <c:v>0.314496501369029</c:v>
                </c:pt>
                <c:pt idx="4135">
                  <c:v>0.31457255856404</c:v>
                </c:pt>
                <c:pt idx="4136">
                  <c:v>0.314648615759051</c:v>
                </c:pt>
                <c:pt idx="4137">
                  <c:v>0.314724672954061</c:v>
                </c:pt>
                <c:pt idx="4138">
                  <c:v>0.314800730149072</c:v>
                </c:pt>
                <c:pt idx="4139">
                  <c:v>0.314876787344083</c:v>
                </c:pt>
                <c:pt idx="4140">
                  <c:v>0.314952844539093</c:v>
                </c:pt>
                <c:pt idx="4141">
                  <c:v>0.315028901734104</c:v>
                </c:pt>
                <c:pt idx="4142">
                  <c:v>0.315104958929115</c:v>
                </c:pt>
                <c:pt idx="4143">
                  <c:v>0.315181016124125</c:v>
                </c:pt>
                <c:pt idx="4144">
                  <c:v>0.315257073319136</c:v>
                </c:pt>
                <c:pt idx="4145">
                  <c:v>0.315333130514147</c:v>
                </c:pt>
                <c:pt idx="4146">
                  <c:v>0.315409187709157</c:v>
                </c:pt>
                <c:pt idx="4147">
                  <c:v>0.315485244904168</c:v>
                </c:pt>
                <c:pt idx="4148">
                  <c:v>0.315561302099179</c:v>
                </c:pt>
                <c:pt idx="4149">
                  <c:v>0.315637359294189</c:v>
                </c:pt>
                <c:pt idx="4150">
                  <c:v>0.3157134164892</c:v>
                </c:pt>
                <c:pt idx="4151">
                  <c:v>0.31578947368421</c:v>
                </c:pt>
                <c:pt idx="4152">
                  <c:v>0.315865530879221</c:v>
                </c:pt>
                <c:pt idx="4153">
                  <c:v>0.315941588074232</c:v>
                </c:pt>
                <c:pt idx="4154">
                  <c:v>0.316017645269242</c:v>
                </c:pt>
                <c:pt idx="4155">
                  <c:v>0.316093702464253</c:v>
                </c:pt>
                <c:pt idx="4156">
                  <c:v>0.316169759659264</c:v>
                </c:pt>
                <c:pt idx="4157">
                  <c:v>0.316245816854274</c:v>
                </c:pt>
                <c:pt idx="4158">
                  <c:v>0.316321874049285</c:v>
                </c:pt>
                <c:pt idx="4159">
                  <c:v>0.316397931244296</c:v>
                </c:pt>
                <c:pt idx="4160">
                  <c:v>0.316473988439306</c:v>
                </c:pt>
                <c:pt idx="4161">
                  <c:v>0.316550045634317</c:v>
                </c:pt>
                <c:pt idx="4162">
                  <c:v>0.316626102829328</c:v>
                </c:pt>
                <c:pt idx="4163">
                  <c:v>0.316702160024338</c:v>
                </c:pt>
                <c:pt idx="4164">
                  <c:v>0.316778217219349</c:v>
                </c:pt>
                <c:pt idx="4165">
                  <c:v>0.31685427441436</c:v>
                </c:pt>
                <c:pt idx="4166">
                  <c:v>0.31693033160937</c:v>
                </c:pt>
                <c:pt idx="4167">
                  <c:v>0.317006388804381</c:v>
                </c:pt>
                <c:pt idx="4168">
                  <c:v>0.317082445999392</c:v>
                </c:pt>
                <c:pt idx="4169">
                  <c:v>0.317158503194402</c:v>
                </c:pt>
                <c:pt idx="4170">
                  <c:v>0.317234560389413</c:v>
                </c:pt>
                <c:pt idx="4171">
                  <c:v>0.317310617584423</c:v>
                </c:pt>
                <c:pt idx="4172">
                  <c:v>0.317386674779434</c:v>
                </c:pt>
                <c:pt idx="4173">
                  <c:v>0.317462731974445</c:v>
                </c:pt>
                <c:pt idx="4174">
                  <c:v>0.317538789169455</c:v>
                </c:pt>
                <c:pt idx="4175">
                  <c:v>0.317614846364466</c:v>
                </c:pt>
                <c:pt idx="4176">
                  <c:v>0.317690903559477</c:v>
                </c:pt>
                <c:pt idx="4177">
                  <c:v>0.317766960754487</c:v>
                </c:pt>
                <c:pt idx="4178">
                  <c:v>0.317843017949498</c:v>
                </c:pt>
                <c:pt idx="4179">
                  <c:v>0.317919075144509</c:v>
                </c:pt>
                <c:pt idx="4180">
                  <c:v>0.317995132339519</c:v>
                </c:pt>
                <c:pt idx="4181">
                  <c:v>0.31807118953453</c:v>
                </c:pt>
                <c:pt idx="4182">
                  <c:v>0.318147246729541</c:v>
                </c:pt>
                <c:pt idx="4183">
                  <c:v>0.318223303924551</c:v>
                </c:pt>
                <c:pt idx="4184">
                  <c:v>0.318299361119562</c:v>
                </c:pt>
                <c:pt idx="4185">
                  <c:v>0.318375418314573</c:v>
                </c:pt>
                <c:pt idx="4186">
                  <c:v>0.318451475509583</c:v>
                </c:pt>
                <c:pt idx="4187">
                  <c:v>0.318527532704594</c:v>
                </c:pt>
                <c:pt idx="4188">
                  <c:v>0.318603589899604</c:v>
                </c:pt>
                <c:pt idx="4189">
                  <c:v>0.318679647094615</c:v>
                </c:pt>
                <c:pt idx="4190">
                  <c:v>0.318755704289626</c:v>
                </c:pt>
                <c:pt idx="4191">
                  <c:v>0.318831761484636</c:v>
                </c:pt>
                <c:pt idx="4192">
                  <c:v>0.318907818679647</c:v>
                </c:pt>
                <c:pt idx="4193">
                  <c:v>0.318983875874658</c:v>
                </c:pt>
                <c:pt idx="4194">
                  <c:v>0.319059933069668</c:v>
                </c:pt>
                <c:pt idx="4195">
                  <c:v>0.319135990264679</c:v>
                </c:pt>
                <c:pt idx="4196">
                  <c:v>0.31921204745969</c:v>
                </c:pt>
                <c:pt idx="4197">
                  <c:v>0.3192881046547</c:v>
                </c:pt>
                <c:pt idx="4198">
                  <c:v>0.319364161849711</c:v>
                </c:pt>
                <c:pt idx="4199">
                  <c:v>0.319440219044722</c:v>
                </c:pt>
                <c:pt idx="4200">
                  <c:v>0.319516276239732</c:v>
                </c:pt>
                <c:pt idx="4201">
                  <c:v>0.319592333434743</c:v>
                </c:pt>
                <c:pt idx="4202">
                  <c:v>0.319668390629754</c:v>
                </c:pt>
                <c:pt idx="4203">
                  <c:v>0.319744447824764</c:v>
                </c:pt>
                <c:pt idx="4204">
                  <c:v>0.319820505019775</c:v>
                </c:pt>
                <c:pt idx="4205">
                  <c:v>0.319896562214785</c:v>
                </c:pt>
                <c:pt idx="4206">
                  <c:v>0.319972619409796</c:v>
                </c:pt>
                <c:pt idx="4207">
                  <c:v>0.320048676604807</c:v>
                </c:pt>
                <c:pt idx="4208">
                  <c:v>0.320124733799817</c:v>
                </c:pt>
                <c:pt idx="4209">
                  <c:v>0.320200790994828</c:v>
                </c:pt>
                <c:pt idx="4210">
                  <c:v>0.320276848189839</c:v>
                </c:pt>
                <c:pt idx="4211">
                  <c:v>0.320352905384849</c:v>
                </c:pt>
                <c:pt idx="4212">
                  <c:v>0.32042896257986</c:v>
                </c:pt>
                <c:pt idx="4213">
                  <c:v>0.320505019774871</c:v>
                </c:pt>
                <c:pt idx="4214">
                  <c:v>0.320581076969881</c:v>
                </c:pt>
                <c:pt idx="4215">
                  <c:v>0.320657134164892</c:v>
                </c:pt>
                <c:pt idx="4216">
                  <c:v>0.320733191359903</c:v>
                </c:pt>
                <c:pt idx="4217">
                  <c:v>0.320809248554913</c:v>
                </c:pt>
                <c:pt idx="4218">
                  <c:v>0.320885305749924</c:v>
                </c:pt>
                <c:pt idx="4219">
                  <c:v>0.320961362944935</c:v>
                </c:pt>
                <c:pt idx="4220">
                  <c:v>0.321037420139945</c:v>
                </c:pt>
                <c:pt idx="4221">
                  <c:v>0.321113477334956</c:v>
                </c:pt>
                <c:pt idx="4222">
                  <c:v>0.321189534529966</c:v>
                </c:pt>
                <c:pt idx="4223">
                  <c:v>0.321265591724977</c:v>
                </c:pt>
                <c:pt idx="4224">
                  <c:v>0.321341648919988</c:v>
                </c:pt>
                <c:pt idx="4225">
                  <c:v>0.321417706114998</c:v>
                </c:pt>
                <c:pt idx="4226">
                  <c:v>0.321493763310009</c:v>
                </c:pt>
                <c:pt idx="4227">
                  <c:v>0.32156982050502</c:v>
                </c:pt>
                <c:pt idx="4228">
                  <c:v>0.32164587770003</c:v>
                </c:pt>
                <c:pt idx="4229">
                  <c:v>0.321721934895041</c:v>
                </c:pt>
                <c:pt idx="4230">
                  <c:v>0.321797992090052</c:v>
                </c:pt>
                <c:pt idx="4231">
                  <c:v>0.321874049285062</c:v>
                </c:pt>
                <c:pt idx="4232">
                  <c:v>0.321950106480073</c:v>
                </c:pt>
                <c:pt idx="4233">
                  <c:v>0.322026163675084</c:v>
                </c:pt>
                <c:pt idx="4234">
                  <c:v>0.322102220870094</c:v>
                </c:pt>
                <c:pt idx="4235">
                  <c:v>0.322178278065105</c:v>
                </c:pt>
                <c:pt idx="4236">
                  <c:v>0.322254335260116</c:v>
                </c:pt>
                <c:pt idx="4237">
                  <c:v>0.322330392455126</c:v>
                </c:pt>
                <c:pt idx="4238">
                  <c:v>0.322406449650137</c:v>
                </c:pt>
                <c:pt idx="4239">
                  <c:v>0.322482506845148</c:v>
                </c:pt>
                <c:pt idx="4240">
                  <c:v>0.322558564040158</c:v>
                </c:pt>
                <c:pt idx="4241">
                  <c:v>0.322634621235169</c:v>
                </c:pt>
                <c:pt idx="4242">
                  <c:v>0.322710678430179</c:v>
                </c:pt>
                <c:pt idx="4243">
                  <c:v>0.32278673562519</c:v>
                </c:pt>
                <c:pt idx="4244">
                  <c:v>0.322862792820201</c:v>
                </c:pt>
                <c:pt idx="4245">
                  <c:v>0.322938850015211</c:v>
                </c:pt>
                <c:pt idx="4246">
                  <c:v>0.323014907210222</c:v>
                </c:pt>
                <c:pt idx="4247">
                  <c:v>0.323090964405233</c:v>
                </c:pt>
                <c:pt idx="4248">
                  <c:v>0.323167021600243</c:v>
                </c:pt>
                <c:pt idx="4249">
                  <c:v>0.323243078795254</c:v>
                </c:pt>
                <c:pt idx="4250">
                  <c:v>0.323319135990265</c:v>
                </c:pt>
                <c:pt idx="4251">
                  <c:v>0.323395193185275</c:v>
                </c:pt>
                <c:pt idx="4252">
                  <c:v>0.323471250380286</c:v>
                </c:pt>
                <c:pt idx="4253">
                  <c:v>0.323547307575297</c:v>
                </c:pt>
                <c:pt idx="4254">
                  <c:v>0.323623364770307</c:v>
                </c:pt>
                <c:pt idx="4255">
                  <c:v>0.323699421965318</c:v>
                </c:pt>
                <c:pt idx="4256">
                  <c:v>0.323775479160329</c:v>
                </c:pt>
                <c:pt idx="4257">
                  <c:v>0.323851536355339</c:v>
                </c:pt>
                <c:pt idx="4258">
                  <c:v>0.32392759355035</c:v>
                </c:pt>
                <c:pt idx="4259">
                  <c:v>0.32400365074536</c:v>
                </c:pt>
                <c:pt idx="4260">
                  <c:v>0.324079707940371</c:v>
                </c:pt>
                <c:pt idx="4261">
                  <c:v>0.324155765135382</c:v>
                </c:pt>
                <c:pt idx="4262">
                  <c:v>0.324231822330392</c:v>
                </c:pt>
                <c:pt idx="4263">
                  <c:v>0.324307879525403</c:v>
                </c:pt>
                <c:pt idx="4264">
                  <c:v>0.324383936720414</c:v>
                </c:pt>
                <c:pt idx="4265">
                  <c:v>0.324459993915424</c:v>
                </c:pt>
                <c:pt idx="4266">
                  <c:v>0.324536051110435</c:v>
                </c:pt>
                <c:pt idx="4267">
                  <c:v>0.324612108305446</c:v>
                </c:pt>
                <c:pt idx="4268">
                  <c:v>0.324688165500456</c:v>
                </c:pt>
                <c:pt idx="4269">
                  <c:v>0.324764222695467</c:v>
                </c:pt>
                <c:pt idx="4270">
                  <c:v>0.324840279890478</c:v>
                </c:pt>
                <c:pt idx="4271">
                  <c:v>0.324916337085488</c:v>
                </c:pt>
                <c:pt idx="4272">
                  <c:v>0.324992394280499</c:v>
                </c:pt>
                <c:pt idx="4273">
                  <c:v>0.32506845147551</c:v>
                </c:pt>
                <c:pt idx="4274">
                  <c:v>0.32514450867052</c:v>
                </c:pt>
                <c:pt idx="4275">
                  <c:v>0.325220565865531</c:v>
                </c:pt>
                <c:pt idx="4276">
                  <c:v>0.325296623060541</c:v>
                </c:pt>
                <c:pt idx="4277">
                  <c:v>0.325372680255552</c:v>
                </c:pt>
                <c:pt idx="4278">
                  <c:v>0.325448737450563</c:v>
                </c:pt>
                <c:pt idx="4279">
                  <c:v>0.325524794645573</c:v>
                </c:pt>
                <c:pt idx="4280">
                  <c:v>0.325600851840584</c:v>
                </c:pt>
                <c:pt idx="4281">
                  <c:v>0.325676909035595</c:v>
                </c:pt>
                <c:pt idx="4282">
                  <c:v>0.325752966230605</c:v>
                </c:pt>
                <c:pt idx="4283">
                  <c:v>0.325829023425616</c:v>
                </c:pt>
                <c:pt idx="4284">
                  <c:v>0.325905080620627</c:v>
                </c:pt>
                <c:pt idx="4285">
                  <c:v>0.325981137815637</c:v>
                </c:pt>
                <c:pt idx="4286">
                  <c:v>0.326057195010648</c:v>
                </c:pt>
                <c:pt idx="4287">
                  <c:v>0.326133252205659</c:v>
                </c:pt>
                <c:pt idx="4288">
                  <c:v>0.326209309400669</c:v>
                </c:pt>
                <c:pt idx="4289">
                  <c:v>0.32628536659568</c:v>
                </c:pt>
                <c:pt idx="4290">
                  <c:v>0.326361423790691</c:v>
                </c:pt>
                <c:pt idx="4291">
                  <c:v>0.326437480985701</c:v>
                </c:pt>
                <c:pt idx="4292">
                  <c:v>0.326513538180712</c:v>
                </c:pt>
                <c:pt idx="4293">
                  <c:v>0.326589595375722</c:v>
                </c:pt>
                <c:pt idx="4294">
                  <c:v>0.326665652570733</c:v>
                </c:pt>
                <c:pt idx="4295">
                  <c:v>0.326741709765744</c:v>
                </c:pt>
                <c:pt idx="4296">
                  <c:v>0.326817766960754</c:v>
                </c:pt>
                <c:pt idx="4297">
                  <c:v>0.326893824155765</c:v>
                </c:pt>
                <c:pt idx="4298">
                  <c:v>0.326969881350776</c:v>
                </c:pt>
                <c:pt idx="4299">
                  <c:v>0.327045938545786</c:v>
                </c:pt>
                <c:pt idx="4300">
                  <c:v>0.327121995740797</c:v>
                </c:pt>
                <c:pt idx="4301">
                  <c:v>0.327198052935808</c:v>
                </c:pt>
                <c:pt idx="4302">
                  <c:v>0.327274110130818</c:v>
                </c:pt>
                <c:pt idx="4303">
                  <c:v>0.327350167325829</c:v>
                </c:pt>
                <c:pt idx="4304">
                  <c:v>0.32742622452084</c:v>
                </c:pt>
                <c:pt idx="4305">
                  <c:v>0.32750228171585</c:v>
                </c:pt>
                <c:pt idx="4306">
                  <c:v>0.327578338910861</c:v>
                </c:pt>
                <c:pt idx="4307">
                  <c:v>0.327654396105872</c:v>
                </c:pt>
                <c:pt idx="4308">
                  <c:v>0.327730453300882</c:v>
                </c:pt>
                <c:pt idx="4309">
                  <c:v>0.327806510495893</c:v>
                </c:pt>
                <c:pt idx="4310">
                  <c:v>0.327882567690904</c:v>
                </c:pt>
                <c:pt idx="4311">
                  <c:v>0.327958624885914</c:v>
                </c:pt>
                <c:pt idx="4312">
                  <c:v>0.328034682080925</c:v>
                </c:pt>
                <c:pt idx="4313">
                  <c:v>0.328110739275935</c:v>
                </c:pt>
                <c:pt idx="4314">
                  <c:v>0.328186796470946</c:v>
                </c:pt>
                <c:pt idx="4315">
                  <c:v>0.328262853665957</c:v>
                </c:pt>
                <c:pt idx="4316">
                  <c:v>0.328338910860967</c:v>
                </c:pt>
                <c:pt idx="4317">
                  <c:v>0.328414968055978</c:v>
                </c:pt>
                <c:pt idx="4318">
                  <c:v>0.328491025250989</c:v>
                </c:pt>
                <c:pt idx="4319">
                  <c:v>0.328567082445999</c:v>
                </c:pt>
                <c:pt idx="4320">
                  <c:v>0.32864313964101</c:v>
                </c:pt>
                <c:pt idx="4321">
                  <c:v>0.328719196836021</c:v>
                </c:pt>
                <c:pt idx="4322">
                  <c:v>0.328795254031031</c:v>
                </c:pt>
                <c:pt idx="4323">
                  <c:v>0.328871311226042</c:v>
                </c:pt>
                <c:pt idx="4324">
                  <c:v>0.328947368421053</c:v>
                </c:pt>
                <c:pt idx="4325">
                  <c:v>0.329023425616063</c:v>
                </c:pt>
                <c:pt idx="4326">
                  <c:v>0.329099482811074</c:v>
                </c:pt>
                <c:pt idx="4327">
                  <c:v>0.329175540006085</c:v>
                </c:pt>
                <c:pt idx="4328">
                  <c:v>0.329251597201095</c:v>
                </c:pt>
                <c:pt idx="4329">
                  <c:v>0.329327654396106</c:v>
                </c:pt>
                <c:pt idx="4330">
                  <c:v>0.329403711591116</c:v>
                </c:pt>
                <c:pt idx="4331">
                  <c:v>0.329479768786127</c:v>
                </c:pt>
                <c:pt idx="4332">
                  <c:v>0.329555825981138</c:v>
                </c:pt>
                <c:pt idx="4333">
                  <c:v>0.329631883176148</c:v>
                </c:pt>
                <c:pt idx="4334">
                  <c:v>0.329707940371159</c:v>
                </c:pt>
                <c:pt idx="4335">
                  <c:v>0.32978399756617</c:v>
                </c:pt>
                <c:pt idx="4336">
                  <c:v>0.32986005476118</c:v>
                </c:pt>
                <c:pt idx="4337">
                  <c:v>0.329936111956191</c:v>
                </c:pt>
                <c:pt idx="4338">
                  <c:v>0.330012169151202</c:v>
                </c:pt>
                <c:pt idx="4339">
                  <c:v>0.330088226346212</c:v>
                </c:pt>
                <c:pt idx="4340">
                  <c:v>0.330164283541223</c:v>
                </c:pt>
                <c:pt idx="4341">
                  <c:v>0.330240340736234</c:v>
                </c:pt>
                <c:pt idx="4342">
                  <c:v>0.330316397931244</c:v>
                </c:pt>
                <c:pt idx="4343">
                  <c:v>0.330392455126255</c:v>
                </c:pt>
                <c:pt idx="4344">
                  <c:v>0.330468512321266</c:v>
                </c:pt>
                <c:pt idx="4345">
                  <c:v>0.330544569516276</c:v>
                </c:pt>
                <c:pt idx="4346">
                  <c:v>0.330620626711287</c:v>
                </c:pt>
                <c:pt idx="4347">
                  <c:v>0.330696683906297</c:v>
                </c:pt>
                <c:pt idx="4348">
                  <c:v>0.330772741101308</c:v>
                </c:pt>
                <c:pt idx="4349">
                  <c:v>0.330848798296319</c:v>
                </c:pt>
                <c:pt idx="4350">
                  <c:v>0.330924855491329</c:v>
                </c:pt>
                <c:pt idx="4351">
                  <c:v>0.33100091268634</c:v>
                </c:pt>
                <c:pt idx="4352">
                  <c:v>0.331076969881351</c:v>
                </c:pt>
                <c:pt idx="4353">
                  <c:v>0.331153027076361</c:v>
                </c:pt>
                <c:pt idx="4354">
                  <c:v>0.331229084271372</c:v>
                </c:pt>
                <c:pt idx="4355">
                  <c:v>0.331305141466383</c:v>
                </c:pt>
                <c:pt idx="4356">
                  <c:v>0.331381198661393</c:v>
                </c:pt>
                <c:pt idx="4357">
                  <c:v>0.331457255856404</c:v>
                </c:pt>
                <c:pt idx="4358">
                  <c:v>0.331533313051415</c:v>
                </c:pt>
                <c:pt idx="4359">
                  <c:v>0.331609370246425</c:v>
                </c:pt>
                <c:pt idx="4360">
                  <c:v>0.331685427441436</c:v>
                </c:pt>
                <c:pt idx="4361">
                  <c:v>0.331761484636447</c:v>
                </c:pt>
                <c:pt idx="4362">
                  <c:v>0.331837541831457</c:v>
                </c:pt>
                <c:pt idx="4363">
                  <c:v>0.331913599026468</c:v>
                </c:pt>
                <c:pt idx="4364">
                  <c:v>0.331989656221479</c:v>
                </c:pt>
                <c:pt idx="4365">
                  <c:v>0.332065713416489</c:v>
                </c:pt>
                <c:pt idx="4366">
                  <c:v>0.3321417706115</c:v>
                </c:pt>
                <c:pt idx="4367">
                  <c:v>0.33221782780651</c:v>
                </c:pt>
                <c:pt idx="4368">
                  <c:v>0.332293885001521</c:v>
                </c:pt>
                <c:pt idx="4369">
                  <c:v>0.332369942196532</c:v>
                </c:pt>
                <c:pt idx="4370">
                  <c:v>0.332445999391542</c:v>
                </c:pt>
                <c:pt idx="4371">
                  <c:v>0.332522056586553</c:v>
                </c:pt>
                <c:pt idx="4372">
                  <c:v>0.332598113781564</c:v>
                </c:pt>
                <c:pt idx="4373">
                  <c:v>0.332674170976574</c:v>
                </c:pt>
                <c:pt idx="4374">
                  <c:v>0.332750228171585</c:v>
                </c:pt>
                <c:pt idx="4375">
                  <c:v>0.332826285366596</c:v>
                </c:pt>
                <c:pt idx="4376">
                  <c:v>0.332902342561606</c:v>
                </c:pt>
                <c:pt idx="4377">
                  <c:v>0.332978399756617</c:v>
                </c:pt>
                <c:pt idx="4378">
                  <c:v>0.333054456951628</c:v>
                </c:pt>
                <c:pt idx="4379">
                  <c:v>0.333130514146638</c:v>
                </c:pt>
                <c:pt idx="4380">
                  <c:v>0.333206571341649</c:v>
                </c:pt>
                <c:pt idx="4381">
                  <c:v>0.33328262853666</c:v>
                </c:pt>
                <c:pt idx="4382">
                  <c:v>0.33335868573167</c:v>
                </c:pt>
                <c:pt idx="4383">
                  <c:v>0.333434742926681</c:v>
                </c:pt>
                <c:pt idx="4384">
                  <c:v>0.333510800121691</c:v>
                </c:pt>
                <c:pt idx="4385">
                  <c:v>0.333586857316702</c:v>
                </c:pt>
                <c:pt idx="4386">
                  <c:v>0.333662914511713</c:v>
                </c:pt>
                <c:pt idx="4387">
                  <c:v>0.333738971706723</c:v>
                </c:pt>
                <c:pt idx="4388">
                  <c:v>0.333815028901734</c:v>
                </c:pt>
                <c:pt idx="4389">
                  <c:v>0.333891086096745</c:v>
                </c:pt>
                <c:pt idx="4390">
                  <c:v>0.333967143291755</c:v>
                </c:pt>
                <c:pt idx="4391">
                  <c:v>0.334043200486766</c:v>
                </c:pt>
                <c:pt idx="4392">
                  <c:v>0.334119257681777</c:v>
                </c:pt>
                <c:pt idx="4393">
                  <c:v>0.334195314876787</c:v>
                </c:pt>
                <c:pt idx="4394">
                  <c:v>0.334271372071798</c:v>
                </c:pt>
                <c:pt idx="4395">
                  <c:v>0.334347429266809</c:v>
                </c:pt>
                <c:pt idx="4396">
                  <c:v>0.334423486461819</c:v>
                </c:pt>
                <c:pt idx="4397">
                  <c:v>0.33449954365683</c:v>
                </c:pt>
                <c:pt idx="4398">
                  <c:v>0.334575600851841</c:v>
                </c:pt>
                <c:pt idx="4399">
                  <c:v>0.334651658046851</c:v>
                </c:pt>
                <c:pt idx="4400">
                  <c:v>0.334727715241862</c:v>
                </c:pt>
                <c:pt idx="4401">
                  <c:v>0.334803772436872</c:v>
                </c:pt>
                <c:pt idx="4402">
                  <c:v>0.334879829631883</c:v>
                </c:pt>
                <c:pt idx="4403">
                  <c:v>0.334955886826894</c:v>
                </c:pt>
                <c:pt idx="4404">
                  <c:v>0.335031944021904</c:v>
                </c:pt>
                <c:pt idx="4405">
                  <c:v>0.335108001216915</c:v>
                </c:pt>
                <c:pt idx="4406">
                  <c:v>0.335184058411926</c:v>
                </c:pt>
                <c:pt idx="4407">
                  <c:v>0.335260115606936</c:v>
                </c:pt>
                <c:pt idx="4408">
                  <c:v>0.335336172801947</c:v>
                </c:pt>
                <c:pt idx="4409">
                  <c:v>0.335412229996958</c:v>
                </c:pt>
                <c:pt idx="4410">
                  <c:v>0.335488287191968</c:v>
                </c:pt>
                <c:pt idx="4411">
                  <c:v>0.335564344386979</c:v>
                </c:pt>
                <c:pt idx="4412">
                  <c:v>0.33564040158199</c:v>
                </c:pt>
                <c:pt idx="4413">
                  <c:v>0.335716458777</c:v>
                </c:pt>
                <c:pt idx="4414">
                  <c:v>0.335792515972011</c:v>
                </c:pt>
                <c:pt idx="4415">
                  <c:v>0.335868573167022</c:v>
                </c:pt>
                <c:pt idx="4416">
                  <c:v>0.335944630362032</c:v>
                </c:pt>
                <c:pt idx="4417">
                  <c:v>0.336020687557043</c:v>
                </c:pt>
                <c:pt idx="4418">
                  <c:v>0.336096744752053</c:v>
                </c:pt>
                <c:pt idx="4419">
                  <c:v>0.336172801947064</c:v>
                </c:pt>
                <c:pt idx="4420">
                  <c:v>0.336248859142075</c:v>
                </c:pt>
                <c:pt idx="4421">
                  <c:v>0.336324916337085</c:v>
                </c:pt>
                <c:pt idx="4422">
                  <c:v>0.336400973532096</c:v>
                </c:pt>
                <c:pt idx="4423">
                  <c:v>0.336477030727107</c:v>
                </c:pt>
                <c:pt idx="4424">
                  <c:v>0.336553087922117</c:v>
                </c:pt>
                <c:pt idx="4425">
                  <c:v>0.336629145117128</c:v>
                </c:pt>
                <c:pt idx="4426">
                  <c:v>0.336705202312139</c:v>
                </c:pt>
                <c:pt idx="4427">
                  <c:v>0.336781259507149</c:v>
                </c:pt>
                <c:pt idx="4428">
                  <c:v>0.33685731670216</c:v>
                </c:pt>
                <c:pt idx="4429">
                  <c:v>0.336933373897171</c:v>
                </c:pt>
                <c:pt idx="4430">
                  <c:v>0.337009431092181</c:v>
                </c:pt>
                <c:pt idx="4431">
                  <c:v>0.337085488287192</c:v>
                </c:pt>
                <c:pt idx="4432">
                  <c:v>0.337161545482203</c:v>
                </c:pt>
                <c:pt idx="4433">
                  <c:v>0.337237602677213</c:v>
                </c:pt>
                <c:pt idx="4434">
                  <c:v>0.337313659872224</c:v>
                </c:pt>
                <c:pt idx="4435">
                  <c:v>0.337389717067235</c:v>
                </c:pt>
                <c:pt idx="4436">
                  <c:v>0.337465774262245</c:v>
                </c:pt>
                <c:pt idx="4437">
                  <c:v>0.337541831457256</c:v>
                </c:pt>
                <c:pt idx="4438">
                  <c:v>0.337617888652266</c:v>
                </c:pt>
                <c:pt idx="4439">
                  <c:v>0.337693945847277</c:v>
                </c:pt>
                <c:pt idx="4440">
                  <c:v>0.337770003042288</c:v>
                </c:pt>
                <c:pt idx="4441">
                  <c:v>0.337846060237298</c:v>
                </c:pt>
                <c:pt idx="4442">
                  <c:v>0.337922117432309</c:v>
                </c:pt>
                <c:pt idx="4443">
                  <c:v>0.33799817462732</c:v>
                </c:pt>
                <c:pt idx="4444">
                  <c:v>0.33807423182233</c:v>
                </c:pt>
                <c:pt idx="4445">
                  <c:v>0.338150289017341</c:v>
                </c:pt>
                <c:pt idx="4446">
                  <c:v>0.338226346212352</c:v>
                </c:pt>
                <c:pt idx="4447">
                  <c:v>0.338302403407362</c:v>
                </c:pt>
                <c:pt idx="4448">
                  <c:v>0.338378460602373</c:v>
                </c:pt>
                <c:pt idx="4449">
                  <c:v>0.338454517797384</c:v>
                </c:pt>
                <c:pt idx="4450">
                  <c:v>0.338530574992394</c:v>
                </c:pt>
                <c:pt idx="4451">
                  <c:v>0.338606632187405</c:v>
                </c:pt>
                <c:pt idx="4452">
                  <c:v>0.338682689382416</c:v>
                </c:pt>
                <c:pt idx="4453">
                  <c:v>0.338758746577426</c:v>
                </c:pt>
                <c:pt idx="4454">
                  <c:v>0.338834803772437</c:v>
                </c:pt>
                <c:pt idx="4455">
                  <c:v>0.338910860967447</c:v>
                </c:pt>
                <c:pt idx="4456">
                  <c:v>0.338986918162458</c:v>
                </c:pt>
                <c:pt idx="4457">
                  <c:v>0.339062975357469</c:v>
                </c:pt>
                <c:pt idx="4458">
                  <c:v>0.339139032552479</c:v>
                </c:pt>
                <c:pt idx="4459">
                  <c:v>0.33921508974749</c:v>
                </c:pt>
                <c:pt idx="4460">
                  <c:v>0.339291146942501</c:v>
                </c:pt>
                <c:pt idx="4461">
                  <c:v>0.339367204137511</c:v>
                </c:pt>
                <c:pt idx="4462">
                  <c:v>0.339443261332522</c:v>
                </c:pt>
                <c:pt idx="4463">
                  <c:v>0.339519318527533</c:v>
                </c:pt>
                <c:pt idx="4464">
                  <c:v>0.339595375722543</c:v>
                </c:pt>
                <c:pt idx="4465">
                  <c:v>0.339671432917554</c:v>
                </c:pt>
                <c:pt idx="4466">
                  <c:v>0.339747490112565</c:v>
                </c:pt>
                <c:pt idx="4467">
                  <c:v>0.339823547307575</c:v>
                </c:pt>
                <c:pt idx="4468">
                  <c:v>0.339899604502586</c:v>
                </c:pt>
                <c:pt idx="4469">
                  <c:v>0.339975661697597</c:v>
                </c:pt>
                <c:pt idx="4470">
                  <c:v>0.340051718892607</c:v>
                </c:pt>
                <c:pt idx="4471">
                  <c:v>0.340127776087618</c:v>
                </c:pt>
                <c:pt idx="4472">
                  <c:v>0.340203833282628</c:v>
                </c:pt>
                <c:pt idx="4473">
                  <c:v>0.340279890477639</c:v>
                </c:pt>
                <c:pt idx="4474">
                  <c:v>0.34035594767265</c:v>
                </c:pt>
                <c:pt idx="4475">
                  <c:v>0.34043200486766</c:v>
                </c:pt>
                <c:pt idx="4476">
                  <c:v>0.340508062062671</c:v>
                </c:pt>
                <c:pt idx="4477">
                  <c:v>0.340584119257682</c:v>
                </c:pt>
                <c:pt idx="4478">
                  <c:v>0.340660176452692</c:v>
                </c:pt>
                <c:pt idx="4479">
                  <c:v>0.340736233647703</c:v>
                </c:pt>
                <c:pt idx="4480">
                  <c:v>0.340812290842714</c:v>
                </c:pt>
                <c:pt idx="4481">
                  <c:v>0.340888348037724</c:v>
                </c:pt>
                <c:pt idx="4482">
                  <c:v>0.340964405232735</c:v>
                </c:pt>
                <c:pt idx="4483">
                  <c:v>0.341040462427746</c:v>
                </c:pt>
                <c:pt idx="4484">
                  <c:v>0.341116519622756</c:v>
                </c:pt>
                <c:pt idx="4485">
                  <c:v>0.341192576817767</c:v>
                </c:pt>
                <c:pt idx="4486">
                  <c:v>0.341268634012778</c:v>
                </c:pt>
                <c:pt idx="4487">
                  <c:v>0.341344691207788</c:v>
                </c:pt>
                <c:pt idx="4488">
                  <c:v>0.341420748402799</c:v>
                </c:pt>
                <c:pt idx="4489">
                  <c:v>0.341496805597809</c:v>
                </c:pt>
                <c:pt idx="4490">
                  <c:v>0.34157286279282</c:v>
                </c:pt>
                <c:pt idx="4491">
                  <c:v>0.341648919987831</c:v>
                </c:pt>
                <c:pt idx="4492">
                  <c:v>0.341724977182841</c:v>
                </c:pt>
                <c:pt idx="4493">
                  <c:v>0.341801034377852</c:v>
                </c:pt>
                <c:pt idx="4494">
                  <c:v>0.341877091572863</c:v>
                </c:pt>
                <c:pt idx="4495">
                  <c:v>0.341953148767873</c:v>
                </c:pt>
                <c:pt idx="4496">
                  <c:v>0.342029205962884</c:v>
                </c:pt>
                <c:pt idx="4497">
                  <c:v>0.342105263157895</c:v>
                </c:pt>
                <c:pt idx="4498">
                  <c:v>0.342181320352905</c:v>
                </c:pt>
                <c:pt idx="4499">
                  <c:v>0.342257377547916</c:v>
                </c:pt>
                <c:pt idx="4500">
                  <c:v>0.342333434742927</c:v>
                </c:pt>
                <c:pt idx="4501">
                  <c:v>0.342409491937937</c:v>
                </c:pt>
                <c:pt idx="4502">
                  <c:v>0.342485549132948</c:v>
                </c:pt>
                <c:pt idx="4503">
                  <c:v>0.342561606327959</c:v>
                </c:pt>
                <c:pt idx="4504">
                  <c:v>0.342637663522969</c:v>
                </c:pt>
                <c:pt idx="4505">
                  <c:v>0.34271372071798</c:v>
                </c:pt>
                <c:pt idx="4506">
                  <c:v>0.342789777912991</c:v>
                </c:pt>
                <c:pt idx="4507">
                  <c:v>0.342865835108001</c:v>
                </c:pt>
                <c:pt idx="4508">
                  <c:v>0.342941892303012</c:v>
                </c:pt>
                <c:pt idx="4509">
                  <c:v>0.343017949498022</c:v>
                </c:pt>
                <c:pt idx="4510">
                  <c:v>0.343094006693033</c:v>
                </c:pt>
                <c:pt idx="4511">
                  <c:v>0.343170063888044</c:v>
                </c:pt>
                <c:pt idx="4512">
                  <c:v>0.343246121083054</c:v>
                </c:pt>
                <c:pt idx="4513">
                  <c:v>0.343322178278065</c:v>
                </c:pt>
                <c:pt idx="4514">
                  <c:v>0.343398235473076</c:v>
                </c:pt>
                <c:pt idx="4515">
                  <c:v>0.343474292668086</c:v>
                </c:pt>
                <c:pt idx="4516">
                  <c:v>0.343550349863097</c:v>
                </c:pt>
                <c:pt idx="4517">
                  <c:v>0.343626407058108</c:v>
                </c:pt>
                <c:pt idx="4518">
                  <c:v>0.343702464253118</c:v>
                </c:pt>
                <c:pt idx="4519">
                  <c:v>0.343778521448129</c:v>
                </c:pt>
                <c:pt idx="4520">
                  <c:v>0.34385457864314</c:v>
                </c:pt>
                <c:pt idx="4521">
                  <c:v>0.34393063583815</c:v>
                </c:pt>
                <c:pt idx="4522">
                  <c:v>0.344006693033161</c:v>
                </c:pt>
                <c:pt idx="4523">
                  <c:v>0.344082750228172</c:v>
                </c:pt>
                <c:pt idx="4524">
                  <c:v>0.344158807423182</c:v>
                </c:pt>
                <c:pt idx="4525">
                  <c:v>0.344234864618193</c:v>
                </c:pt>
                <c:pt idx="4526">
                  <c:v>0.344310921813203</c:v>
                </c:pt>
                <c:pt idx="4527">
                  <c:v>0.344386979008214</c:v>
                </c:pt>
                <c:pt idx="4528">
                  <c:v>0.344463036203225</c:v>
                </c:pt>
                <c:pt idx="4529">
                  <c:v>0.344539093398235</c:v>
                </c:pt>
                <c:pt idx="4530">
                  <c:v>0.344615150593246</c:v>
                </c:pt>
                <c:pt idx="4531">
                  <c:v>0.344691207788257</c:v>
                </c:pt>
                <c:pt idx="4532">
                  <c:v>0.344767264983267</c:v>
                </c:pt>
                <c:pt idx="4533">
                  <c:v>0.344843322178278</c:v>
                </c:pt>
                <c:pt idx="4534">
                  <c:v>0.344919379373289</c:v>
                </c:pt>
                <c:pt idx="4535">
                  <c:v>0.344995436568299</c:v>
                </c:pt>
                <c:pt idx="4536">
                  <c:v>0.34507149376331</c:v>
                </c:pt>
                <c:pt idx="4537">
                  <c:v>0.345147550958321</c:v>
                </c:pt>
                <c:pt idx="4538">
                  <c:v>0.345223608153331</c:v>
                </c:pt>
                <c:pt idx="4539">
                  <c:v>0.345299665348342</c:v>
                </c:pt>
                <c:pt idx="4540">
                  <c:v>0.345375722543353</c:v>
                </c:pt>
                <c:pt idx="4541">
                  <c:v>0.345451779738363</c:v>
                </c:pt>
                <c:pt idx="4542">
                  <c:v>0.345527836933374</c:v>
                </c:pt>
                <c:pt idx="4543">
                  <c:v>0.345603894128384</c:v>
                </c:pt>
                <c:pt idx="4544">
                  <c:v>0.345679951323395</c:v>
                </c:pt>
                <c:pt idx="4545">
                  <c:v>0.345756008518406</c:v>
                </c:pt>
                <c:pt idx="4546">
                  <c:v>0.345832065713416</c:v>
                </c:pt>
                <c:pt idx="4547">
                  <c:v>0.345908122908427</c:v>
                </c:pt>
                <c:pt idx="4548">
                  <c:v>0.345984180103438</c:v>
                </c:pt>
                <c:pt idx="4549">
                  <c:v>0.346060237298448</c:v>
                </c:pt>
                <c:pt idx="4550">
                  <c:v>0.346136294493459</c:v>
                </c:pt>
                <c:pt idx="4551">
                  <c:v>0.34621235168847</c:v>
                </c:pt>
                <c:pt idx="4552">
                  <c:v>0.34628840888348</c:v>
                </c:pt>
                <c:pt idx="4553">
                  <c:v>0.346364466078491</c:v>
                </c:pt>
                <c:pt idx="4554">
                  <c:v>0.346440523273502</c:v>
                </c:pt>
                <c:pt idx="4555">
                  <c:v>0.346516580468512</c:v>
                </c:pt>
                <c:pt idx="4556">
                  <c:v>0.346592637663523</c:v>
                </c:pt>
                <c:pt idx="4557">
                  <c:v>0.346668694858534</c:v>
                </c:pt>
                <c:pt idx="4558">
                  <c:v>0.346744752053544</c:v>
                </c:pt>
                <c:pt idx="4559">
                  <c:v>0.346820809248555</c:v>
                </c:pt>
                <c:pt idx="4560">
                  <c:v>0.346896866443565</c:v>
                </c:pt>
                <c:pt idx="4561">
                  <c:v>0.346972923638576</c:v>
                </c:pt>
                <c:pt idx="4562">
                  <c:v>0.347048980833587</c:v>
                </c:pt>
                <c:pt idx="4563">
                  <c:v>0.347125038028597</c:v>
                </c:pt>
                <c:pt idx="4564">
                  <c:v>0.347201095223608</c:v>
                </c:pt>
                <c:pt idx="4565">
                  <c:v>0.347277152418619</c:v>
                </c:pt>
                <c:pt idx="4566">
                  <c:v>0.347353209613629</c:v>
                </c:pt>
                <c:pt idx="4567">
                  <c:v>0.34742926680864</c:v>
                </c:pt>
                <c:pt idx="4568">
                  <c:v>0.347505324003651</c:v>
                </c:pt>
                <c:pt idx="4569">
                  <c:v>0.347581381198661</c:v>
                </c:pt>
                <c:pt idx="4570">
                  <c:v>0.347657438393672</c:v>
                </c:pt>
                <c:pt idx="4571">
                  <c:v>0.347733495588683</c:v>
                </c:pt>
                <c:pt idx="4572">
                  <c:v>0.347809552783693</c:v>
                </c:pt>
                <c:pt idx="4573">
                  <c:v>0.347885609978704</c:v>
                </c:pt>
                <c:pt idx="4574">
                  <c:v>0.347961667173715</c:v>
                </c:pt>
                <c:pt idx="4575">
                  <c:v>0.348037724368725</c:v>
                </c:pt>
                <c:pt idx="4576">
                  <c:v>0.348113781563736</c:v>
                </c:pt>
                <c:pt idx="4577">
                  <c:v>0.348189838758747</c:v>
                </c:pt>
                <c:pt idx="4578">
                  <c:v>0.348265895953757</c:v>
                </c:pt>
                <c:pt idx="4579">
                  <c:v>0.348341953148768</c:v>
                </c:pt>
                <c:pt idx="4580">
                  <c:v>0.348418010343778</c:v>
                </c:pt>
                <c:pt idx="4581">
                  <c:v>0.348494067538789</c:v>
                </c:pt>
                <c:pt idx="4582">
                  <c:v>0.3485701247338</c:v>
                </c:pt>
                <c:pt idx="4583">
                  <c:v>0.34864618192881</c:v>
                </c:pt>
                <c:pt idx="4584">
                  <c:v>0.348722239123821</c:v>
                </c:pt>
                <c:pt idx="4585">
                  <c:v>0.348798296318832</c:v>
                </c:pt>
                <c:pt idx="4586">
                  <c:v>0.348874353513842</c:v>
                </c:pt>
                <c:pt idx="4587">
                  <c:v>0.348950410708853</c:v>
                </c:pt>
                <c:pt idx="4588">
                  <c:v>0.349026467903864</c:v>
                </c:pt>
                <c:pt idx="4589">
                  <c:v>0.349102525098874</c:v>
                </c:pt>
                <c:pt idx="4590">
                  <c:v>0.349178582293885</c:v>
                </c:pt>
                <c:pt idx="4591">
                  <c:v>0.349254639488896</c:v>
                </c:pt>
                <c:pt idx="4592">
                  <c:v>0.349330696683906</c:v>
                </c:pt>
                <c:pt idx="4593">
                  <c:v>0.349406753878917</c:v>
                </c:pt>
                <c:pt idx="4594">
                  <c:v>0.349482811073928</c:v>
                </c:pt>
                <c:pt idx="4595">
                  <c:v>0.349558868268938</c:v>
                </c:pt>
                <c:pt idx="4596">
                  <c:v>0.349634925463949</c:v>
                </c:pt>
                <c:pt idx="4597">
                  <c:v>0.34971098265896</c:v>
                </c:pt>
                <c:pt idx="4598">
                  <c:v>0.34978703985397</c:v>
                </c:pt>
                <c:pt idx="4599">
                  <c:v>0.349863097048981</c:v>
                </c:pt>
                <c:pt idx="4600">
                  <c:v>0.349939154243991</c:v>
                </c:pt>
                <c:pt idx="4601">
                  <c:v>0.350015211439002</c:v>
                </c:pt>
                <c:pt idx="4602">
                  <c:v>0.350091268634013</c:v>
                </c:pt>
                <c:pt idx="4603">
                  <c:v>0.350167325829023</c:v>
                </c:pt>
                <c:pt idx="4604">
                  <c:v>0.350243383024034</c:v>
                </c:pt>
                <c:pt idx="4605">
                  <c:v>0.350319440219045</c:v>
                </c:pt>
                <c:pt idx="4606">
                  <c:v>0.350395497414055</c:v>
                </c:pt>
                <c:pt idx="4607">
                  <c:v>0.350471554609066</c:v>
                </c:pt>
                <c:pt idx="4608">
                  <c:v>0.350547611804077</c:v>
                </c:pt>
                <c:pt idx="4609">
                  <c:v>0.350623668999087</c:v>
                </c:pt>
                <c:pt idx="4610">
                  <c:v>0.350699726194098</c:v>
                </c:pt>
                <c:pt idx="4611">
                  <c:v>0.350775783389109</c:v>
                </c:pt>
                <c:pt idx="4612">
                  <c:v>0.350851840584119</c:v>
                </c:pt>
                <c:pt idx="4613">
                  <c:v>0.35092789777913</c:v>
                </c:pt>
                <c:pt idx="4614">
                  <c:v>0.35100395497414</c:v>
                </c:pt>
                <c:pt idx="4615">
                  <c:v>0.351080012169151</c:v>
                </c:pt>
                <c:pt idx="4616">
                  <c:v>0.351156069364162</c:v>
                </c:pt>
                <c:pt idx="4617">
                  <c:v>0.351232126559172</c:v>
                </c:pt>
                <c:pt idx="4618">
                  <c:v>0.351308183754183</c:v>
                </c:pt>
                <c:pt idx="4619">
                  <c:v>0.351384240949194</c:v>
                </c:pt>
                <c:pt idx="4620">
                  <c:v>0.351460298144204</c:v>
                </c:pt>
                <c:pt idx="4621">
                  <c:v>0.351536355339215</c:v>
                </c:pt>
                <c:pt idx="4622">
                  <c:v>0.351612412534226</c:v>
                </c:pt>
                <c:pt idx="4623">
                  <c:v>0.351688469729236</c:v>
                </c:pt>
                <c:pt idx="4624">
                  <c:v>0.351764526924247</c:v>
                </c:pt>
                <c:pt idx="4625">
                  <c:v>0.351840584119258</c:v>
                </c:pt>
                <c:pt idx="4626">
                  <c:v>0.351916641314268</c:v>
                </c:pt>
                <c:pt idx="4627">
                  <c:v>0.351992698509279</c:v>
                </c:pt>
                <c:pt idx="4628">
                  <c:v>0.35206875570429</c:v>
                </c:pt>
                <c:pt idx="4629">
                  <c:v>0.3521448128993</c:v>
                </c:pt>
                <c:pt idx="4630">
                  <c:v>0.352220870094311</c:v>
                </c:pt>
                <c:pt idx="4631">
                  <c:v>0.352296927289321</c:v>
                </c:pt>
                <c:pt idx="4632">
                  <c:v>0.352372984484332</c:v>
                </c:pt>
                <c:pt idx="4633">
                  <c:v>0.352449041679343</c:v>
                </c:pt>
                <c:pt idx="4634">
                  <c:v>0.352525098874353</c:v>
                </c:pt>
                <c:pt idx="4635">
                  <c:v>0.352601156069364</c:v>
                </c:pt>
                <c:pt idx="4636">
                  <c:v>0.352677213264375</c:v>
                </c:pt>
                <c:pt idx="4637">
                  <c:v>0.352753270459385</c:v>
                </c:pt>
                <c:pt idx="4638">
                  <c:v>0.352829327654396</c:v>
                </c:pt>
                <c:pt idx="4639">
                  <c:v>0.352905384849407</c:v>
                </c:pt>
                <c:pt idx="4640">
                  <c:v>0.352981442044417</c:v>
                </c:pt>
                <c:pt idx="4641">
                  <c:v>0.353057499239428</c:v>
                </c:pt>
                <c:pt idx="4642">
                  <c:v>0.353133556434439</c:v>
                </c:pt>
                <c:pt idx="4643">
                  <c:v>0.353209613629449</c:v>
                </c:pt>
                <c:pt idx="4644">
                  <c:v>0.35328567082446</c:v>
                </c:pt>
                <c:pt idx="4645">
                  <c:v>0.353361728019471</c:v>
                </c:pt>
                <c:pt idx="4646">
                  <c:v>0.353437785214481</c:v>
                </c:pt>
                <c:pt idx="4647">
                  <c:v>0.353513842409492</c:v>
                </c:pt>
                <c:pt idx="4648">
                  <c:v>0.353589899604503</c:v>
                </c:pt>
                <c:pt idx="4649">
                  <c:v>0.353665956799513</c:v>
                </c:pt>
                <c:pt idx="4650">
                  <c:v>0.353742013994524</c:v>
                </c:pt>
                <c:pt idx="4651">
                  <c:v>0.353818071189534</c:v>
                </c:pt>
                <c:pt idx="4652">
                  <c:v>0.353894128384545</c:v>
                </c:pt>
                <c:pt idx="4653">
                  <c:v>0.353970185579556</c:v>
                </c:pt>
                <c:pt idx="4654">
                  <c:v>0.354046242774566</c:v>
                </c:pt>
                <c:pt idx="4655">
                  <c:v>0.354122299969577</c:v>
                </c:pt>
                <c:pt idx="4656">
                  <c:v>0.354198357164588</c:v>
                </c:pt>
                <c:pt idx="4657">
                  <c:v>0.354274414359598</c:v>
                </c:pt>
                <c:pt idx="4658">
                  <c:v>0.354350471554609</c:v>
                </c:pt>
                <c:pt idx="4659">
                  <c:v>0.35442652874962</c:v>
                </c:pt>
                <c:pt idx="4660">
                  <c:v>0.35450258594463</c:v>
                </c:pt>
                <c:pt idx="4661">
                  <c:v>0.354578643139641</c:v>
                </c:pt>
                <c:pt idx="4662">
                  <c:v>0.354654700334652</c:v>
                </c:pt>
                <c:pt idx="4663">
                  <c:v>0.354730757529662</c:v>
                </c:pt>
                <c:pt idx="4664">
                  <c:v>0.354806814724673</c:v>
                </c:pt>
                <c:pt idx="4665">
                  <c:v>0.354882871919684</c:v>
                </c:pt>
                <c:pt idx="4666">
                  <c:v>0.354958929114694</c:v>
                </c:pt>
                <c:pt idx="4667">
                  <c:v>0.355034986309705</c:v>
                </c:pt>
                <c:pt idx="4668">
                  <c:v>0.355111043504716</c:v>
                </c:pt>
                <c:pt idx="4669">
                  <c:v>0.355187100699726</c:v>
                </c:pt>
                <c:pt idx="4670">
                  <c:v>0.355263157894737</c:v>
                </c:pt>
                <c:pt idx="4671">
                  <c:v>0.355339215089747</c:v>
                </c:pt>
                <c:pt idx="4672">
                  <c:v>0.355415272284758</c:v>
                </c:pt>
                <c:pt idx="4673">
                  <c:v>0.355491329479769</c:v>
                </c:pt>
                <c:pt idx="4674">
                  <c:v>0.355567386674779</c:v>
                </c:pt>
                <c:pt idx="4675">
                  <c:v>0.35564344386979</c:v>
                </c:pt>
                <c:pt idx="4676">
                  <c:v>0.355719501064801</c:v>
                </c:pt>
                <c:pt idx="4677">
                  <c:v>0.355795558259811</c:v>
                </c:pt>
                <c:pt idx="4678">
                  <c:v>0.355871615454822</c:v>
                </c:pt>
                <c:pt idx="4679">
                  <c:v>0.355947672649833</c:v>
                </c:pt>
                <c:pt idx="4680">
                  <c:v>0.356023729844843</c:v>
                </c:pt>
                <c:pt idx="4681">
                  <c:v>0.356099787039854</c:v>
                </c:pt>
                <c:pt idx="4682">
                  <c:v>0.356175844234865</c:v>
                </c:pt>
                <c:pt idx="4683">
                  <c:v>0.356251901429875</c:v>
                </c:pt>
                <c:pt idx="4684">
                  <c:v>0.356327958624886</c:v>
                </c:pt>
                <c:pt idx="4685">
                  <c:v>0.356404015819897</c:v>
                </c:pt>
                <c:pt idx="4686">
                  <c:v>0.356480073014907</c:v>
                </c:pt>
                <c:pt idx="4687">
                  <c:v>0.356556130209918</c:v>
                </c:pt>
                <c:pt idx="4688">
                  <c:v>0.356632187404928</c:v>
                </c:pt>
                <c:pt idx="4689">
                  <c:v>0.356708244599939</c:v>
                </c:pt>
                <c:pt idx="4690">
                  <c:v>0.35678430179495</c:v>
                </c:pt>
                <c:pt idx="4691">
                  <c:v>0.35686035898996</c:v>
                </c:pt>
                <c:pt idx="4692">
                  <c:v>0.356936416184971</c:v>
                </c:pt>
                <c:pt idx="4693">
                  <c:v>0.357012473379982</c:v>
                </c:pt>
                <c:pt idx="4694">
                  <c:v>0.357088530574992</c:v>
                </c:pt>
                <c:pt idx="4695">
                  <c:v>0.357164587770003</c:v>
                </c:pt>
                <c:pt idx="4696">
                  <c:v>0.357240644965014</c:v>
                </c:pt>
                <c:pt idx="4697">
                  <c:v>0.357316702160024</c:v>
                </c:pt>
                <c:pt idx="4698">
                  <c:v>0.357392759355035</c:v>
                </c:pt>
                <c:pt idx="4699">
                  <c:v>0.357468816550046</c:v>
                </c:pt>
                <c:pt idx="4700">
                  <c:v>0.357544873745056</c:v>
                </c:pt>
                <c:pt idx="4701">
                  <c:v>0.357620930940067</c:v>
                </c:pt>
                <c:pt idx="4702">
                  <c:v>0.357696988135077</c:v>
                </c:pt>
                <c:pt idx="4703">
                  <c:v>0.357773045330088</c:v>
                </c:pt>
                <c:pt idx="4704">
                  <c:v>0.357849102525099</c:v>
                </c:pt>
                <c:pt idx="4705">
                  <c:v>0.357925159720109</c:v>
                </c:pt>
                <c:pt idx="4706">
                  <c:v>0.35800121691512</c:v>
                </c:pt>
                <c:pt idx="4707">
                  <c:v>0.358077274110131</c:v>
                </c:pt>
                <c:pt idx="4708">
                  <c:v>0.358153331305141</c:v>
                </c:pt>
                <c:pt idx="4709">
                  <c:v>0.358229388500152</c:v>
                </c:pt>
                <c:pt idx="4710">
                  <c:v>0.358305445695163</c:v>
                </c:pt>
                <c:pt idx="4711">
                  <c:v>0.358381502890173</c:v>
                </c:pt>
                <c:pt idx="4712">
                  <c:v>0.358457560085184</c:v>
                </c:pt>
                <c:pt idx="4713">
                  <c:v>0.358533617280195</c:v>
                </c:pt>
                <c:pt idx="4714">
                  <c:v>0.358609674475205</c:v>
                </c:pt>
                <c:pt idx="4715">
                  <c:v>0.358685731670216</c:v>
                </c:pt>
                <c:pt idx="4716">
                  <c:v>0.358761788865227</c:v>
                </c:pt>
                <c:pt idx="4717">
                  <c:v>0.358837846060237</c:v>
                </c:pt>
                <c:pt idx="4718">
                  <c:v>0.358913903255248</c:v>
                </c:pt>
                <c:pt idx="4719">
                  <c:v>0.358989960450259</c:v>
                </c:pt>
                <c:pt idx="4720">
                  <c:v>0.359066017645269</c:v>
                </c:pt>
                <c:pt idx="4721">
                  <c:v>0.35914207484028</c:v>
                </c:pt>
                <c:pt idx="4722">
                  <c:v>0.35921813203529</c:v>
                </c:pt>
                <c:pt idx="4723">
                  <c:v>0.359294189230301</c:v>
                </c:pt>
                <c:pt idx="4724">
                  <c:v>0.359370246425312</c:v>
                </c:pt>
                <c:pt idx="4725">
                  <c:v>0.359446303620322</c:v>
                </c:pt>
                <c:pt idx="4726">
                  <c:v>0.359522360815333</c:v>
                </c:pt>
                <c:pt idx="4727">
                  <c:v>0.359598418010344</c:v>
                </c:pt>
                <c:pt idx="4728">
                  <c:v>0.359674475205354</c:v>
                </c:pt>
                <c:pt idx="4729">
                  <c:v>0.359750532400365</c:v>
                </c:pt>
                <c:pt idx="4730">
                  <c:v>0.359826589595376</c:v>
                </c:pt>
                <c:pt idx="4731">
                  <c:v>0.359902646790386</c:v>
                </c:pt>
                <c:pt idx="4732">
                  <c:v>0.359978703985397</c:v>
                </c:pt>
                <c:pt idx="4733">
                  <c:v>0.360054761180408</c:v>
                </c:pt>
                <c:pt idx="4734">
                  <c:v>0.360130818375418</c:v>
                </c:pt>
                <c:pt idx="4735">
                  <c:v>0.360206875570429</c:v>
                </c:pt>
                <c:pt idx="4736">
                  <c:v>0.36028293276544</c:v>
                </c:pt>
                <c:pt idx="4737">
                  <c:v>0.36035898996045</c:v>
                </c:pt>
                <c:pt idx="4738">
                  <c:v>0.360435047155461</c:v>
                </c:pt>
                <c:pt idx="4739">
                  <c:v>0.360511104350472</c:v>
                </c:pt>
                <c:pt idx="4740">
                  <c:v>0.360587161545482</c:v>
                </c:pt>
                <c:pt idx="4741">
                  <c:v>0.360663218740493</c:v>
                </c:pt>
                <c:pt idx="4742">
                  <c:v>0.360739275935503</c:v>
                </c:pt>
                <c:pt idx="4743">
                  <c:v>0.360815333130514</c:v>
                </c:pt>
                <c:pt idx="4744">
                  <c:v>0.360891390325525</c:v>
                </c:pt>
                <c:pt idx="4745">
                  <c:v>0.360967447520535</c:v>
                </c:pt>
                <c:pt idx="4746">
                  <c:v>0.361043504715546</c:v>
                </c:pt>
                <c:pt idx="4747">
                  <c:v>0.361119561910557</c:v>
                </c:pt>
                <c:pt idx="4748">
                  <c:v>0.361195619105567</c:v>
                </c:pt>
                <c:pt idx="4749">
                  <c:v>0.361271676300578</c:v>
                </c:pt>
                <c:pt idx="4750">
                  <c:v>0.361347733495589</c:v>
                </c:pt>
                <c:pt idx="4751">
                  <c:v>0.361423790690599</c:v>
                </c:pt>
                <c:pt idx="4752">
                  <c:v>0.36149984788561</c:v>
                </c:pt>
                <c:pt idx="4753">
                  <c:v>0.361575905080621</c:v>
                </c:pt>
                <c:pt idx="4754">
                  <c:v>0.361651962275631</c:v>
                </c:pt>
                <c:pt idx="4755">
                  <c:v>0.361728019470642</c:v>
                </c:pt>
                <c:pt idx="4756">
                  <c:v>0.361804076665653</c:v>
                </c:pt>
                <c:pt idx="4757">
                  <c:v>0.361880133860663</c:v>
                </c:pt>
                <c:pt idx="4758">
                  <c:v>0.361956191055674</c:v>
                </c:pt>
                <c:pt idx="4759">
                  <c:v>0.362032248250684</c:v>
                </c:pt>
                <c:pt idx="4760">
                  <c:v>0.362108305445695</c:v>
                </c:pt>
                <c:pt idx="4761">
                  <c:v>0.362184362640706</c:v>
                </c:pt>
                <c:pt idx="4762">
                  <c:v>0.362260419835716</c:v>
                </c:pt>
                <c:pt idx="4763">
                  <c:v>0.362336477030727</c:v>
                </c:pt>
                <c:pt idx="4764">
                  <c:v>0.362412534225738</c:v>
                </c:pt>
                <c:pt idx="4765">
                  <c:v>0.362488591420748</c:v>
                </c:pt>
                <c:pt idx="4766">
                  <c:v>0.362564648615759</c:v>
                </c:pt>
                <c:pt idx="4767">
                  <c:v>0.36264070581077</c:v>
                </c:pt>
                <c:pt idx="4768">
                  <c:v>0.36271676300578</c:v>
                </c:pt>
                <c:pt idx="4769">
                  <c:v>0.362792820200791</c:v>
                </c:pt>
                <c:pt idx="4770">
                  <c:v>0.362868877395802</c:v>
                </c:pt>
                <c:pt idx="4771">
                  <c:v>0.362944934590812</c:v>
                </c:pt>
                <c:pt idx="4772">
                  <c:v>0.363020991785823</c:v>
                </c:pt>
                <c:pt idx="4773">
                  <c:v>0.363097048980834</c:v>
                </c:pt>
                <c:pt idx="4774">
                  <c:v>0.363173106175844</c:v>
                </c:pt>
                <c:pt idx="4775">
                  <c:v>0.363249163370855</c:v>
                </c:pt>
                <c:pt idx="4776">
                  <c:v>0.363325220565865</c:v>
                </c:pt>
                <c:pt idx="4777">
                  <c:v>0.363401277760876</c:v>
                </c:pt>
                <c:pt idx="4778">
                  <c:v>0.363477334955887</c:v>
                </c:pt>
                <c:pt idx="4779">
                  <c:v>0.363553392150897</c:v>
                </c:pt>
                <c:pt idx="4780">
                  <c:v>0.363629449345908</c:v>
                </c:pt>
                <c:pt idx="4781">
                  <c:v>0.363705506540919</c:v>
                </c:pt>
                <c:pt idx="4782">
                  <c:v>0.363781563735929</c:v>
                </c:pt>
                <c:pt idx="4783">
                  <c:v>0.36385762093094</c:v>
                </c:pt>
                <c:pt idx="4784">
                  <c:v>0.363933678125951</c:v>
                </c:pt>
                <c:pt idx="4785">
                  <c:v>0.364009735320961</c:v>
                </c:pt>
                <c:pt idx="4786">
                  <c:v>0.364085792515972</c:v>
                </c:pt>
                <c:pt idx="4787">
                  <c:v>0.364161849710983</c:v>
                </c:pt>
                <c:pt idx="4788">
                  <c:v>0.364237906905993</c:v>
                </c:pt>
                <c:pt idx="4789">
                  <c:v>0.364313964101004</c:v>
                </c:pt>
                <c:pt idx="4790">
                  <c:v>0.364390021296015</c:v>
                </c:pt>
                <c:pt idx="4791">
                  <c:v>0.364466078491025</c:v>
                </c:pt>
                <c:pt idx="4792">
                  <c:v>0.364542135686036</c:v>
                </c:pt>
                <c:pt idx="4793">
                  <c:v>0.364618192881046</c:v>
                </c:pt>
                <c:pt idx="4794">
                  <c:v>0.364694250076057</c:v>
                </c:pt>
                <c:pt idx="4795">
                  <c:v>0.364770307271068</c:v>
                </c:pt>
                <c:pt idx="4796">
                  <c:v>0.364846364466078</c:v>
                </c:pt>
                <c:pt idx="4797">
                  <c:v>0.364922421661089</c:v>
                </c:pt>
                <c:pt idx="4798">
                  <c:v>0.3649984788561</c:v>
                </c:pt>
                <c:pt idx="4799">
                  <c:v>0.36507453605111</c:v>
                </c:pt>
                <c:pt idx="4800">
                  <c:v>0.365150593246121</c:v>
                </c:pt>
                <c:pt idx="4801">
                  <c:v>0.365226650441132</c:v>
                </c:pt>
                <c:pt idx="4802">
                  <c:v>0.365302707636142</c:v>
                </c:pt>
                <c:pt idx="4803">
                  <c:v>0.365378764831153</c:v>
                </c:pt>
                <c:pt idx="4804">
                  <c:v>0.365454822026164</c:v>
                </c:pt>
                <c:pt idx="4805">
                  <c:v>0.365530879221174</c:v>
                </c:pt>
                <c:pt idx="4806">
                  <c:v>0.365606936416185</c:v>
                </c:pt>
                <c:pt idx="4807">
                  <c:v>0.365682993611196</c:v>
                </c:pt>
                <c:pt idx="4808">
                  <c:v>0.365759050806206</c:v>
                </c:pt>
                <c:pt idx="4809">
                  <c:v>0.365835108001217</c:v>
                </c:pt>
                <c:pt idx="4810">
                  <c:v>0.365911165196228</c:v>
                </c:pt>
                <c:pt idx="4811">
                  <c:v>0.365987222391238</c:v>
                </c:pt>
                <c:pt idx="4812">
                  <c:v>0.366063279586249</c:v>
                </c:pt>
                <c:pt idx="4813">
                  <c:v>0.366139336781259</c:v>
                </c:pt>
                <c:pt idx="4814">
                  <c:v>0.36621539397627</c:v>
                </c:pt>
                <c:pt idx="4815">
                  <c:v>0.366291451171281</c:v>
                </c:pt>
                <c:pt idx="4816">
                  <c:v>0.366367508366291</c:v>
                </c:pt>
                <c:pt idx="4817">
                  <c:v>0.366443565561302</c:v>
                </c:pt>
                <c:pt idx="4818">
                  <c:v>0.366519622756313</c:v>
                </c:pt>
                <c:pt idx="4819">
                  <c:v>0.366595679951323</c:v>
                </c:pt>
                <c:pt idx="4820">
                  <c:v>0.366671737146334</c:v>
                </c:pt>
                <c:pt idx="4821">
                  <c:v>0.366747794341345</c:v>
                </c:pt>
                <c:pt idx="4822">
                  <c:v>0.366823851536355</c:v>
                </c:pt>
                <c:pt idx="4823">
                  <c:v>0.366899908731366</c:v>
                </c:pt>
                <c:pt idx="4824">
                  <c:v>0.366975965926377</c:v>
                </c:pt>
                <c:pt idx="4825">
                  <c:v>0.367052023121387</c:v>
                </c:pt>
                <c:pt idx="4826">
                  <c:v>0.367128080316398</c:v>
                </c:pt>
                <c:pt idx="4827">
                  <c:v>0.367204137511409</c:v>
                </c:pt>
                <c:pt idx="4828">
                  <c:v>0.367280194706419</c:v>
                </c:pt>
                <c:pt idx="4829">
                  <c:v>0.36735625190143</c:v>
                </c:pt>
                <c:pt idx="4830">
                  <c:v>0.36743230909644</c:v>
                </c:pt>
                <c:pt idx="4831">
                  <c:v>0.367508366291451</c:v>
                </c:pt>
                <c:pt idx="4832">
                  <c:v>0.367584423486462</c:v>
                </c:pt>
                <c:pt idx="4833">
                  <c:v>0.367660480681472</c:v>
                </c:pt>
                <c:pt idx="4834">
                  <c:v>0.367736537876483</c:v>
                </c:pt>
                <c:pt idx="4835">
                  <c:v>0.367812595071494</c:v>
                </c:pt>
                <c:pt idx="4836">
                  <c:v>0.367888652266504</c:v>
                </c:pt>
                <c:pt idx="4837">
                  <c:v>0.367964709461515</c:v>
                </c:pt>
                <c:pt idx="4838">
                  <c:v>0.368040766656526</c:v>
                </c:pt>
                <c:pt idx="4839">
                  <c:v>0.368116823851536</c:v>
                </c:pt>
                <c:pt idx="4840">
                  <c:v>0.368192881046547</c:v>
                </c:pt>
                <c:pt idx="4841">
                  <c:v>0.368268938241558</c:v>
                </c:pt>
                <c:pt idx="4842">
                  <c:v>0.368344995436568</c:v>
                </c:pt>
                <c:pt idx="4843">
                  <c:v>0.368421052631579</c:v>
                </c:pt>
                <c:pt idx="4844">
                  <c:v>0.36849710982659</c:v>
                </c:pt>
                <c:pt idx="4845">
                  <c:v>0.3685731670216</c:v>
                </c:pt>
                <c:pt idx="4846">
                  <c:v>0.368649224216611</c:v>
                </c:pt>
                <c:pt idx="4847">
                  <c:v>0.368725281411621</c:v>
                </c:pt>
                <c:pt idx="4848">
                  <c:v>0.368801338606632</c:v>
                </c:pt>
                <c:pt idx="4849">
                  <c:v>0.368877395801643</c:v>
                </c:pt>
                <c:pt idx="4850">
                  <c:v>0.368953452996653</c:v>
                </c:pt>
                <c:pt idx="4851">
                  <c:v>0.369029510191664</c:v>
                </c:pt>
                <c:pt idx="4852">
                  <c:v>0.369105567386675</c:v>
                </c:pt>
                <c:pt idx="4853">
                  <c:v>0.369181624581685</c:v>
                </c:pt>
                <c:pt idx="4854">
                  <c:v>0.369257681776696</c:v>
                </c:pt>
                <c:pt idx="4855">
                  <c:v>0.369333738971707</c:v>
                </c:pt>
                <c:pt idx="4856">
                  <c:v>0.369409796166717</c:v>
                </c:pt>
                <c:pt idx="4857">
                  <c:v>0.369485853361728</c:v>
                </c:pt>
                <c:pt idx="4858">
                  <c:v>0.369561910556739</c:v>
                </c:pt>
                <c:pt idx="4859">
                  <c:v>0.369637967751749</c:v>
                </c:pt>
                <c:pt idx="4860">
                  <c:v>0.36971402494676</c:v>
                </c:pt>
                <c:pt idx="4861">
                  <c:v>0.369790082141771</c:v>
                </c:pt>
                <c:pt idx="4862">
                  <c:v>0.369866139336781</c:v>
                </c:pt>
                <c:pt idx="4863">
                  <c:v>0.369942196531792</c:v>
                </c:pt>
                <c:pt idx="4864">
                  <c:v>0.370018253726803</c:v>
                </c:pt>
                <c:pt idx="4865">
                  <c:v>0.370094310921813</c:v>
                </c:pt>
                <c:pt idx="4866">
                  <c:v>0.370170368116824</c:v>
                </c:pt>
                <c:pt idx="4867">
                  <c:v>0.370246425311834</c:v>
                </c:pt>
                <c:pt idx="4868">
                  <c:v>0.370322482506845</c:v>
                </c:pt>
                <c:pt idx="4869">
                  <c:v>0.370398539701856</c:v>
                </c:pt>
                <c:pt idx="4870">
                  <c:v>0.370474596896866</c:v>
                </c:pt>
                <c:pt idx="4871">
                  <c:v>0.370550654091877</c:v>
                </c:pt>
                <c:pt idx="4872">
                  <c:v>0.370626711286888</c:v>
                </c:pt>
                <c:pt idx="4873">
                  <c:v>0.370702768481898</c:v>
                </c:pt>
                <c:pt idx="4874">
                  <c:v>0.370778825676909</c:v>
                </c:pt>
                <c:pt idx="4875">
                  <c:v>0.37085488287192</c:v>
                </c:pt>
                <c:pt idx="4876">
                  <c:v>0.37093094006693</c:v>
                </c:pt>
                <c:pt idx="4877">
                  <c:v>0.371006997261941</c:v>
                </c:pt>
                <c:pt idx="4878">
                  <c:v>0.371083054456952</c:v>
                </c:pt>
                <c:pt idx="4879">
                  <c:v>0.371159111651962</c:v>
                </c:pt>
                <c:pt idx="4880">
                  <c:v>0.371235168846973</c:v>
                </c:pt>
                <c:pt idx="4881">
                  <c:v>0.371311226041984</c:v>
                </c:pt>
                <c:pt idx="4882">
                  <c:v>0.371387283236994</c:v>
                </c:pt>
                <c:pt idx="4883">
                  <c:v>0.371463340432005</c:v>
                </c:pt>
                <c:pt idx="4884">
                  <c:v>0.371539397627015</c:v>
                </c:pt>
                <c:pt idx="4885">
                  <c:v>0.371615454822026</c:v>
                </c:pt>
                <c:pt idx="4886">
                  <c:v>0.371691512017037</c:v>
                </c:pt>
                <c:pt idx="4887">
                  <c:v>0.371767569212047</c:v>
                </c:pt>
                <c:pt idx="4888">
                  <c:v>0.371843626407058</c:v>
                </c:pt>
                <c:pt idx="4889">
                  <c:v>0.371919683602069</c:v>
                </c:pt>
                <c:pt idx="4890">
                  <c:v>0.371995740797079</c:v>
                </c:pt>
                <c:pt idx="4891">
                  <c:v>0.37207179799209</c:v>
                </c:pt>
                <c:pt idx="4892">
                  <c:v>0.372147855187101</c:v>
                </c:pt>
                <c:pt idx="4893">
                  <c:v>0.372223912382111</c:v>
                </c:pt>
                <c:pt idx="4894">
                  <c:v>0.372299969577122</c:v>
                </c:pt>
                <c:pt idx="4895">
                  <c:v>0.372376026772133</c:v>
                </c:pt>
                <c:pt idx="4896">
                  <c:v>0.372452083967143</c:v>
                </c:pt>
                <c:pt idx="4897">
                  <c:v>0.372528141162154</c:v>
                </c:pt>
                <c:pt idx="4898">
                  <c:v>0.372604198357165</c:v>
                </c:pt>
                <c:pt idx="4899">
                  <c:v>0.372680255552175</c:v>
                </c:pt>
                <c:pt idx="4900">
                  <c:v>0.372756312747186</c:v>
                </c:pt>
                <c:pt idx="4901">
                  <c:v>0.372832369942196</c:v>
                </c:pt>
                <c:pt idx="4902">
                  <c:v>0.372908427137207</c:v>
                </c:pt>
                <c:pt idx="4903">
                  <c:v>0.372984484332218</c:v>
                </c:pt>
                <c:pt idx="4904">
                  <c:v>0.373060541527228</c:v>
                </c:pt>
                <c:pt idx="4905">
                  <c:v>0.373136598722239</c:v>
                </c:pt>
                <c:pt idx="4906">
                  <c:v>0.37321265591725</c:v>
                </c:pt>
                <c:pt idx="4907">
                  <c:v>0.37328871311226</c:v>
                </c:pt>
                <c:pt idx="4908">
                  <c:v>0.373364770307271</c:v>
                </c:pt>
                <c:pt idx="4909">
                  <c:v>0.373440827502282</c:v>
                </c:pt>
                <c:pt idx="4910">
                  <c:v>0.373516884697292</c:v>
                </c:pt>
                <c:pt idx="4911">
                  <c:v>0.373592941892303</c:v>
                </c:pt>
                <c:pt idx="4912">
                  <c:v>0.373668999087314</c:v>
                </c:pt>
                <c:pt idx="4913">
                  <c:v>0.373745056282324</c:v>
                </c:pt>
                <c:pt idx="4914">
                  <c:v>0.373821113477335</c:v>
                </c:pt>
                <c:pt idx="4915">
                  <c:v>0.373897170672346</c:v>
                </c:pt>
                <c:pt idx="4916">
                  <c:v>0.373973227867356</c:v>
                </c:pt>
                <c:pt idx="4917">
                  <c:v>0.374049285062367</c:v>
                </c:pt>
                <c:pt idx="4918">
                  <c:v>0.374125342257377</c:v>
                </c:pt>
                <c:pt idx="4919">
                  <c:v>0.374201399452388</c:v>
                </c:pt>
                <c:pt idx="4920">
                  <c:v>0.374277456647399</c:v>
                </c:pt>
                <c:pt idx="4921">
                  <c:v>0.374353513842409</c:v>
                </c:pt>
                <c:pt idx="4922">
                  <c:v>0.37442957103742</c:v>
                </c:pt>
                <c:pt idx="4923">
                  <c:v>0.374505628232431</c:v>
                </c:pt>
                <c:pt idx="4924">
                  <c:v>0.374581685427441</c:v>
                </c:pt>
                <c:pt idx="4925">
                  <c:v>0.374657742622452</c:v>
                </c:pt>
                <c:pt idx="4926">
                  <c:v>0.374733799817463</c:v>
                </c:pt>
                <c:pt idx="4927">
                  <c:v>0.374809857012473</c:v>
                </c:pt>
                <c:pt idx="4928">
                  <c:v>0.374885914207484</c:v>
                </c:pt>
                <c:pt idx="4929">
                  <c:v>0.374961971402495</c:v>
                </c:pt>
                <c:pt idx="4930">
                  <c:v>0.375038028597505</c:v>
                </c:pt>
                <c:pt idx="4931">
                  <c:v>0.375114085792516</c:v>
                </c:pt>
                <c:pt idx="4932">
                  <c:v>0.375190142987527</c:v>
                </c:pt>
                <c:pt idx="4933">
                  <c:v>0.375266200182537</c:v>
                </c:pt>
                <c:pt idx="4934">
                  <c:v>0.375342257377548</c:v>
                </c:pt>
                <c:pt idx="4935">
                  <c:v>0.375418314572559</c:v>
                </c:pt>
                <c:pt idx="4936">
                  <c:v>0.375494371767569</c:v>
                </c:pt>
                <c:pt idx="4937">
                  <c:v>0.37557042896258</c:v>
                </c:pt>
                <c:pt idx="4938">
                  <c:v>0.37564648615759</c:v>
                </c:pt>
                <c:pt idx="4939">
                  <c:v>0.375722543352601</c:v>
                </c:pt>
                <c:pt idx="4940">
                  <c:v>0.375798600547612</c:v>
                </c:pt>
                <c:pt idx="4941">
                  <c:v>0.375874657742622</c:v>
                </c:pt>
                <c:pt idx="4942">
                  <c:v>0.375950714937633</c:v>
                </c:pt>
                <c:pt idx="4943">
                  <c:v>0.376026772132644</c:v>
                </c:pt>
                <c:pt idx="4944">
                  <c:v>0.376102829327654</c:v>
                </c:pt>
                <c:pt idx="4945">
                  <c:v>0.376178886522665</c:v>
                </c:pt>
                <c:pt idx="4946">
                  <c:v>0.376254943717676</c:v>
                </c:pt>
                <c:pt idx="4947">
                  <c:v>0.376331000912686</c:v>
                </c:pt>
                <c:pt idx="4948">
                  <c:v>0.376407058107697</c:v>
                </c:pt>
                <c:pt idx="4949">
                  <c:v>0.376483115302708</c:v>
                </c:pt>
                <c:pt idx="4950">
                  <c:v>0.376559172497718</c:v>
                </c:pt>
                <c:pt idx="4951">
                  <c:v>0.376635229692729</c:v>
                </c:pt>
                <c:pt idx="4952">
                  <c:v>0.37671128688774</c:v>
                </c:pt>
                <c:pt idx="4953">
                  <c:v>0.37678734408275</c:v>
                </c:pt>
                <c:pt idx="4954">
                  <c:v>0.376863401277761</c:v>
                </c:pt>
                <c:pt idx="4955">
                  <c:v>0.376939458472771</c:v>
                </c:pt>
                <c:pt idx="4956">
                  <c:v>0.377015515667782</c:v>
                </c:pt>
                <c:pt idx="4957">
                  <c:v>0.377091572862793</c:v>
                </c:pt>
                <c:pt idx="4958">
                  <c:v>0.377167630057803</c:v>
                </c:pt>
                <c:pt idx="4959">
                  <c:v>0.377243687252814</c:v>
                </c:pt>
                <c:pt idx="4960">
                  <c:v>0.377319744447825</c:v>
                </c:pt>
                <c:pt idx="4961">
                  <c:v>0.377395801642835</c:v>
                </c:pt>
                <c:pt idx="4962">
                  <c:v>0.377471858837846</c:v>
                </c:pt>
                <c:pt idx="4963">
                  <c:v>0.377547916032857</c:v>
                </c:pt>
                <c:pt idx="4964">
                  <c:v>0.377623973227867</c:v>
                </c:pt>
                <c:pt idx="4965">
                  <c:v>0.377700030422878</c:v>
                </c:pt>
                <c:pt idx="4966">
                  <c:v>0.377776087617889</c:v>
                </c:pt>
                <c:pt idx="4967">
                  <c:v>0.377852144812899</c:v>
                </c:pt>
                <c:pt idx="4968">
                  <c:v>0.37792820200791</c:v>
                </c:pt>
                <c:pt idx="4969">
                  <c:v>0.378004259202921</c:v>
                </c:pt>
                <c:pt idx="4970">
                  <c:v>0.378080316397931</c:v>
                </c:pt>
                <c:pt idx="4971">
                  <c:v>0.378156373592942</c:v>
                </c:pt>
                <c:pt idx="4972">
                  <c:v>0.378232430787952</c:v>
                </c:pt>
                <c:pt idx="4973">
                  <c:v>0.378308487982963</c:v>
                </c:pt>
                <c:pt idx="4974">
                  <c:v>0.378384545177974</c:v>
                </c:pt>
                <c:pt idx="4975">
                  <c:v>0.378460602372984</c:v>
                </c:pt>
                <c:pt idx="4976">
                  <c:v>0.378536659567995</c:v>
                </c:pt>
                <c:pt idx="4977">
                  <c:v>0.378612716763006</c:v>
                </c:pt>
                <c:pt idx="4978">
                  <c:v>0.378688773958016</c:v>
                </c:pt>
                <c:pt idx="4979">
                  <c:v>0.378764831153027</c:v>
                </c:pt>
                <c:pt idx="4980">
                  <c:v>0.378840888348038</c:v>
                </c:pt>
                <c:pt idx="4981">
                  <c:v>0.378916945543048</c:v>
                </c:pt>
                <c:pt idx="4982">
                  <c:v>0.378993002738059</c:v>
                </c:pt>
                <c:pt idx="4983">
                  <c:v>0.37906905993307</c:v>
                </c:pt>
                <c:pt idx="4984">
                  <c:v>0.37914511712808</c:v>
                </c:pt>
                <c:pt idx="4985">
                  <c:v>0.379221174323091</c:v>
                </c:pt>
                <c:pt idx="4986">
                  <c:v>0.379297231518102</c:v>
                </c:pt>
                <c:pt idx="4987">
                  <c:v>0.379373288713112</c:v>
                </c:pt>
                <c:pt idx="4988">
                  <c:v>0.379449345908123</c:v>
                </c:pt>
                <c:pt idx="4989">
                  <c:v>0.379525403103133</c:v>
                </c:pt>
                <c:pt idx="4990">
                  <c:v>0.379601460298144</c:v>
                </c:pt>
                <c:pt idx="4991">
                  <c:v>0.379677517493155</c:v>
                </c:pt>
                <c:pt idx="4992">
                  <c:v>0.379753574688165</c:v>
                </c:pt>
                <c:pt idx="4993">
                  <c:v>0.379829631883176</c:v>
                </c:pt>
                <c:pt idx="4994">
                  <c:v>0.379905689078187</c:v>
                </c:pt>
                <c:pt idx="4995">
                  <c:v>0.379981746273197</c:v>
                </c:pt>
                <c:pt idx="4996">
                  <c:v>0.380057803468208</c:v>
                </c:pt>
                <c:pt idx="4997">
                  <c:v>0.380133860663219</c:v>
                </c:pt>
                <c:pt idx="4998">
                  <c:v>0.380209917858229</c:v>
                </c:pt>
                <c:pt idx="4999">
                  <c:v>0.38028597505324</c:v>
                </c:pt>
                <c:pt idx="5000">
                  <c:v>0.380362032248251</c:v>
                </c:pt>
                <c:pt idx="5001">
                  <c:v>0.380438089443261</c:v>
                </c:pt>
                <c:pt idx="5002">
                  <c:v>0.380514146638272</c:v>
                </c:pt>
                <c:pt idx="5003">
                  <c:v>0.380590203833283</c:v>
                </c:pt>
                <c:pt idx="5004">
                  <c:v>0.380666261028293</c:v>
                </c:pt>
                <c:pt idx="5005">
                  <c:v>0.380742318223304</c:v>
                </c:pt>
                <c:pt idx="5006">
                  <c:v>0.380818375418315</c:v>
                </c:pt>
                <c:pt idx="5007">
                  <c:v>0.380894432613325</c:v>
                </c:pt>
                <c:pt idx="5008">
                  <c:v>0.380970489808336</c:v>
                </c:pt>
                <c:pt idx="5009">
                  <c:v>0.381046547003346</c:v>
                </c:pt>
                <c:pt idx="5010">
                  <c:v>0.381122604198357</c:v>
                </c:pt>
                <c:pt idx="5011">
                  <c:v>0.381198661393368</c:v>
                </c:pt>
                <c:pt idx="5012">
                  <c:v>0.381274718588378</c:v>
                </c:pt>
                <c:pt idx="5013">
                  <c:v>0.381350775783389</c:v>
                </c:pt>
                <c:pt idx="5014">
                  <c:v>0.3814268329784</c:v>
                </c:pt>
                <c:pt idx="5015">
                  <c:v>0.38150289017341</c:v>
                </c:pt>
                <c:pt idx="5016">
                  <c:v>0.381578947368421</c:v>
                </c:pt>
                <c:pt idx="5017">
                  <c:v>0.381655004563432</c:v>
                </c:pt>
                <c:pt idx="5018">
                  <c:v>0.381731061758442</c:v>
                </c:pt>
                <c:pt idx="5019">
                  <c:v>0.381807118953453</c:v>
                </c:pt>
                <c:pt idx="5020">
                  <c:v>0.381883176148464</c:v>
                </c:pt>
                <c:pt idx="5021">
                  <c:v>0.381959233343474</c:v>
                </c:pt>
                <c:pt idx="5022">
                  <c:v>0.382035290538485</c:v>
                </c:pt>
                <c:pt idx="5023">
                  <c:v>0.382111347733496</c:v>
                </c:pt>
                <c:pt idx="5024">
                  <c:v>0.382187404928506</c:v>
                </c:pt>
                <c:pt idx="5025">
                  <c:v>0.382263462123517</c:v>
                </c:pt>
                <c:pt idx="5026">
                  <c:v>0.382339519318527</c:v>
                </c:pt>
                <c:pt idx="5027">
                  <c:v>0.382415576513538</c:v>
                </c:pt>
                <c:pt idx="5028">
                  <c:v>0.382491633708549</c:v>
                </c:pt>
                <c:pt idx="5029">
                  <c:v>0.382567690903559</c:v>
                </c:pt>
                <c:pt idx="5030">
                  <c:v>0.38264374809857</c:v>
                </c:pt>
                <c:pt idx="5031">
                  <c:v>0.382719805293581</c:v>
                </c:pt>
                <c:pt idx="5032">
                  <c:v>0.382795862488591</c:v>
                </c:pt>
                <c:pt idx="5033">
                  <c:v>0.382871919683602</c:v>
                </c:pt>
                <c:pt idx="5034">
                  <c:v>0.382947976878613</c:v>
                </c:pt>
                <c:pt idx="5035">
                  <c:v>0.383024034073623</c:v>
                </c:pt>
                <c:pt idx="5036">
                  <c:v>0.383100091268634</c:v>
                </c:pt>
                <c:pt idx="5037">
                  <c:v>0.383176148463645</c:v>
                </c:pt>
                <c:pt idx="5038">
                  <c:v>0.383252205658655</c:v>
                </c:pt>
                <c:pt idx="5039">
                  <c:v>0.383328262853666</c:v>
                </c:pt>
                <c:pt idx="5040">
                  <c:v>0.383404320048677</c:v>
                </c:pt>
                <c:pt idx="5041">
                  <c:v>0.383480377243687</c:v>
                </c:pt>
                <c:pt idx="5042">
                  <c:v>0.383556434438698</c:v>
                </c:pt>
                <c:pt idx="5043">
                  <c:v>0.383632491633708</c:v>
                </c:pt>
                <c:pt idx="5044">
                  <c:v>0.383708548828719</c:v>
                </c:pt>
                <c:pt idx="5045">
                  <c:v>0.38378460602373</c:v>
                </c:pt>
                <c:pt idx="5046">
                  <c:v>0.38386066321874</c:v>
                </c:pt>
                <c:pt idx="5047">
                  <c:v>0.383936720413751</c:v>
                </c:pt>
                <c:pt idx="5048">
                  <c:v>0.384012777608762</c:v>
                </c:pt>
                <c:pt idx="5049">
                  <c:v>0.384088834803772</c:v>
                </c:pt>
                <c:pt idx="5050">
                  <c:v>0.384164891998783</c:v>
                </c:pt>
                <c:pt idx="5051">
                  <c:v>0.384240949193794</c:v>
                </c:pt>
                <c:pt idx="5052">
                  <c:v>0.384317006388804</c:v>
                </c:pt>
                <c:pt idx="5053">
                  <c:v>0.384393063583815</c:v>
                </c:pt>
                <c:pt idx="5054">
                  <c:v>0.384469120778826</c:v>
                </c:pt>
                <c:pt idx="5055">
                  <c:v>0.384545177973836</c:v>
                </c:pt>
                <c:pt idx="5056">
                  <c:v>0.384621235168847</c:v>
                </c:pt>
                <c:pt idx="5057">
                  <c:v>0.384697292363858</c:v>
                </c:pt>
                <c:pt idx="5058">
                  <c:v>0.384773349558868</c:v>
                </c:pt>
                <c:pt idx="5059">
                  <c:v>0.384849406753879</c:v>
                </c:pt>
                <c:pt idx="5060">
                  <c:v>0.384925463948889</c:v>
                </c:pt>
                <c:pt idx="5061">
                  <c:v>0.3850015211439</c:v>
                </c:pt>
                <c:pt idx="5062">
                  <c:v>0.385077578338911</c:v>
                </c:pt>
                <c:pt idx="5063">
                  <c:v>0.385153635533921</c:v>
                </c:pt>
                <c:pt idx="5064">
                  <c:v>0.385229692728932</c:v>
                </c:pt>
                <c:pt idx="5065">
                  <c:v>0.385305749923943</c:v>
                </c:pt>
                <c:pt idx="5066">
                  <c:v>0.385381807118953</c:v>
                </c:pt>
                <c:pt idx="5067">
                  <c:v>0.385457864313964</c:v>
                </c:pt>
                <c:pt idx="5068">
                  <c:v>0.385533921508975</c:v>
                </c:pt>
                <c:pt idx="5069">
                  <c:v>0.385609978703985</c:v>
                </c:pt>
                <c:pt idx="5070">
                  <c:v>0.385686035898996</c:v>
                </c:pt>
                <c:pt idx="5071">
                  <c:v>0.385762093094007</c:v>
                </c:pt>
                <c:pt idx="5072">
                  <c:v>0.385838150289017</c:v>
                </c:pt>
                <c:pt idx="5073">
                  <c:v>0.385914207484028</c:v>
                </c:pt>
                <c:pt idx="5074">
                  <c:v>0.385990264679039</c:v>
                </c:pt>
                <c:pt idx="5075">
                  <c:v>0.386066321874049</c:v>
                </c:pt>
                <c:pt idx="5076">
                  <c:v>0.38614237906906</c:v>
                </c:pt>
                <c:pt idx="5077">
                  <c:v>0.386218436264071</c:v>
                </c:pt>
                <c:pt idx="5078">
                  <c:v>0.386294493459081</c:v>
                </c:pt>
                <c:pt idx="5079">
                  <c:v>0.386370550654092</c:v>
                </c:pt>
                <c:pt idx="5080">
                  <c:v>0.386446607849102</c:v>
                </c:pt>
                <c:pt idx="5081">
                  <c:v>0.386522665044113</c:v>
                </c:pt>
                <c:pt idx="5082">
                  <c:v>0.386598722239124</c:v>
                </c:pt>
                <c:pt idx="5083">
                  <c:v>0.386674779434134</c:v>
                </c:pt>
                <c:pt idx="5084">
                  <c:v>0.386750836629145</c:v>
                </c:pt>
                <c:pt idx="5085">
                  <c:v>0.386826893824156</c:v>
                </c:pt>
                <c:pt idx="5086">
                  <c:v>0.386902951019166</c:v>
                </c:pt>
                <c:pt idx="5087">
                  <c:v>0.386979008214177</c:v>
                </c:pt>
                <c:pt idx="5088">
                  <c:v>0.387055065409188</c:v>
                </c:pt>
                <c:pt idx="5089">
                  <c:v>0.387131122604198</c:v>
                </c:pt>
                <c:pt idx="5090">
                  <c:v>0.387207179799209</c:v>
                </c:pt>
                <c:pt idx="5091">
                  <c:v>0.38728323699422</c:v>
                </c:pt>
                <c:pt idx="5092">
                  <c:v>0.38735929418923</c:v>
                </c:pt>
                <c:pt idx="5093">
                  <c:v>0.387435351384241</c:v>
                </c:pt>
                <c:pt idx="5094">
                  <c:v>0.387511408579252</c:v>
                </c:pt>
                <c:pt idx="5095">
                  <c:v>0.387587465774262</c:v>
                </c:pt>
                <c:pt idx="5096">
                  <c:v>0.387663522969273</c:v>
                </c:pt>
                <c:pt idx="5097">
                  <c:v>0.387739580164283</c:v>
                </c:pt>
                <c:pt idx="5098">
                  <c:v>0.387815637359294</c:v>
                </c:pt>
                <c:pt idx="5099">
                  <c:v>0.387891694554305</c:v>
                </c:pt>
                <c:pt idx="5100">
                  <c:v>0.387967751749315</c:v>
                </c:pt>
                <c:pt idx="5101">
                  <c:v>0.388043808944326</c:v>
                </c:pt>
                <c:pt idx="5102">
                  <c:v>0.388119866139337</c:v>
                </c:pt>
                <c:pt idx="5103">
                  <c:v>0.388195923334347</c:v>
                </c:pt>
                <c:pt idx="5104">
                  <c:v>0.388271980529358</c:v>
                </c:pt>
                <c:pt idx="5105">
                  <c:v>0.388348037724369</c:v>
                </c:pt>
                <c:pt idx="5106">
                  <c:v>0.388424094919379</c:v>
                </c:pt>
                <c:pt idx="5107">
                  <c:v>0.38850015211439</c:v>
                </c:pt>
                <c:pt idx="5108">
                  <c:v>0.388576209309401</c:v>
                </c:pt>
                <c:pt idx="5109">
                  <c:v>0.388652266504411</c:v>
                </c:pt>
                <c:pt idx="5110">
                  <c:v>0.388728323699422</c:v>
                </c:pt>
                <c:pt idx="5111">
                  <c:v>0.388804380894433</c:v>
                </c:pt>
                <c:pt idx="5112">
                  <c:v>0.388880438089443</c:v>
                </c:pt>
                <c:pt idx="5113">
                  <c:v>0.388956495284454</c:v>
                </c:pt>
                <c:pt idx="5114">
                  <c:v>0.389032552479464</c:v>
                </c:pt>
                <c:pt idx="5115">
                  <c:v>0.389108609674475</c:v>
                </c:pt>
                <c:pt idx="5116">
                  <c:v>0.389184666869486</c:v>
                </c:pt>
                <c:pt idx="5117">
                  <c:v>0.389260724064496</c:v>
                </c:pt>
                <c:pt idx="5118">
                  <c:v>0.389336781259507</c:v>
                </c:pt>
                <c:pt idx="5119">
                  <c:v>0.389412838454518</c:v>
                </c:pt>
                <c:pt idx="5120">
                  <c:v>0.389488895649528</c:v>
                </c:pt>
                <c:pt idx="5121">
                  <c:v>0.389564952844539</c:v>
                </c:pt>
                <c:pt idx="5122">
                  <c:v>0.38964101003955</c:v>
                </c:pt>
                <c:pt idx="5123">
                  <c:v>0.38971706723456</c:v>
                </c:pt>
                <c:pt idx="5124">
                  <c:v>0.389793124429571</c:v>
                </c:pt>
                <c:pt idx="5125">
                  <c:v>0.389869181624582</c:v>
                </c:pt>
                <c:pt idx="5126">
                  <c:v>0.389945238819592</c:v>
                </c:pt>
                <c:pt idx="5127">
                  <c:v>0.390021296014603</c:v>
                </c:pt>
                <c:pt idx="5128">
                  <c:v>0.390097353209614</c:v>
                </c:pt>
                <c:pt idx="5129">
                  <c:v>0.390173410404624</c:v>
                </c:pt>
                <c:pt idx="5130">
                  <c:v>0.390249467599635</c:v>
                </c:pt>
                <c:pt idx="5131">
                  <c:v>0.390325524794645</c:v>
                </c:pt>
                <c:pt idx="5132">
                  <c:v>0.390401581989656</c:v>
                </c:pt>
                <c:pt idx="5133">
                  <c:v>0.390477639184667</c:v>
                </c:pt>
                <c:pt idx="5134">
                  <c:v>0.390553696379677</c:v>
                </c:pt>
                <c:pt idx="5135">
                  <c:v>0.390629753574688</c:v>
                </c:pt>
                <c:pt idx="5136">
                  <c:v>0.390705810769699</c:v>
                </c:pt>
                <c:pt idx="5137">
                  <c:v>0.390781867964709</c:v>
                </c:pt>
                <c:pt idx="5138">
                  <c:v>0.39085792515972</c:v>
                </c:pt>
                <c:pt idx="5139">
                  <c:v>0.390933982354731</c:v>
                </c:pt>
                <c:pt idx="5140">
                  <c:v>0.391010039549741</c:v>
                </c:pt>
                <c:pt idx="5141">
                  <c:v>0.391086096744752</c:v>
                </c:pt>
                <c:pt idx="5142">
                  <c:v>0.391162153939763</c:v>
                </c:pt>
                <c:pt idx="5143">
                  <c:v>0.391238211134773</c:v>
                </c:pt>
                <c:pt idx="5144">
                  <c:v>0.391314268329784</c:v>
                </c:pt>
                <c:pt idx="5145">
                  <c:v>0.391390325524795</c:v>
                </c:pt>
                <c:pt idx="5146">
                  <c:v>0.391466382719805</c:v>
                </c:pt>
                <c:pt idx="5147">
                  <c:v>0.391542439914816</c:v>
                </c:pt>
                <c:pt idx="5148">
                  <c:v>0.391618497109827</c:v>
                </c:pt>
                <c:pt idx="5149">
                  <c:v>0.391694554304837</c:v>
                </c:pt>
                <c:pt idx="5150">
                  <c:v>0.391770611499848</c:v>
                </c:pt>
                <c:pt idx="5151">
                  <c:v>0.391846668694858</c:v>
                </c:pt>
                <c:pt idx="5152">
                  <c:v>0.391922725889869</c:v>
                </c:pt>
                <c:pt idx="5153">
                  <c:v>0.39199878308488</c:v>
                </c:pt>
                <c:pt idx="5154">
                  <c:v>0.39207484027989</c:v>
                </c:pt>
                <c:pt idx="5155">
                  <c:v>0.392150897474901</c:v>
                </c:pt>
                <c:pt idx="5156">
                  <c:v>0.392226954669912</c:v>
                </c:pt>
                <c:pt idx="5157">
                  <c:v>0.392303011864922</c:v>
                </c:pt>
                <c:pt idx="5158">
                  <c:v>0.392379069059933</c:v>
                </c:pt>
                <c:pt idx="5159">
                  <c:v>0.392455126254944</c:v>
                </c:pt>
                <c:pt idx="5160">
                  <c:v>0.392531183449954</c:v>
                </c:pt>
                <c:pt idx="5161">
                  <c:v>0.392607240644965</c:v>
                </c:pt>
                <c:pt idx="5162">
                  <c:v>0.392683297839976</c:v>
                </c:pt>
                <c:pt idx="5163">
                  <c:v>0.392759355034986</c:v>
                </c:pt>
                <c:pt idx="5164">
                  <c:v>0.392835412229997</c:v>
                </c:pt>
                <c:pt idx="5165">
                  <c:v>0.392911469425008</c:v>
                </c:pt>
                <c:pt idx="5166">
                  <c:v>0.392987526620018</c:v>
                </c:pt>
                <c:pt idx="5167">
                  <c:v>0.393063583815029</c:v>
                </c:pt>
                <c:pt idx="5168">
                  <c:v>0.393139641010039</c:v>
                </c:pt>
                <c:pt idx="5169">
                  <c:v>0.39321569820505</c:v>
                </c:pt>
                <c:pt idx="5170">
                  <c:v>0.393291755400061</c:v>
                </c:pt>
                <c:pt idx="5171">
                  <c:v>0.393367812595071</c:v>
                </c:pt>
                <c:pt idx="5172">
                  <c:v>0.393443869790082</c:v>
                </c:pt>
                <c:pt idx="5173">
                  <c:v>0.393519926985093</c:v>
                </c:pt>
                <c:pt idx="5174">
                  <c:v>0.393595984180103</c:v>
                </c:pt>
                <c:pt idx="5175">
                  <c:v>0.393672041375114</c:v>
                </c:pt>
                <c:pt idx="5176">
                  <c:v>0.393748098570125</c:v>
                </c:pt>
                <c:pt idx="5177">
                  <c:v>0.393824155765135</c:v>
                </c:pt>
                <c:pt idx="5178">
                  <c:v>0.393900212960146</c:v>
                </c:pt>
                <c:pt idx="5179">
                  <c:v>0.393976270155157</c:v>
                </c:pt>
                <c:pt idx="5180">
                  <c:v>0.394052327350167</c:v>
                </c:pt>
                <c:pt idx="5181">
                  <c:v>0.394128384545178</c:v>
                </c:pt>
                <c:pt idx="5182">
                  <c:v>0.394204441740189</c:v>
                </c:pt>
                <c:pt idx="5183">
                  <c:v>0.394280498935199</c:v>
                </c:pt>
                <c:pt idx="5184">
                  <c:v>0.39435655613021</c:v>
                </c:pt>
                <c:pt idx="5185">
                  <c:v>0.39443261332522</c:v>
                </c:pt>
                <c:pt idx="5186">
                  <c:v>0.394508670520231</c:v>
                </c:pt>
                <c:pt idx="5187">
                  <c:v>0.394584727715242</c:v>
                </c:pt>
                <c:pt idx="5188">
                  <c:v>0.394660784910252</c:v>
                </c:pt>
                <c:pt idx="5189">
                  <c:v>0.394736842105263</c:v>
                </c:pt>
                <c:pt idx="5190">
                  <c:v>0.394812899300274</c:v>
                </c:pt>
                <c:pt idx="5191">
                  <c:v>0.394888956495284</c:v>
                </c:pt>
                <c:pt idx="5192">
                  <c:v>0.394965013690295</c:v>
                </c:pt>
                <c:pt idx="5193">
                  <c:v>0.395041070885306</c:v>
                </c:pt>
                <c:pt idx="5194">
                  <c:v>0.395117128080316</c:v>
                </c:pt>
                <c:pt idx="5195">
                  <c:v>0.395193185275327</c:v>
                </c:pt>
                <c:pt idx="5196">
                  <c:v>0.395269242470338</c:v>
                </c:pt>
                <c:pt idx="5197">
                  <c:v>0.395345299665348</c:v>
                </c:pt>
                <c:pt idx="5198">
                  <c:v>0.395421356860359</c:v>
                </c:pt>
                <c:pt idx="5199">
                  <c:v>0.39549741405537</c:v>
                </c:pt>
                <c:pt idx="5200">
                  <c:v>0.39557347125038</c:v>
                </c:pt>
                <c:pt idx="5201">
                  <c:v>0.395649528445391</c:v>
                </c:pt>
                <c:pt idx="5202">
                  <c:v>0.395725585640401</c:v>
                </c:pt>
                <c:pt idx="5203">
                  <c:v>0.395801642835412</c:v>
                </c:pt>
                <c:pt idx="5204">
                  <c:v>0.395877700030423</c:v>
                </c:pt>
                <c:pt idx="5205">
                  <c:v>0.395953757225433</c:v>
                </c:pt>
                <c:pt idx="5206">
                  <c:v>0.396029814420444</c:v>
                </c:pt>
                <c:pt idx="5207">
                  <c:v>0.396105871615455</c:v>
                </c:pt>
                <c:pt idx="5208">
                  <c:v>0.396181928810465</c:v>
                </c:pt>
                <c:pt idx="5209">
                  <c:v>0.396257986005476</c:v>
                </c:pt>
                <c:pt idx="5210">
                  <c:v>0.396334043200487</c:v>
                </c:pt>
                <c:pt idx="5211">
                  <c:v>0.396410100395497</c:v>
                </c:pt>
                <c:pt idx="5212">
                  <c:v>0.396486157590508</c:v>
                </c:pt>
                <c:pt idx="5213">
                  <c:v>0.396562214785519</c:v>
                </c:pt>
                <c:pt idx="5214">
                  <c:v>0.396638271980529</c:v>
                </c:pt>
                <c:pt idx="5215">
                  <c:v>0.39671432917554</c:v>
                </c:pt>
                <c:pt idx="5216">
                  <c:v>0.396790386370551</c:v>
                </c:pt>
                <c:pt idx="5217">
                  <c:v>0.396866443565561</c:v>
                </c:pt>
                <c:pt idx="5218">
                  <c:v>0.396942500760572</c:v>
                </c:pt>
                <c:pt idx="5219">
                  <c:v>0.397018557955583</c:v>
                </c:pt>
                <c:pt idx="5220">
                  <c:v>0.397094615150593</c:v>
                </c:pt>
                <c:pt idx="5221">
                  <c:v>0.397170672345604</c:v>
                </c:pt>
                <c:pt idx="5222">
                  <c:v>0.397246729540614</c:v>
                </c:pt>
                <c:pt idx="5223">
                  <c:v>0.397322786735625</c:v>
                </c:pt>
                <c:pt idx="5224">
                  <c:v>0.397398843930636</c:v>
                </c:pt>
                <c:pt idx="5225">
                  <c:v>0.397474901125646</c:v>
                </c:pt>
                <c:pt idx="5226">
                  <c:v>0.397550958320657</c:v>
                </c:pt>
                <c:pt idx="5227">
                  <c:v>0.397627015515668</c:v>
                </c:pt>
                <c:pt idx="5228">
                  <c:v>0.397703072710678</c:v>
                </c:pt>
                <c:pt idx="5229">
                  <c:v>0.397779129905689</c:v>
                </c:pt>
                <c:pt idx="5230">
                  <c:v>0.3978551871007</c:v>
                </c:pt>
                <c:pt idx="5231">
                  <c:v>0.39793124429571</c:v>
                </c:pt>
                <c:pt idx="5232">
                  <c:v>0.398007301490721</c:v>
                </c:pt>
                <c:pt idx="5233">
                  <c:v>0.398083358685732</c:v>
                </c:pt>
                <c:pt idx="5234">
                  <c:v>0.398159415880742</c:v>
                </c:pt>
                <c:pt idx="5235">
                  <c:v>0.398235473075753</c:v>
                </c:pt>
                <c:pt idx="5236">
                  <c:v>0.398311530270764</c:v>
                </c:pt>
                <c:pt idx="5237">
                  <c:v>0.398387587465774</c:v>
                </c:pt>
                <c:pt idx="5238">
                  <c:v>0.398463644660785</c:v>
                </c:pt>
                <c:pt idx="5239">
                  <c:v>0.398539701855795</c:v>
                </c:pt>
                <c:pt idx="5240">
                  <c:v>0.398615759050806</c:v>
                </c:pt>
                <c:pt idx="5241">
                  <c:v>0.398691816245817</c:v>
                </c:pt>
                <c:pt idx="5242">
                  <c:v>0.398767873440827</c:v>
                </c:pt>
                <c:pt idx="5243">
                  <c:v>0.398843930635838</c:v>
                </c:pt>
                <c:pt idx="5244">
                  <c:v>0.398919987830849</c:v>
                </c:pt>
                <c:pt idx="5245">
                  <c:v>0.398996045025859</c:v>
                </c:pt>
                <c:pt idx="5246">
                  <c:v>0.39907210222087</c:v>
                </c:pt>
                <c:pt idx="5247">
                  <c:v>0.399148159415881</c:v>
                </c:pt>
                <c:pt idx="5248">
                  <c:v>0.399224216610891</c:v>
                </c:pt>
                <c:pt idx="5249">
                  <c:v>0.399300273805902</c:v>
                </c:pt>
                <c:pt idx="5250">
                  <c:v>0.399376331000913</c:v>
                </c:pt>
                <c:pt idx="5251">
                  <c:v>0.399452388195923</c:v>
                </c:pt>
                <c:pt idx="5252">
                  <c:v>0.399528445390934</c:v>
                </c:pt>
                <c:pt idx="5253">
                  <c:v>0.399604502585945</c:v>
                </c:pt>
                <c:pt idx="5254">
                  <c:v>0.399680559780955</c:v>
                </c:pt>
                <c:pt idx="5255">
                  <c:v>0.399756616975966</c:v>
                </c:pt>
                <c:pt idx="5256">
                  <c:v>0.399832674170976</c:v>
                </c:pt>
                <c:pt idx="5257">
                  <c:v>0.399908731365987</c:v>
                </c:pt>
                <c:pt idx="5258">
                  <c:v>0.399984788560998</c:v>
                </c:pt>
                <c:pt idx="5259">
                  <c:v>0.400060845756009</c:v>
                </c:pt>
                <c:pt idx="5260">
                  <c:v>0.400136902951019</c:v>
                </c:pt>
                <c:pt idx="5261">
                  <c:v>0.40021296014603</c:v>
                </c:pt>
                <c:pt idx="5262">
                  <c:v>0.40028901734104</c:v>
                </c:pt>
                <c:pt idx="5263">
                  <c:v>0.400365074536051</c:v>
                </c:pt>
                <c:pt idx="5264">
                  <c:v>0.400441131731062</c:v>
                </c:pt>
                <c:pt idx="5265">
                  <c:v>0.400517188926072</c:v>
                </c:pt>
                <c:pt idx="5266">
                  <c:v>0.400593246121083</c:v>
                </c:pt>
                <c:pt idx="5267">
                  <c:v>0.400669303316094</c:v>
                </c:pt>
                <c:pt idx="5268">
                  <c:v>0.400745360511104</c:v>
                </c:pt>
                <c:pt idx="5269">
                  <c:v>0.400821417706115</c:v>
                </c:pt>
                <c:pt idx="5270">
                  <c:v>0.400897474901126</c:v>
                </c:pt>
                <c:pt idx="5271">
                  <c:v>0.400973532096136</c:v>
                </c:pt>
                <c:pt idx="5272">
                  <c:v>0.401049589291147</c:v>
                </c:pt>
                <c:pt idx="5273">
                  <c:v>0.401125646486158</c:v>
                </c:pt>
                <c:pt idx="5274">
                  <c:v>0.401201703681168</c:v>
                </c:pt>
                <c:pt idx="5275">
                  <c:v>0.401277760876179</c:v>
                </c:pt>
                <c:pt idx="5276">
                  <c:v>0.40135381807119</c:v>
                </c:pt>
                <c:pt idx="5277">
                  <c:v>0.4014298752662</c:v>
                </c:pt>
                <c:pt idx="5278">
                  <c:v>0.401505932461211</c:v>
                </c:pt>
                <c:pt idx="5279">
                  <c:v>0.401581989656221</c:v>
                </c:pt>
                <c:pt idx="5280">
                  <c:v>0.401658046851232</c:v>
                </c:pt>
                <c:pt idx="5281">
                  <c:v>0.401734104046243</c:v>
                </c:pt>
                <c:pt idx="5282">
                  <c:v>0.401810161241253</c:v>
                </c:pt>
                <c:pt idx="5283">
                  <c:v>0.401886218436264</c:v>
                </c:pt>
                <c:pt idx="5284">
                  <c:v>0.401962275631275</c:v>
                </c:pt>
                <c:pt idx="5285">
                  <c:v>0.402038332826285</c:v>
                </c:pt>
                <c:pt idx="5286">
                  <c:v>0.402114390021296</c:v>
                </c:pt>
                <c:pt idx="5287">
                  <c:v>0.402190447216307</c:v>
                </c:pt>
                <c:pt idx="5288">
                  <c:v>0.402266504411317</c:v>
                </c:pt>
                <c:pt idx="5289">
                  <c:v>0.402342561606328</c:v>
                </c:pt>
                <c:pt idx="5290">
                  <c:v>0.402418618801339</c:v>
                </c:pt>
                <c:pt idx="5291">
                  <c:v>0.402494675996349</c:v>
                </c:pt>
                <c:pt idx="5292">
                  <c:v>0.40257073319136</c:v>
                </c:pt>
                <c:pt idx="5293">
                  <c:v>0.402646790386371</c:v>
                </c:pt>
                <c:pt idx="5294">
                  <c:v>0.402722847581381</c:v>
                </c:pt>
                <c:pt idx="5295">
                  <c:v>0.402798904776392</c:v>
                </c:pt>
                <c:pt idx="5296">
                  <c:v>0.402874961971402</c:v>
                </c:pt>
                <c:pt idx="5297">
                  <c:v>0.402951019166413</c:v>
                </c:pt>
                <c:pt idx="5298">
                  <c:v>0.403027076361424</c:v>
                </c:pt>
                <c:pt idx="5299">
                  <c:v>0.403103133556434</c:v>
                </c:pt>
                <c:pt idx="5300">
                  <c:v>0.403179190751445</c:v>
                </c:pt>
                <c:pt idx="5301">
                  <c:v>0.403255247946456</c:v>
                </c:pt>
                <c:pt idx="5302">
                  <c:v>0.403331305141466</c:v>
                </c:pt>
                <c:pt idx="5303">
                  <c:v>0.403407362336477</c:v>
                </c:pt>
                <c:pt idx="5304">
                  <c:v>0.403483419531488</c:v>
                </c:pt>
                <c:pt idx="5305">
                  <c:v>0.403559476726498</c:v>
                </c:pt>
                <c:pt idx="5306">
                  <c:v>0.403635533921509</c:v>
                </c:pt>
                <c:pt idx="5307">
                  <c:v>0.40371159111652</c:v>
                </c:pt>
                <c:pt idx="5308">
                  <c:v>0.40378764831153</c:v>
                </c:pt>
                <c:pt idx="5309">
                  <c:v>0.403863705506541</c:v>
                </c:pt>
                <c:pt idx="5310">
                  <c:v>0.403939762701552</c:v>
                </c:pt>
                <c:pt idx="5311">
                  <c:v>0.404015819896562</c:v>
                </c:pt>
                <c:pt idx="5312">
                  <c:v>0.404091877091573</c:v>
                </c:pt>
                <c:pt idx="5313">
                  <c:v>0.404167934286583</c:v>
                </c:pt>
                <c:pt idx="5314">
                  <c:v>0.404243991481594</c:v>
                </c:pt>
                <c:pt idx="5315">
                  <c:v>0.404320048676605</c:v>
                </c:pt>
                <c:pt idx="5316">
                  <c:v>0.404396105871615</c:v>
                </c:pt>
                <c:pt idx="5317">
                  <c:v>0.404472163066626</c:v>
                </c:pt>
                <c:pt idx="5318">
                  <c:v>0.404548220261637</c:v>
                </c:pt>
                <c:pt idx="5319">
                  <c:v>0.404624277456647</c:v>
                </c:pt>
                <c:pt idx="5320">
                  <c:v>0.404700334651658</c:v>
                </c:pt>
                <c:pt idx="5321">
                  <c:v>0.404776391846669</c:v>
                </c:pt>
                <c:pt idx="5322">
                  <c:v>0.404852449041679</c:v>
                </c:pt>
                <c:pt idx="5323">
                  <c:v>0.40492850623669</c:v>
                </c:pt>
                <c:pt idx="5324">
                  <c:v>0.405004563431701</c:v>
                </c:pt>
                <c:pt idx="5325">
                  <c:v>0.405080620626711</c:v>
                </c:pt>
                <c:pt idx="5326">
                  <c:v>0.405156677821722</c:v>
                </c:pt>
                <c:pt idx="5327">
                  <c:v>0.405232735016733</c:v>
                </c:pt>
                <c:pt idx="5328">
                  <c:v>0.405308792211743</c:v>
                </c:pt>
                <c:pt idx="5329">
                  <c:v>0.405384849406754</c:v>
                </c:pt>
                <c:pt idx="5330">
                  <c:v>0.405460906601765</c:v>
                </c:pt>
                <c:pt idx="5331">
                  <c:v>0.405536963796775</c:v>
                </c:pt>
                <c:pt idx="5332">
                  <c:v>0.405613020991786</c:v>
                </c:pt>
                <c:pt idx="5333">
                  <c:v>0.405689078186796</c:v>
                </c:pt>
                <c:pt idx="5334">
                  <c:v>0.405765135381807</c:v>
                </c:pt>
                <c:pt idx="5335">
                  <c:v>0.405841192576818</c:v>
                </c:pt>
                <c:pt idx="5336">
                  <c:v>0.405917249771828</c:v>
                </c:pt>
                <c:pt idx="5337">
                  <c:v>0.405993306966839</c:v>
                </c:pt>
                <c:pt idx="5338">
                  <c:v>0.40606936416185</c:v>
                </c:pt>
                <c:pt idx="5339">
                  <c:v>0.40614542135686</c:v>
                </c:pt>
                <c:pt idx="5340">
                  <c:v>0.406221478551871</c:v>
                </c:pt>
                <c:pt idx="5341">
                  <c:v>0.406297535746882</c:v>
                </c:pt>
                <c:pt idx="5342">
                  <c:v>0.406373592941892</c:v>
                </c:pt>
                <c:pt idx="5343">
                  <c:v>0.406449650136903</c:v>
                </c:pt>
                <c:pt idx="5344">
                  <c:v>0.406525707331914</c:v>
                </c:pt>
                <c:pt idx="5345">
                  <c:v>0.406601764526924</c:v>
                </c:pt>
                <c:pt idx="5346">
                  <c:v>0.406677821721935</c:v>
                </c:pt>
                <c:pt idx="5347">
                  <c:v>0.406753878916946</c:v>
                </c:pt>
                <c:pt idx="5348">
                  <c:v>0.406829936111956</c:v>
                </c:pt>
                <c:pt idx="5349">
                  <c:v>0.406905993306967</c:v>
                </c:pt>
                <c:pt idx="5350">
                  <c:v>0.406982050501977</c:v>
                </c:pt>
                <c:pt idx="5351">
                  <c:v>0.407058107696988</c:v>
                </c:pt>
                <c:pt idx="5352">
                  <c:v>0.407134164891999</c:v>
                </c:pt>
                <c:pt idx="5353">
                  <c:v>0.407210222087009</c:v>
                </c:pt>
                <c:pt idx="5354">
                  <c:v>0.40728627928202</c:v>
                </c:pt>
                <c:pt idx="5355">
                  <c:v>0.407362336477031</c:v>
                </c:pt>
                <c:pt idx="5356">
                  <c:v>0.407438393672041</c:v>
                </c:pt>
                <c:pt idx="5357">
                  <c:v>0.407514450867052</c:v>
                </c:pt>
                <c:pt idx="5358">
                  <c:v>0.407590508062063</c:v>
                </c:pt>
                <c:pt idx="5359">
                  <c:v>0.407666565257073</c:v>
                </c:pt>
                <c:pt idx="5360">
                  <c:v>0.407742622452084</c:v>
                </c:pt>
                <c:pt idx="5361">
                  <c:v>0.407818679647095</c:v>
                </c:pt>
                <c:pt idx="5362">
                  <c:v>0.407894736842105</c:v>
                </c:pt>
                <c:pt idx="5363">
                  <c:v>0.407970794037116</c:v>
                </c:pt>
                <c:pt idx="5364">
                  <c:v>0.408046851232127</c:v>
                </c:pt>
                <c:pt idx="5365">
                  <c:v>0.408122908427137</c:v>
                </c:pt>
                <c:pt idx="5366">
                  <c:v>0.408198965622148</c:v>
                </c:pt>
                <c:pt idx="5367">
                  <c:v>0.408275022817158</c:v>
                </c:pt>
                <c:pt idx="5368">
                  <c:v>0.408351080012169</c:v>
                </c:pt>
                <c:pt idx="5369">
                  <c:v>0.40842713720718</c:v>
                </c:pt>
                <c:pt idx="5370">
                  <c:v>0.40850319440219</c:v>
                </c:pt>
                <c:pt idx="5371">
                  <c:v>0.408579251597201</c:v>
                </c:pt>
                <c:pt idx="5372">
                  <c:v>0.408655308792212</c:v>
                </c:pt>
                <c:pt idx="5373">
                  <c:v>0.408731365987222</c:v>
                </c:pt>
                <c:pt idx="5374">
                  <c:v>0.408807423182233</c:v>
                </c:pt>
                <c:pt idx="5375">
                  <c:v>0.408883480377244</c:v>
                </c:pt>
                <c:pt idx="5376">
                  <c:v>0.408959537572254</c:v>
                </c:pt>
                <c:pt idx="5377">
                  <c:v>0.409035594767265</c:v>
                </c:pt>
                <c:pt idx="5378">
                  <c:v>0.409111651962276</c:v>
                </c:pt>
                <c:pt idx="5379">
                  <c:v>0.409187709157286</c:v>
                </c:pt>
                <c:pt idx="5380">
                  <c:v>0.409263766352297</c:v>
                </c:pt>
                <c:pt idx="5381">
                  <c:v>0.409339823547308</c:v>
                </c:pt>
                <c:pt idx="5382">
                  <c:v>0.409415880742318</c:v>
                </c:pt>
                <c:pt idx="5383">
                  <c:v>0.409491937937329</c:v>
                </c:pt>
                <c:pt idx="5384">
                  <c:v>0.40956799513234</c:v>
                </c:pt>
                <c:pt idx="5385">
                  <c:v>0.40964405232735</c:v>
                </c:pt>
                <c:pt idx="5386">
                  <c:v>0.409720109522361</c:v>
                </c:pt>
                <c:pt idx="5387">
                  <c:v>0.409796166717371</c:v>
                </c:pt>
                <c:pt idx="5388">
                  <c:v>0.409872223912382</c:v>
                </c:pt>
                <c:pt idx="5389">
                  <c:v>0.409948281107393</c:v>
                </c:pt>
                <c:pt idx="5390">
                  <c:v>0.410024338302403</c:v>
                </c:pt>
                <c:pt idx="5391">
                  <c:v>0.410100395497414</c:v>
                </c:pt>
                <c:pt idx="5392">
                  <c:v>0.410176452692425</c:v>
                </c:pt>
                <c:pt idx="5393">
                  <c:v>0.410252509887435</c:v>
                </c:pt>
                <c:pt idx="5394">
                  <c:v>0.410328567082446</c:v>
                </c:pt>
                <c:pt idx="5395">
                  <c:v>0.410404624277457</c:v>
                </c:pt>
                <c:pt idx="5396">
                  <c:v>0.410480681472467</c:v>
                </c:pt>
                <c:pt idx="5397">
                  <c:v>0.410556738667478</c:v>
                </c:pt>
                <c:pt idx="5398">
                  <c:v>0.410632795862489</c:v>
                </c:pt>
                <c:pt idx="5399">
                  <c:v>0.410708853057499</c:v>
                </c:pt>
                <c:pt idx="5400">
                  <c:v>0.41078491025251</c:v>
                </c:pt>
                <c:pt idx="5401">
                  <c:v>0.410860967447521</c:v>
                </c:pt>
                <c:pt idx="5402">
                  <c:v>0.410937024642531</c:v>
                </c:pt>
                <c:pt idx="5403">
                  <c:v>0.411013081837542</c:v>
                </c:pt>
                <c:pt idx="5404">
                  <c:v>0.411089139032552</c:v>
                </c:pt>
                <c:pt idx="5405">
                  <c:v>0.411165196227563</c:v>
                </c:pt>
                <c:pt idx="5406">
                  <c:v>0.411241253422574</c:v>
                </c:pt>
                <c:pt idx="5407">
                  <c:v>0.411317310617584</c:v>
                </c:pt>
                <c:pt idx="5408">
                  <c:v>0.411393367812595</c:v>
                </c:pt>
                <c:pt idx="5409">
                  <c:v>0.411469425007606</c:v>
                </c:pt>
                <c:pt idx="5410">
                  <c:v>0.411545482202616</c:v>
                </c:pt>
                <c:pt idx="5411">
                  <c:v>0.411621539397627</c:v>
                </c:pt>
                <c:pt idx="5412">
                  <c:v>0.411697596592638</c:v>
                </c:pt>
                <c:pt idx="5413">
                  <c:v>0.411773653787648</c:v>
                </c:pt>
                <c:pt idx="5414">
                  <c:v>0.411849710982659</c:v>
                </c:pt>
                <c:pt idx="5415">
                  <c:v>0.41192576817767</c:v>
                </c:pt>
                <c:pt idx="5416">
                  <c:v>0.41200182537268</c:v>
                </c:pt>
                <c:pt idx="5417">
                  <c:v>0.412077882567691</c:v>
                </c:pt>
                <c:pt idx="5418">
                  <c:v>0.412153939762702</c:v>
                </c:pt>
                <c:pt idx="5419">
                  <c:v>0.412229996957712</c:v>
                </c:pt>
                <c:pt idx="5420">
                  <c:v>0.412306054152723</c:v>
                </c:pt>
                <c:pt idx="5421">
                  <c:v>0.412382111347733</c:v>
                </c:pt>
                <c:pt idx="5422">
                  <c:v>0.412458168542744</c:v>
                </c:pt>
                <c:pt idx="5423">
                  <c:v>0.412534225737755</c:v>
                </c:pt>
                <c:pt idx="5424">
                  <c:v>0.412610282932765</c:v>
                </c:pt>
                <c:pt idx="5425">
                  <c:v>0.412686340127776</c:v>
                </c:pt>
                <c:pt idx="5426">
                  <c:v>0.412762397322787</c:v>
                </c:pt>
                <c:pt idx="5427">
                  <c:v>0.412838454517797</c:v>
                </c:pt>
                <c:pt idx="5428">
                  <c:v>0.412914511712808</c:v>
                </c:pt>
                <c:pt idx="5429">
                  <c:v>0.412990568907819</c:v>
                </c:pt>
                <c:pt idx="5430">
                  <c:v>0.413066626102829</c:v>
                </c:pt>
                <c:pt idx="5431">
                  <c:v>0.41314268329784</c:v>
                </c:pt>
                <c:pt idx="5432">
                  <c:v>0.413218740492851</c:v>
                </c:pt>
                <c:pt idx="5433">
                  <c:v>0.413294797687861</c:v>
                </c:pt>
                <c:pt idx="5434">
                  <c:v>0.413370854882872</c:v>
                </c:pt>
                <c:pt idx="5435">
                  <c:v>0.413446912077883</c:v>
                </c:pt>
                <c:pt idx="5436">
                  <c:v>0.413522969272893</c:v>
                </c:pt>
                <c:pt idx="5437">
                  <c:v>0.413599026467904</c:v>
                </c:pt>
                <c:pt idx="5438">
                  <c:v>0.413675083662914</c:v>
                </c:pt>
                <c:pt idx="5439">
                  <c:v>0.413751140857925</c:v>
                </c:pt>
                <c:pt idx="5440">
                  <c:v>0.413827198052936</c:v>
                </c:pt>
                <c:pt idx="5441">
                  <c:v>0.413903255247946</c:v>
                </c:pt>
                <c:pt idx="5442">
                  <c:v>0.413979312442957</c:v>
                </c:pt>
                <c:pt idx="5443">
                  <c:v>0.414055369637968</c:v>
                </c:pt>
                <c:pt idx="5444">
                  <c:v>0.414131426832978</c:v>
                </c:pt>
                <c:pt idx="5445">
                  <c:v>0.414207484027989</c:v>
                </c:pt>
                <c:pt idx="5446">
                  <c:v>0.414283541223</c:v>
                </c:pt>
                <c:pt idx="5447">
                  <c:v>0.41435959841801</c:v>
                </c:pt>
                <c:pt idx="5448">
                  <c:v>0.414435655613021</c:v>
                </c:pt>
                <c:pt idx="5449">
                  <c:v>0.414511712808032</c:v>
                </c:pt>
                <c:pt idx="5450">
                  <c:v>0.414587770003042</c:v>
                </c:pt>
                <c:pt idx="5451">
                  <c:v>0.414663827198053</c:v>
                </c:pt>
                <c:pt idx="5452">
                  <c:v>0.414739884393064</c:v>
                </c:pt>
                <c:pt idx="5453">
                  <c:v>0.414815941588074</c:v>
                </c:pt>
                <c:pt idx="5454">
                  <c:v>0.414891998783085</c:v>
                </c:pt>
                <c:pt idx="5455">
                  <c:v>0.414968055978096</c:v>
                </c:pt>
                <c:pt idx="5456">
                  <c:v>0.415044113173106</c:v>
                </c:pt>
                <c:pt idx="5457">
                  <c:v>0.415120170368117</c:v>
                </c:pt>
                <c:pt idx="5458">
                  <c:v>0.415196227563127</c:v>
                </c:pt>
                <c:pt idx="5459">
                  <c:v>0.415272284758138</c:v>
                </c:pt>
                <c:pt idx="5460">
                  <c:v>0.415348341953149</c:v>
                </c:pt>
                <c:pt idx="5461">
                  <c:v>0.415424399148159</c:v>
                </c:pt>
                <c:pt idx="5462">
                  <c:v>0.41550045634317</c:v>
                </c:pt>
                <c:pt idx="5463">
                  <c:v>0.415576513538181</c:v>
                </c:pt>
                <c:pt idx="5464">
                  <c:v>0.415652570733191</c:v>
                </c:pt>
                <c:pt idx="5465">
                  <c:v>0.415728627928202</c:v>
                </c:pt>
                <c:pt idx="5466">
                  <c:v>0.415804685123213</c:v>
                </c:pt>
                <c:pt idx="5467">
                  <c:v>0.415880742318223</c:v>
                </c:pt>
                <c:pt idx="5468">
                  <c:v>0.415956799513234</c:v>
                </c:pt>
                <c:pt idx="5469">
                  <c:v>0.416032856708245</c:v>
                </c:pt>
                <c:pt idx="5470">
                  <c:v>0.416108913903255</c:v>
                </c:pt>
                <c:pt idx="5471">
                  <c:v>0.416184971098266</c:v>
                </c:pt>
                <c:pt idx="5472">
                  <c:v>0.416261028293277</c:v>
                </c:pt>
                <c:pt idx="5473">
                  <c:v>0.416337085488287</c:v>
                </c:pt>
                <c:pt idx="5474">
                  <c:v>0.416413142683298</c:v>
                </c:pt>
                <c:pt idx="5475">
                  <c:v>0.416489199878308</c:v>
                </c:pt>
                <c:pt idx="5476">
                  <c:v>0.416565257073319</c:v>
                </c:pt>
                <c:pt idx="5477">
                  <c:v>0.41664131426833</c:v>
                </c:pt>
                <c:pt idx="5478">
                  <c:v>0.41671737146334</c:v>
                </c:pt>
                <c:pt idx="5479">
                  <c:v>0.416793428658351</c:v>
                </c:pt>
                <c:pt idx="5480">
                  <c:v>0.416869485853362</c:v>
                </c:pt>
                <c:pt idx="5481">
                  <c:v>0.416945543048372</c:v>
                </c:pt>
                <c:pt idx="5482">
                  <c:v>0.417021600243383</c:v>
                </c:pt>
                <c:pt idx="5483">
                  <c:v>0.417097657438394</c:v>
                </c:pt>
                <c:pt idx="5484">
                  <c:v>0.417173714633404</c:v>
                </c:pt>
                <c:pt idx="5485">
                  <c:v>0.417249771828415</c:v>
                </c:pt>
                <c:pt idx="5486">
                  <c:v>0.417325829023426</c:v>
                </c:pt>
                <c:pt idx="5487">
                  <c:v>0.417401886218436</c:v>
                </c:pt>
                <c:pt idx="5488">
                  <c:v>0.417477943413447</c:v>
                </c:pt>
                <c:pt idx="5489">
                  <c:v>0.417554000608458</c:v>
                </c:pt>
                <c:pt idx="5490">
                  <c:v>0.417630057803468</c:v>
                </c:pt>
                <c:pt idx="5491">
                  <c:v>0.417706114998479</c:v>
                </c:pt>
                <c:pt idx="5492">
                  <c:v>0.417782172193489</c:v>
                </c:pt>
                <c:pt idx="5493">
                  <c:v>0.4178582293885</c:v>
                </c:pt>
                <c:pt idx="5494">
                  <c:v>0.417934286583511</c:v>
                </c:pt>
                <c:pt idx="5495">
                  <c:v>0.418010343778521</c:v>
                </c:pt>
                <c:pt idx="5496">
                  <c:v>0.418086400973532</c:v>
                </c:pt>
                <c:pt idx="5497">
                  <c:v>0.418162458168543</c:v>
                </c:pt>
                <c:pt idx="5498">
                  <c:v>0.418238515363553</c:v>
                </c:pt>
                <c:pt idx="5499">
                  <c:v>0.418314572558564</c:v>
                </c:pt>
                <c:pt idx="5500">
                  <c:v>0.418390629753575</c:v>
                </c:pt>
                <c:pt idx="5501">
                  <c:v>0.418466686948585</c:v>
                </c:pt>
                <c:pt idx="5502">
                  <c:v>0.418542744143596</c:v>
                </c:pt>
                <c:pt idx="5503">
                  <c:v>0.418618801338607</c:v>
                </c:pt>
                <c:pt idx="5504">
                  <c:v>0.418694858533617</c:v>
                </c:pt>
                <c:pt idx="5505">
                  <c:v>0.418770915728628</c:v>
                </c:pt>
                <c:pt idx="5506">
                  <c:v>0.418846972923639</c:v>
                </c:pt>
                <c:pt idx="5507">
                  <c:v>0.418923030118649</c:v>
                </c:pt>
                <c:pt idx="5508">
                  <c:v>0.41899908731366</c:v>
                </c:pt>
                <c:pt idx="5509">
                  <c:v>0.41907514450867</c:v>
                </c:pt>
                <c:pt idx="5510">
                  <c:v>0.419151201703681</c:v>
                </c:pt>
                <c:pt idx="5511">
                  <c:v>0.419227258898692</c:v>
                </c:pt>
                <c:pt idx="5512">
                  <c:v>0.419303316093702</c:v>
                </c:pt>
                <c:pt idx="5513">
                  <c:v>0.419379373288713</c:v>
                </c:pt>
                <c:pt idx="5514">
                  <c:v>0.419455430483724</c:v>
                </c:pt>
                <c:pt idx="5515">
                  <c:v>0.419531487678734</c:v>
                </c:pt>
                <c:pt idx="5516">
                  <c:v>0.419607544873745</c:v>
                </c:pt>
                <c:pt idx="5517">
                  <c:v>0.419683602068756</c:v>
                </c:pt>
                <c:pt idx="5518">
                  <c:v>0.419759659263766</c:v>
                </c:pt>
                <c:pt idx="5519">
                  <c:v>0.419835716458777</c:v>
                </c:pt>
                <c:pt idx="5520">
                  <c:v>0.419911773653788</c:v>
                </c:pt>
                <c:pt idx="5521">
                  <c:v>0.419987830848798</c:v>
                </c:pt>
                <c:pt idx="5522">
                  <c:v>0.420063888043809</c:v>
                </c:pt>
                <c:pt idx="5523">
                  <c:v>0.42013994523882</c:v>
                </c:pt>
                <c:pt idx="5524">
                  <c:v>0.42021600243383</c:v>
                </c:pt>
                <c:pt idx="5525">
                  <c:v>0.420292059628841</c:v>
                </c:pt>
                <c:pt idx="5526">
                  <c:v>0.420368116823852</c:v>
                </c:pt>
                <c:pt idx="5527">
                  <c:v>0.420444174018862</c:v>
                </c:pt>
                <c:pt idx="5528">
                  <c:v>0.420520231213873</c:v>
                </c:pt>
                <c:pt idx="5529">
                  <c:v>0.420596288408883</c:v>
                </c:pt>
                <c:pt idx="5530">
                  <c:v>0.420672345603894</c:v>
                </c:pt>
                <c:pt idx="5531">
                  <c:v>0.420748402798905</c:v>
                </c:pt>
                <c:pt idx="5532">
                  <c:v>0.420824459993915</c:v>
                </c:pt>
                <c:pt idx="5533">
                  <c:v>0.420900517188926</c:v>
                </c:pt>
                <c:pt idx="5534">
                  <c:v>0.420976574383937</c:v>
                </c:pt>
                <c:pt idx="5535">
                  <c:v>0.421052631578947</c:v>
                </c:pt>
                <c:pt idx="5536">
                  <c:v>0.421128688773958</c:v>
                </c:pt>
                <c:pt idx="5537">
                  <c:v>0.421204745968969</c:v>
                </c:pt>
                <c:pt idx="5538">
                  <c:v>0.421280803163979</c:v>
                </c:pt>
                <c:pt idx="5539">
                  <c:v>0.42135686035899</c:v>
                </c:pt>
                <c:pt idx="5540">
                  <c:v>0.421432917554001</c:v>
                </c:pt>
                <c:pt idx="5541">
                  <c:v>0.421508974749011</c:v>
                </c:pt>
                <c:pt idx="5542">
                  <c:v>0.421585031944022</c:v>
                </c:pt>
                <c:pt idx="5543">
                  <c:v>0.421661089139033</c:v>
                </c:pt>
                <c:pt idx="5544">
                  <c:v>0.421737146334043</c:v>
                </c:pt>
                <c:pt idx="5545">
                  <c:v>0.421813203529054</c:v>
                </c:pt>
                <c:pt idx="5546">
                  <c:v>0.421889260724064</c:v>
                </c:pt>
                <c:pt idx="5547">
                  <c:v>0.421965317919075</c:v>
                </c:pt>
                <c:pt idx="5548">
                  <c:v>0.422041375114086</c:v>
                </c:pt>
                <c:pt idx="5549">
                  <c:v>0.422117432309096</c:v>
                </c:pt>
                <c:pt idx="5550">
                  <c:v>0.422193489504107</c:v>
                </c:pt>
                <c:pt idx="5551">
                  <c:v>0.422269546699118</c:v>
                </c:pt>
                <c:pt idx="5552">
                  <c:v>0.422345603894128</c:v>
                </c:pt>
                <c:pt idx="5553">
                  <c:v>0.422421661089139</c:v>
                </c:pt>
                <c:pt idx="5554">
                  <c:v>0.42249771828415</c:v>
                </c:pt>
                <c:pt idx="5555">
                  <c:v>0.42257377547916</c:v>
                </c:pt>
                <c:pt idx="5556">
                  <c:v>0.422649832674171</c:v>
                </c:pt>
                <c:pt idx="5557">
                  <c:v>0.422725889869182</c:v>
                </c:pt>
                <c:pt idx="5558">
                  <c:v>0.422801947064192</c:v>
                </c:pt>
                <c:pt idx="5559">
                  <c:v>0.422878004259203</c:v>
                </c:pt>
                <c:pt idx="5560">
                  <c:v>0.422954061454214</c:v>
                </c:pt>
                <c:pt idx="5561">
                  <c:v>0.423030118649224</c:v>
                </c:pt>
                <c:pt idx="5562">
                  <c:v>0.423106175844235</c:v>
                </c:pt>
                <c:pt idx="5563">
                  <c:v>0.423182233039245</c:v>
                </c:pt>
                <c:pt idx="5564">
                  <c:v>0.423258290234256</c:v>
                </c:pt>
                <c:pt idx="5565">
                  <c:v>0.423334347429267</c:v>
                </c:pt>
                <c:pt idx="5566">
                  <c:v>0.423410404624277</c:v>
                </c:pt>
                <c:pt idx="5567">
                  <c:v>0.423486461819288</c:v>
                </c:pt>
                <c:pt idx="5568">
                  <c:v>0.423562519014299</c:v>
                </c:pt>
                <c:pt idx="5569">
                  <c:v>0.423638576209309</c:v>
                </c:pt>
                <c:pt idx="5570">
                  <c:v>0.42371463340432</c:v>
                </c:pt>
                <c:pt idx="5571">
                  <c:v>0.423790690599331</c:v>
                </c:pt>
                <c:pt idx="5572">
                  <c:v>0.423866747794341</c:v>
                </c:pt>
                <c:pt idx="5573">
                  <c:v>0.423942804989352</c:v>
                </c:pt>
                <c:pt idx="5574">
                  <c:v>0.424018862184363</c:v>
                </c:pt>
                <c:pt idx="5575">
                  <c:v>0.424094919379373</c:v>
                </c:pt>
                <c:pt idx="5576">
                  <c:v>0.424170976574384</c:v>
                </c:pt>
                <c:pt idx="5577">
                  <c:v>0.424247033769395</c:v>
                </c:pt>
                <c:pt idx="5578">
                  <c:v>0.424323090964405</c:v>
                </c:pt>
                <c:pt idx="5579">
                  <c:v>0.424399148159416</c:v>
                </c:pt>
                <c:pt idx="5580">
                  <c:v>0.424475205354426</c:v>
                </c:pt>
                <c:pt idx="5581">
                  <c:v>0.424551262549437</c:v>
                </c:pt>
                <c:pt idx="5582">
                  <c:v>0.424627319744448</c:v>
                </c:pt>
                <c:pt idx="5583">
                  <c:v>0.424703376939458</c:v>
                </c:pt>
                <c:pt idx="5584">
                  <c:v>0.424779434134469</c:v>
                </c:pt>
                <c:pt idx="5585">
                  <c:v>0.42485549132948</c:v>
                </c:pt>
                <c:pt idx="5586">
                  <c:v>0.42493154852449</c:v>
                </c:pt>
                <c:pt idx="5587">
                  <c:v>0.425007605719501</c:v>
                </c:pt>
                <c:pt idx="5588">
                  <c:v>0.425083662914512</c:v>
                </c:pt>
                <c:pt idx="5589">
                  <c:v>0.425159720109522</c:v>
                </c:pt>
                <c:pt idx="5590">
                  <c:v>0.425235777304533</c:v>
                </c:pt>
                <c:pt idx="5591">
                  <c:v>0.425311834499544</c:v>
                </c:pt>
                <c:pt idx="5592">
                  <c:v>0.425387891694554</c:v>
                </c:pt>
                <c:pt idx="5593">
                  <c:v>0.425463948889565</c:v>
                </c:pt>
                <c:pt idx="5594">
                  <c:v>0.425540006084576</c:v>
                </c:pt>
                <c:pt idx="5595">
                  <c:v>0.425616063279586</c:v>
                </c:pt>
                <c:pt idx="5596">
                  <c:v>0.425692120474597</c:v>
                </c:pt>
                <c:pt idx="5597">
                  <c:v>0.425768177669608</c:v>
                </c:pt>
                <c:pt idx="5598">
                  <c:v>0.425844234864618</c:v>
                </c:pt>
                <c:pt idx="5599">
                  <c:v>0.425920292059629</c:v>
                </c:pt>
                <c:pt idx="5600">
                  <c:v>0.425996349254639</c:v>
                </c:pt>
                <c:pt idx="5601">
                  <c:v>0.42607240644965</c:v>
                </c:pt>
                <c:pt idx="5602">
                  <c:v>0.426148463644661</c:v>
                </c:pt>
                <c:pt idx="5603">
                  <c:v>0.426224520839671</c:v>
                </c:pt>
                <c:pt idx="5604">
                  <c:v>0.426300578034682</c:v>
                </c:pt>
                <c:pt idx="5605">
                  <c:v>0.426376635229693</c:v>
                </c:pt>
                <c:pt idx="5606">
                  <c:v>0.426452692424703</c:v>
                </c:pt>
                <c:pt idx="5607">
                  <c:v>0.426528749619714</c:v>
                </c:pt>
                <c:pt idx="5608">
                  <c:v>0.426604806814725</c:v>
                </c:pt>
                <c:pt idx="5609">
                  <c:v>0.426680864009735</c:v>
                </c:pt>
                <c:pt idx="5610">
                  <c:v>0.426756921204746</c:v>
                </c:pt>
                <c:pt idx="5611">
                  <c:v>0.426832978399757</c:v>
                </c:pt>
                <c:pt idx="5612">
                  <c:v>0.426909035594767</c:v>
                </c:pt>
                <c:pt idx="5613">
                  <c:v>0.426985092789778</c:v>
                </c:pt>
                <c:pt idx="5614">
                  <c:v>0.427061149984789</c:v>
                </c:pt>
                <c:pt idx="5615">
                  <c:v>0.427137207179799</c:v>
                </c:pt>
                <c:pt idx="5616">
                  <c:v>0.42721326437481</c:v>
                </c:pt>
                <c:pt idx="5617">
                  <c:v>0.42728932156982</c:v>
                </c:pt>
                <c:pt idx="5618">
                  <c:v>0.427365378764831</c:v>
                </c:pt>
                <c:pt idx="5619">
                  <c:v>0.427441435959842</c:v>
                </c:pt>
                <c:pt idx="5620">
                  <c:v>0.427517493154852</c:v>
                </c:pt>
                <c:pt idx="5621">
                  <c:v>0.427593550349863</c:v>
                </c:pt>
                <c:pt idx="5622">
                  <c:v>0.427669607544874</c:v>
                </c:pt>
                <c:pt idx="5623">
                  <c:v>0.427745664739884</c:v>
                </c:pt>
                <c:pt idx="5624">
                  <c:v>0.427821721934895</c:v>
                </c:pt>
                <c:pt idx="5625">
                  <c:v>0.427897779129906</c:v>
                </c:pt>
                <c:pt idx="5626">
                  <c:v>0.427973836324916</c:v>
                </c:pt>
                <c:pt idx="5627">
                  <c:v>0.428049893519927</c:v>
                </c:pt>
                <c:pt idx="5628">
                  <c:v>0.428125950714938</c:v>
                </c:pt>
                <c:pt idx="5629">
                  <c:v>0.428202007909948</c:v>
                </c:pt>
                <c:pt idx="5630">
                  <c:v>0.428278065104959</c:v>
                </c:pt>
                <c:pt idx="5631">
                  <c:v>0.42835412229997</c:v>
                </c:pt>
                <c:pt idx="5632">
                  <c:v>0.42843017949498</c:v>
                </c:pt>
                <c:pt idx="5633">
                  <c:v>0.428506236689991</c:v>
                </c:pt>
                <c:pt idx="5634">
                  <c:v>0.428582293885001</c:v>
                </c:pt>
                <c:pt idx="5635">
                  <c:v>0.428658351080012</c:v>
                </c:pt>
                <c:pt idx="5636">
                  <c:v>0.428734408275023</c:v>
                </c:pt>
                <c:pt idx="5637">
                  <c:v>0.428810465470033</c:v>
                </c:pt>
                <c:pt idx="5638">
                  <c:v>0.428886522665044</c:v>
                </c:pt>
                <c:pt idx="5639">
                  <c:v>0.428962579860055</c:v>
                </c:pt>
                <c:pt idx="5640">
                  <c:v>0.429038637055065</c:v>
                </c:pt>
                <c:pt idx="5641">
                  <c:v>0.429114694250076</c:v>
                </c:pt>
                <c:pt idx="5642">
                  <c:v>0.429190751445087</c:v>
                </c:pt>
                <c:pt idx="5643">
                  <c:v>0.429266808640097</c:v>
                </c:pt>
                <c:pt idx="5644">
                  <c:v>0.429342865835108</c:v>
                </c:pt>
                <c:pt idx="5645">
                  <c:v>0.429418923030119</c:v>
                </c:pt>
                <c:pt idx="5646">
                  <c:v>0.429494980225129</c:v>
                </c:pt>
                <c:pt idx="5647">
                  <c:v>0.42957103742014</c:v>
                </c:pt>
                <c:pt idx="5648">
                  <c:v>0.429647094615151</c:v>
                </c:pt>
                <c:pt idx="5649">
                  <c:v>0.429723151810161</c:v>
                </c:pt>
                <c:pt idx="5650">
                  <c:v>0.429799209005172</c:v>
                </c:pt>
                <c:pt idx="5651">
                  <c:v>0.429875266200182</c:v>
                </c:pt>
                <c:pt idx="5652">
                  <c:v>0.429951323395193</c:v>
                </c:pt>
                <c:pt idx="5653">
                  <c:v>0.430027380590204</c:v>
                </c:pt>
                <c:pt idx="5654">
                  <c:v>0.430103437785214</c:v>
                </c:pt>
                <c:pt idx="5655">
                  <c:v>0.430179494980225</c:v>
                </c:pt>
                <c:pt idx="5656">
                  <c:v>0.430255552175236</c:v>
                </c:pt>
                <c:pt idx="5657">
                  <c:v>0.430331609370246</c:v>
                </c:pt>
                <c:pt idx="5658">
                  <c:v>0.430407666565257</c:v>
                </c:pt>
                <c:pt idx="5659">
                  <c:v>0.430483723760268</c:v>
                </c:pt>
                <c:pt idx="5660">
                  <c:v>0.430559780955278</c:v>
                </c:pt>
                <c:pt idx="5661">
                  <c:v>0.430635838150289</c:v>
                </c:pt>
                <c:pt idx="5662">
                  <c:v>0.4307118953453</c:v>
                </c:pt>
                <c:pt idx="5663">
                  <c:v>0.43078795254031</c:v>
                </c:pt>
                <c:pt idx="5664">
                  <c:v>0.430864009735321</c:v>
                </c:pt>
                <c:pt idx="5665">
                  <c:v>0.430940066930332</c:v>
                </c:pt>
                <c:pt idx="5666">
                  <c:v>0.431016124125342</c:v>
                </c:pt>
                <c:pt idx="5667">
                  <c:v>0.431092181320353</c:v>
                </c:pt>
                <c:pt idx="5668">
                  <c:v>0.431168238515364</c:v>
                </c:pt>
                <c:pt idx="5669">
                  <c:v>0.431244295710374</c:v>
                </c:pt>
                <c:pt idx="5670">
                  <c:v>0.431320352905385</c:v>
                </c:pt>
                <c:pt idx="5671">
                  <c:v>0.431396410100395</c:v>
                </c:pt>
                <c:pt idx="5672">
                  <c:v>0.431472467295406</c:v>
                </c:pt>
                <c:pt idx="5673">
                  <c:v>0.431548524490417</c:v>
                </c:pt>
                <c:pt idx="5674">
                  <c:v>0.431624581685427</c:v>
                </c:pt>
                <c:pt idx="5675">
                  <c:v>0.431700638880438</c:v>
                </c:pt>
                <c:pt idx="5676">
                  <c:v>0.431776696075449</c:v>
                </c:pt>
                <c:pt idx="5677">
                  <c:v>0.431852753270459</c:v>
                </c:pt>
                <c:pt idx="5678">
                  <c:v>0.43192881046547</c:v>
                </c:pt>
                <c:pt idx="5679">
                  <c:v>0.432004867660481</c:v>
                </c:pt>
                <c:pt idx="5680">
                  <c:v>0.432080924855491</c:v>
                </c:pt>
                <c:pt idx="5681">
                  <c:v>0.432156982050502</c:v>
                </c:pt>
                <c:pt idx="5682">
                  <c:v>0.432233039245513</c:v>
                </c:pt>
                <c:pt idx="5683">
                  <c:v>0.432309096440523</c:v>
                </c:pt>
                <c:pt idx="5684">
                  <c:v>0.432385153635534</c:v>
                </c:pt>
                <c:pt idx="5685">
                  <c:v>0.432461210830545</c:v>
                </c:pt>
                <c:pt idx="5686">
                  <c:v>0.432537268025555</c:v>
                </c:pt>
                <c:pt idx="5687">
                  <c:v>0.432613325220566</c:v>
                </c:pt>
                <c:pt idx="5688">
                  <c:v>0.432689382415577</c:v>
                </c:pt>
                <c:pt idx="5689">
                  <c:v>0.432765439610587</c:v>
                </c:pt>
                <c:pt idx="5690">
                  <c:v>0.432841496805598</c:v>
                </c:pt>
                <c:pt idx="5691">
                  <c:v>0.432917554000608</c:v>
                </c:pt>
                <c:pt idx="5692">
                  <c:v>0.432993611195619</c:v>
                </c:pt>
                <c:pt idx="5693">
                  <c:v>0.43306966839063</c:v>
                </c:pt>
                <c:pt idx="5694">
                  <c:v>0.43314572558564</c:v>
                </c:pt>
                <c:pt idx="5695">
                  <c:v>0.433221782780651</c:v>
                </c:pt>
                <c:pt idx="5696">
                  <c:v>0.433297839975662</c:v>
                </c:pt>
                <c:pt idx="5697">
                  <c:v>0.433373897170672</c:v>
                </c:pt>
                <c:pt idx="5698">
                  <c:v>0.433449954365683</c:v>
                </c:pt>
                <c:pt idx="5699">
                  <c:v>0.433526011560694</c:v>
                </c:pt>
                <c:pt idx="5700">
                  <c:v>0.433602068755704</c:v>
                </c:pt>
                <c:pt idx="5701">
                  <c:v>0.433678125950715</c:v>
                </c:pt>
                <c:pt idx="5702">
                  <c:v>0.433754183145726</c:v>
                </c:pt>
                <c:pt idx="5703">
                  <c:v>0.433830240340736</c:v>
                </c:pt>
                <c:pt idx="5704">
                  <c:v>0.433906297535747</c:v>
                </c:pt>
                <c:pt idx="5705">
                  <c:v>0.433982354730757</c:v>
                </c:pt>
                <c:pt idx="5706">
                  <c:v>0.434058411925768</c:v>
                </c:pt>
                <c:pt idx="5707">
                  <c:v>0.434134469120779</c:v>
                </c:pt>
                <c:pt idx="5708">
                  <c:v>0.434210526315789</c:v>
                </c:pt>
                <c:pt idx="5709">
                  <c:v>0.4342865835108</c:v>
                </c:pt>
                <c:pt idx="5710">
                  <c:v>0.434362640705811</c:v>
                </c:pt>
                <c:pt idx="5711">
                  <c:v>0.434438697900821</c:v>
                </c:pt>
                <c:pt idx="5712">
                  <c:v>0.434514755095832</c:v>
                </c:pt>
                <c:pt idx="5713">
                  <c:v>0.434590812290843</c:v>
                </c:pt>
                <c:pt idx="5714">
                  <c:v>0.434666869485853</c:v>
                </c:pt>
                <c:pt idx="5715">
                  <c:v>0.434742926680864</c:v>
                </c:pt>
                <c:pt idx="5716">
                  <c:v>0.434818983875875</c:v>
                </c:pt>
                <c:pt idx="5717">
                  <c:v>0.434895041070885</c:v>
                </c:pt>
                <c:pt idx="5718">
                  <c:v>0.434971098265896</c:v>
                </c:pt>
                <c:pt idx="5719">
                  <c:v>0.435047155460907</c:v>
                </c:pt>
                <c:pt idx="5720">
                  <c:v>0.435123212655917</c:v>
                </c:pt>
                <c:pt idx="5721">
                  <c:v>0.435199269850928</c:v>
                </c:pt>
                <c:pt idx="5722">
                  <c:v>0.435275327045938</c:v>
                </c:pt>
                <c:pt idx="5723">
                  <c:v>0.435351384240949</c:v>
                </c:pt>
                <c:pt idx="5724">
                  <c:v>0.43542744143596</c:v>
                </c:pt>
                <c:pt idx="5725">
                  <c:v>0.43550349863097</c:v>
                </c:pt>
                <c:pt idx="5726">
                  <c:v>0.435579555825981</c:v>
                </c:pt>
                <c:pt idx="5727">
                  <c:v>0.435655613020992</c:v>
                </c:pt>
                <c:pt idx="5728">
                  <c:v>0.435731670216002</c:v>
                </c:pt>
                <c:pt idx="5729">
                  <c:v>0.435807727411013</c:v>
                </c:pt>
                <c:pt idx="5730">
                  <c:v>0.435883784606024</c:v>
                </c:pt>
                <c:pt idx="5731">
                  <c:v>0.435959841801034</c:v>
                </c:pt>
                <c:pt idx="5732">
                  <c:v>0.436035898996045</c:v>
                </c:pt>
                <c:pt idx="5733">
                  <c:v>0.436111956191056</c:v>
                </c:pt>
                <c:pt idx="5734">
                  <c:v>0.436188013386066</c:v>
                </c:pt>
                <c:pt idx="5735">
                  <c:v>0.436264070581077</c:v>
                </c:pt>
                <c:pt idx="5736">
                  <c:v>0.436340127776088</c:v>
                </c:pt>
                <c:pt idx="5737">
                  <c:v>0.436416184971098</c:v>
                </c:pt>
                <c:pt idx="5738">
                  <c:v>0.436492242166109</c:v>
                </c:pt>
                <c:pt idx="5739">
                  <c:v>0.43656829936112</c:v>
                </c:pt>
                <c:pt idx="5740">
                  <c:v>0.43664435655613</c:v>
                </c:pt>
                <c:pt idx="5741">
                  <c:v>0.436720413751141</c:v>
                </c:pt>
                <c:pt idx="5742">
                  <c:v>0.436796470946151</c:v>
                </c:pt>
                <c:pt idx="5743">
                  <c:v>0.436872528141162</c:v>
                </c:pt>
                <c:pt idx="5744">
                  <c:v>0.436948585336173</c:v>
                </c:pt>
                <c:pt idx="5745">
                  <c:v>0.437024642531183</c:v>
                </c:pt>
                <c:pt idx="5746">
                  <c:v>0.437100699726194</c:v>
                </c:pt>
                <c:pt idx="5747">
                  <c:v>0.437176756921205</c:v>
                </c:pt>
                <c:pt idx="5748">
                  <c:v>0.437252814116215</c:v>
                </c:pt>
                <c:pt idx="5749">
                  <c:v>0.437328871311226</c:v>
                </c:pt>
                <c:pt idx="5750">
                  <c:v>0.437404928506237</c:v>
                </c:pt>
                <c:pt idx="5751">
                  <c:v>0.437480985701247</c:v>
                </c:pt>
                <c:pt idx="5752">
                  <c:v>0.437557042896258</c:v>
                </c:pt>
                <c:pt idx="5753">
                  <c:v>0.437633100091269</c:v>
                </c:pt>
                <c:pt idx="5754">
                  <c:v>0.437709157286279</c:v>
                </c:pt>
                <c:pt idx="5755">
                  <c:v>0.43778521448129</c:v>
                </c:pt>
                <c:pt idx="5756">
                  <c:v>0.437861271676301</c:v>
                </c:pt>
                <c:pt idx="5757">
                  <c:v>0.437937328871311</c:v>
                </c:pt>
                <c:pt idx="5758">
                  <c:v>0.438013386066322</c:v>
                </c:pt>
                <c:pt idx="5759">
                  <c:v>0.438089443261333</c:v>
                </c:pt>
                <c:pt idx="5760">
                  <c:v>0.438165500456343</c:v>
                </c:pt>
                <c:pt idx="5761">
                  <c:v>0.438241557651354</c:v>
                </c:pt>
                <c:pt idx="5762">
                  <c:v>0.438317614846364</c:v>
                </c:pt>
                <c:pt idx="5763">
                  <c:v>0.438393672041375</c:v>
                </c:pt>
                <c:pt idx="5764">
                  <c:v>0.438469729236386</c:v>
                </c:pt>
                <c:pt idx="5765">
                  <c:v>0.438545786431396</c:v>
                </c:pt>
                <c:pt idx="5766">
                  <c:v>0.438621843626407</c:v>
                </c:pt>
                <c:pt idx="5767">
                  <c:v>0.438697900821418</c:v>
                </c:pt>
                <c:pt idx="5768">
                  <c:v>0.438773958016428</c:v>
                </c:pt>
                <c:pt idx="5769">
                  <c:v>0.438850015211439</c:v>
                </c:pt>
                <c:pt idx="5770">
                  <c:v>0.43892607240645</c:v>
                </c:pt>
                <c:pt idx="5771">
                  <c:v>0.43900212960146</c:v>
                </c:pt>
                <c:pt idx="5772">
                  <c:v>0.439078186796471</c:v>
                </c:pt>
                <c:pt idx="5773">
                  <c:v>0.439154243991482</c:v>
                </c:pt>
                <c:pt idx="5774">
                  <c:v>0.439230301186492</c:v>
                </c:pt>
                <c:pt idx="5775">
                  <c:v>0.439306358381503</c:v>
                </c:pt>
                <c:pt idx="5776">
                  <c:v>0.439382415576513</c:v>
                </c:pt>
                <c:pt idx="5777">
                  <c:v>0.439458472771524</c:v>
                </c:pt>
                <c:pt idx="5778">
                  <c:v>0.439534529966535</c:v>
                </c:pt>
                <c:pt idx="5779">
                  <c:v>0.439610587161545</c:v>
                </c:pt>
                <c:pt idx="5780">
                  <c:v>0.439686644356556</c:v>
                </c:pt>
                <c:pt idx="5781">
                  <c:v>0.439762701551567</c:v>
                </c:pt>
                <c:pt idx="5782">
                  <c:v>0.439838758746577</c:v>
                </c:pt>
                <c:pt idx="5783">
                  <c:v>0.439914815941588</c:v>
                </c:pt>
                <c:pt idx="5784">
                  <c:v>0.439990873136599</c:v>
                </c:pt>
                <c:pt idx="5785">
                  <c:v>0.440066930331609</c:v>
                </c:pt>
                <c:pt idx="5786">
                  <c:v>0.44014298752662</c:v>
                </c:pt>
                <c:pt idx="5787">
                  <c:v>0.440219044721631</c:v>
                </c:pt>
                <c:pt idx="5788">
                  <c:v>0.440295101916641</c:v>
                </c:pt>
                <c:pt idx="5789">
                  <c:v>0.440371159111652</c:v>
                </c:pt>
                <c:pt idx="5790">
                  <c:v>0.440447216306663</c:v>
                </c:pt>
                <c:pt idx="5791">
                  <c:v>0.440523273501673</c:v>
                </c:pt>
                <c:pt idx="5792">
                  <c:v>0.440599330696684</c:v>
                </c:pt>
                <c:pt idx="5793">
                  <c:v>0.440675387891695</c:v>
                </c:pt>
                <c:pt idx="5794">
                  <c:v>0.440751445086705</c:v>
                </c:pt>
                <c:pt idx="5795">
                  <c:v>0.440827502281716</c:v>
                </c:pt>
                <c:pt idx="5796">
                  <c:v>0.440903559476726</c:v>
                </c:pt>
                <c:pt idx="5797">
                  <c:v>0.440979616671737</c:v>
                </c:pt>
                <c:pt idx="5798">
                  <c:v>0.441055673866748</c:v>
                </c:pt>
                <c:pt idx="5799">
                  <c:v>0.441131731061758</c:v>
                </c:pt>
                <c:pt idx="5800">
                  <c:v>0.441207788256769</c:v>
                </c:pt>
                <c:pt idx="5801">
                  <c:v>0.44128384545178</c:v>
                </c:pt>
                <c:pt idx="5802">
                  <c:v>0.44135990264679</c:v>
                </c:pt>
                <c:pt idx="5803">
                  <c:v>0.441435959841801</c:v>
                </c:pt>
                <c:pt idx="5804">
                  <c:v>0.441512017036812</c:v>
                </c:pt>
                <c:pt idx="5805">
                  <c:v>0.441588074231822</c:v>
                </c:pt>
                <c:pt idx="5806">
                  <c:v>0.441664131426833</c:v>
                </c:pt>
                <c:pt idx="5807">
                  <c:v>0.441740188621844</c:v>
                </c:pt>
                <c:pt idx="5808">
                  <c:v>0.441816245816854</c:v>
                </c:pt>
                <c:pt idx="5809">
                  <c:v>0.441892303011865</c:v>
                </c:pt>
                <c:pt idx="5810">
                  <c:v>0.441968360206876</c:v>
                </c:pt>
                <c:pt idx="5811">
                  <c:v>0.442044417401886</c:v>
                </c:pt>
                <c:pt idx="5812">
                  <c:v>0.442120474596897</c:v>
                </c:pt>
                <c:pt idx="5813">
                  <c:v>0.442196531791907</c:v>
                </c:pt>
                <c:pt idx="5814">
                  <c:v>0.442272588986918</c:v>
                </c:pt>
                <c:pt idx="5815">
                  <c:v>0.442348646181929</c:v>
                </c:pt>
                <c:pt idx="5816">
                  <c:v>0.442424703376939</c:v>
                </c:pt>
                <c:pt idx="5817">
                  <c:v>0.44250076057195</c:v>
                </c:pt>
                <c:pt idx="5818">
                  <c:v>0.442576817766961</c:v>
                </c:pt>
                <c:pt idx="5819">
                  <c:v>0.442652874961971</c:v>
                </c:pt>
                <c:pt idx="5820">
                  <c:v>0.442728932156982</c:v>
                </c:pt>
                <c:pt idx="5821">
                  <c:v>0.442804989351993</c:v>
                </c:pt>
                <c:pt idx="5822">
                  <c:v>0.442881046547003</c:v>
                </c:pt>
                <c:pt idx="5823">
                  <c:v>0.442957103742014</c:v>
                </c:pt>
                <c:pt idx="5824">
                  <c:v>0.443033160937025</c:v>
                </c:pt>
                <c:pt idx="5825">
                  <c:v>0.443109218132035</c:v>
                </c:pt>
                <c:pt idx="5826">
                  <c:v>0.443185275327046</c:v>
                </c:pt>
                <c:pt idx="5827">
                  <c:v>0.443261332522057</c:v>
                </c:pt>
                <c:pt idx="5828">
                  <c:v>0.443337389717067</c:v>
                </c:pt>
                <c:pt idx="5829">
                  <c:v>0.443413446912078</c:v>
                </c:pt>
                <c:pt idx="5830">
                  <c:v>0.443489504107089</c:v>
                </c:pt>
                <c:pt idx="5831">
                  <c:v>0.443565561302099</c:v>
                </c:pt>
                <c:pt idx="5832">
                  <c:v>0.44364161849711</c:v>
                </c:pt>
                <c:pt idx="5833">
                  <c:v>0.44371767569212</c:v>
                </c:pt>
                <c:pt idx="5834">
                  <c:v>0.443793732887131</c:v>
                </c:pt>
                <c:pt idx="5835">
                  <c:v>0.443869790082142</c:v>
                </c:pt>
                <c:pt idx="5836">
                  <c:v>0.443945847277152</c:v>
                </c:pt>
                <c:pt idx="5837">
                  <c:v>0.444021904472163</c:v>
                </c:pt>
                <c:pt idx="5838">
                  <c:v>0.444097961667174</c:v>
                </c:pt>
                <c:pt idx="5839">
                  <c:v>0.444174018862184</c:v>
                </c:pt>
                <c:pt idx="5840">
                  <c:v>0.444250076057195</c:v>
                </c:pt>
                <c:pt idx="5841">
                  <c:v>0.444326133252206</c:v>
                </c:pt>
                <c:pt idx="5842">
                  <c:v>0.444402190447216</c:v>
                </c:pt>
                <c:pt idx="5843">
                  <c:v>0.444478247642227</c:v>
                </c:pt>
                <c:pt idx="5844">
                  <c:v>0.444554304837238</c:v>
                </c:pt>
                <c:pt idx="5845">
                  <c:v>0.444630362032248</c:v>
                </c:pt>
                <c:pt idx="5846">
                  <c:v>0.444706419227259</c:v>
                </c:pt>
                <c:pt idx="5847">
                  <c:v>0.44478247642227</c:v>
                </c:pt>
                <c:pt idx="5848">
                  <c:v>0.44485853361728</c:v>
                </c:pt>
                <c:pt idx="5849">
                  <c:v>0.444934590812291</c:v>
                </c:pt>
                <c:pt idx="5850">
                  <c:v>0.445010648007301</c:v>
                </c:pt>
                <c:pt idx="5851">
                  <c:v>0.445086705202312</c:v>
                </c:pt>
                <c:pt idx="5852">
                  <c:v>0.445162762397323</c:v>
                </c:pt>
                <c:pt idx="5853">
                  <c:v>0.445238819592333</c:v>
                </c:pt>
                <c:pt idx="5854">
                  <c:v>0.445314876787344</c:v>
                </c:pt>
                <c:pt idx="5855">
                  <c:v>0.445390933982355</c:v>
                </c:pt>
                <c:pt idx="5856">
                  <c:v>0.445466991177365</c:v>
                </c:pt>
                <c:pt idx="5857">
                  <c:v>0.445543048372376</c:v>
                </c:pt>
                <c:pt idx="5858">
                  <c:v>0.445619105567387</c:v>
                </c:pt>
                <c:pt idx="5859">
                  <c:v>0.445695162762397</c:v>
                </c:pt>
                <c:pt idx="5860">
                  <c:v>0.445771219957408</c:v>
                </c:pt>
                <c:pt idx="5861">
                  <c:v>0.445847277152419</c:v>
                </c:pt>
                <c:pt idx="5862">
                  <c:v>0.445923334347429</c:v>
                </c:pt>
                <c:pt idx="5863">
                  <c:v>0.44599939154244</c:v>
                </c:pt>
                <c:pt idx="5864">
                  <c:v>0.446075448737451</c:v>
                </c:pt>
                <c:pt idx="5865">
                  <c:v>0.446151505932461</c:v>
                </c:pt>
                <c:pt idx="5866">
                  <c:v>0.446227563127472</c:v>
                </c:pt>
                <c:pt idx="5867">
                  <c:v>0.446303620322482</c:v>
                </c:pt>
                <c:pt idx="5868">
                  <c:v>0.446379677517493</c:v>
                </c:pt>
                <c:pt idx="5869">
                  <c:v>0.446455734712504</c:v>
                </c:pt>
                <c:pt idx="5870">
                  <c:v>0.446531791907514</c:v>
                </c:pt>
                <c:pt idx="5871">
                  <c:v>0.446607849102525</c:v>
                </c:pt>
                <c:pt idx="5872">
                  <c:v>0.446683906297536</c:v>
                </c:pt>
                <c:pt idx="5873">
                  <c:v>0.446759963492546</c:v>
                </c:pt>
                <c:pt idx="5874">
                  <c:v>0.446836020687557</c:v>
                </c:pt>
                <c:pt idx="5875">
                  <c:v>0.446912077882568</c:v>
                </c:pt>
                <c:pt idx="5876">
                  <c:v>0.446988135077578</c:v>
                </c:pt>
                <c:pt idx="5877">
                  <c:v>0.447064192272589</c:v>
                </c:pt>
                <c:pt idx="5878">
                  <c:v>0.4471402494676</c:v>
                </c:pt>
                <c:pt idx="5879">
                  <c:v>0.44721630666261</c:v>
                </c:pt>
                <c:pt idx="5880">
                  <c:v>0.447292363857621</c:v>
                </c:pt>
                <c:pt idx="5881">
                  <c:v>0.447368421052632</c:v>
                </c:pt>
                <c:pt idx="5882">
                  <c:v>0.447444478247642</c:v>
                </c:pt>
                <c:pt idx="5883">
                  <c:v>0.447520535442653</c:v>
                </c:pt>
                <c:pt idx="5884">
                  <c:v>0.447596592637664</c:v>
                </c:pt>
                <c:pt idx="5885">
                  <c:v>0.447672649832674</c:v>
                </c:pt>
                <c:pt idx="5886">
                  <c:v>0.447748707027685</c:v>
                </c:pt>
                <c:pt idx="5887">
                  <c:v>0.447824764222695</c:v>
                </c:pt>
                <c:pt idx="5888">
                  <c:v>0.447900821417706</c:v>
                </c:pt>
                <c:pt idx="5889">
                  <c:v>0.447976878612717</c:v>
                </c:pt>
                <c:pt idx="5890">
                  <c:v>0.448052935807727</c:v>
                </c:pt>
                <c:pt idx="5891">
                  <c:v>0.448128993002738</c:v>
                </c:pt>
                <c:pt idx="5892">
                  <c:v>0.448205050197749</c:v>
                </c:pt>
                <c:pt idx="5893">
                  <c:v>0.448281107392759</c:v>
                </c:pt>
                <c:pt idx="5894">
                  <c:v>0.44835716458777</c:v>
                </c:pt>
                <c:pt idx="5895">
                  <c:v>0.448433221782781</c:v>
                </c:pt>
                <c:pt idx="5896">
                  <c:v>0.448509278977791</c:v>
                </c:pt>
                <c:pt idx="5897">
                  <c:v>0.448585336172802</c:v>
                </c:pt>
                <c:pt idx="5898">
                  <c:v>0.448661393367813</c:v>
                </c:pt>
                <c:pt idx="5899">
                  <c:v>0.448737450562823</c:v>
                </c:pt>
                <c:pt idx="5900">
                  <c:v>0.448813507757834</c:v>
                </c:pt>
                <c:pt idx="5901">
                  <c:v>0.448889564952845</c:v>
                </c:pt>
                <c:pt idx="5902">
                  <c:v>0.448965622147855</c:v>
                </c:pt>
                <c:pt idx="5903">
                  <c:v>0.449041679342866</c:v>
                </c:pt>
                <c:pt idx="5904">
                  <c:v>0.449117736537876</c:v>
                </c:pt>
                <c:pt idx="5905">
                  <c:v>0.449193793732887</c:v>
                </c:pt>
                <c:pt idx="5906">
                  <c:v>0.449269850927898</c:v>
                </c:pt>
                <c:pt idx="5907">
                  <c:v>0.449345908122908</c:v>
                </c:pt>
                <c:pt idx="5908">
                  <c:v>0.449421965317919</c:v>
                </c:pt>
                <c:pt idx="5909">
                  <c:v>0.44949802251293</c:v>
                </c:pt>
                <c:pt idx="5910">
                  <c:v>0.44957407970794</c:v>
                </c:pt>
                <c:pt idx="5911">
                  <c:v>0.449650136902951</c:v>
                </c:pt>
                <c:pt idx="5912">
                  <c:v>0.449726194097962</c:v>
                </c:pt>
                <c:pt idx="5913">
                  <c:v>0.449802251292972</c:v>
                </c:pt>
                <c:pt idx="5914">
                  <c:v>0.449878308487983</c:v>
                </c:pt>
                <c:pt idx="5915">
                  <c:v>0.449954365682994</c:v>
                </c:pt>
                <c:pt idx="5916">
                  <c:v>0.450030422878004</c:v>
                </c:pt>
                <c:pt idx="5917">
                  <c:v>0.450106480073015</c:v>
                </c:pt>
                <c:pt idx="5918">
                  <c:v>0.450182537268026</c:v>
                </c:pt>
                <c:pt idx="5919">
                  <c:v>0.450258594463036</c:v>
                </c:pt>
                <c:pt idx="5920">
                  <c:v>0.450334651658047</c:v>
                </c:pt>
                <c:pt idx="5921">
                  <c:v>0.450410708853057</c:v>
                </c:pt>
                <c:pt idx="5922">
                  <c:v>0.450486766048068</c:v>
                </c:pt>
                <c:pt idx="5923">
                  <c:v>0.450562823243079</c:v>
                </c:pt>
                <c:pt idx="5924">
                  <c:v>0.450638880438089</c:v>
                </c:pt>
                <c:pt idx="5925">
                  <c:v>0.4507149376331</c:v>
                </c:pt>
                <c:pt idx="5926">
                  <c:v>0.450790994828111</c:v>
                </c:pt>
                <c:pt idx="5927">
                  <c:v>0.450867052023121</c:v>
                </c:pt>
                <c:pt idx="5928">
                  <c:v>0.450943109218132</c:v>
                </c:pt>
                <c:pt idx="5929">
                  <c:v>0.451019166413143</c:v>
                </c:pt>
                <c:pt idx="5930">
                  <c:v>0.451095223608153</c:v>
                </c:pt>
                <c:pt idx="5931">
                  <c:v>0.451171280803164</c:v>
                </c:pt>
                <c:pt idx="5932">
                  <c:v>0.451247337998175</c:v>
                </c:pt>
                <c:pt idx="5933">
                  <c:v>0.451323395193185</c:v>
                </c:pt>
                <c:pt idx="5934">
                  <c:v>0.451399452388196</c:v>
                </c:pt>
                <c:pt idx="5935">
                  <c:v>0.451475509583207</c:v>
                </c:pt>
                <c:pt idx="5936">
                  <c:v>0.451551566778217</c:v>
                </c:pt>
                <c:pt idx="5937">
                  <c:v>0.451627623973228</c:v>
                </c:pt>
                <c:pt idx="5938">
                  <c:v>0.451703681168238</c:v>
                </c:pt>
                <c:pt idx="5939">
                  <c:v>0.451779738363249</c:v>
                </c:pt>
                <c:pt idx="5940">
                  <c:v>0.45185579555826</c:v>
                </c:pt>
                <c:pt idx="5941">
                  <c:v>0.45193185275327</c:v>
                </c:pt>
                <c:pt idx="5942">
                  <c:v>0.452007909948281</c:v>
                </c:pt>
                <c:pt idx="5943">
                  <c:v>0.452083967143292</c:v>
                </c:pt>
                <c:pt idx="5944">
                  <c:v>0.452160024338302</c:v>
                </c:pt>
                <c:pt idx="5945">
                  <c:v>0.452236081533313</c:v>
                </c:pt>
                <c:pt idx="5946">
                  <c:v>0.452312138728324</c:v>
                </c:pt>
                <c:pt idx="5947">
                  <c:v>0.452388195923334</c:v>
                </c:pt>
                <c:pt idx="5948">
                  <c:v>0.452464253118345</c:v>
                </c:pt>
                <c:pt idx="5949">
                  <c:v>0.452540310313356</c:v>
                </c:pt>
                <c:pt idx="5950">
                  <c:v>0.452616367508366</c:v>
                </c:pt>
                <c:pt idx="5951">
                  <c:v>0.452692424703377</c:v>
                </c:pt>
                <c:pt idx="5952">
                  <c:v>0.452768481898388</c:v>
                </c:pt>
                <c:pt idx="5953">
                  <c:v>0.452844539093398</c:v>
                </c:pt>
                <c:pt idx="5954">
                  <c:v>0.452920596288409</c:v>
                </c:pt>
                <c:pt idx="5955">
                  <c:v>0.45299665348342</c:v>
                </c:pt>
                <c:pt idx="5956">
                  <c:v>0.45307271067843</c:v>
                </c:pt>
                <c:pt idx="5957">
                  <c:v>0.453148767873441</c:v>
                </c:pt>
                <c:pt idx="5958">
                  <c:v>0.453224825068451</c:v>
                </c:pt>
                <c:pt idx="5959">
                  <c:v>0.453300882263462</c:v>
                </c:pt>
                <c:pt idx="5960">
                  <c:v>0.453376939458473</c:v>
                </c:pt>
                <c:pt idx="5961">
                  <c:v>0.453452996653483</c:v>
                </c:pt>
                <c:pt idx="5962">
                  <c:v>0.453529053848494</c:v>
                </c:pt>
                <c:pt idx="5963">
                  <c:v>0.453605111043505</c:v>
                </c:pt>
                <c:pt idx="5964">
                  <c:v>0.453681168238515</c:v>
                </c:pt>
                <c:pt idx="5965">
                  <c:v>0.453757225433526</c:v>
                </c:pt>
                <c:pt idx="5966">
                  <c:v>0.453833282628537</c:v>
                </c:pt>
                <c:pt idx="5967">
                  <c:v>0.453909339823547</c:v>
                </c:pt>
                <c:pt idx="5968">
                  <c:v>0.453985397018558</c:v>
                </c:pt>
                <c:pt idx="5969">
                  <c:v>0.454061454213569</c:v>
                </c:pt>
                <c:pt idx="5970">
                  <c:v>0.454137511408579</c:v>
                </c:pt>
                <c:pt idx="5971">
                  <c:v>0.45421356860359</c:v>
                </c:pt>
                <c:pt idx="5972">
                  <c:v>0.454289625798601</c:v>
                </c:pt>
                <c:pt idx="5973">
                  <c:v>0.454365682993611</c:v>
                </c:pt>
                <c:pt idx="5974">
                  <c:v>0.454441740188622</c:v>
                </c:pt>
                <c:pt idx="5975">
                  <c:v>0.454517797383632</c:v>
                </c:pt>
                <c:pt idx="5976">
                  <c:v>0.454593854578643</c:v>
                </c:pt>
                <c:pt idx="5977">
                  <c:v>0.454669911773654</c:v>
                </c:pt>
                <c:pt idx="5978">
                  <c:v>0.454745968968664</c:v>
                </c:pt>
                <c:pt idx="5979">
                  <c:v>0.454822026163675</c:v>
                </c:pt>
                <c:pt idx="5980">
                  <c:v>0.454898083358686</c:v>
                </c:pt>
                <c:pt idx="5981">
                  <c:v>0.454974140553696</c:v>
                </c:pt>
                <c:pt idx="5982">
                  <c:v>0.455050197748707</c:v>
                </c:pt>
                <c:pt idx="5983">
                  <c:v>0.455126254943718</c:v>
                </c:pt>
                <c:pt idx="5984">
                  <c:v>0.455202312138728</c:v>
                </c:pt>
                <c:pt idx="5985">
                  <c:v>0.455278369333739</c:v>
                </c:pt>
                <c:pt idx="5986">
                  <c:v>0.45535442652875</c:v>
                </c:pt>
                <c:pt idx="5987">
                  <c:v>0.45543048372376</c:v>
                </c:pt>
                <c:pt idx="5988">
                  <c:v>0.455506540918771</c:v>
                </c:pt>
                <c:pt idx="5989">
                  <c:v>0.455582598113782</c:v>
                </c:pt>
                <c:pt idx="5990">
                  <c:v>0.455658655308792</c:v>
                </c:pt>
                <c:pt idx="5991">
                  <c:v>0.455734712503803</c:v>
                </c:pt>
                <c:pt idx="5992">
                  <c:v>0.455810769698813</c:v>
                </c:pt>
                <c:pt idx="5993">
                  <c:v>0.455886826893824</c:v>
                </c:pt>
                <c:pt idx="5994">
                  <c:v>0.455962884088835</c:v>
                </c:pt>
                <c:pt idx="5995">
                  <c:v>0.456038941283845</c:v>
                </c:pt>
                <c:pt idx="5996">
                  <c:v>0.456114998478856</c:v>
                </c:pt>
                <c:pt idx="5997">
                  <c:v>0.456191055673867</c:v>
                </c:pt>
                <c:pt idx="5998">
                  <c:v>0.456267112868877</c:v>
                </c:pt>
                <c:pt idx="5999">
                  <c:v>0.456343170063888</c:v>
                </c:pt>
                <c:pt idx="6000">
                  <c:v>0.456419227258899</c:v>
                </c:pt>
                <c:pt idx="6001">
                  <c:v>0.456495284453909</c:v>
                </c:pt>
                <c:pt idx="6002">
                  <c:v>0.45657134164892</c:v>
                </c:pt>
                <c:pt idx="6003">
                  <c:v>0.456647398843931</c:v>
                </c:pt>
                <c:pt idx="6004">
                  <c:v>0.456723456038941</c:v>
                </c:pt>
                <c:pt idx="6005">
                  <c:v>0.456799513233952</c:v>
                </c:pt>
                <c:pt idx="6006">
                  <c:v>0.456875570428963</c:v>
                </c:pt>
                <c:pt idx="6007">
                  <c:v>0.456951627623973</c:v>
                </c:pt>
                <c:pt idx="6008">
                  <c:v>0.457027684818984</c:v>
                </c:pt>
                <c:pt idx="6009">
                  <c:v>0.457103742013994</c:v>
                </c:pt>
                <c:pt idx="6010">
                  <c:v>0.457179799209005</c:v>
                </c:pt>
                <c:pt idx="6011">
                  <c:v>0.457255856404016</c:v>
                </c:pt>
                <c:pt idx="6012">
                  <c:v>0.457331913599026</c:v>
                </c:pt>
                <c:pt idx="6013">
                  <c:v>0.457407970794037</c:v>
                </c:pt>
                <c:pt idx="6014">
                  <c:v>0.457484027989048</c:v>
                </c:pt>
                <c:pt idx="6015">
                  <c:v>0.457560085184058</c:v>
                </c:pt>
                <c:pt idx="6016">
                  <c:v>0.457636142379069</c:v>
                </c:pt>
                <c:pt idx="6017">
                  <c:v>0.45771219957408</c:v>
                </c:pt>
                <c:pt idx="6018">
                  <c:v>0.45778825676909</c:v>
                </c:pt>
                <c:pt idx="6019">
                  <c:v>0.457864313964101</c:v>
                </c:pt>
                <c:pt idx="6020">
                  <c:v>0.457940371159112</c:v>
                </c:pt>
                <c:pt idx="6021">
                  <c:v>0.458016428354122</c:v>
                </c:pt>
                <c:pt idx="6022">
                  <c:v>0.458092485549133</c:v>
                </c:pt>
                <c:pt idx="6023">
                  <c:v>0.458168542744144</c:v>
                </c:pt>
                <c:pt idx="6024">
                  <c:v>0.458244599939154</c:v>
                </c:pt>
                <c:pt idx="6025">
                  <c:v>0.458320657134165</c:v>
                </c:pt>
                <c:pt idx="6026">
                  <c:v>0.458396714329176</c:v>
                </c:pt>
                <c:pt idx="6027">
                  <c:v>0.458472771524186</c:v>
                </c:pt>
                <c:pt idx="6028">
                  <c:v>0.458548828719197</c:v>
                </c:pt>
                <c:pt idx="6029">
                  <c:v>0.458624885914207</c:v>
                </c:pt>
                <c:pt idx="6030">
                  <c:v>0.458700943109218</c:v>
                </c:pt>
                <c:pt idx="6031">
                  <c:v>0.458777000304229</c:v>
                </c:pt>
                <c:pt idx="6032">
                  <c:v>0.458853057499239</c:v>
                </c:pt>
                <c:pt idx="6033">
                  <c:v>0.45892911469425</c:v>
                </c:pt>
                <c:pt idx="6034">
                  <c:v>0.459005171889261</c:v>
                </c:pt>
                <c:pt idx="6035">
                  <c:v>0.459081229084271</c:v>
                </c:pt>
                <c:pt idx="6036">
                  <c:v>0.459157286279282</c:v>
                </c:pt>
                <c:pt idx="6037">
                  <c:v>0.459233343474293</c:v>
                </c:pt>
                <c:pt idx="6038">
                  <c:v>0.459309400669303</c:v>
                </c:pt>
                <c:pt idx="6039">
                  <c:v>0.459385457864314</c:v>
                </c:pt>
                <c:pt idx="6040">
                  <c:v>0.459461515059325</c:v>
                </c:pt>
                <c:pt idx="6041">
                  <c:v>0.459537572254335</c:v>
                </c:pt>
                <c:pt idx="6042">
                  <c:v>0.459613629449346</c:v>
                </c:pt>
                <c:pt idx="6043">
                  <c:v>0.459689686644357</c:v>
                </c:pt>
                <c:pt idx="6044">
                  <c:v>0.459765743839367</c:v>
                </c:pt>
                <c:pt idx="6045">
                  <c:v>0.459841801034378</c:v>
                </c:pt>
                <c:pt idx="6046">
                  <c:v>0.459917858229388</c:v>
                </c:pt>
                <c:pt idx="6047">
                  <c:v>0.459993915424399</c:v>
                </c:pt>
                <c:pt idx="6048">
                  <c:v>0.46006997261941</c:v>
                </c:pt>
                <c:pt idx="6049">
                  <c:v>0.46014602981442</c:v>
                </c:pt>
                <c:pt idx="6050">
                  <c:v>0.460222087009431</c:v>
                </c:pt>
                <c:pt idx="6051">
                  <c:v>0.460298144204442</c:v>
                </c:pt>
                <c:pt idx="6052">
                  <c:v>0.460374201399452</c:v>
                </c:pt>
                <c:pt idx="6053">
                  <c:v>0.460450258594463</c:v>
                </c:pt>
                <c:pt idx="6054">
                  <c:v>0.460526315789474</c:v>
                </c:pt>
                <c:pt idx="6055">
                  <c:v>0.460602372984484</c:v>
                </c:pt>
                <c:pt idx="6056">
                  <c:v>0.460678430179495</c:v>
                </c:pt>
                <c:pt idx="6057">
                  <c:v>0.460754487374506</c:v>
                </c:pt>
                <c:pt idx="6058">
                  <c:v>0.460830544569516</c:v>
                </c:pt>
                <c:pt idx="6059">
                  <c:v>0.460906601764527</c:v>
                </c:pt>
                <c:pt idx="6060">
                  <c:v>0.460982658959538</c:v>
                </c:pt>
                <c:pt idx="6061">
                  <c:v>0.461058716154548</c:v>
                </c:pt>
                <c:pt idx="6062">
                  <c:v>0.461134773349559</c:v>
                </c:pt>
                <c:pt idx="6063">
                  <c:v>0.461210830544569</c:v>
                </c:pt>
                <c:pt idx="6064">
                  <c:v>0.46128688773958</c:v>
                </c:pt>
                <c:pt idx="6065">
                  <c:v>0.461362944934591</c:v>
                </c:pt>
                <c:pt idx="6066">
                  <c:v>0.461439002129601</c:v>
                </c:pt>
                <c:pt idx="6067">
                  <c:v>0.461515059324612</c:v>
                </c:pt>
                <c:pt idx="6068">
                  <c:v>0.461591116519623</c:v>
                </c:pt>
                <c:pt idx="6069">
                  <c:v>0.461667173714633</c:v>
                </c:pt>
                <c:pt idx="6070">
                  <c:v>0.461743230909644</c:v>
                </c:pt>
                <c:pt idx="6071">
                  <c:v>0.461819288104655</c:v>
                </c:pt>
                <c:pt idx="6072">
                  <c:v>0.461895345299665</c:v>
                </c:pt>
                <c:pt idx="6073">
                  <c:v>0.461971402494676</c:v>
                </c:pt>
                <c:pt idx="6074">
                  <c:v>0.462047459689687</c:v>
                </c:pt>
                <c:pt idx="6075">
                  <c:v>0.462123516884697</c:v>
                </c:pt>
                <c:pt idx="6076">
                  <c:v>0.462199574079708</c:v>
                </c:pt>
                <c:pt idx="6077">
                  <c:v>0.462275631274719</c:v>
                </c:pt>
                <c:pt idx="6078">
                  <c:v>0.462351688469729</c:v>
                </c:pt>
                <c:pt idx="6079">
                  <c:v>0.46242774566474</c:v>
                </c:pt>
                <c:pt idx="6080">
                  <c:v>0.46250380285975</c:v>
                </c:pt>
                <c:pt idx="6081">
                  <c:v>0.462579860054761</c:v>
                </c:pt>
                <c:pt idx="6082">
                  <c:v>0.462655917249772</c:v>
                </c:pt>
                <c:pt idx="6083">
                  <c:v>0.462731974444782</c:v>
                </c:pt>
                <c:pt idx="6084">
                  <c:v>0.462808031639793</c:v>
                </c:pt>
                <c:pt idx="6085">
                  <c:v>0.462884088834804</c:v>
                </c:pt>
                <c:pt idx="6086">
                  <c:v>0.462960146029814</c:v>
                </c:pt>
                <c:pt idx="6087">
                  <c:v>0.463036203224825</c:v>
                </c:pt>
                <c:pt idx="6088">
                  <c:v>0.463112260419836</c:v>
                </c:pt>
                <c:pt idx="6089">
                  <c:v>0.463188317614846</c:v>
                </c:pt>
                <c:pt idx="6090">
                  <c:v>0.463264374809857</c:v>
                </c:pt>
                <c:pt idx="6091">
                  <c:v>0.463340432004868</c:v>
                </c:pt>
                <c:pt idx="6092">
                  <c:v>0.463416489199878</c:v>
                </c:pt>
                <c:pt idx="6093">
                  <c:v>0.463492546394889</c:v>
                </c:pt>
                <c:pt idx="6094">
                  <c:v>0.4635686035899</c:v>
                </c:pt>
                <c:pt idx="6095">
                  <c:v>0.46364466078491</c:v>
                </c:pt>
                <c:pt idx="6096">
                  <c:v>0.463720717979921</c:v>
                </c:pt>
                <c:pt idx="6097">
                  <c:v>0.463796775174932</c:v>
                </c:pt>
                <c:pt idx="6098">
                  <c:v>0.463872832369942</c:v>
                </c:pt>
                <c:pt idx="6099">
                  <c:v>0.463948889564953</c:v>
                </c:pt>
                <c:pt idx="6100">
                  <c:v>0.464024946759963</c:v>
                </c:pt>
                <c:pt idx="6101">
                  <c:v>0.464101003954974</c:v>
                </c:pt>
                <c:pt idx="6102">
                  <c:v>0.464177061149985</c:v>
                </c:pt>
                <c:pt idx="6103">
                  <c:v>0.464253118344995</c:v>
                </c:pt>
                <c:pt idx="6104">
                  <c:v>0.464329175540006</c:v>
                </c:pt>
                <c:pt idx="6105">
                  <c:v>0.464405232735017</c:v>
                </c:pt>
                <c:pt idx="6106">
                  <c:v>0.464481289930027</c:v>
                </c:pt>
                <c:pt idx="6107">
                  <c:v>0.464557347125038</c:v>
                </c:pt>
                <c:pt idx="6108">
                  <c:v>0.464633404320049</c:v>
                </c:pt>
                <c:pt idx="6109">
                  <c:v>0.464709461515059</c:v>
                </c:pt>
                <c:pt idx="6110">
                  <c:v>0.46478551871007</c:v>
                </c:pt>
                <c:pt idx="6111">
                  <c:v>0.464861575905081</c:v>
                </c:pt>
                <c:pt idx="6112">
                  <c:v>0.464937633100091</c:v>
                </c:pt>
                <c:pt idx="6113">
                  <c:v>0.465013690295102</c:v>
                </c:pt>
                <c:pt idx="6114">
                  <c:v>0.465089747490113</c:v>
                </c:pt>
                <c:pt idx="6115">
                  <c:v>0.465165804685123</c:v>
                </c:pt>
                <c:pt idx="6116">
                  <c:v>0.465241861880134</c:v>
                </c:pt>
                <c:pt idx="6117">
                  <c:v>0.465317919075144</c:v>
                </c:pt>
                <c:pt idx="6118">
                  <c:v>0.465393976270155</c:v>
                </c:pt>
                <c:pt idx="6119">
                  <c:v>0.465470033465166</c:v>
                </c:pt>
                <c:pt idx="6120">
                  <c:v>0.465546090660176</c:v>
                </c:pt>
                <c:pt idx="6121">
                  <c:v>0.465622147855187</c:v>
                </c:pt>
                <c:pt idx="6122">
                  <c:v>0.465698205050198</c:v>
                </c:pt>
                <c:pt idx="6123">
                  <c:v>0.465774262245208</c:v>
                </c:pt>
                <c:pt idx="6124">
                  <c:v>0.465850319440219</c:v>
                </c:pt>
                <c:pt idx="6125">
                  <c:v>0.46592637663523</c:v>
                </c:pt>
                <c:pt idx="6126">
                  <c:v>0.46600243383024</c:v>
                </c:pt>
                <c:pt idx="6127">
                  <c:v>0.466078491025251</c:v>
                </c:pt>
                <c:pt idx="6128">
                  <c:v>0.466154548220262</c:v>
                </c:pt>
                <c:pt idx="6129">
                  <c:v>0.466230605415272</c:v>
                </c:pt>
                <c:pt idx="6130">
                  <c:v>0.466306662610283</c:v>
                </c:pt>
                <c:pt idx="6131">
                  <c:v>0.466382719805294</c:v>
                </c:pt>
                <c:pt idx="6132">
                  <c:v>0.466458777000304</c:v>
                </c:pt>
                <c:pt idx="6133">
                  <c:v>0.466534834195315</c:v>
                </c:pt>
                <c:pt idx="6134">
                  <c:v>0.466610891390325</c:v>
                </c:pt>
                <c:pt idx="6135">
                  <c:v>0.466686948585336</c:v>
                </c:pt>
                <c:pt idx="6136">
                  <c:v>0.466763005780347</c:v>
                </c:pt>
                <c:pt idx="6137">
                  <c:v>0.466839062975357</c:v>
                </c:pt>
                <c:pt idx="6138">
                  <c:v>0.466915120170368</c:v>
                </c:pt>
                <c:pt idx="6139">
                  <c:v>0.466991177365379</c:v>
                </c:pt>
                <c:pt idx="6140">
                  <c:v>0.467067234560389</c:v>
                </c:pt>
                <c:pt idx="6141">
                  <c:v>0.4671432917554</c:v>
                </c:pt>
                <c:pt idx="6142">
                  <c:v>0.467219348950411</c:v>
                </c:pt>
                <c:pt idx="6143">
                  <c:v>0.467295406145421</c:v>
                </c:pt>
                <c:pt idx="6144">
                  <c:v>0.467371463340432</c:v>
                </c:pt>
                <c:pt idx="6145">
                  <c:v>0.467447520535443</c:v>
                </c:pt>
                <c:pt idx="6146">
                  <c:v>0.467523577730453</c:v>
                </c:pt>
                <c:pt idx="6147">
                  <c:v>0.467599634925464</c:v>
                </c:pt>
                <c:pt idx="6148">
                  <c:v>0.467675692120475</c:v>
                </c:pt>
                <c:pt idx="6149">
                  <c:v>0.467751749315485</c:v>
                </c:pt>
                <c:pt idx="6150">
                  <c:v>0.467827806510496</c:v>
                </c:pt>
                <c:pt idx="6151">
                  <c:v>0.467903863705506</c:v>
                </c:pt>
                <c:pt idx="6152">
                  <c:v>0.467979920900517</c:v>
                </c:pt>
                <c:pt idx="6153">
                  <c:v>0.468055978095528</c:v>
                </c:pt>
                <c:pt idx="6154">
                  <c:v>0.468132035290538</c:v>
                </c:pt>
                <c:pt idx="6155">
                  <c:v>0.468208092485549</c:v>
                </c:pt>
                <c:pt idx="6156">
                  <c:v>0.46828414968056</c:v>
                </c:pt>
                <c:pt idx="6157">
                  <c:v>0.46836020687557</c:v>
                </c:pt>
                <c:pt idx="6158">
                  <c:v>0.468436264070581</c:v>
                </c:pt>
                <c:pt idx="6159">
                  <c:v>0.468512321265592</c:v>
                </c:pt>
                <c:pt idx="6160">
                  <c:v>0.468588378460602</c:v>
                </c:pt>
                <c:pt idx="6161">
                  <c:v>0.468664435655613</c:v>
                </c:pt>
                <c:pt idx="6162">
                  <c:v>0.468740492850624</c:v>
                </c:pt>
                <c:pt idx="6163">
                  <c:v>0.468816550045634</c:v>
                </c:pt>
                <c:pt idx="6164">
                  <c:v>0.468892607240645</c:v>
                </c:pt>
                <c:pt idx="6165">
                  <c:v>0.468968664435656</c:v>
                </c:pt>
                <c:pt idx="6166">
                  <c:v>0.469044721630666</c:v>
                </c:pt>
                <c:pt idx="6167">
                  <c:v>0.469120778825677</c:v>
                </c:pt>
                <c:pt idx="6168">
                  <c:v>0.469196836020688</c:v>
                </c:pt>
                <c:pt idx="6169">
                  <c:v>0.469272893215698</c:v>
                </c:pt>
                <c:pt idx="6170">
                  <c:v>0.469348950410709</c:v>
                </c:pt>
                <c:pt idx="6171">
                  <c:v>0.469425007605719</c:v>
                </c:pt>
                <c:pt idx="6172">
                  <c:v>0.46950106480073</c:v>
                </c:pt>
                <c:pt idx="6173">
                  <c:v>0.469577121995741</c:v>
                </c:pt>
                <c:pt idx="6174">
                  <c:v>0.469653179190751</c:v>
                </c:pt>
                <c:pt idx="6175">
                  <c:v>0.469729236385762</c:v>
                </c:pt>
                <c:pt idx="6176">
                  <c:v>0.469805293580773</c:v>
                </c:pt>
                <c:pt idx="6177">
                  <c:v>0.469881350775783</c:v>
                </c:pt>
                <c:pt idx="6178">
                  <c:v>0.469957407970794</c:v>
                </c:pt>
                <c:pt idx="6179">
                  <c:v>0.470033465165805</c:v>
                </c:pt>
                <c:pt idx="6180">
                  <c:v>0.470109522360815</c:v>
                </c:pt>
                <c:pt idx="6181">
                  <c:v>0.470185579555826</c:v>
                </c:pt>
                <c:pt idx="6182">
                  <c:v>0.470261636750837</c:v>
                </c:pt>
                <c:pt idx="6183">
                  <c:v>0.470337693945847</c:v>
                </c:pt>
                <c:pt idx="6184">
                  <c:v>0.470413751140858</c:v>
                </c:pt>
                <c:pt idx="6185">
                  <c:v>0.470489808335869</c:v>
                </c:pt>
                <c:pt idx="6186">
                  <c:v>0.470565865530879</c:v>
                </c:pt>
                <c:pt idx="6187">
                  <c:v>0.47064192272589</c:v>
                </c:pt>
                <c:pt idx="6188">
                  <c:v>0.470717979920901</c:v>
                </c:pt>
                <c:pt idx="6189">
                  <c:v>0.470794037115911</c:v>
                </c:pt>
                <c:pt idx="6190">
                  <c:v>0.470870094310922</c:v>
                </c:pt>
                <c:pt idx="6191">
                  <c:v>0.470946151505932</c:v>
                </c:pt>
                <c:pt idx="6192">
                  <c:v>0.471022208700943</c:v>
                </c:pt>
                <c:pt idx="6193">
                  <c:v>0.471098265895954</c:v>
                </c:pt>
                <c:pt idx="6194">
                  <c:v>0.471174323090964</c:v>
                </c:pt>
                <c:pt idx="6195">
                  <c:v>0.471250380285975</c:v>
                </c:pt>
                <c:pt idx="6196">
                  <c:v>0.471326437480986</c:v>
                </c:pt>
                <c:pt idx="6197">
                  <c:v>0.471402494675996</c:v>
                </c:pt>
                <c:pt idx="6198">
                  <c:v>0.471478551871007</c:v>
                </c:pt>
                <c:pt idx="6199">
                  <c:v>0.471554609066018</c:v>
                </c:pt>
                <c:pt idx="6200">
                  <c:v>0.471630666261028</c:v>
                </c:pt>
                <c:pt idx="6201">
                  <c:v>0.471706723456039</c:v>
                </c:pt>
                <c:pt idx="6202">
                  <c:v>0.47178278065105</c:v>
                </c:pt>
                <c:pt idx="6203">
                  <c:v>0.47185883784606</c:v>
                </c:pt>
                <c:pt idx="6204">
                  <c:v>0.471934895041071</c:v>
                </c:pt>
                <c:pt idx="6205">
                  <c:v>0.472010952236081</c:v>
                </c:pt>
                <c:pt idx="6206">
                  <c:v>0.472087009431092</c:v>
                </c:pt>
                <c:pt idx="6207">
                  <c:v>0.472163066626103</c:v>
                </c:pt>
                <c:pt idx="6208">
                  <c:v>0.472239123821113</c:v>
                </c:pt>
                <c:pt idx="6209">
                  <c:v>0.472315181016124</c:v>
                </c:pt>
                <c:pt idx="6210">
                  <c:v>0.472391238211135</c:v>
                </c:pt>
                <c:pt idx="6211">
                  <c:v>0.472467295406145</c:v>
                </c:pt>
                <c:pt idx="6212">
                  <c:v>0.472543352601156</c:v>
                </c:pt>
                <c:pt idx="6213">
                  <c:v>0.472619409796167</c:v>
                </c:pt>
                <c:pt idx="6214">
                  <c:v>0.472695466991177</c:v>
                </c:pt>
                <c:pt idx="6215">
                  <c:v>0.472771524186188</c:v>
                </c:pt>
                <c:pt idx="6216">
                  <c:v>0.472847581381199</c:v>
                </c:pt>
                <c:pt idx="6217">
                  <c:v>0.472923638576209</c:v>
                </c:pt>
                <c:pt idx="6218">
                  <c:v>0.47299969577122</c:v>
                </c:pt>
                <c:pt idx="6219">
                  <c:v>0.473075752966231</c:v>
                </c:pt>
                <c:pt idx="6220">
                  <c:v>0.473151810161241</c:v>
                </c:pt>
                <c:pt idx="6221">
                  <c:v>0.473227867356252</c:v>
                </c:pt>
                <c:pt idx="6222">
                  <c:v>0.473303924551262</c:v>
                </c:pt>
                <c:pt idx="6223">
                  <c:v>0.473379981746273</c:v>
                </c:pt>
                <c:pt idx="6224">
                  <c:v>0.473456038941284</c:v>
                </c:pt>
                <c:pt idx="6225">
                  <c:v>0.473532096136294</c:v>
                </c:pt>
                <c:pt idx="6226">
                  <c:v>0.473608153331305</c:v>
                </c:pt>
                <c:pt idx="6227">
                  <c:v>0.473684210526316</c:v>
                </c:pt>
                <c:pt idx="6228">
                  <c:v>0.473760267721326</c:v>
                </c:pt>
                <c:pt idx="6229">
                  <c:v>0.473836324916337</c:v>
                </c:pt>
                <c:pt idx="6230">
                  <c:v>0.473912382111348</c:v>
                </c:pt>
                <c:pt idx="6231">
                  <c:v>0.473988439306358</c:v>
                </c:pt>
                <c:pt idx="6232">
                  <c:v>0.474064496501369</c:v>
                </c:pt>
                <c:pt idx="6233">
                  <c:v>0.47414055369638</c:v>
                </c:pt>
                <c:pt idx="6234">
                  <c:v>0.47421661089139</c:v>
                </c:pt>
                <c:pt idx="6235">
                  <c:v>0.474292668086401</c:v>
                </c:pt>
                <c:pt idx="6236">
                  <c:v>0.474368725281412</c:v>
                </c:pt>
                <c:pt idx="6237">
                  <c:v>0.474444782476422</c:v>
                </c:pt>
                <c:pt idx="6238">
                  <c:v>0.474520839671433</c:v>
                </c:pt>
                <c:pt idx="6239">
                  <c:v>0.474596896866444</c:v>
                </c:pt>
                <c:pt idx="6240">
                  <c:v>0.474672954061454</c:v>
                </c:pt>
                <c:pt idx="6241">
                  <c:v>0.474749011256465</c:v>
                </c:pt>
                <c:pt idx="6242">
                  <c:v>0.474825068451475</c:v>
                </c:pt>
                <c:pt idx="6243">
                  <c:v>0.474901125646486</c:v>
                </c:pt>
                <c:pt idx="6244">
                  <c:v>0.474977182841497</c:v>
                </c:pt>
                <c:pt idx="6245">
                  <c:v>0.475053240036507</c:v>
                </c:pt>
                <c:pt idx="6246">
                  <c:v>0.475129297231518</c:v>
                </c:pt>
                <c:pt idx="6247">
                  <c:v>0.475205354426529</c:v>
                </c:pt>
                <c:pt idx="6248">
                  <c:v>0.475281411621539</c:v>
                </c:pt>
                <c:pt idx="6249">
                  <c:v>0.47535746881655</c:v>
                </c:pt>
                <c:pt idx="6250">
                  <c:v>0.475433526011561</c:v>
                </c:pt>
                <c:pt idx="6251">
                  <c:v>0.475509583206571</c:v>
                </c:pt>
                <c:pt idx="6252">
                  <c:v>0.475585640401582</c:v>
                </c:pt>
                <c:pt idx="6253">
                  <c:v>0.475661697596593</c:v>
                </c:pt>
                <c:pt idx="6254">
                  <c:v>0.475737754791603</c:v>
                </c:pt>
                <c:pt idx="6255">
                  <c:v>0.475813811986614</c:v>
                </c:pt>
                <c:pt idx="6256">
                  <c:v>0.475889869181625</c:v>
                </c:pt>
                <c:pt idx="6257">
                  <c:v>0.475965926376635</c:v>
                </c:pt>
                <c:pt idx="6258">
                  <c:v>0.476041983571646</c:v>
                </c:pt>
                <c:pt idx="6259">
                  <c:v>0.476118040766657</c:v>
                </c:pt>
                <c:pt idx="6260">
                  <c:v>0.476194097961667</c:v>
                </c:pt>
                <c:pt idx="6261">
                  <c:v>0.476270155156678</c:v>
                </c:pt>
                <c:pt idx="6262">
                  <c:v>0.476346212351688</c:v>
                </c:pt>
                <c:pt idx="6263">
                  <c:v>0.476422269546699</c:v>
                </c:pt>
                <c:pt idx="6264">
                  <c:v>0.47649832674171</c:v>
                </c:pt>
                <c:pt idx="6265">
                  <c:v>0.47657438393672</c:v>
                </c:pt>
                <c:pt idx="6266">
                  <c:v>0.476650441131731</c:v>
                </c:pt>
                <c:pt idx="6267">
                  <c:v>0.476726498326742</c:v>
                </c:pt>
                <c:pt idx="6268">
                  <c:v>0.476802555521752</c:v>
                </c:pt>
                <c:pt idx="6269">
                  <c:v>0.476878612716763</c:v>
                </c:pt>
                <c:pt idx="6270">
                  <c:v>0.476954669911774</c:v>
                </c:pt>
                <c:pt idx="6271">
                  <c:v>0.477030727106784</c:v>
                </c:pt>
                <c:pt idx="6272">
                  <c:v>0.477106784301795</c:v>
                </c:pt>
                <c:pt idx="6273">
                  <c:v>0.477182841496806</c:v>
                </c:pt>
                <c:pt idx="6274">
                  <c:v>0.477258898691816</c:v>
                </c:pt>
                <c:pt idx="6275">
                  <c:v>0.477334955886827</c:v>
                </c:pt>
                <c:pt idx="6276">
                  <c:v>0.477411013081838</c:v>
                </c:pt>
                <c:pt idx="6277">
                  <c:v>0.477487070276848</c:v>
                </c:pt>
                <c:pt idx="6278">
                  <c:v>0.477563127471859</c:v>
                </c:pt>
                <c:pt idx="6279">
                  <c:v>0.477639184666869</c:v>
                </c:pt>
                <c:pt idx="6280">
                  <c:v>0.47771524186188</c:v>
                </c:pt>
                <c:pt idx="6281">
                  <c:v>0.477791299056891</c:v>
                </c:pt>
                <c:pt idx="6282">
                  <c:v>0.477867356251901</c:v>
                </c:pt>
                <c:pt idx="6283">
                  <c:v>0.477943413446912</c:v>
                </c:pt>
                <c:pt idx="6284">
                  <c:v>0.478019470641923</c:v>
                </c:pt>
                <c:pt idx="6285">
                  <c:v>0.478095527836933</c:v>
                </c:pt>
                <c:pt idx="6286">
                  <c:v>0.478171585031944</c:v>
                </c:pt>
                <c:pt idx="6287">
                  <c:v>0.478247642226955</c:v>
                </c:pt>
                <c:pt idx="6288">
                  <c:v>0.478323699421965</c:v>
                </c:pt>
                <c:pt idx="6289">
                  <c:v>0.478399756616976</c:v>
                </c:pt>
                <c:pt idx="6290">
                  <c:v>0.478475813811987</c:v>
                </c:pt>
                <c:pt idx="6291">
                  <c:v>0.478551871006997</c:v>
                </c:pt>
                <c:pt idx="6292">
                  <c:v>0.478627928202008</c:v>
                </c:pt>
                <c:pt idx="6293">
                  <c:v>0.478703985397019</c:v>
                </c:pt>
                <c:pt idx="6294">
                  <c:v>0.478780042592029</c:v>
                </c:pt>
                <c:pt idx="6295">
                  <c:v>0.47885609978704</c:v>
                </c:pt>
                <c:pt idx="6296">
                  <c:v>0.47893215698205</c:v>
                </c:pt>
                <c:pt idx="6297">
                  <c:v>0.479008214177061</c:v>
                </c:pt>
                <c:pt idx="6298">
                  <c:v>0.479084271372072</c:v>
                </c:pt>
                <c:pt idx="6299">
                  <c:v>0.479160328567082</c:v>
                </c:pt>
                <c:pt idx="6300">
                  <c:v>0.479236385762093</c:v>
                </c:pt>
                <c:pt idx="6301">
                  <c:v>0.479312442957104</c:v>
                </c:pt>
                <c:pt idx="6302">
                  <c:v>0.479388500152114</c:v>
                </c:pt>
                <c:pt idx="6303">
                  <c:v>0.479464557347125</c:v>
                </c:pt>
                <c:pt idx="6304">
                  <c:v>0.479540614542136</c:v>
                </c:pt>
                <c:pt idx="6305">
                  <c:v>0.479616671737146</c:v>
                </c:pt>
                <c:pt idx="6306">
                  <c:v>0.479692728932157</c:v>
                </c:pt>
                <c:pt idx="6307">
                  <c:v>0.479768786127168</c:v>
                </c:pt>
                <c:pt idx="6308">
                  <c:v>0.479844843322178</c:v>
                </c:pt>
                <c:pt idx="6309">
                  <c:v>0.479920900517189</c:v>
                </c:pt>
                <c:pt idx="6310">
                  <c:v>0.4799969577122</c:v>
                </c:pt>
                <c:pt idx="6311">
                  <c:v>0.48007301490721</c:v>
                </c:pt>
                <c:pt idx="6312">
                  <c:v>0.480149072102221</c:v>
                </c:pt>
                <c:pt idx="6313">
                  <c:v>0.480225129297232</c:v>
                </c:pt>
                <c:pt idx="6314">
                  <c:v>0.480301186492242</c:v>
                </c:pt>
                <c:pt idx="6315">
                  <c:v>0.480377243687253</c:v>
                </c:pt>
                <c:pt idx="6316">
                  <c:v>0.480453300882263</c:v>
                </c:pt>
                <c:pt idx="6317">
                  <c:v>0.480529358077274</c:v>
                </c:pt>
                <c:pt idx="6318">
                  <c:v>0.480605415272285</c:v>
                </c:pt>
                <c:pt idx="6319">
                  <c:v>0.480681472467295</c:v>
                </c:pt>
                <c:pt idx="6320">
                  <c:v>0.480757529662306</c:v>
                </c:pt>
                <c:pt idx="6321">
                  <c:v>0.480833586857317</c:v>
                </c:pt>
                <c:pt idx="6322">
                  <c:v>0.480909644052327</c:v>
                </c:pt>
                <c:pt idx="6323">
                  <c:v>0.480985701247338</c:v>
                </c:pt>
                <c:pt idx="6324">
                  <c:v>0.481061758442349</c:v>
                </c:pt>
                <c:pt idx="6325">
                  <c:v>0.481137815637359</c:v>
                </c:pt>
                <c:pt idx="6326">
                  <c:v>0.48121387283237</c:v>
                </c:pt>
                <c:pt idx="6327">
                  <c:v>0.481289930027381</c:v>
                </c:pt>
                <c:pt idx="6328">
                  <c:v>0.481365987222391</c:v>
                </c:pt>
                <c:pt idx="6329">
                  <c:v>0.481442044417402</c:v>
                </c:pt>
                <c:pt idx="6330">
                  <c:v>0.481518101612413</c:v>
                </c:pt>
                <c:pt idx="6331">
                  <c:v>0.481594158807423</c:v>
                </c:pt>
                <c:pt idx="6332">
                  <c:v>0.481670216002434</c:v>
                </c:pt>
                <c:pt idx="6333">
                  <c:v>0.481746273197444</c:v>
                </c:pt>
                <c:pt idx="6334">
                  <c:v>0.481822330392455</c:v>
                </c:pt>
                <c:pt idx="6335">
                  <c:v>0.481898387587466</c:v>
                </c:pt>
                <c:pt idx="6336">
                  <c:v>0.481974444782476</c:v>
                </c:pt>
                <c:pt idx="6337">
                  <c:v>0.482050501977487</c:v>
                </c:pt>
                <c:pt idx="6338">
                  <c:v>0.482126559172498</c:v>
                </c:pt>
                <c:pt idx="6339">
                  <c:v>0.482202616367508</c:v>
                </c:pt>
                <c:pt idx="6340">
                  <c:v>0.482278673562519</c:v>
                </c:pt>
                <c:pt idx="6341">
                  <c:v>0.48235473075753</c:v>
                </c:pt>
                <c:pt idx="6342">
                  <c:v>0.48243078795254</c:v>
                </c:pt>
                <c:pt idx="6343">
                  <c:v>0.482506845147551</c:v>
                </c:pt>
                <c:pt idx="6344">
                  <c:v>0.482582902342562</c:v>
                </c:pt>
                <c:pt idx="6345">
                  <c:v>0.482658959537572</c:v>
                </c:pt>
                <c:pt idx="6346">
                  <c:v>0.482735016732583</c:v>
                </c:pt>
                <c:pt idx="6347">
                  <c:v>0.482811073927593</c:v>
                </c:pt>
                <c:pt idx="6348">
                  <c:v>0.482887131122604</c:v>
                </c:pt>
                <c:pt idx="6349">
                  <c:v>0.482963188317615</c:v>
                </c:pt>
                <c:pt idx="6350">
                  <c:v>0.483039245512625</c:v>
                </c:pt>
                <c:pt idx="6351">
                  <c:v>0.483115302707636</c:v>
                </c:pt>
                <c:pt idx="6352">
                  <c:v>0.483191359902647</c:v>
                </c:pt>
                <c:pt idx="6353">
                  <c:v>0.483267417097657</c:v>
                </c:pt>
                <c:pt idx="6354">
                  <c:v>0.483343474292668</c:v>
                </c:pt>
                <c:pt idx="6355">
                  <c:v>0.483419531487679</c:v>
                </c:pt>
                <c:pt idx="6356">
                  <c:v>0.483495588682689</c:v>
                </c:pt>
                <c:pt idx="6357">
                  <c:v>0.4835716458777</c:v>
                </c:pt>
                <c:pt idx="6358">
                  <c:v>0.483647703072711</c:v>
                </c:pt>
                <c:pt idx="6359">
                  <c:v>0.483723760267721</c:v>
                </c:pt>
                <c:pt idx="6360">
                  <c:v>0.483799817462732</c:v>
                </c:pt>
                <c:pt idx="6361">
                  <c:v>0.483875874657743</c:v>
                </c:pt>
                <c:pt idx="6362">
                  <c:v>0.483951931852753</c:v>
                </c:pt>
                <c:pt idx="6363">
                  <c:v>0.484027989047764</c:v>
                </c:pt>
                <c:pt idx="6364">
                  <c:v>0.484104046242775</c:v>
                </c:pt>
                <c:pt idx="6365">
                  <c:v>0.484180103437785</c:v>
                </c:pt>
                <c:pt idx="6366">
                  <c:v>0.484256160632796</c:v>
                </c:pt>
                <c:pt idx="6367">
                  <c:v>0.484332217827806</c:v>
                </c:pt>
                <c:pt idx="6368">
                  <c:v>0.484408275022817</c:v>
                </c:pt>
                <c:pt idx="6369">
                  <c:v>0.484484332217828</c:v>
                </c:pt>
                <c:pt idx="6370">
                  <c:v>0.484560389412838</c:v>
                </c:pt>
                <c:pt idx="6371">
                  <c:v>0.484636446607849</c:v>
                </c:pt>
                <c:pt idx="6372">
                  <c:v>0.48471250380286</c:v>
                </c:pt>
                <c:pt idx="6373">
                  <c:v>0.48478856099787</c:v>
                </c:pt>
                <c:pt idx="6374">
                  <c:v>0.484864618192881</c:v>
                </c:pt>
                <c:pt idx="6375">
                  <c:v>0.484940675387892</c:v>
                </c:pt>
                <c:pt idx="6376">
                  <c:v>0.485016732582902</c:v>
                </c:pt>
                <c:pt idx="6377">
                  <c:v>0.485092789777913</c:v>
                </c:pt>
                <c:pt idx="6378">
                  <c:v>0.485168846972924</c:v>
                </c:pt>
                <c:pt idx="6379">
                  <c:v>0.485244904167934</c:v>
                </c:pt>
                <c:pt idx="6380">
                  <c:v>0.485320961362945</c:v>
                </c:pt>
                <c:pt idx="6381">
                  <c:v>0.485397018557956</c:v>
                </c:pt>
                <c:pt idx="6382">
                  <c:v>0.485473075752966</c:v>
                </c:pt>
                <c:pt idx="6383">
                  <c:v>0.485549132947977</c:v>
                </c:pt>
                <c:pt idx="6384">
                  <c:v>0.485625190142988</c:v>
                </c:pt>
                <c:pt idx="6385">
                  <c:v>0.485701247337998</c:v>
                </c:pt>
                <c:pt idx="6386">
                  <c:v>0.485777304533009</c:v>
                </c:pt>
                <c:pt idx="6387">
                  <c:v>0.485853361728019</c:v>
                </c:pt>
                <c:pt idx="6388">
                  <c:v>0.48592941892303</c:v>
                </c:pt>
                <c:pt idx="6389">
                  <c:v>0.486005476118041</c:v>
                </c:pt>
                <c:pt idx="6390">
                  <c:v>0.486081533313051</c:v>
                </c:pt>
                <c:pt idx="6391">
                  <c:v>0.486157590508062</c:v>
                </c:pt>
                <c:pt idx="6392">
                  <c:v>0.486233647703073</c:v>
                </c:pt>
                <c:pt idx="6393">
                  <c:v>0.486309704898083</c:v>
                </c:pt>
                <c:pt idx="6394">
                  <c:v>0.486385762093094</c:v>
                </c:pt>
                <c:pt idx="6395">
                  <c:v>0.486461819288105</c:v>
                </c:pt>
                <c:pt idx="6396">
                  <c:v>0.486537876483115</c:v>
                </c:pt>
                <c:pt idx="6397">
                  <c:v>0.486613933678126</c:v>
                </c:pt>
                <c:pt idx="6398">
                  <c:v>0.486689990873137</c:v>
                </c:pt>
                <c:pt idx="6399">
                  <c:v>0.486766048068147</c:v>
                </c:pt>
                <c:pt idx="6400">
                  <c:v>0.486842105263158</c:v>
                </c:pt>
                <c:pt idx="6401">
                  <c:v>0.486918162458169</c:v>
                </c:pt>
                <c:pt idx="6402">
                  <c:v>0.486994219653179</c:v>
                </c:pt>
                <c:pt idx="6403">
                  <c:v>0.48707027684819</c:v>
                </c:pt>
                <c:pt idx="6404">
                  <c:v>0.4871463340432</c:v>
                </c:pt>
                <c:pt idx="6405">
                  <c:v>0.487222391238211</c:v>
                </c:pt>
                <c:pt idx="6406">
                  <c:v>0.487298448433222</c:v>
                </c:pt>
                <c:pt idx="6407">
                  <c:v>0.487374505628232</c:v>
                </c:pt>
                <c:pt idx="6408">
                  <c:v>0.487450562823243</c:v>
                </c:pt>
                <c:pt idx="6409">
                  <c:v>0.487526620018254</c:v>
                </c:pt>
                <c:pt idx="6410">
                  <c:v>0.487602677213264</c:v>
                </c:pt>
                <c:pt idx="6411">
                  <c:v>0.487678734408275</c:v>
                </c:pt>
                <c:pt idx="6412">
                  <c:v>0.487754791603286</c:v>
                </c:pt>
                <c:pt idx="6413">
                  <c:v>0.487830848798296</c:v>
                </c:pt>
                <c:pt idx="6414">
                  <c:v>0.487906905993307</c:v>
                </c:pt>
                <c:pt idx="6415">
                  <c:v>0.487982963188318</c:v>
                </c:pt>
                <c:pt idx="6416">
                  <c:v>0.488059020383328</c:v>
                </c:pt>
                <c:pt idx="6417">
                  <c:v>0.488135077578339</c:v>
                </c:pt>
                <c:pt idx="6418">
                  <c:v>0.48821113477335</c:v>
                </c:pt>
                <c:pt idx="6419">
                  <c:v>0.48828719196836</c:v>
                </c:pt>
                <c:pt idx="6420">
                  <c:v>0.488363249163371</c:v>
                </c:pt>
                <c:pt idx="6421">
                  <c:v>0.488439306358381</c:v>
                </c:pt>
                <c:pt idx="6422">
                  <c:v>0.488515363553392</c:v>
                </c:pt>
                <c:pt idx="6423">
                  <c:v>0.488591420748403</c:v>
                </c:pt>
                <c:pt idx="6424">
                  <c:v>0.488667477943413</c:v>
                </c:pt>
                <c:pt idx="6425">
                  <c:v>0.488743535138424</c:v>
                </c:pt>
                <c:pt idx="6426">
                  <c:v>0.488819592333435</c:v>
                </c:pt>
                <c:pt idx="6427">
                  <c:v>0.488895649528445</c:v>
                </c:pt>
                <c:pt idx="6428">
                  <c:v>0.488971706723456</c:v>
                </c:pt>
                <c:pt idx="6429">
                  <c:v>0.489047763918467</c:v>
                </c:pt>
                <c:pt idx="6430">
                  <c:v>0.489123821113477</c:v>
                </c:pt>
                <c:pt idx="6431">
                  <c:v>0.489199878308488</c:v>
                </c:pt>
                <c:pt idx="6432">
                  <c:v>0.489275935503499</c:v>
                </c:pt>
                <c:pt idx="6433">
                  <c:v>0.489351992698509</c:v>
                </c:pt>
                <c:pt idx="6434">
                  <c:v>0.48942804989352</c:v>
                </c:pt>
                <c:pt idx="6435">
                  <c:v>0.489504107088531</c:v>
                </c:pt>
                <c:pt idx="6436">
                  <c:v>0.489580164283541</c:v>
                </c:pt>
                <c:pt idx="6437">
                  <c:v>0.489656221478552</c:v>
                </c:pt>
                <c:pt idx="6438">
                  <c:v>0.489732278673562</c:v>
                </c:pt>
                <c:pt idx="6439">
                  <c:v>0.489808335868573</c:v>
                </c:pt>
                <c:pt idx="6440">
                  <c:v>0.489884393063584</c:v>
                </c:pt>
                <c:pt idx="6441">
                  <c:v>0.489960450258594</c:v>
                </c:pt>
                <c:pt idx="6442">
                  <c:v>0.490036507453605</c:v>
                </c:pt>
                <c:pt idx="6443">
                  <c:v>0.490112564648616</c:v>
                </c:pt>
                <c:pt idx="6444">
                  <c:v>0.490188621843626</c:v>
                </c:pt>
                <c:pt idx="6445">
                  <c:v>0.490264679038637</c:v>
                </c:pt>
                <c:pt idx="6446">
                  <c:v>0.490340736233648</c:v>
                </c:pt>
                <c:pt idx="6447">
                  <c:v>0.490416793428658</c:v>
                </c:pt>
                <c:pt idx="6448">
                  <c:v>0.490492850623669</c:v>
                </c:pt>
                <c:pt idx="6449">
                  <c:v>0.49056890781868</c:v>
                </c:pt>
                <c:pt idx="6450">
                  <c:v>0.49064496501369</c:v>
                </c:pt>
                <c:pt idx="6451">
                  <c:v>0.490721022208701</c:v>
                </c:pt>
                <c:pt idx="6452">
                  <c:v>0.490797079403712</c:v>
                </c:pt>
                <c:pt idx="6453">
                  <c:v>0.490873136598722</c:v>
                </c:pt>
                <c:pt idx="6454">
                  <c:v>0.490949193793733</c:v>
                </c:pt>
                <c:pt idx="6455">
                  <c:v>0.491025250988744</c:v>
                </c:pt>
                <c:pt idx="6456">
                  <c:v>0.491101308183754</c:v>
                </c:pt>
                <c:pt idx="6457">
                  <c:v>0.491177365378765</c:v>
                </c:pt>
                <c:pt idx="6458">
                  <c:v>0.491253422573775</c:v>
                </c:pt>
                <c:pt idx="6459">
                  <c:v>0.491329479768786</c:v>
                </c:pt>
                <c:pt idx="6460">
                  <c:v>0.491405536963797</c:v>
                </c:pt>
                <c:pt idx="6461">
                  <c:v>0.491481594158807</c:v>
                </c:pt>
                <c:pt idx="6462">
                  <c:v>0.491557651353818</c:v>
                </c:pt>
                <c:pt idx="6463">
                  <c:v>0.491633708548829</c:v>
                </c:pt>
                <c:pt idx="6464">
                  <c:v>0.491709765743839</c:v>
                </c:pt>
                <c:pt idx="6465">
                  <c:v>0.49178582293885</c:v>
                </c:pt>
                <c:pt idx="6466">
                  <c:v>0.491861880133861</c:v>
                </c:pt>
                <c:pt idx="6467">
                  <c:v>0.491937937328871</c:v>
                </c:pt>
                <c:pt idx="6468">
                  <c:v>0.492013994523882</c:v>
                </c:pt>
                <c:pt idx="6469">
                  <c:v>0.492090051718893</c:v>
                </c:pt>
                <c:pt idx="6470">
                  <c:v>0.492166108913903</c:v>
                </c:pt>
                <c:pt idx="6471">
                  <c:v>0.492242166108914</c:v>
                </c:pt>
                <c:pt idx="6472">
                  <c:v>0.492318223303925</c:v>
                </c:pt>
                <c:pt idx="6473">
                  <c:v>0.492394280498935</c:v>
                </c:pt>
                <c:pt idx="6474">
                  <c:v>0.492470337693946</c:v>
                </c:pt>
                <c:pt idx="6475">
                  <c:v>0.492546394888956</c:v>
                </c:pt>
                <c:pt idx="6476">
                  <c:v>0.492622452083967</c:v>
                </c:pt>
                <c:pt idx="6477">
                  <c:v>0.492698509278978</c:v>
                </c:pt>
                <c:pt idx="6478">
                  <c:v>0.492774566473988</c:v>
                </c:pt>
                <c:pt idx="6479">
                  <c:v>0.492850623668999</c:v>
                </c:pt>
                <c:pt idx="6480">
                  <c:v>0.49292668086401</c:v>
                </c:pt>
                <c:pt idx="6481">
                  <c:v>0.49300273805902</c:v>
                </c:pt>
                <c:pt idx="6482">
                  <c:v>0.493078795254031</c:v>
                </c:pt>
                <c:pt idx="6483">
                  <c:v>0.493154852449042</c:v>
                </c:pt>
                <c:pt idx="6484">
                  <c:v>0.493230909644052</c:v>
                </c:pt>
                <c:pt idx="6485">
                  <c:v>0.493306966839063</c:v>
                </c:pt>
                <c:pt idx="6486">
                  <c:v>0.493383024034074</c:v>
                </c:pt>
                <c:pt idx="6487">
                  <c:v>0.493459081229084</c:v>
                </c:pt>
                <c:pt idx="6488">
                  <c:v>0.493535138424095</c:v>
                </c:pt>
                <c:pt idx="6489">
                  <c:v>0.493611195619105</c:v>
                </c:pt>
                <c:pt idx="6490">
                  <c:v>0.493687252814116</c:v>
                </c:pt>
                <c:pt idx="6491">
                  <c:v>0.493763310009127</c:v>
                </c:pt>
                <c:pt idx="6492">
                  <c:v>0.493839367204137</c:v>
                </c:pt>
                <c:pt idx="6493">
                  <c:v>0.493915424399148</c:v>
                </c:pt>
                <c:pt idx="6494">
                  <c:v>0.493991481594159</c:v>
                </c:pt>
                <c:pt idx="6495">
                  <c:v>0.494067538789169</c:v>
                </c:pt>
                <c:pt idx="6496">
                  <c:v>0.49414359598418</c:v>
                </c:pt>
                <c:pt idx="6497">
                  <c:v>0.494219653179191</c:v>
                </c:pt>
                <c:pt idx="6498">
                  <c:v>0.494295710374201</c:v>
                </c:pt>
                <c:pt idx="6499">
                  <c:v>0.494371767569212</c:v>
                </c:pt>
                <c:pt idx="6500">
                  <c:v>0.494447824764223</c:v>
                </c:pt>
                <c:pt idx="6501">
                  <c:v>0.494523881959233</c:v>
                </c:pt>
                <c:pt idx="6502">
                  <c:v>0.494599939154244</c:v>
                </c:pt>
                <c:pt idx="6503">
                  <c:v>0.494675996349255</c:v>
                </c:pt>
                <c:pt idx="6504">
                  <c:v>0.494752053544265</c:v>
                </c:pt>
                <c:pt idx="6505">
                  <c:v>0.494828110739276</c:v>
                </c:pt>
                <c:pt idx="6506">
                  <c:v>0.494904167934287</c:v>
                </c:pt>
                <c:pt idx="6507">
                  <c:v>0.494980225129297</c:v>
                </c:pt>
                <c:pt idx="6508">
                  <c:v>0.495056282324308</c:v>
                </c:pt>
                <c:pt idx="6509">
                  <c:v>0.495132339519318</c:v>
                </c:pt>
                <c:pt idx="6510">
                  <c:v>0.495208396714329</c:v>
                </c:pt>
                <c:pt idx="6511">
                  <c:v>0.49528445390934</c:v>
                </c:pt>
                <c:pt idx="6512">
                  <c:v>0.49536051110435</c:v>
                </c:pt>
                <c:pt idx="6513">
                  <c:v>0.495436568299361</c:v>
                </c:pt>
                <c:pt idx="6514">
                  <c:v>0.495512625494372</c:v>
                </c:pt>
                <c:pt idx="6515">
                  <c:v>0.495588682689382</c:v>
                </c:pt>
                <c:pt idx="6516">
                  <c:v>0.495664739884393</c:v>
                </c:pt>
                <c:pt idx="6517">
                  <c:v>0.495740797079404</c:v>
                </c:pt>
                <c:pt idx="6518">
                  <c:v>0.495816854274414</c:v>
                </c:pt>
                <c:pt idx="6519">
                  <c:v>0.495892911469425</c:v>
                </c:pt>
                <c:pt idx="6520">
                  <c:v>0.495968968664436</c:v>
                </c:pt>
                <c:pt idx="6521">
                  <c:v>0.496045025859446</c:v>
                </c:pt>
                <c:pt idx="6522">
                  <c:v>0.496121083054457</c:v>
                </c:pt>
                <c:pt idx="6523">
                  <c:v>0.496197140249468</c:v>
                </c:pt>
                <c:pt idx="6524">
                  <c:v>0.496273197444478</c:v>
                </c:pt>
                <c:pt idx="6525">
                  <c:v>0.496349254639489</c:v>
                </c:pt>
                <c:pt idx="6526">
                  <c:v>0.4964253118345</c:v>
                </c:pt>
                <c:pt idx="6527">
                  <c:v>0.49650136902951</c:v>
                </c:pt>
                <c:pt idx="6528">
                  <c:v>0.496577426224521</c:v>
                </c:pt>
                <c:pt idx="6529">
                  <c:v>0.496653483419531</c:v>
                </c:pt>
                <c:pt idx="6530">
                  <c:v>0.496729540614542</c:v>
                </c:pt>
                <c:pt idx="6531">
                  <c:v>0.496805597809553</c:v>
                </c:pt>
                <c:pt idx="6532">
                  <c:v>0.496881655004563</c:v>
                </c:pt>
                <c:pt idx="6533">
                  <c:v>0.496957712199574</c:v>
                </c:pt>
                <c:pt idx="6534">
                  <c:v>0.497033769394585</c:v>
                </c:pt>
                <c:pt idx="6535">
                  <c:v>0.497109826589595</c:v>
                </c:pt>
                <c:pt idx="6536">
                  <c:v>0.497185883784606</c:v>
                </c:pt>
                <c:pt idx="6537">
                  <c:v>0.497261940979617</c:v>
                </c:pt>
                <c:pt idx="6538">
                  <c:v>0.497337998174627</c:v>
                </c:pt>
                <c:pt idx="6539">
                  <c:v>0.497414055369638</c:v>
                </c:pt>
                <c:pt idx="6540">
                  <c:v>0.497490112564649</c:v>
                </c:pt>
                <c:pt idx="6541">
                  <c:v>0.497566169759659</c:v>
                </c:pt>
                <c:pt idx="6542">
                  <c:v>0.49764222695467</c:v>
                </c:pt>
                <c:pt idx="6543">
                  <c:v>0.497718284149681</c:v>
                </c:pt>
                <c:pt idx="6544">
                  <c:v>0.497794341344691</c:v>
                </c:pt>
                <c:pt idx="6545">
                  <c:v>0.497870398539702</c:v>
                </c:pt>
                <c:pt idx="6546">
                  <c:v>0.497946455734712</c:v>
                </c:pt>
                <c:pt idx="6547">
                  <c:v>0.498022512929723</c:v>
                </c:pt>
                <c:pt idx="6548">
                  <c:v>0.498098570124734</c:v>
                </c:pt>
                <c:pt idx="6549">
                  <c:v>0.498174627319744</c:v>
                </c:pt>
                <c:pt idx="6550">
                  <c:v>0.498250684514755</c:v>
                </c:pt>
                <c:pt idx="6551">
                  <c:v>0.498326741709766</c:v>
                </c:pt>
                <c:pt idx="6552">
                  <c:v>0.498402798904776</c:v>
                </c:pt>
                <c:pt idx="6553">
                  <c:v>0.498478856099787</c:v>
                </c:pt>
                <c:pt idx="6554">
                  <c:v>0.498554913294798</c:v>
                </c:pt>
                <c:pt idx="6555">
                  <c:v>0.498630970489808</c:v>
                </c:pt>
                <c:pt idx="6556">
                  <c:v>0.498707027684819</c:v>
                </c:pt>
                <c:pt idx="6557">
                  <c:v>0.49878308487983</c:v>
                </c:pt>
                <c:pt idx="6558">
                  <c:v>0.49885914207484</c:v>
                </c:pt>
                <c:pt idx="6559">
                  <c:v>0.498935199269851</c:v>
                </c:pt>
                <c:pt idx="6560">
                  <c:v>0.499011256464862</c:v>
                </c:pt>
                <c:pt idx="6561">
                  <c:v>0.499087313659872</c:v>
                </c:pt>
                <c:pt idx="6562">
                  <c:v>0.499163370854883</c:v>
                </c:pt>
                <c:pt idx="6563">
                  <c:v>0.499239428049893</c:v>
                </c:pt>
                <c:pt idx="6564">
                  <c:v>0.499315485244904</c:v>
                </c:pt>
                <c:pt idx="6565">
                  <c:v>0.499391542439915</c:v>
                </c:pt>
                <c:pt idx="6566">
                  <c:v>0.499467599634925</c:v>
                </c:pt>
                <c:pt idx="6567">
                  <c:v>0.499543656829936</c:v>
                </c:pt>
                <c:pt idx="6568">
                  <c:v>0.499619714024947</c:v>
                </c:pt>
                <c:pt idx="6569">
                  <c:v>0.499695771219957</c:v>
                </c:pt>
                <c:pt idx="6570">
                  <c:v>0.499771828414968</c:v>
                </c:pt>
                <c:pt idx="6571">
                  <c:v>0.499847885609979</c:v>
                </c:pt>
                <c:pt idx="6572">
                  <c:v>0.499923942804989</c:v>
                </c:pt>
                <c:pt idx="6573">
                  <c:v>0.5</c:v>
                </c:pt>
                <c:pt idx="6574">
                  <c:v>0.500076057195011</c:v>
                </c:pt>
                <c:pt idx="6575">
                  <c:v>0.500152114390021</c:v>
                </c:pt>
                <c:pt idx="6576">
                  <c:v>0.500228171585032</c:v>
                </c:pt>
                <c:pt idx="6577">
                  <c:v>0.500304228780043</c:v>
                </c:pt>
                <c:pt idx="6578">
                  <c:v>0.500380285975053</c:v>
                </c:pt>
                <c:pt idx="6579">
                  <c:v>0.500456343170064</c:v>
                </c:pt>
                <c:pt idx="6580">
                  <c:v>0.500532400365075</c:v>
                </c:pt>
                <c:pt idx="6581">
                  <c:v>0.500608457560085</c:v>
                </c:pt>
                <c:pt idx="6582">
                  <c:v>0.500684514755096</c:v>
                </c:pt>
                <c:pt idx="6583">
                  <c:v>0.500760571950106</c:v>
                </c:pt>
                <c:pt idx="6584">
                  <c:v>0.500836629145117</c:v>
                </c:pt>
                <c:pt idx="6585">
                  <c:v>0.500912686340128</c:v>
                </c:pt>
                <c:pt idx="6586">
                  <c:v>0.500988743535138</c:v>
                </c:pt>
                <c:pt idx="6587">
                  <c:v>0.501064800730149</c:v>
                </c:pt>
                <c:pt idx="6588">
                  <c:v>0.50114085792516</c:v>
                </c:pt>
                <c:pt idx="6589">
                  <c:v>0.50121691512017</c:v>
                </c:pt>
                <c:pt idx="6590">
                  <c:v>0.501292972315181</c:v>
                </c:pt>
                <c:pt idx="6591">
                  <c:v>0.501369029510192</c:v>
                </c:pt>
                <c:pt idx="6592">
                  <c:v>0.501445086705202</c:v>
                </c:pt>
                <c:pt idx="6593">
                  <c:v>0.501521143900213</c:v>
                </c:pt>
                <c:pt idx="6594">
                  <c:v>0.501597201095224</c:v>
                </c:pt>
                <c:pt idx="6595">
                  <c:v>0.501673258290234</c:v>
                </c:pt>
                <c:pt idx="6596">
                  <c:v>0.501749315485245</c:v>
                </c:pt>
                <c:pt idx="6597">
                  <c:v>0.501825372680256</c:v>
                </c:pt>
                <c:pt idx="6598">
                  <c:v>0.501901429875266</c:v>
                </c:pt>
                <c:pt idx="6599">
                  <c:v>0.501977487070277</c:v>
                </c:pt>
                <c:pt idx="6600">
                  <c:v>0.502053544265287</c:v>
                </c:pt>
                <c:pt idx="6601">
                  <c:v>0.502129601460298</c:v>
                </c:pt>
                <c:pt idx="6602">
                  <c:v>0.502205658655309</c:v>
                </c:pt>
                <c:pt idx="6603">
                  <c:v>0.502281715850319</c:v>
                </c:pt>
                <c:pt idx="6604">
                  <c:v>0.50235777304533</c:v>
                </c:pt>
                <c:pt idx="6605">
                  <c:v>0.502433830240341</c:v>
                </c:pt>
                <c:pt idx="6606">
                  <c:v>0.502509887435351</c:v>
                </c:pt>
                <c:pt idx="6607">
                  <c:v>0.502585944630362</c:v>
                </c:pt>
                <c:pt idx="6608">
                  <c:v>0.502662001825373</c:v>
                </c:pt>
                <c:pt idx="6609">
                  <c:v>0.502738059020383</c:v>
                </c:pt>
                <c:pt idx="6610">
                  <c:v>0.502814116215394</c:v>
                </c:pt>
                <c:pt idx="6611">
                  <c:v>0.502890173410405</c:v>
                </c:pt>
                <c:pt idx="6612">
                  <c:v>0.502966230605415</c:v>
                </c:pt>
                <c:pt idx="6613">
                  <c:v>0.503042287800426</c:v>
                </c:pt>
                <c:pt idx="6614">
                  <c:v>0.503118344995437</c:v>
                </c:pt>
                <c:pt idx="6615">
                  <c:v>0.503194402190447</c:v>
                </c:pt>
                <c:pt idx="6616">
                  <c:v>0.503270459385458</c:v>
                </c:pt>
                <c:pt idx="6617">
                  <c:v>0.503346516580468</c:v>
                </c:pt>
                <c:pt idx="6618">
                  <c:v>0.503422573775479</c:v>
                </c:pt>
                <c:pt idx="6619">
                  <c:v>0.50349863097049</c:v>
                </c:pt>
                <c:pt idx="6620">
                  <c:v>0.5035746881655</c:v>
                </c:pt>
                <c:pt idx="6621">
                  <c:v>0.503650745360511</c:v>
                </c:pt>
                <c:pt idx="6622">
                  <c:v>0.503726802555522</c:v>
                </c:pt>
                <c:pt idx="6623">
                  <c:v>0.503802859750532</c:v>
                </c:pt>
                <c:pt idx="6624">
                  <c:v>0.503878916945543</c:v>
                </c:pt>
                <c:pt idx="6625">
                  <c:v>0.503954974140554</c:v>
                </c:pt>
                <c:pt idx="6626">
                  <c:v>0.504031031335564</c:v>
                </c:pt>
                <c:pt idx="6627">
                  <c:v>0.504107088530575</c:v>
                </c:pt>
                <c:pt idx="6628">
                  <c:v>0.504183145725586</c:v>
                </c:pt>
                <c:pt idx="6629">
                  <c:v>0.504259202920596</c:v>
                </c:pt>
                <c:pt idx="6630">
                  <c:v>0.504335260115607</c:v>
                </c:pt>
                <c:pt idx="6631">
                  <c:v>0.504411317310618</c:v>
                </c:pt>
                <c:pt idx="6632">
                  <c:v>0.504487374505628</c:v>
                </c:pt>
                <c:pt idx="6633">
                  <c:v>0.504563431700639</c:v>
                </c:pt>
                <c:pt idx="6634">
                  <c:v>0.50463948889565</c:v>
                </c:pt>
                <c:pt idx="6635">
                  <c:v>0.50471554609066</c:v>
                </c:pt>
                <c:pt idx="6636">
                  <c:v>0.504791603285671</c:v>
                </c:pt>
                <c:pt idx="6637">
                  <c:v>0.504867660480681</c:v>
                </c:pt>
                <c:pt idx="6638">
                  <c:v>0.504943717675692</c:v>
                </c:pt>
                <c:pt idx="6639">
                  <c:v>0.505019774870703</c:v>
                </c:pt>
                <c:pt idx="6640">
                  <c:v>0.505095832065713</c:v>
                </c:pt>
                <c:pt idx="6641">
                  <c:v>0.505171889260724</c:v>
                </c:pt>
                <c:pt idx="6642">
                  <c:v>0.505247946455735</c:v>
                </c:pt>
                <c:pt idx="6643">
                  <c:v>0.505324003650745</c:v>
                </c:pt>
                <c:pt idx="6644">
                  <c:v>0.505400060845756</c:v>
                </c:pt>
                <c:pt idx="6645">
                  <c:v>0.505476118040767</c:v>
                </c:pt>
                <c:pt idx="6646">
                  <c:v>0.505552175235777</c:v>
                </c:pt>
                <c:pt idx="6647">
                  <c:v>0.505628232430788</c:v>
                </c:pt>
                <c:pt idx="6648">
                  <c:v>0.505704289625799</c:v>
                </c:pt>
                <c:pt idx="6649">
                  <c:v>0.505780346820809</c:v>
                </c:pt>
                <c:pt idx="6650">
                  <c:v>0.50585640401582</c:v>
                </c:pt>
                <c:pt idx="6651">
                  <c:v>0.505932461210831</c:v>
                </c:pt>
                <c:pt idx="6652">
                  <c:v>0.506008518405841</c:v>
                </c:pt>
                <c:pt idx="6653">
                  <c:v>0.506084575600852</c:v>
                </c:pt>
                <c:pt idx="6654">
                  <c:v>0.506160632795863</c:v>
                </c:pt>
                <c:pt idx="6655">
                  <c:v>0.506236689990873</c:v>
                </c:pt>
                <c:pt idx="6656">
                  <c:v>0.506312747185884</c:v>
                </c:pt>
                <c:pt idx="6657">
                  <c:v>0.506388804380894</c:v>
                </c:pt>
                <c:pt idx="6658">
                  <c:v>0.506464861575905</c:v>
                </c:pt>
                <c:pt idx="6659">
                  <c:v>0.506540918770916</c:v>
                </c:pt>
                <c:pt idx="6660">
                  <c:v>0.506616975965926</c:v>
                </c:pt>
                <c:pt idx="6661">
                  <c:v>0.506693033160937</c:v>
                </c:pt>
                <c:pt idx="6662">
                  <c:v>0.506769090355948</c:v>
                </c:pt>
                <c:pt idx="6663">
                  <c:v>0.506845147550958</c:v>
                </c:pt>
                <c:pt idx="6664">
                  <c:v>0.506921204745969</c:v>
                </c:pt>
                <c:pt idx="6665">
                  <c:v>0.50699726194098</c:v>
                </c:pt>
                <c:pt idx="6666">
                  <c:v>0.50707331913599</c:v>
                </c:pt>
                <c:pt idx="6667">
                  <c:v>0.507149376331001</c:v>
                </c:pt>
                <c:pt idx="6668">
                  <c:v>0.507225433526012</c:v>
                </c:pt>
                <c:pt idx="6669">
                  <c:v>0.507301490721022</c:v>
                </c:pt>
                <c:pt idx="6670">
                  <c:v>0.507377547916033</c:v>
                </c:pt>
                <c:pt idx="6671">
                  <c:v>0.507453605111044</c:v>
                </c:pt>
                <c:pt idx="6672">
                  <c:v>0.507529662306054</c:v>
                </c:pt>
                <c:pt idx="6673">
                  <c:v>0.507605719501065</c:v>
                </c:pt>
                <c:pt idx="6674">
                  <c:v>0.507681776696076</c:v>
                </c:pt>
                <c:pt idx="6675">
                  <c:v>0.507757833891086</c:v>
                </c:pt>
                <c:pt idx="6676">
                  <c:v>0.507833891086097</c:v>
                </c:pt>
                <c:pt idx="6677">
                  <c:v>0.507909948281107</c:v>
                </c:pt>
                <c:pt idx="6678">
                  <c:v>0.507986005476118</c:v>
                </c:pt>
                <c:pt idx="6679">
                  <c:v>0.508062062671129</c:v>
                </c:pt>
                <c:pt idx="6680">
                  <c:v>0.508138119866139</c:v>
                </c:pt>
                <c:pt idx="6681">
                  <c:v>0.50821417706115</c:v>
                </c:pt>
                <c:pt idx="6682">
                  <c:v>0.508290234256161</c:v>
                </c:pt>
                <c:pt idx="6683">
                  <c:v>0.508366291451171</c:v>
                </c:pt>
                <c:pt idx="6684">
                  <c:v>0.508442348646182</c:v>
                </c:pt>
                <c:pt idx="6685">
                  <c:v>0.508518405841193</c:v>
                </c:pt>
                <c:pt idx="6686">
                  <c:v>0.508594463036203</c:v>
                </c:pt>
                <c:pt idx="6687">
                  <c:v>0.508670520231214</c:v>
                </c:pt>
                <c:pt idx="6688">
                  <c:v>0.508746577426225</c:v>
                </c:pt>
                <c:pt idx="6689">
                  <c:v>0.508822634621235</c:v>
                </c:pt>
                <c:pt idx="6690">
                  <c:v>0.508898691816246</c:v>
                </c:pt>
                <c:pt idx="6691">
                  <c:v>0.508974749011256</c:v>
                </c:pt>
                <c:pt idx="6692">
                  <c:v>0.509050806206267</c:v>
                </c:pt>
                <c:pt idx="6693">
                  <c:v>0.509126863401278</c:v>
                </c:pt>
                <c:pt idx="6694">
                  <c:v>0.509202920596288</c:v>
                </c:pt>
                <c:pt idx="6695">
                  <c:v>0.509278977791299</c:v>
                </c:pt>
                <c:pt idx="6696">
                  <c:v>0.50935503498631</c:v>
                </c:pt>
                <c:pt idx="6697">
                  <c:v>0.50943109218132</c:v>
                </c:pt>
                <c:pt idx="6698">
                  <c:v>0.509507149376331</c:v>
                </c:pt>
                <c:pt idx="6699">
                  <c:v>0.509583206571342</c:v>
                </c:pt>
                <c:pt idx="6700">
                  <c:v>0.509659263766352</c:v>
                </c:pt>
                <c:pt idx="6701">
                  <c:v>0.509735320961363</c:v>
                </c:pt>
                <c:pt idx="6702">
                  <c:v>0.509811378156374</c:v>
                </c:pt>
                <c:pt idx="6703">
                  <c:v>0.509887435351384</c:v>
                </c:pt>
                <c:pt idx="6704">
                  <c:v>0.509963492546395</c:v>
                </c:pt>
                <c:pt idx="6705">
                  <c:v>0.510039549741406</c:v>
                </c:pt>
                <c:pt idx="6706">
                  <c:v>0.510115606936416</c:v>
                </c:pt>
                <c:pt idx="6707">
                  <c:v>0.510191664131427</c:v>
                </c:pt>
                <c:pt idx="6708">
                  <c:v>0.510267721326437</c:v>
                </c:pt>
                <c:pt idx="6709">
                  <c:v>0.510343778521448</c:v>
                </c:pt>
                <c:pt idx="6710">
                  <c:v>0.510419835716459</c:v>
                </c:pt>
                <c:pt idx="6711">
                  <c:v>0.510495892911469</c:v>
                </c:pt>
                <c:pt idx="6712">
                  <c:v>0.51057195010648</c:v>
                </c:pt>
                <c:pt idx="6713">
                  <c:v>0.510648007301491</c:v>
                </c:pt>
                <c:pt idx="6714">
                  <c:v>0.510724064496501</c:v>
                </c:pt>
                <c:pt idx="6715">
                  <c:v>0.510800121691512</c:v>
                </c:pt>
                <c:pt idx="6716">
                  <c:v>0.510876178886523</c:v>
                </c:pt>
                <c:pt idx="6717">
                  <c:v>0.510952236081533</c:v>
                </c:pt>
                <c:pt idx="6718">
                  <c:v>0.511028293276544</c:v>
                </c:pt>
                <c:pt idx="6719">
                  <c:v>0.511104350471555</c:v>
                </c:pt>
                <c:pt idx="6720">
                  <c:v>0.511180407666565</c:v>
                </c:pt>
                <c:pt idx="6721">
                  <c:v>0.511256464861576</c:v>
                </c:pt>
                <c:pt idx="6722">
                  <c:v>0.511332522056587</c:v>
                </c:pt>
                <c:pt idx="6723">
                  <c:v>0.511408579251597</c:v>
                </c:pt>
                <c:pt idx="6724">
                  <c:v>0.511484636446608</c:v>
                </c:pt>
                <c:pt idx="6725">
                  <c:v>0.511560693641618</c:v>
                </c:pt>
                <c:pt idx="6726">
                  <c:v>0.511636750836629</c:v>
                </c:pt>
                <c:pt idx="6727">
                  <c:v>0.51171280803164</c:v>
                </c:pt>
                <c:pt idx="6728">
                  <c:v>0.51178886522665</c:v>
                </c:pt>
                <c:pt idx="6729">
                  <c:v>0.511864922421661</c:v>
                </c:pt>
                <c:pt idx="6730">
                  <c:v>0.511940979616672</c:v>
                </c:pt>
                <c:pt idx="6731">
                  <c:v>0.512017036811682</c:v>
                </c:pt>
                <c:pt idx="6732">
                  <c:v>0.512093094006693</c:v>
                </c:pt>
                <c:pt idx="6733">
                  <c:v>0.512169151201704</c:v>
                </c:pt>
                <c:pt idx="6734">
                  <c:v>0.512245208396714</c:v>
                </c:pt>
                <c:pt idx="6735">
                  <c:v>0.512321265591725</c:v>
                </c:pt>
                <c:pt idx="6736">
                  <c:v>0.512397322786736</c:v>
                </c:pt>
                <c:pt idx="6737">
                  <c:v>0.512473379981746</c:v>
                </c:pt>
                <c:pt idx="6738">
                  <c:v>0.512549437176757</c:v>
                </c:pt>
                <c:pt idx="6739">
                  <c:v>0.512625494371768</c:v>
                </c:pt>
                <c:pt idx="6740">
                  <c:v>0.512701551566778</c:v>
                </c:pt>
                <c:pt idx="6741">
                  <c:v>0.512777608761789</c:v>
                </c:pt>
                <c:pt idx="6742">
                  <c:v>0.512853665956799</c:v>
                </c:pt>
                <c:pt idx="6743">
                  <c:v>0.51292972315181</c:v>
                </c:pt>
                <c:pt idx="6744">
                  <c:v>0.513005780346821</c:v>
                </c:pt>
                <c:pt idx="6745">
                  <c:v>0.513081837541831</c:v>
                </c:pt>
                <c:pt idx="6746">
                  <c:v>0.513157894736842</c:v>
                </c:pt>
                <c:pt idx="6747">
                  <c:v>0.513233951931853</c:v>
                </c:pt>
                <c:pt idx="6748">
                  <c:v>0.513310009126863</c:v>
                </c:pt>
                <c:pt idx="6749">
                  <c:v>0.513386066321874</c:v>
                </c:pt>
                <c:pt idx="6750">
                  <c:v>0.513462123516885</c:v>
                </c:pt>
                <c:pt idx="6751">
                  <c:v>0.513538180711895</c:v>
                </c:pt>
                <c:pt idx="6752">
                  <c:v>0.513614237906906</c:v>
                </c:pt>
                <c:pt idx="6753">
                  <c:v>0.513690295101917</c:v>
                </c:pt>
                <c:pt idx="6754">
                  <c:v>0.513766352296927</c:v>
                </c:pt>
                <c:pt idx="6755">
                  <c:v>0.513842409491938</c:v>
                </c:pt>
                <c:pt idx="6756">
                  <c:v>0.513918466686949</c:v>
                </c:pt>
                <c:pt idx="6757">
                  <c:v>0.513994523881959</c:v>
                </c:pt>
                <c:pt idx="6758">
                  <c:v>0.51407058107697</c:v>
                </c:pt>
                <c:pt idx="6759">
                  <c:v>0.51414663827198</c:v>
                </c:pt>
                <c:pt idx="6760">
                  <c:v>0.514222695466991</c:v>
                </c:pt>
                <c:pt idx="6761">
                  <c:v>0.514298752662002</c:v>
                </c:pt>
                <c:pt idx="6762">
                  <c:v>0.514374809857012</c:v>
                </c:pt>
                <c:pt idx="6763">
                  <c:v>0.514450867052023</c:v>
                </c:pt>
                <c:pt idx="6764">
                  <c:v>0.514526924247034</c:v>
                </c:pt>
                <c:pt idx="6765">
                  <c:v>0.514602981442044</c:v>
                </c:pt>
                <c:pt idx="6766">
                  <c:v>0.514679038637055</c:v>
                </c:pt>
                <c:pt idx="6767">
                  <c:v>0.514755095832066</c:v>
                </c:pt>
                <c:pt idx="6768">
                  <c:v>0.514831153027076</c:v>
                </c:pt>
                <c:pt idx="6769">
                  <c:v>0.514907210222087</c:v>
                </c:pt>
                <c:pt idx="6770">
                  <c:v>0.514983267417098</c:v>
                </c:pt>
                <c:pt idx="6771">
                  <c:v>0.515059324612108</c:v>
                </c:pt>
                <c:pt idx="6772">
                  <c:v>0.515135381807119</c:v>
                </c:pt>
                <c:pt idx="6773">
                  <c:v>0.51521143900213</c:v>
                </c:pt>
                <c:pt idx="6774">
                  <c:v>0.51528749619714</c:v>
                </c:pt>
                <c:pt idx="6775">
                  <c:v>0.515363553392151</c:v>
                </c:pt>
                <c:pt idx="6776">
                  <c:v>0.515439610587162</c:v>
                </c:pt>
                <c:pt idx="6777">
                  <c:v>0.515515667782172</c:v>
                </c:pt>
                <c:pt idx="6778">
                  <c:v>0.515591724977183</c:v>
                </c:pt>
                <c:pt idx="6779">
                  <c:v>0.515667782172193</c:v>
                </c:pt>
                <c:pt idx="6780">
                  <c:v>0.515743839367204</c:v>
                </c:pt>
                <c:pt idx="6781">
                  <c:v>0.515819896562215</c:v>
                </c:pt>
                <c:pt idx="6782">
                  <c:v>0.515895953757225</c:v>
                </c:pt>
                <c:pt idx="6783">
                  <c:v>0.515972010952236</c:v>
                </c:pt>
                <c:pt idx="6784">
                  <c:v>0.516048068147247</c:v>
                </c:pt>
                <c:pt idx="6785">
                  <c:v>0.516124125342257</c:v>
                </c:pt>
                <c:pt idx="6786">
                  <c:v>0.516200182537268</c:v>
                </c:pt>
                <c:pt idx="6787">
                  <c:v>0.516276239732279</c:v>
                </c:pt>
                <c:pt idx="6788">
                  <c:v>0.516352296927289</c:v>
                </c:pt>
                <c:pt idx="6789">
                  <c:v>0.5164283541223</c:v>
                </c:pt>
                <c:pt idx="6790">
                  <c:v>0.516504411317311</c:v>
                </c:pt>
                <c:pt idx="6791">
                  <c:v>0.516580468512321</c:v>
                </c:pt>
                <c:pt idx="6792">
                  <c:v>0.516656525707332</c:v>
                </c:pt>
                <c:pt idx="6793">
                  <c:v>0.516732582902343</c:v>
                </c:pt>
                <c:pt idx="6794">
                  <c:v>0.516808640097353</c:v>
                </c:pt>
                <c:pt idx="6795">
                  <c:v>0.516884697292364</c:v>
                </c:pt>
                <c:pt idx="6796">
                  <c:v>0.516960754487375</c:v>
                </c:pt>
                <c:pt idx="6797">
                  <c:v>0.517036811682385</c:v>
                </c:pt>
                <c:pt idx="6798">
                  <c:v>0.517112868877396</c:v>
                </c:pt>
                <c:pt idx="6799">
                  <c:v>0.517188926072406</c:v>
                </c:pt>
                <c:pt idx="6800">
                  <c:v>0.517264983267417</c:v>
                </c:pt>
                <c:pt idx="6801">
                  <c:v>0.517341040462428</c:v>
                </c:pt>
                <c:pt idx="6802">
                  <c:v>0.517417097657438</c:v>
                </c:pt>
                <c:pt idx="6803">
                  <c:v>0.517493154852449</c:v>
                </c:pt>
                <c:pt idx="6804">
                  <c:v>0.51756921204746</c:v>
                </c:pt>
                <c:pt idx="6805">
                  <c:v>0.51764526924247</c:v>
                </c:pt>
                <c:pt idx="6806">
                  <c:v>0.517721326437481</c:v>
                </c:pt>
                <c:pt idx="6807">
                  <c:v>0.517797383632492</c:v>
                </c:pt>
                <c:pt idx="6808">
                  <c:v>0.517873440827502</c:v>
                </c:pt>
                <c:pt idx="6809">
                  <c:v>0.517949498022513</c:v>
                </c:pt>
                <c:pt idx="6810">
                  <c:v>0.518025555217524</c:v>
                </c:pt>
                <c:pt idx="6811">
                  <c:v>0.518101612412534</c:v>
                </c:pt>
                <c:pt idx="6812">
                  <c:v>0.518177669607545</c:v>
                </c:pt>
                <c:pt idx="6813">
                  <c:v>0.518253726802556</c:v>
                </c:pt>
                <c:pt idx="6814">
                  <c:v>0.518329783997566</c:v>
                </c:pt>
                <c:pt idx="6815">
                  <c:v>0.518405841192577</c:v>
                </c:pt>
                <c:pt idx="6816">
                  <c:v>0.518481898387588</c:v>
                </c:pt>
                <c:pt idx="6817">
                  <c:v>0.518557955582598</c:v>
                </c:pt>
                <c:pt idx="6818">
                  <c:v>0.518634012777609</c:v>
                </c:pt>
                <c:pt idx="6819">
                  <c:v>0.518710069972619</c:v>
                </c:pt>
                <c:pt idx="6820">
                  <c:v>0.51878612716763</c:v>
                </c:pt>
                <c:pt idx="6821">
                  <c:v>0.518862184362641</c:v>
                </c:pt>
                <c:pt idx="6822">
                  <c:v>0.518938241557651</c:v>
                </c:pt>
                <c:pt idx="6823">
                  <c:v>0.519014298752662</c:v>
                </c:pt>
                <c:pt idx="6824">
                  <c:v>0.519090355947673</c:v>
                </c:pt>
                <c:pt idx="6825">
                  <c:v>0.519166413142683</c:v>
                </c:pt>
                <c:pt idx="6826">
                  <c:v>0.519242470337694</c:v>
                </c:pt>
                <c:pt idx="6827">
                  <c:v>0.519318527532705</c:v>
                </c:pt>
                <c:pt idx="6828">
                  <c:v>0.519394584727715</c:v>
                </c:pt>
                <c:pt idx="6829">
                  <c:v>0.519470641922726</c:v>
                </c:pt>
                <c:pt idx="6830">
                  <c:v>0.519546699117737</c:v>
                </c:pt>
                <c:pt idx="6831">
                  <c:v>0.519622756312747</c:v>
                </c:pt>
                <c:pt idx="6832">
                  <c:v>0.519698813507758</c:v>
                </c:pt>
                <c:pt idx="6833">
                  <c:v>0.519774870702769</c:v>
                </c:pt>
                <c:pt idx="6834">
                  <c:v>0.519850927897779</c:v>
                </c:pt>
                <c:pt idx="6835">
                  <c:v>0.51992698509279</c:v>
                </c:pt>
                <c:pt idx="6836">
                  <c:v>0.5200030422878</c:v>
                </c:pt>
                <c:pt idx="6837">
                  <c:v>0.520079099482811</c:v>
                </c:pt>
                <c:pt idx="6838">
                  <c:v>0.520155156677822</c:v>
                </c:pt>
                <c:pt idx="6839">
                  <c:v>0.520231213872832</c:v>
                </c:pt>
                <c:pt idx="6840">
                  <c:v>0.520307271067843</c:v>
                </c:pt>
                <c:pt idx="6841">
                  <c:v>0.520383328262854</c:v>
                </c:pt>
                <c:pt idx="6842">
                  <c:v>0.520459385457864</c:v>
                </c:pt>
                <c:pt idx="6843">
                  <c:v>0.520535442652875</c:v>
                </c:pt>
                <c:pt idx="6844">
                  <c:v>0.520611499847886</c:v>
                </c:pt>
                <c:pt idx="6845">
                  <c:v>0.520687557042896</c:v>
                </c:pt>
                <c:pt idx="6846">
                  <c:v>0.520763614237907</c:v>
                </c:pt>
                <c:pt idx="6847">
                  <c:v>0.520839671432918</c:v>
                </c:pt>
                <c:pt idx="6848">
                  <c:v>0.520915728627928</c:v>
                </c:pt>
                <c:pt idx="6849">
                  <c:v>0.520991785822939</c:v>
                </c:pt>
                <c:pt idx="6850">
                  <c:v>0.52106784301795</c:v>
                </c:pt>
                <c:pt idx="6851">
                  <c:v>0.52114390021296</c:v>
                </c:pt>
                <c:pt idx="6852">
                  <c:v>0.521219957407971</c:v>
                </c:pt>
                <c:pt idx="6853">
                  <c:v>0.521296014602981</c:v>
                </c:pt>
                <c:pt idx="6854">
                  <c:v>0.521372071797992</c:v>
                </c:pt>
                <c:pt idx="6855">
                  <c:v>0.521448128993003</c:v>
                </c:pt>
                <c:pt idx="6856">
                  <c:v>0.521524186188013</c:v>
                </c:pt>
                <c:pt idx="6857">
                  <c:v>0.521600243383024</c:v>
                </c:pt>
                <c:pt idx="6858">
                  <c:v>0.521676300578035</c:v>
                </c:pt>
                <c:pt idx="6859">
                  <c:v>0.521752357773045</c:v>
                </c:pt>
                <c:pt idx="6860">
                  <c:v>0.521828414968056</c:v>
                </c:pt>
                <c:pt idx="6861">
                  <c:v>0.521904472163067</c:v>
                </c:pt>
                <c:pt idx="6862">
                  <c:v>0.521980529358077</c:v>
                </c:pt>
                <c:pt idx="6863">
                  <c:v>0.522056586553088</c:v>
                </c:pt>
                <c:pt idx="6864">
                  <c:v>0.522132643748099</c:v>
                </c:pt>
                <c:pt idx="6865">
                  <c:v>0.522208700943109</c:v>
                </c:pt>
                <c:pt idx="6866">
                  <c:v>0.52228475813812</c:v>
                </c:pt>
                <c:pt idx="6867">
                  <c:v>0.52236081533313</c:v>
                </c:pt>
                <c:pt idx="6868">
                  <c:v>0.522436872528141</c:v>
                </c:pt>
                <c:pt idx="6869">
                  <c:v>0.522512929723152</c:v>
                </c:pt>
                <c:pt idx="6870">
                  <c:v>0.522588986918162</c:v>
                </c:pt>
                <c:pt idx="6871">
                  <c:v>0.522665044113173</c:v>
                </c:pt>
                <c:pt idx="6872">
                  <c:v>0.522741101308184</c:v>
                </c:pt>
                <c:pt idx="6873">
                  <c:v>0.522817158503194</c:v>
                </c:pt>
                <c:pt idx="6874">
                  <c:v>0.522893215698205</c:v>
                </c:pt>
                <c:pt idx="6875">
                  <c:v>0.522969272893216</c:v>
                </c:pt>
                <c:pt idx="6876">
                  <c:v>0.523045330088226</c:v>
                </c:pt>
                <c:pt idx="6877">
                  <c:v>0.523121387283237</c:v>
                </c:pt>
                <c:pt idx="6878">
                  <c:v>0.523197444478248</c:v>
                </c:pt>
                <c:pt idx="6879">
                  <c:v>0.523273501673258</c:v>
                </c:pt>
                <c:pt idx="6880">
                  <c:v>0.523349558868269</c:v>
                </c:pt>
                <c:pt idx="6881">
                  <c:v>0.52342561606328</c:v>
                </c:pt>
                <c:pt idx="6882">
                  <c:v>0.52350167325829</c:v>
                </c:pt>
                <c:pt idx="6883">
                  <c:v>0.523577730453301</c:v>
                </c:pt>
                <c:pt idx="6884">
                  <c:v>0.523653787648311</c:v>
                </c:pt>
                <c:pt idx="6885">
                  <c:v>0.523729844843322</c:v>
                </c:pt>
                <c:pt idx="6886">
                  <c:v>0.523805902038333</c:v>
                </c:pt>
                <c:pt idx="6887">
                  <c:v>0.523881959233343</c:v>
                </c:pt>
                <c:pt idx="6888">
                  <c:v>0.523958016428354</c:v>
                </c:pt>
                <c:pt idx="6889">
                  <c:v>0.524034073623365</c:v>
                </c:pt>
                <c:pt idx="6890">
                  <c:v>0.524110130818375</c:v>
                </c:pt>
                <c:pt idx="6891">
                  <c:v>0.524186188013386</c:v>
                </c:pt>
                <c:pt idx="6892">
                  <c:v>0.524262245208397</c:v>
                </c:pt>
                <c:pt idx="6893">
                  <c:v>0.524338302403407</c:v>
                </c:pt>
                <c:pt idx="6894">
                  <c:v>0.524414359598418</c:v>
                </c:pt>
                <c:pt idx="6895">
                  <c:v>0.524490416793429</c:v>
                </c:pt>
                <c:pt idx="6896">
                  <c:v>0.524566473988439</c:v>
                </c:pt>
                <c:pt idx="6897">
                  <c:v>0.52464253118345</c:v>
                </c:pt>
                <c:pt idx="6898">
                  <c:v>0.524718588378461</c:v>
                </c:pt>
                <c:pt idx="6899">
                  <c:v>0.524794645573471</c:v>
                </c:pt>
                <c:pt idx="6900">
                  <c:v>0.524870702768482</c:v>
                </c:pt>
                <c:pt idx="6901">
                  <c:v>0.524946759963492</c:v>
                </c:pt>
                <c:pt idx="6902">
                  <c:v>0.525022817158503</c:v>
                </c:pt>
                <c:pt idx="6903">
                  <c:v>0.525098874353514</c:v>
                </c:pt>
                <c:pt idx="6904">
                  <c:v>0.525174931548524</c:v>
                </c:pt>
                <c:pt idx="6905">
                  <c:v>0.525250988743535</c:v>
                </c:pt>
                <c:pt idx="6906">
                  <c:v>0.525327045938546</c:v>
                </c:pt>
                <c:pt idx="6907">
                  <c:v>0.525403103133556</c:v>
                </c:pt>
                <c:pt idx="6908">
                  <c:v>0.525479160328567</c:v>
                </c:pt>
                <c:pt idx="6909">
                  <c:v>0.525555217523578</c:v>
                </c:pt>
                <c:pt idx="6910">
                  <c:v>0.525631274718588</c:v>
                </c:pt>
                <c:pt idx="6911">
                  <c:v>0.525707331913599</c:v>
                </c:pt>
                <c:pt idx="6912">
                  <c:v>0.52578338910861</c:v>
                </c:pt>
                <c:pt idx="6913">
                  <c:v>0.52585944630362</c:v>
                </c:pt>
                <c:pt idx="6914">
                  <c:v>0.525935503498631</c:v>
                </c:pt>
                <c:pt idx="6915">
                  <c:v>0.526011560693642</c:v>
                </c:pt>
                <c:pt idx="6916">
                  <c:v>0.526087617888652</c:v>
                </c:pt>
                <c:pt idx="6917">
                  <c:v>0.526163675083663</c:v>
                </c:pt>
                <c:pt idx="6918">
                  <c:v>0.526239732278674</c:v>
                </c:pt>
                <c:pt idx="6919">
                  <c:v>0.526315789473684</c:v>
                </c:pt>
                <c:pt idx="6920">
                  <c:v>0.526391846668695</c:v>
                </c:pt>
                <c:pt idx="6921">
                  <c:v>0.526467903863705</c:v>
                </c:pt>
                <c:pt idx="6922">
                  <c:v>0.526543961058716</c:v>
                </c:pt>
                <c:pt idx="6923">
                  <c:v>0.526620018253727</c:v>
                </c:pt>
                <c:pt idx="6924">
                  <c:v>0.526696075448737</c:v>
                </c:pt>
                <c:pt idx="6925">
                  <c:v>0.526772132643748</c:v>
                </c:pt>
                <c:pt idx="6926">
                  <c:v>0.526848189838759</c:v>
                </c:pt>
                <c:pt idx="6927">
                  <c:v>0.526924247033769</c:v>
                </c:pt>
                <c:pt idx="6928">
                  <c:v>0.52700030422878</c:v>
                </c:pt>
                <c:pt idx="6929">
                  <c:v>0.527076361423791</c:v>
                </c:pt>
                <c:pt idx="6930">
                  <c:v>0.527152418618801</c:v>
                </c:pt>
                <c:pt idx="6931">
                  <c:v>0.527228475813812</c:v>
                </c:pt>
                <c:pt idx="6932">
                  <c:v>0.527304533008823</c:v>
                </c:pt>
                <c:pt idx="6933">
                  <c:v>0.527380590203833</c:v>
                </c:pt>
                <c:pt idx="6934">
                  <c:v>0.527456647398844</c:v>
                </c:pt>
                <c:pt idx="6935">
                  <c:v>0.527532704593855</c:v>
                </c:pt>
                <c:pt idx="6936">
                  <c:v>0.527608761788865</c:v>
                </c:pt>
                <c:pt idx="6937">
                  <c:v>0.527684818983876</c:v>
                </c:pt>
                <c:pt idx="6938">
                  <c:v>0.527760876178887</c:v>
                </c:pt>
                <c:pt idx="6939">
                  <c:v>0.527836933373897</c:v>
                </c:pt>
                <c:pt idx="6940">
                  <c:v>0.527912990568908</c:v>
                </c:pt>
                <c:pt idx="6941">
                  <c:v>0.527989047763918</c:v>
                </c:pt>
                <c:pt idx="6942">
                  <c:v>0.528065104958929</c:v>
                </c:pt>
                <c:pt idx="6943">
                  <c:v>0.52814116215394</c:v>
                </c:pt>
                <c:pt idx="6944">
                  <c:v>0.52821721934895</c:v>
                </c:pt>
                <c:pt idx="6945">
                  <c:v>0.528293276543961</c:v>
                </c:pt>
                <c:pt idx="6946">
                  <c:v>0.528369333738972</c:v>
                </c:pt>
                <c:pt idx="6947">
                  <c:v>0.528445390933982</c:v>
                </c:pt>
                <c:pt idx="6948">
                  <c:v>0.528521448128993</c:v>
                </c:pt>
                <c:pt idx="6949">
                  <c:v>0.528597505324004</c:v>
                </c:pt>
                <c:pt idx="6950">
                  <c:v>0.528673562519014</c:v>
                </c:pt>
                <c:pt idx="6951">
                  <c:v>0.528749619714025</c:v>
                </c:pt>
                <c:pt idx="6952">
                  <c:v>0.528825676909036</c:v>
                </c:pt>
                <c:pt idx="6953">
                  <c:v>0.528901734104046</c:v>
                </c:pt>
                <c:pt idx="6954">
                  <c:v>0.528977791299057</c:v>
                </c:pt>
                <c:pt idx="6955">
                  <c:v>0.529053848494068</c:v>
                </c:pt>
                <c:pt idx="6956">
                  <c:v>0.529129905689078</c:v>
                </c:pt>
                <c:pt idx="6957">
                  <c:v>0.529205962884089</c:v>
                </c:pt>
                <c:pt idx="6958">
                  <c:v>0.5292820200791</c:v>
                </c:pt>
                <c:pt idx="6959">
                  <c:v>0.52935807727411</c:v>
                </c:pt>
                <c:pt idx="6960">
                  <c:v>0.529434134469121</c:v>
                </c:pt>
                <c:pt idx="6961">
                  <c:v>0.529510191664131</c:v>
                </c:pt>
                <c:pt idx="6962">
                  <c:v>0.529586248859142</c:v>
                </c:pt>
                <c:pt idx="6963">
                  <c:v>0.529662306054153</c:v>
                </c:pt>
                <c:pt idx="6964">
                  <c:v>0.529738363249163</c:v>
                </c:pt>
                <c:pt idx="6965">
                  <c:v>0.529814420444174</c:v>
                </c:pt>
                <c:pt idx="6966">
                  <c:v>0.529890477639185</c:v>
                </c:pt>
                <c:pt idx="6967">
                  <c:v>0.529966534834195</c:v>
                </c:pt>
                <c:pt idx="6968">
                  <c:v>0.530042592029206</c:v>
                </c:pt>
                <c:pt idx="6969">
                  <c:v>0.530118649224217</c:v>
                </c:pt>
                <c:pt idx="6970">
                  <c:v>0.530194706419227</c:v>
                </c:pt>
                <c:pt idx="6971">
                  <c:v>0.530270763614238</c:v>
                </c:pt>
                <c:pt idx="6972">
                  <c:v>0.530346820809249</c:v>
                </c:pt>
                <c:pt idx="6973">
                  <c:v>0.530422878004259</c:v>
                </c:pt>
                <c:pt idx="6974">
                  <c:v>0.53049893519927</c:v>
                </c:pt>
                <c:pt idx="6975">
                  <c:v>0.530574992394281</c:v>
                </c:pt>
                <c:pt idx="6976">
                  <c:v>0.530651049589291</c:v>
                </c:pt>
                <c:pt idx="6977">
                  <c:v>0.530727106784302</c:v>
                </c:pt>
                <c:pt idx="6978">
                  <c:v>0.530803163979312</c:v>
                </c:pt>
                <c:pt idx="6979">
                  <c:v>0.530879221174323</c:v>
                </c:pt>
                <c:pt idx="6980">
                  <c:v>0.530955278369334</c:v>
                </c:pt>
                <c:pt idx="6981">
                  <c:v>0.531031335564344</c:v>
                </c:pt>
                <c:pt idx="6982">
                  <c:v>0.531107392759355</c:v>
                </c:pt>
                <c:pt idx="6983">
                  <c:v>0.531183449954366</c:v>
                </c:pt>
                <c:pt idx="6984">
                  <c:v>0.531259507149376</c:v>
                </c:pt>
                <c:pt idx="6985">
                  <c:v>0.531335564344387</c:v>
                </c:pt>
                <c:pt idx="6986">
                  <c:v>0.531411621539398</c:v>
                </c:pt>
                <c:pt idx="6987">
                  <c:v>0.531487678734408</c:v>
                </c:pt>
                <c:pt idx="6988">
                  <c:v>0.531563735929419</c:v>
                </c:pt>
                <c:pt idx="6989">
                  <c:v>0.53163979312443</c:v>
                </c:pt>
                <c:pt idx="6990">
                  <c:v>0.53171585031944</c:v>
                </c:pt>
                <c:pt idx="6991">
                  <c:v>0.531791907514451</c:v>
                </c:pt>
                <c:pt idx="6992">
                  <c:v>0.531867964709462</c:v>
                </c:pt>
                <c:pt idx="6993">
                  <c:v>0.531944021904472</c:v>
                </c:pt>
                <c:pt idx="6994">
                  <c:v>0.532020079099483</c:v>
                </c:pt>
                <c:pt idx="6995">
                  <c:v>0.532096136294493</c:v>
                </c:pt>
                <c:pt idx="6996">
                  <c:v>0.532172193489504</c:v>
                </c:pt>
                <c:pt idx="6997">
                  <c:v>0.532248250684515</c:v>
                </c:pt>
                <c:pt idx="6998">
                  <c:v>0.532324307879525</c:v>
                </c:pt>
                <c:pt idx="6999">
                  <c:v>0.532400365074536</c:v>
                </c:pt>
                <c:pt idx="7000">
                  <c:v>0.532476422269547</c:v>
                </c:pt>
                <c:pt idx="7001">
                  <c:v>0.532552479464557</c:v>
                </c:pt>
                <c:pt idx="7002">
                  <c:v>0.532628536659568</c:v>
                </c:pt>
                <c:pt idx="7003">
                  <c:v>0.532704593854579</c:v>
                </c:pt>
                <c:pt idx="7004">
                  <c:v>0.532780651049589</c:v>
                </c:pt>
                <c:pt idx="7005">
                  <c:v>0.5328567082446</c:v>
                </c:pt>
                <c:pt idx="7006">
                  <c:v>0.532932765439611</c:v>
                </c:pt>
                <c:pt idx="7007">
                  <c:v>0.533008822634621</c:v>
                </c:pt>
                <c:pt idx="7008">
                  <c:v>0.533084879829632</c:v>
                </c:pt>
                <c:pt idx="7009">
                  <c:v>0.533160937024643</c:v>
                </c:pt>
                <c:pt idx="7010">
                  <c:v>0.533236994219653</c:v>
                </c:pt>
                <c:pt idx="7011">
                  <c:v>0.533313051414664</c:v>
                </c:pt>
                <c:pt idx="7012">
                  <c:v>0.533389108609674</c:v>
                </c:pt>
                <c:pt idx="7013">
                  <c:v>0.533465165804685</c:v>
                </c:pt>
                <c:pt idx="7014">
                  <c:v>0.533541222999696</c:v>
                </c:pt>
                <c:pt idx="7015">
                  <c:v>0.533617280194706</c:v>
                </c:pt>
                <c:pt idx="7016">
                  <c:v>0.533693337389717</c:v>
                </c:pt>
                <c:pt idx="7017">
                  <c:v>0.533769394584728</c:v>
                </c:pt>
                <c:pt idx="7018">
                  <c:v>0.533845451779738</c:v>
                </c:pt>
                <c:pt idx="7019">
                  <c:v>0.533921508974749</c:v>
                </c:pt>
                <c:pt idx="7020">
                  <c:v>0.53399756616976</c:v>
                </c:pt>
                <c:pt idx="7021">
                  <c:v>0.53407362336477</c:v>
                </c:pt>
                <c:pt idx="7022">
                  <c:v>0.534149680559781</c:v>
                </c:pt>
                <c:pt idx="7023">
                  <c:v>0.534225737754792</c:v>
                </c:pt>
                <c:pt idx="7024">
                  <c:v>0.534301794949802</c:v>
                </c:pt>
                <c:pt idx="7025">
                  <c:v>0.534377852144813</c:v>
                </c:pt>
                <c:pt idx="7026">
                  <c:v>0.534453909339824</c:v>
                </c:pt>
                <c:pt idx="7027">
                  <c:v>0.534529966534834</c:v>
                </c:pt>
                <c:pt idx="7028">
                  <c:v>0.534606023729845</c:v>
                </c:pt>
                <c:pt idx="7029">
                  <c:v>0.534682080924855</c:v>
                </c:pt>
                <c:pt idx="7030">
                  <c:v>0.534758138119866</c:v>
                </c:pt>
                <c:pt idx="7031">
                  <c:v>0.534834195314877</c:v>
                </c:pt>
                <c:pt idx="7032">
                  <c:v>0.534910252509887</c:v>
                </c:pt>
                <c:pt idx="7033">
                  <c:v>0.534986309704898</c:v>
                </c:pt>
                <c:pt idx="7034">
                  <c:v>0.535062366899909</c:v>
                </c:pt>
                <c:pt idx="7035">
                  <c:v>0.535138424094919</c:v>
                </c:pt>
                <c:pt idx="7036">
                  <c:v>0.53521448128993</c:v>
                </c:pt>
                <c:pt idx="7037">
                  <c:v>0.535290538484941</c:v>
                </c:pt>
                <c:pt idx="7038">
                  <c:v>0.535366595679951</c:v>
                </c:pt>
                <c:pt idx="7039">
                  <c:v>0.535442652874962</c:v>
                </c:pt>
                <c:pt idx="7040">
                  <c:v>0.535518710069973</c:v>
                </c:pt>
                <c:pt idx="7041">
                  <c:v>0.535594767264983</c:v>
                </c:pt>
                <c:pt idx="7042">
                  <c:v>0.535670824459994</c:v>
                </c:pt>
                <c:pt idx="7043">
                  <c:v>0.535746881655005</c:v>
                </c:pt>
                <c:pt idx="7044">
                  <c:v>0.535822938850015</c:v>
                </c:pt>
                <c:pt idx="7045">
                  <c:v>0.535898996045026</c:v>
                </c:pt>
                <c:pt idx="7046">
                  <c:v>0.535975053240036</c:v>
                </c:pt>
                <c:pt idx="7047">
                  <c:v>0.536051110435047</c:v>
                </c:pt>
                <c:pt idx="7048">
                  <c:v>0.536127167630058</c:v>
                </c:pt>
                <c:pt idx="7049">
                  <c:v>0.536203224825068</c:v>
                </c:pt>
                <c:pt idx="7050">
                  <c:v>0.536279282020079</c:v>
                </c:pt>
                <c:pt idx="7051">
                  <c:v>0.53635533921509</c:v>
                </c:pt>
                <c:pt idx="7052">
                  <c:v>0.5364313964101</c:v>
                </c:pt>
                <c:pt idx="7053">
                  <c:v>0.536507453605111</c:v>
                </c:pt>
                <c:pt idx="7054">
                  <c:v>0.536583510800122</c:v>
                </c:pt>
                <c:pt idx="7055">
                  <c:v>0.536659567995132</c:v>
                </c:pt>
                <c:pt idx="7056">
                  <c:v>0.536735625190143</c:v>
                </c:pt>
                <c:pt idx="7057">
                  <c:v>0.536811682385154</c:v>
                </c:pt>
                <c:pt idx="7058">
                  <c:v>0.536887739580164</c:v>
                </c:pt>
                <c:pt idx="7059">
                  <c:v>0.536963796775175</c:v>
                </c:pt>
                <c:pt idx="7060">
                  <c:v>0.537039853970186</c:v>
                </c:pt>
                <c:pt idx="7061">
                  <c:v>0.537115911165196</c:v>
                </c:pt>
                <c:pt idx="7062">
                  <c:v>0.537191968360207</c:v>
                </c:pt>
                <c:pt idx="7063">
                  <c:v>0.537268025555218</c:v>
                </c:pt>
                <c:pt idx="7064">
                  <c:v>0.537344082750228</c:v>
                </c:pt>
                <c:pt idx="7065">
                  <c:v>0.537420139945239</c:v>
                </c:pt>
                <c:pt idx="7066">
                  <c:v>0.537496197140249</c:v>
                </c:pt>
                <c:pt idx="7067">
                  <c:v>0.53757225433526</c:v>
                </c:pt>
                <c:pt idx="7068">
                  <c:v>0.537648311530271</c:v>
                </c:pt>
                <c:pt idx="7069">
                  <c:v>0.537724368725281</c:v>
                </c:pt>
                <c:pt idx="7070">
                  <c:v>0.537800425920292</c:v>
                </c:pt>
                <c:pt idx="7071">
                  <c:v>0.537876483115303</c:v>
                </c:pt>
                <c:pt idx="7072">
                  <c:v>0.537952540310313</c:v>
                </c:pt>
                <c:pt idx="7073">
                  <c:v>0.538028597505324</c:v>
                </c:pt>
                <c:pt idx="7074">
                  <c:v>0.538104654700335</c:v>
                </c:pt>
                <c:pt idx="7075">
                  <c:v>0.538180711895345</c:v>
                </c:pt>
                <c:pt idx="7076">
                  <c:v>0.538256769090356</c:v>
                </c:pt>
                <c:pt idx="7077">
                  <c:v>0.538332826285367</c:v>
                </c:pt>
                <c:pt idx="7078">
                  <c:v>0.538408883480377</c:v>
                </c:pt>
                <c:pt idx="7079">
                  <c:v>0.538484940675388</c:v>
                </c:pt>
                <c:pt idx="7080">
                  <c:v>0.538560997870399</c:v>
                </c:pt>
                <c:pt idx="7081">
                  <c:v>0.538637055065409</c:v>
                </c:pt>
                <c:pt idx="7082">
                  <c:v>0.53871311226042</c:v>
                </c:pt>
                <c:pt idx="7083">
                  <c:v>0.538789169455431</c:v>
                </c:pt>
                <c:pt idx="7084">
                  <c:v>0.538865226650441</c:v>
                </c:pt>
                <c:pt idx="7085">
                  <c:v>0.538941283845452</c:v>
                </c:pt>
                <c:pt idx="7086">
                  <c:v>0.539017341040462</c:v>
                </c:pt>
                <c:pt idx="7087">
                  <c:v>0.539093398235473</c:v>
                </c:pt>
                <c:pt idx="7088">
                  <c:v>0.539169455430484</c:v>
                </c:pt>
                <c:pt idx="7089">
                  <c:v>0.539245512625494</c:v>
                </c:pt>
                <c:pt idx="7090">
                  <c:v>0.539321569820505</c:v>
                </c:pt>
                <c:pt idx="7091">
                  <c:v>0.539397627015516</c:v>
                </c:pt>
                <c:pt idx="7092">
                  <c:v>0.539473684210526</c:v>
                </c:pt>
                <c:pt idx="7093">
                  <c:v>0.539549741405537</c:v>
                </c:pt>
                <c:pt idx="7094">
                  <c:v>0.539625798600548</c:v>
                </c:pt>
                <c:pt idx="7095">
                  <c:v>0.539701855795558</c:v>
                </c:pt>
                <c:pt idx="7096">
                  <c:v>0.539777912990569</c:v>
                </c:pt>
                <c:pt idx="7097">
                  <c:v>0.53985397018558</c:v>
                </c:pt>
                <c:pt idx="7098">
                  <c:v>0.53993002738059</c:v>
                </c:pt>
                <c:pt idx="7099">
                  <c:v>0.540006084575601</c:v>
                </c:pt>
                <c:pt idx="7100">
                  <c:v>0.540082141770612</c:v>
                </c:pt>
                <c:pt idx="7101">
                  <c:v>0.540158198965622</c:v>
                </c:pt>
                <c:pt idx="7102">
                  <c:v>0.540234256160633</c:v>
                </c:pt>
                <c:pt idx="7103">
                  <c:v>0.540310313355643</c:v>
                </c:pt>
                <c:pt idx="7104">
                  <c:v>0.540386370550654</c:v>
                </c:pt>
                <c:pt idx="7105">
                  <c:v>0.540462427745665</c:v>
                </c:pt>
                <c:pt idx="7106">
                  <c:v>0.540538484940675</c:v>
                </c:pt>
                <c:pt idx="7107">
                  <c:v>0.540614542135686</c:v>
                </c:pt>
                <c:pt idx="7108">
                  <c:v>0.540690599330697</c:v>
                </c:pt>
                <c:pt idx="7109">
                  <c:v>0.540766656525707</c:v>
                </c:pt>
                <c:pt idx="7110">
                  <c:v>0.540842713720718</c:v>
                </c:pt>
                <c:pt idx="7111">
                  <c:v>0.540918770915729</c:v>
                </c:pt>
                <c:pt idx="7112">
                  <c:v>0.540994828110739</c:v>
                </c:pt>
                <c:pt idx="7113">
                  <c:v>0.54107088530575</c:v>
                </c:pt>
                <c:pt idx="7114">
                  <c:v>0.541146942500761</c:v>
                </c:pt>
                <c:pt idx="7115">
                  <c:v>0.541222999695771</c:v>
                </c:pt>
                <c:pt idx="7116">
                  <c:v>0.541299056890782</c:v>
                </c:pt>
                <c:pt idx="7117">
                  <c:v>0.541375114085793</c:v>
                </c:pt>
                <c:pt idx="7118">
                  <c:v>0.541451171280803</c:v>
                </c:pt>
                <c:pt idx="7119">
                  <c:v>0.541527228475814</c:v>
                </c:pt>
                <c:pt idx="7120">
                  <c:v>0.541603285670824</c:v>
                </c:pt>
                <c:pt idx="7121">
                  <c:v>0.541679342865835</c:v>
                </c:pt>
                <c:pt idx="7122">
                  <c:v>0.541755400060846</c:v>
                </c:pt>
                <c:pt idx="7123">
                  <c:v>0.541831457255856</c:v>
                </c:pt>
                <c:pt idx="7124">
                  <c:v>0.541907514450867</c:v>
                </c:pt>
                <c:pt idx="7125">
                  <c:v>0.541983571645878</c:v>
                </c:pt>
                <c:pt idx="7126">
                  <c:v>0.542059628840888</c:v>
                </c:pt>
                <c:pt idx="7127">
                  <c:v>0.542135686035899</c:v>
                </c:pt>
                <c:pt idx="7128">
                  <c:v>0.54221174323091</c:v>
                </c:pt>
                <c:pt idx="7129">
                  <c:v>0.54228780042592</c:v>
                </c:pt>
                <c:pt idx="7130">
                  <c:v>0.542363857620931</c:v>
                </c:pt>
                <c:pt idx="7131">
                  <c:v>0.542439914815942</c:v>
                </c:pt>
                <c:pt idx="7132">
                  <c:v>0.542515972010952</c:v>
                </c:pt>
                <c:pt idx="7133">
                  <c:v>0.542592029205963</c:v>
                </c:pt>
                <c:pt idx="7134">
                  <c:v>0.542668086400974</c:v>
                </c:pt>
                <c:pt idx="7135">
                  <c:v>0.542744143595984</c:v>
                </c:pt>
                <c:pt idx="7136">
                  <c:v>0.542820200790995</c:v>
                </c:pt>
                <c:pt idx="7137">
                  <c:v>0.542896257986005</c:v>
                </c:pt>
                <c:pt idx="7138">
                  <c:v>0.542972315181016</c:v>
                </c:pt>
                <c:pt idx="7139">
                  <c:v>0.543048372376027</c:v>
                </c:pt>
                <c:pt idx="7140">
                  <c:v>0.543124429571037</c:v>
                </c:pt>
                <c:pt idx="7141">
                  <c:v>0.543200486766048</c:v>
                </c:pt>
                <c:pt idx="7142">
                  <c:v>0.543276543961059</c:v>
                </c:pt>
                <c:pt idx="7143">
                  <c:v>0.543352601156069</c:v>
                </c:pt>
                <c:pt idx="7144">
                  <c:v>0.54342865835108</c:v>
                </c:pt>
                <c:pt idx="7145">
                  <c:v>0.543504715546091</c:v>
                </c:pt>
                <c:pt idx="7146">
                  <c:v>0.543580772741101</c:v>
                </c:pt>
                <c:pt idx="7147">
                  <c:v>0.543656829936112</c:v>
                </c:pt>
                <c:pt idx="7148">
                  <c:v>0.543732887131123</c:v>
                </c:pt>
                <c:pt idx="7149">
                  <c:v>0.543808944326133</c:v>
                </c:pt>
                <c:pt idx="7150">
                  <c:v>0.543885001521144</c:v>
                </c:pt>
                <c:pt idx="7151">
                  <c:v>0.543961058716155</c:v>
                </c:pt>
                <c:pt idx="7152">
                  <c:v>0.544037115911165</c:v>
                </c:pt>
                <c:pt idx="7153">
                  <c:v>0.544113173106176</c:v>
                </c:pt>
                <c:pt idx="7154">
                  <c:v>0.544189230301186</c:v>
                </c:pt>
                <c:pt idx="7155">
                  <c:v>0.544265287496197</c:v>
                </c:pt>
                <c:pt idx="7156">
                  <c:v>0.544341344691208</c:v>
                </c:pt>
                <c:pt idx="7157">
                  <c:v>0.544417401886218</c:v>
                </c:pt>
                <c:pt idx="7158">
                  <c:v>0.544493459081229</c:v>
                </c:pt>
                <c:pt idx="7159">
                  <c:v>0.54456951627624</c:v>
                </c:pt>
                <c:pt idx="7160">
                  <c:v>0.54464557347125</c:v>
                </c:pt>
                <c:pt idx="7161">
                  <c:v>0.544721630666261</c:v>
                </c:pt>
                <c:pt idx="7162">
                  <c:v>0.544797687861272</c:v>
                </c:pt>
                <c:pt idx="7163">
                  <c:v>0.544873745056282</c:v>
                </c:pt>
                <c:pt idx="7164">
                  <c:v>0.544949802251293</c:v>
                </c:pt>
                <c:pt idx="7165">
                  <c:v>0.545025859446304</c:v>
                </c:pt>
                <c:pt idx="7166">
                  <c:v>0.545101916641314</c:v>
                </c:pt>
                <c:pt idx="7167">
                  <c:v>0.545177973836325</c:v>
                </c:pt>
                <c:pt idx="7168">
                  <c:v>0.545254031031336</c:v>
                </c:pt>
                <c:pt idx="7169">
                  <c:v>0.545330088226346</c:v>
                </c:pt>
                <c:pt idx="7170">
                  <c:v>0.545406145421357</c:v>
                </c:pt>
                <c:pt idx="7171">
                  <c:v>0.545482202616367</c:v>
                </c:pt>
                <c:pt idx="7172">
                  <c:v>0.545558259811378</c:v>
                </c:pt>
                <c:pt idx="7173">
                  <c:v>0.545634317006389</c:v>
                </c:pt>
                <c:pt idx="7174">
                  <c:v>0.545710374201399</c:v>
                </c:pt>
                <c:pt idx="7175">
                  <c:v>0.54578643139641</c:v>
                </c:pt>
                <c:pt idx="7176">
                  <c:v>0.545862488591421</c:v>
                </c:pt>
                <c:pt idx="7177">
                  <c:v>0.545938545786431</c:v>
                </c:pt>
                <c:pt idx="7178">
                  <c:v>0.546014602981442</c:v>
                </c:pt>
                <c:pt idx="7179">
                  <c:v>0.546090660176453</c:v>
                </c:pt>
                <c:pt idx="7180">
                  <c:v>0.546166717371463</c:v>
                </c:pt>
                <c:pt idx="7181">
                  <c:v>0.546242774566474</c:v>
                </c:pt>
                <c:pt idx="7182">
                  <c:v>0.546318831761485</c:v>
                </c:pt>
                <c:pt idx="7183">
                  <c:v>0.546394888956495</c:v>
                </c:pt>
                <c:pt idx="7184">
                  <c:v>0.546470946151506</c:v>
                </c:pt>
                <c:pt idx="7185">
                  <c:v>0.546547003346517</c:v>
                </c:pt>
                <c:pt idx="7186">
                  <c:v>0.546623060541527</c:v>
                </c:pt>
                <c:pt idx="7187">
                  <c:v>0.546699117736538</c:v>
                </c:pt>
                <c:pt idx="7188">
                  <c:v>0.546775174931548</c:v>
                </c:pt>
                <c:pt idx="7189">
                  <c:v>0.546851232126559</c:v>
                </c:pt>
                <c:pt idx="7190">
                  <c:v>0.54692728932157</c:v>
                </c:pt>
                <c:pt idx="7191">
                  <c:v>0.54700334651658</c:v>
                </c:pt>
                <c:pt idx="7192">
                  <c:v>0.547079403711591</c:v>
                </c:pt>
                <c:pt idx="7193">
                  <c:v>0.547155460906602</c:v>
                </c:pt>
                <c:pt idx="7194">
                  <c:v>0.547231518101612</c:v>
                </c:pt>
                <c:pt idx="7195">
                  <c:v>0.547307575296623</c:v>
                </c:pt>
                <c:pt idx="7196">
                  <c:v>0.547383632491634</c:v>
                </c:pt>
                <c:pt idx="7197">
                  <c:v>0.547459689686644</c:v>
                </c:pt>
                <c:pt idx="7198">
                  <c:v>0.547535746881655</c:v>
                </c:pt>
                <c:pt idx="7199">
                  <c:v>0.547611804076666</c:v>
                </c:pt>
                <c:pt idx="7200">
                  <c:v>0.547687861271676</c:v>
                </c:pt>
                <c:pt idx="7201">
                  <c:v>0.547763918466687</c:v>
                </c:pt>
                <c:pt idx="7202">
                  <c:v>0.547839975661698</c:v>
                </c:pt>
                <c:pt idx="7203">
                  <c:v>0.547916032856708</c:v>
                </c:pt>
                <c:pt idx="7204">
                  <c:v>0.547992090051719</c:v>
                </c:pt>
                <c:pt idx="7205">
                  <c:v>0.54806814724673</c:v>
                </c:pt>
                <c:pt idx="7206">
                  <c:v>0.54814420444174</c:v>
                </c:pt>
                <c:pt idx="7207">
                  <c:v>0.548220261636751</c:v>
                </c:pt>
                <c:pt idx="7208">
                  <c:v>0.548296318831761</c:v>
                </c:pt>
                <c:pt idx="7209">
                  <c:v>0.548372376026772</c:v>
                </c:pt>
                <c:pt idx="7210">
                  <c:v>0.548448433221783</c:v>
                </c:pt>
                <c:pt idx="7211">
                  <c:v>0.548524490416793</c:v>
                </c:pt>
                <c:pt idx="7212">
                  <c:v>0.548600547611804</c:v>
                </c:pt>
                <c:pt idx="7213">
                  <c:v>0.548676604806815</c:v>
                </c:pt>
                <c:pt idx="7214">
                  <c:v>0.548752662001825</c:v>
                </c:pt>
                <c:pt idx="7215">
                  <c:v>0.548828719196836</c:v>
                </c:pt>
                <c:pt idx="7216">
                  <c:v>0.548904776391847</c:v>
                </c:pt>
                <c:pt idx="7217">
                  <c:v>0.548980833586857</c:v>
                </c:pt>
                <c:pt idx="7218">
                  <c:v>0.549056890781868</c:v>
                </c:pt>
                <c:pt idx="7219">
                  <c:v>0.549132947976879</c:v>
                </c:pt>
                <c:pt idx="7220">
                  <c:v>0.549209005171889</c:v>
                </c:pt>
                <c:pt idx="7221">
                  <c:v>0.5492850623669</c:v>
                </c:pt>
                <c:pt idx="7222">
                  <c:v>0.549361119561911</c:v>
                </c:pt>
                <c:pt idx="7223">
                  <c:v>0.549437176756921</c:v>
                </c:pt>
                <c:pt idx="7224">
                  <c:v>0.549513233951932</c:v>
                </c:pt>
                <c:pt idx="7225">
                  <c:v>0.549589291146943</c:v>
                </c:pt>
                <c:pt idx="7226">
                  <c:v>0.549665348341953</c:v>
                </c:pt>
                <c:pt idx="7227">
                  <c:v>0.549741405536964</c:v>
                </c:pt>
                <c:pt idx="7228">
                  <c:v>0.549817462731974</c:v>
                </c:pt>
                <c:pt idx="7229">
                  <c:v>0.549893519926985</c:v>
                </c:pt>
                <c:pt idx="7230">
                  <c:v>0.549969577121996</c:v>
                </c:pt>
                <c:pt idx="7231">
                  <c:v>0.550045634317006</c:v>
                </c:pt>
                <c:pt idx="7232">
                  <c:v>0.550121691512017</c:v>
                </c:pt>
                <c:pt idx="7233">
                  <c:v>0.550197748707028</c:v>
                </c:pt>
                <c:pt idx="7234">
                  <c:v>0.550273805902038</c:v>
                </c:pt>
                <c:pt idx="7235">
                  <c:v>0.550349863097049</c:v>
                </c:pt>
                <c:pt idx="7236">
                  <c:v>0.55042592029206</c:v>
                </c:pt>
                <c:pt idx="7237">
                  <c:v>0.55050197748707</c:v>
                </c:pt>
                <c:pt idx="7238">
                  <c:v>0.550578034682081</c:v>
                </c:pt>
                <c:pt idx="7239">
                  <c:v>0.550654091877092</c:v>
                </c:pt>
                <c:pt idx="7240">
                  <c:v>0.550730149072102</c:v>
                </c:pt>
                <c:pt idx="7241">
                  <c:v>0.550806206267113</c:v>
                </c:pt>
                <c:pt idx="7242">
                  <c:v>0.550882263462124</c:v>
                </c:pt>
                <c:pt idx="7243">
                  <c:v>0.550958320657134</c:v>
                </c:pt>
                <c:pt idx="7244">
                  <c:v>0.551034377852145</c:v>
                </c:pt>
                <c:pt idx="7245">
                  <c:v>0.551110435047156</c:v>
                </c:pt>
                <c:pt idx="7246">
                  <c:v>0.551186492242166</c:v>
                </c:pt>
                <c:pt idx="7247">
                  <c:v>0.551262549437177</c:v>
                </c:pt>
                <c:pt idx="7248">
                  <c:v>0.551338606632187</c:v>
                </c:pt>
                <c:pt idx="7249">
                  <c:v>0.551414663827198</c:v>
                </c:pt>
                <c:pt idx="7250">
                  <c:v>0.551490721022209</c:v>
                </c:pt>
                <c:pt idx="7251">
                  <c:v>0.551566778217219</c:v>
                </c:pt>
                <c:pt idx="7252">
                  <c:v>0.55164283541223</c:v>
                </c:pt>
                <c:pt idx="7253">
                  <c:v>0.551718892607241</c:v>
                </c:pt>
                <c:pt idx="7254">
                  <c:v>0.551794949802251</c:v>
                </c:pt>
                <c:pt idx="7255">
                  <c:v>0.551871006997262</c:v>
                </c:pt>
                <c:pt idx="7256">
                  <c:v>0.551947064192273</c:v>
                </c:pt>
                <c:pt idx="7257">
                  <c:v>0.552023121387283</c:v>
                </c:pt>
                <c:pt idx="7258">
                  <c:v>0.552099178582294</c:v>
                </c:pt>
                <c:pt idx="7259">
                  <c:v>0.552175235777305</c:v>
                </c:pt>
                <c:pt idx="7260">
                  <c:v>0.552251292972315</c:v>
                </c:pt>
                <c:pt idx="7261">
                  <c:v>0.552327350167326</c:v>
                </c:pt>
                <c:pt idx="7262">
                  <c:v>0.552403407362336</c:v>
                </c:pt>
                <c:pt idx="7263">
                  <c:v>0.552479464557347</c:v>
                </c:pt>
                <c:pt idx="7264">
                  <c:v>0.552555521752358</c:v>
                </c:pt>
                <c:pt idx="7265">
                  <c:v>0.552631578947368</c:v>
                </c:pt>
                <c:pt idx="7266">
                  <c:v>0.552707636142379</c:v>
                </c:pt>
                <c:pt idx="7267">
                  <c:v>0.55278369333739</c:v>
                </c:pt>
                <c:pt idx="7268">
                  <c:v>0.5528597505324</c:v>
                </c:pt>
                <c:pt idx="7269">
                  <c:v>0.552935807727411</c:v>
                </c:pt>
                <c:pt idx="7270">
                  <c:v>0.553011864922422</c:v>
                </c:pt>
                <c:pt idx="7271">
                  <c:v>0.553087922117432</c:v>
                </c:pt>
                <c:pt idx="7272">
                  <c:v>0.553163979312443</c:v>
                </c:pt>
                <c:pt idx="7273">
                  <c:v>0.553240036507454</c:v>
                </c:pt>
                <c:pt idx="7274">
                  <c:v>0.553316093702464</c:v>
                </c:pt>
                <c:pt idx="7275">
                  <c:v>0.553392150897475</c:v>
                </c:pt>
                <c:pt idx="7276">
                  <c:v>0.553468208092486</c:v>
                </c:pt>
                <c:pt idx="7277">
                  <c:v>0.553544265287496</c:v>
                </c:pt>
                <c:pt idx="7278">
                  <c:v>0.553620322482507</c:v>
                </c:pt>
                <c:pt idx="7279">
                  <c:v>0.553696379677517</c:v>
                </c:pt>
                <c:pt idx="7280">
                  <c:v>0.553772436872528</c:v>
                </c:pt>
                <c:pt idx="7281">
                  <c:v>0.553848494067539</c:v>
                </c:pt>
                <c:pt idx="7282">
                  <c:v>0.553924551262549</c:v>
                </c:pt>
                <c:pt idx="7283">
                  <c:v>0.55400060845756</c:v>
                </c:pt>
                <c:pt idx="7284">
                  <c:v>0.554076665652571</c:v>
                </c:pt>
                <c:pt idx="7285">
                  <c:v>0.554152722847581</c:v>
                </c:pt>
                <c:pt idx="7286">
                  <c:v>0.554228780042592</c:v>
                </c:pt>
                <c:pt idx="7287">
                  <c:v>0.554304837237603</c:v>
                </c:pt>
                <c:pt idx="7288">
                  <c:v>0.554380894432613</c:v>
                </c:pt>
                <c:pt idx="7289">
                  <c:v>0.554456951627624</c:v>
                </c:pt>
                <c:pt idx="7290">
                  <c:v>0.554533008822635</c:v>
                </c:pt>
                <c:pt idx="7291">
                  <c:v>0.554609066017645</c:v>
                </c:pt>
                <c:pt idx="7292">
                  <c:v>0.554685123212656</c:v>
                </c:pt>
                <c:pt idx="7293">
                  <c:v>0.554761180407667</c:v>
                </c:pt>
                <c:pt idx="7294">
                  <c:v>0.554837237602677</c:v>
                </c:pt>
                <c:pt idx="7295">
                  <c:v>0.554913294797688</c:v>
                </c:pt>
                <c:pt idx="7296">
                  <c:v>0.554989351992698</c:v>
                </c:pt>
                <c:pt idx="7297">
                  <c:v>0.555065409187709</c:v>
                </c:pt>
                <c:pt idx="7298">
                  <c:v>0.55514146638272</c:v>
                </c:pt>
                <c:pt idx="7299">
                  <c:v>0.55521752357773</c:v>
                </c:pt>
                <c:pt idx="7300">
                  <c:v>0.555293580772741</c:v>
                </c:pt>
                <c:pt idx="7301">
                  <c:v>0.555369637967752</c:v>
                </c:pt>
                <c:pt idx="7302">
                  <c:v>0.555445695162762</c:v>
                </c:pt>
                <c:pt idx="7303">
                  <c:v>0.555521752357773</c:v>
                </c:pt>
                <c:pt idx="7304">
                  <c:v>0.555597809552784</c:v>
                </c:pt>
                <c:pt idx="7305">
                  <c:v>0.555673866747794</c:v>
                </c:pt>
                <c:pt idx="7306">
                  <c:v>0.555749923942805</c:v>
                </c:pt>
                <c:pt idx="7307">
                  <c:v>0.555825981137816</c:v>
                </c:pt>
                <c:pt idx="7308">
                  <c:v>0.555902038332826</c:v>
                </c:pt>
                <c:pt idx="7309">
                  <c:v>0.555978095527837</c:v>
                </c:pt>
                <c:pt idx="7310">
                  <c:v>0.556054152722848</c:v>
                </c:pt>
                <c:pt idx="7311">
                  <c:v>0.556130209917858</c:v>
                </c:pt>
                <c:pt idx="7312">
                  <c:v>0.556206267112869</c:v>
                </c:pt>
                <c:pt idx="7313">
                  <c:v>0.556282324307879</c:v>
                </c:pt>
                <c:pt idx="7314">
                  <c:v>0.55635838150289</c:v>
                </c:pt>
                <c:pt idx="7315">
                  <c:v>0.556434438697901</c:v>
                </c:pt>
                <c:pt idx="7316">
                  <c:v>0.556510495892911</c:v>
                </c:pt>
                <c:pt idx="7317">
                  <c:v>0.556586553087922</c:v>
                </c:pt>
                <c:pt idx="7318">
                  <c:v>0.556662610282933</c:v>
                </c:pt>
                <c:pt idx="7319">
                  <c:v>0.556738667477943</c:v>
                </c:pt>
                <c:pt idx="7320">
                  <c:v>0.556814724672954</c:v>
                </c:pt>
                <c:pt idx="7321">
                  <c:v>0.556890781867965</c:v>
                </c:pt>
                <c:pt idx="7322">
                  <c:v>0.556966839062975</c:v>
                </c:pt>
                <c:pt idx="7323">
                  <c:v>0.557042896257986</c:v>
                </c:pt>
                <c:pt idx="7324">
                  <c:v>0.557118953452997</c:v>
                </c:pt>
                <c:pt idx="7325">
                  <c:v>0.557195010648007</c:v>
                </c:pt>
                <c:pt idx="7326">
                  <c:v>0.557271067843018</c:v>
                </c:pt>
                <c:pt idx="7327">
                  <c:v>0.557347125038029</c:v>
                </c:pt>
                <c:pt idx="7328">
                  <c:v>0.557423182233039</c:v>
                </c:pt>
                <c:pt idx="7329">
                  <c:v>0.55749923942805</c:v>
                </c:pt>
                <c:pt idx="7330">
                  <c:v>0.55757529662306</c:v>
                </c:pt>
                <c:pt idx="7331">
                  <c:v>0.557651353818071</c:v>
                </c:pt>
                <c:pt idx="7332">
                  <c:v>0.557727411013082</c:v>
                </c:pt>
                <c:pt idx="7333">
                  <c:v>0.557803468208092</c:v>
                </c:pt>
                <c:pt idx="7334">
                  <c:v>0.557879525403103</c:v>
                </c:pt>
                <c:pt idx="7335">
                  <c:v>0.557955582598114</c:v>
                </c:pt>
                <c:pt idx="7336">
                  <c:v>0.558031639793124</c:v>
                </c:pt>
                <c:pt idx="7337">
                  <c:v>0.558107696988135</c:v>
                </c:pt>
                <c:pt idx="7338">
                  <c:v>0.558183754183146</c:v>
                </c:pt>
                <c:pt idx="7339">
                  <c:v>0.558259811378156</c:v>
                </c:pt>
                <c:pt idx="7340">
                  <c:v>0.558335868573167</c:v>
                </c:pt>
                <c:pt idx="7341">
                  <c:v>0.558411925768178</c:v>
                </c:pt>
                <c:pt idx="7342">
                  <c:v>0.558487982963188</c:v>
                </c:pt>
                <c:pt idx="7343">
                  <c:v>0.558564040158199</c:v>
                </c:pt>
                <c:pt idx="7344">
                  <c:v>0.55864009735321</c:v>
                </c:pt>
                <c:pt idx="7345">
                  <c:v>0.55871615454822</c:v>
                </c:pt>
                <c:pt idx="7346">
                  <c:v>0.558792211743231</c:v>
                </c:pt>
                <c:pt idx="7347">
                  <c:v>0.558868268938242</c:v>
                </c:pt>
                <c:pt idx="7348">
                  <c:v>0.558944326133252</c:v>
                </c:pt>
                <c:pt idx="7349">
                  <c:v>0.559020383328263</c:v>
                </c:pt>
                <c:pt idx="7350">
                  <c:v>0.559096440523273</c:v>
                </c:pt>
                <c:pt idx="7351">
                  <c:v>0.559172497718284</c:v>
                </c:pt>
                <c:pt idx="7352">
                  <c:v>0.559248554913295</c:v>
                </c:pt>
                <c:pt idx="7353">
                  <c:v>0.559324612108305</c:v>
                </c:pt>
                <c:pt idx="7354">
                  <c:v>0.559400669303316</c:v>
                </c:pt>
                <c:pt idx="7355">
                  <c:v>0.559476726498327</c:v>
                </c:pt>
                <c:pt idx="7356">
                  <c:v>0.559552783693337</c:v>
                </c:pt>
                <c:pt idx="7357">
                  <c:v>0.559628840888348</c:v>
                </c:pt>
                <c:pt idx="7358">
                  <c:v>0.559704898083359</c:v>
                </c:pt>
                <c:pt idx="7359">
                  <c:v>0.559780955278369</c:v>
                </c:pt>
                <c:pt idx="7360">
                  <c:v>0.55985701247338</c:v>
                </c:pt>
                <c:pt idx="7361">
                  <c:v>0.559933069668391</c:v>
                </c:pt>
                <c:pt idx="7362">
                  <c:v>0.560009126863401</c:v>
                </c:pt>
                <c:pt idx="7363">
                  <c:v>0.560085184058412</c:v>
                </c:pt>
                <c:pt idx="7364">
                  <c:v>0.560161241253423</c:v>
                </c:pt>
                <c:pt idx="7365">
                  <c:v>0.560237298448433</c:v>
                </c:pt>
                <c:pt idx="7366">
                  <c:v>0.560313355643444</c:v>
                </c:pt>
                <c:pt idx="7367">
                  <c:v>0.560389412838455</c:v>
                </c:pt>
                <c:pt idx="7368">
                  <c:v>0.560465470033465</c:v>
                </c:pt>
                <c:pt idx="7369">
                  <c:v>0.560541527228476</c:v>
                </c:pt>
                <c:pt idx="7370">
                  <c:v>0.560617584423486</c:v>
                </c:pt>
                <c:pt idx="7371">
                  <c:v>0.560693641618497</c:v>
                </c:pt>
                <c:pt idx="7372">
                  <c:v>0.560769698813508</c:v>
                </c:pt>
                <c:pt idx="7373">
                  <c:v>0.560845756008518</c:v>
                </c:pt>
                <c:pt idx="7374">
                  <c:v>0.560921813203529</c:v>
                </c:pt>
                <c:pt idx="7375">
                  <c:v>0.56099787039854</c:v>
                </c:pt>
                <c:pt idx="7376">
                  <c:v>0.56107392759355</c:v>
                </c:pt>
                <c:pt idx="7377">
                  <c:v>0.561149984788561</c:v>
                </c:pt>
                <c:pt idx="7378">
                  <c:v>0.561226041983572</c:v>
                </c:pt>
                <c:pt idx="7379">
                  <c:v>0.561302099178582</c:v>
                </c:pt>
                <c:pt idx="7380">
                  <c:v>0.561378156373593</c:v>
                </c:pt>
                <c:pt idx="7381">
                  <c:v>0.561454213568604</c:v>
                </c:pt>
                <c:pt idx="7382">
                  <c:v>0.561530270763614</c:v>
                </c:pt>
                <c:pt idx="7383">
                  <c:v>0.561606327958625</c:v>
                </c:pt>
                <c:pt idx="7384">
                  <c:v>0.561682385153636</c:v>
                </c:pt>
                <c:pt idx="7385">
                  <c:v>0.561758442348646</c:v>
                </c:pt>
                <c:pt idx="7386">
                  <c:v>0.561834499543657</c:v>
                </c:pt>
                <c:pt idx="7387">
                  <c:v>0.561910556738668</c:v>
                </c:pt>
                <c:pt idx="7388">
                  <c:v>0.561986613933678</c:v>
                </c:pt>
                <c:pt idx="7389">
                  <c:v>0.562062671128689</c:v>
                </c:pt>
                <c:pt idx="7390">
                  <c:v>0.562138728323699</c:v>
                </c:pt>
                <c:pt idx="7391">
                  <c:v>0.56221478551871</c:v>
                </c:pt>
                <c:pt idx="7392">
                  <c:v>0.562290842713721</c:v>
                </c:pt>
                <c:pt idx="7393">
                  <c:v>0.562366899908731</c:v>
                </c:pt>
                <c:pt idx="7394">
                  <c:v>0.562442957103742</c:v>
                </c:pt>
                <c:pt idx="7395">
                  <c:v>0.562519014298753</c:v>
                </c:pt>
                <c:pt idx="7396">
                  <c:v>0.562595071493763</c:v>
                </c:pt>
                <c:pt idx="7397">
                  <c:v>0.562671128688774</c:v>
                </c:pt>
                <c:pt idx="7398">
                  <c:v>0.562747185883785</c:v>
                </c:pt>
                <c:pt idx="7399">
                  <c:v>0.562823243078795</c:v>
                </c:pt>
                <c:pt idx="7400">
                  <c:v>0.562899300273806</c:v>
                </c:pt>
                <c:pt idx="7401">
                  <c:v>0.562975357468817</c:v>
                </c:pt>
                <c:pt idx="7402">
                  <c:v>0.563051414663827</c:v>
                </c:pt>
                <c:pt idx="7403">
                  <c:v>0.563127471858838</c:v>
                </c:pt>
                <c:pt idx="7404">
                  <c:v>0.563203529053849</c:v>
                </c:pt>
                <c:pt idx="7405">
                  <c:v>0.563279586248859</c:v>
                </c:pt>
                <c:pt idx="7406">
                  <c:v>0.56335564344387</c:v>
                </c:pt>
                <c:pt idx="7407">
                  <c:v>0.56343170063888</c:v>
                </c:pt>
                <c:pt idx="7408">
                  <c:v>0.563507757833891</c:v>
                </c:pt>
                <c:pt idx="7409">
                  <c:v>0.563583815028902</c:v>
                </c:pt>
                <c:pt idx="7410">
                  <c:v>0.563659872223912</c:v>
                </c:pt>
                <c:pt idx="7411">
                  <c:v>0.563735929418923</c:v>
                </c:pt>
                <c:pt idx="7412">
                  <c:v>0.563811986613934</c:v>
                </c:pt>
                <c:pt idx="7413">
                  <c:v>0.563888043808944</c:v>
                </c:pt>
                <c:pt idx="7414">
                  <c:v>0.563964101003955</c:v>
                </c:pt>
                <c:pt idx="7415">
                  <c:v>0.564040158198966</c:v>
                </c:pt>
                <c:pt idx="7416">
                  <c:v>0.564116215393976</c:v>
                </c:pt>
                <c:pt idx="7417">
                  <c:v>0.564192272588987</c:v>
                </c:pt>
                <c:pt idx="7418">
                  <c:v>0.564268329783998</c:v>
                </c:pt>
                <c:pt idx="7419">
                  <c:v>0.564344386979008</c:v>
                </c:pt>
                <c:pt idx="7420">
                  <c:v>0.564420444174019</c:v>
                </c:pt>
                <c:pt idx="7421">
                  <c:v>0.56449650136903</c:v>
                </c:pt>
                <c:pt idx="7422">
                  <c:v>0.56457255856404</c:v>
                </c:pt>
                <c:pt idx="7423">
                  <c:v>0.564648615759051</c:v>
                </c:pt>
                <c:pt idx="7424">
                  <c:v>0.564724672954061</c:v>
                </c:pt>
                <c:pt idx="7425">
                  <c:v>0.564800730149072</c:v>
                </c:pt>
                <c:pt idx="7426">
                  <c:v>0.564876787344083</c:v>
                </c:pt>
                <c:pt idx="7427">
                  <c:v>0.564952844539093</c:v>
                </c:pt>
                <c:pt idx="7428">
                  <c:v>0.565028901734104</c:v>
                </c:pt>
                <c:pt idx="7429">
                  <c:v>0.565104958929115</c:v>
                </c:pt>
                <c:pt idx="7430">
                  <c:v>0.565181016124125</c:v>
                </c:pt>
                <c:pt idx="7431">
                  <c:v>0.565257073319136</c:v>
                </c:pt>
                <c:pt idx="7432">
                  <c:v>0.565333130514147</c:v>
                </c:pt>
                <c:pt idx="7433">
                  <c:v>0.565409187709157</c:v>
                </c:pt>
                <c:pt idx="7434">
                  <c:v>0.565485244904168</c:v>
                </c:pt>
                <c:pt idx="7435">
                  <c:v>0.565561302099179</c:v>
                </c:pt>
                <c:pt idx="7436">
                  <c:v>0.565637359294189</c:v>
                </c:pt>
                <c:pt idx="7437">
                  <c:v>0.5657134164892</c:v>
                </c:pt>
                <c:pt idx="7438">
                  <c:v>0.56578947368421</c:v>
                </c:pt>
                <c:pt idx="7439">
                  <c:v>0.565865530879221</c:v>
                </c:pt>
                <c:pt idx="7440">
                  <c:v>0.565941588074232</c:v>
                </c:pt>
                <c:pt idx="7441">
                  <c:v>0.566017645269242</c:v>
                </c:pt>
                <c:pt idx="7442">
                  <c:v>0.566093702464253</c:v>
                </c:pt>
                <c:pt idx="7443">
                  <c:v>0.566169759659264</c:v>
                </c:pt>
                <c:pt idx="7444">
                  <c:v>0.566245816854274</c:v>
                </c:pt>
                <c:pt idx="7445">
                  <c:v>0.566321874049285</c:v>
                </c:pt>
                <c:pt idx="7446">
                  <c:v>0.566397931244296</c:v>
                </c:pt>
                <c:pt idx="7447">
                  <c:v>0.566473988439306</c:v>
                </c:pt>
                <c:pt idx="7448">
                  <c:v>0.566550045634317</c:v>
                </c:pt>
                <c:pt idx="7449">
                  <c:v>0.566626102829328</c:v>
                </c:pt>
                <c:pt idx="7450">
                  <c:v>0.566702160024338</c:v>
                </c:pt>
                <c:pt idx="7451">
                  <c:v>0.566778217219349</c:v>
                </c:pt>
                <c:pt idx="7452">
                  <c:v>0.56685427441436</c:v>
                </c:pt>
                <c:pt idx="7453">
                  <c:v>0.56693033160937</c:v>
                </c:pt>
                <c:pt idx="7454">
                  <c:v>0.567006388804381</c:v>
                </c:pt>
                <c:pt idx="7455">
                  <c:v>0.567082445999391</c:v>
                </c:pt>
                <c:pt idx="7456">
                  <c:v>0.567158503194402</c:v>
                </c:pt>
                <c:pt idx="7457">
                  <c:v>0.567234560389413</c:v>
                </c:pt>
                <c:pt idx="7458">
                  <c:v>0.567310617584423</c:v>
                </c:pt>
                <c:pt idx="7459">
                  <c:v>0.567386674779434</c:v>
                </c:pt>
                <c:pt idx="7460">
                  <c:v>0.567462731974445</c:v>
                </c:pt>
                <c:pt idx="7461">
                  <c:v>0.567538789169455</c:v>
                </c:pt>
                <c:pt idx="7462">
                  <c:v>0.567614846364466</c:v>
                </c:pt>
                <c:pt idx="7463">
                  <c:v>0.567690903559477</c:v>
                </c:pt>
                <c:pt idx="7464">
                  <c:v>0.567766960754487</c:v>
                </c:pt>
                <c:pt idx="7465">
                  <c:v>0.567843017949498</c:v>
                </c:pt>
                <c:pt idx="7466">
                  <c:v>0.567919075144509</c:v>
                </c:pt>
                <c:pt idx="7467">
                  <c:v>0.567995132339519</c:v>
                </c:pt>
                <c:pt idx="7468">
                  <c:v>0.56807118953453</c:v>
                </c:pt>
                <c:pt idx="7469">
                  <c:v>0.568147246729541</c:v>
                </c:pt>
                <c:pt idx="7470">
                  <c:v>0.568223303924551</c:v>
                </c:pt>
                <c:pt idx="7471">
                  <c:v>0.568299361119562</c:v>
                </c:pt>
                <c:pt idx="7472">
                  <c:v>0.568375418314573</c:v>
                </c:pt>
                <c:pt idx="7473">
                  <c:v>0.568451475509583</c:v>
                </c:pt>
                <c:pt idx="7474">
                  <c:v>0.568527532704594</c:v>
                </c:pt>
                <c:pt idx="7475">
                  <c:v>0.568603589899604</c:v>
                </c:pt>
                <c:pt idx="7476">
                  <c:v>0.568679647094615</c:v>
                </c:pt>
                <c:pt idx="7477">
                  <c:v>0.568755704289626</c:v>
                </c:pt>
                <c:pt idx="7478">
                  <c:v>0.568831761484636</c:v>
                </c:pt>
                <c:pt idx="7479">
                  <c:v>0.568907818679647</c:v>
                </c:pt>
                <c:pt idx="7480">
                  <c:v>0.568983875874658</c:v>
                </c:pt>
                <c:pt idx="7481">
                  <c:v>0.569059933069668</c:v>
                </c:pt>
                <c:pt idx="7482">
                  <c:v>0.569135990264679</c:v>
                </c:pt>
                <c:pt idx="7483">
                  <c:v>0.56921204745969</c:v>
                </c:pt>
                <c:pt idx="7484">
                  <c:v>0.5692881046547</c:v>
                </c:pt>
                <c:pt idx="7485">
                  <c:v>0.569364161849711</c:v>
                </c:pt>
                <c:pt idx="7486">
                  <c:v>0.569440219044722</c:v>
                </c:pt>
                <c:pt idx="7487">
                  <c:v>0.569516276239732</c:v>
                </c:pt>
                <c:pt idx="7488">
                  <c:v>0.569592333434743</c:v>
                </c:pt>
                <c:pt idx="7489">
                  <c:v>0.569668390629754</c:v>
                </c:pt>
                <c:pt idx="7490">
                  <c:v>0.569744447824764</c:v>
                </c:pt>
                <c:pt idx="7491">
                  <c:v>0.569820505019775</c:v>
                </c:pt>
                <c:pt idx="7492">
                  <c:v>0.569896562214786</c:v>
                </c:pt>
                <c:pt idx="7493">
                  <c:v>0.569972619409796</c:v>
                </c:pt>
                <c:pt idx="7494">
                  <c:v>0.570048676604807</c:v>
                </c:pt>
                <c:pt idx="7495">
                  <c:v>0.570124733799817</c:v>
                </c:pt>
                <c:pt idx="7496">
                  <c:v>0.570200790994828</c:v>
                </c:pt>
                <c:pt idx="7497">
                  <c:v>0.570276848189839</c:v>
                </c:pt>
                <c:pt idx="7498">
                  <c:v>0.570352905384849</c:v>
                </c:pt>
                <c:pt idx="7499">
                  <c:v>0.57042896257986</c:v>
                </c:pt>
                <c:pt idx="7500">
                  <c:v>0.570505019774871</c:v>
                </c:pt>
                <c:pt idx="7501">
                  <c:v>0.570581076969881</c:v>
                </c:pt>
                <c:pt idx="7502">
                  <c:v>0.570657134164892</c:v>
                </c:pt>
                <c:pt idx="7503">
                  <c:v>0.570733191359903</c:v>
                </c:pt>
                <c:pt idx="7504">
                  <c:v>0.570809248554913</c:v>
                </c:pt>
                <c:pt idx="7505">
                  <c:v>0.570885305749924</c:v>
                </c:pt>
                <c:pt idx="7506">
                  <c:v>0.570961362944935</c:v>
                </c:pt>
                <c:pt idx="7507">
                  <c:v>0.571037420139945</c:v>
                </c:pt>
                <c:pt idx="7508">
                  <c:v>0.571113477334956</c:v>
                </c:pt>
                <c:pt idx="7509">
                  <c:v>0.571189534529967</c:v>
                </c:pt>
                <c:pt idx="7510">
                  <c:v>0.571265591724977</c:v>
                </c:pt>
                <c:pt idx="7511">
                  <c:v>0.571341648919988</c:v>
                </c:pt>
                <c:pt idx="7512">
                  <c:v>0.571417706114998</c:v>
                </c:pt>
                <c:pt idx="7513">
                  <c:v>0.571493763310009</c:v>
                </c:pt>
                <c:pt idx="7514">
                  <c:v>0.57156982050502</c:v>
                </c:pt>
                <c:pt idx="7515">
                  <c:v>0.57164587770003</c:v>
                </c:pt>
                <c:pt idx="7516">
                  <c:v>0.571721934895041</c:v>
                </c:pt>
                <c:pt idx="7517">
                  <c:v>0.571797992090052</c:v>
                </c:pt>
                <c:pt idx="7518">
                  <c:v>0.571874049285062</c:v>
                </c:pt>
                <c:pt idx="7519">
                  <c:v>0.571950106480073</c:v>
                </c:pt>
                <c:pt idx="7520">
                  <c:v>0.572026163675084</c:v>
                </c:pt>
                <c:pt idx="7521">
                  <c:v>0.572102220870094</c:v>
                </c:pt>
                <c:pt idx="7522">
                  <c:v>0.572178278065105</c:v>
                </c:pt>
                <c:pt idx="7523">
                  <c:v>0.572254335260116</c:v>
                </c:pt>
                <c:pt idx="7524">
                  <c:v>0.572330392455126</c:v>
                </c:pt>
                <c:pt idx="7525">
                  <c:v>0.572406449650137</c:v>
                </c:pt>
                <c:pt idx="7526">
                  <c:v>0.572482506845148</c:v>
                </c:pt>
                <c:pt idx="7527">
                  <c:v>0.572558564040158</c:v>
                </c:pt>
                <c:pt idx="7528">
                  <c:v>0.572634621235169</c:v>
                </c:pt>
                <c:pt idx="7529">
                  <c:v>0.57271067843018</c:v>
                </c:pt>
                <c:pt idx="7530">
                  <c:v>0.57278673562519</c:v>
                </c:pt>
                <c:pt idx="7531">
                  <c:v>0.572862792820201</c:v>
                </c:pt>
                <c:pt idx="7532">
                  <c:v>0.572938850015211</c:v>
                </c:pt>
                <c:pt idx="7533">
                  <c:v>0.573014907210222</c:v>
                </c:pt>
                <c:pt idx="7534">
                  <c:v>0.573090964405233</c:v>
                </c:pt>
                <c:pt idx="7535">
                  <c:v>0.573167021600243</c:v>
                </c:pt>
                <c:pt idx="7536">
                  <c:v>0.573243078795254</c:v>
                </c:pt>
                <c:pt idx="7537">
                  <c:v>0.573319135990265</c:v>
                </c:pt>
                <c:pt idx="7538">
                  <c:v>0.573395193185275</c:v>
                </c:pt>
                <c:pt idx="7539">
                  <c:v>0.573471250380286</c:v>
                </c:pt>
                <c:pt idx="7540">
                  <c:v>0.573547307575297</c:v>
                </c:pt>
                <c:pt idx="7541">
                  <c:v>0.573623364770307</c:v>
                </c:pt>
                <c:pt idx="7542">
                  <c:v>0.573699421965318</c:v>
                </c:pt>
                <c:pt idx="7543">
                  <c:v>0.573775479160329</c:v>
                </c:pt>
                <c:pt idx="7544">
                  <c:v>0.573851536355339</c:v>
                </c:pt>
                <c:pt idx="7545">
                  <c:v>0.57392759355035</c:v>
                </c:pt>
                <c:pt idx="7546">
                  <c:v>0.574003650745361</c:v>
                </c:pt>
                <c:pt idx="7547">
                  <c:v>0.574079707940371</c:v>
                </c:pt>
                <c:pt idx="7548">
                  <c:v>0.574155765135382</c:v>
                </c:pt>
                <c:pt idx="7549">
                  <c:v>0.574231822330392</c:v>
                </c:pt>
                <c:pt idx="7550">
                  <c:v>0.574307879525403</c:v>
                </c:pt>
                <c:pt idx="7551">
                  <c:v>0.574383936720414</c:v>
                </c:pt>
                <c:pt idx="7552">
                  <c:v>0.574459993915424</c:v>
                </c:pt>
                <c:pt idx="7553">
                  <c:v>0.574536051110435</c:v>
                </c:pt>
                <c:pt idx="7554">
                  <c:v>0.574612108305446</c:v>
                </c:pt>
                <c:pt idx="7555">
                  <c:v>0.574688165500456</c:v>
                </c:pt>
                <c:pt idx="7556">
                  <c:v>0.574764222695467</c:v>
                </c:pt>
                <c:pt idx="7557">
                  <c:v>0.574840279890478</c:v>
                </c:pt>
                <c:pt idx="7558">
                  <c:v>0.574916337085488</c:v>
                </c:pt>
                <c:pt idx="7559">
                  <c:v>0.574992394280499</c:v>
                </c:pt>
                <c:pt idx="7560">
                  <c:v>0.57506845147551</c:v>
                </c:pt>
                <c:pt idx="7561">
                  <c:v>0.57514450867052</c:v>
                </c:pt>
                <c:pt idx="7562">
                  <c:v>0.575220565865531</c:v>
                </c:pt>
                <c:pt idx="7563">
                  <c:v>0.575296623060542</c:v>
                </c:pt>
                <c:pt idx="7564">
                  <c:v>0.575372680255552</c:v>
                </c:pt>
                <c:pt idx="7565">
                  <c:v>0.575448737450563</c:v>
                </c:pt>
                <c:pt idx="7566">
                  <c:v>0.575524794645573</c:v>
                </c:pt>
                <c:pt idx="7567">
                  <c:v>0.575600851840584</c:v>
                </c:pt>
                <c:pt idx="7568">
                  <c:v>0.575676909035595</c:v>
                </c:pt>
                <c:pt idx="7569">
                  <c:v>0.575752966230605</c:v>
                </c:pt>
                <c:pt idx="7570">
                  <c:v>0.575829023425616</c:v>
                </c:pt>
                <c:pt idx="7571">
                  <c:v>0.575905080620627</c:v>
                </c:pt>
                <c:pt idx="7572">
                  <c:v>0.575981137815637</c:v>
                </c:pt>
                <c:pt idx="7573">
                  <c:v>0.576057195010648</c:v>
                </c:pt>
                <c:pt idx="7574">
                  <c:v>0.576133252205659</c:v>
                </c:pt>
                <c:pt idx="7575">
                  <c:v>0.576209309400669</c:v>
                </c:pt>
                <c:pt idx="7576">
                  <c:v>0.57628536659568</c:v>
                </c:pt>
                <c:pt idx="7577">
                  <c:v>0.576361423790691</c:v>
                </c:pt>
                <c:pt idx="7578">
                  <c:v>0.576437480985701</c:v>
                </c:pt>
                <c:pt idx="7579">
                  <c:v>0.576513538180712</c:v>
                </c:pt>
                <c:pt idx="7580">
                  <c:v>0.576589595375723</c:v>
                </c:pt>
                <c:pt idx="7581">
                  <c:v>0.576665652570733</c:v>
                </c:pt>
                <c:pt idx="7582">
                  <c:v>0.576741709765744</c:v>
                </c:pt>
                <c:pt idx="7583">
                  <c:v>0.576817766960754</c:v>
                </c:pt>
                <c:pt idx="7584">
                  <c:v>0.576893824155765</c:v>
                </c:pt>
                <c:pt idx="7585">
                  <c:v>0.576969881350776</c:v>
                </c:pt>
                <c:pt idx="7586">
                  <c:v>0.577045938545786</c:v>
                </c:pt>
                <c:pt idx="7587">
                  <c:v>0.577121995740797</c:v>
                </c:pt>
                <c:pt idx="7588">
                  <c:v>0.577198052935808</c:v>
                </c:pt>
                <c:pt idx="7589">
                  <c:v>0.577274110130818</c:v>
                </c:pt>
                <c:pt idx="7590">
                  <c:v>0.577350167325829</c:v>
                </c:pt>
                <c:pt idx="7591">
                  <c:v>0.57742622452084</c:v>
                </c:pt>
                <c:pt idx="7592">
                  <c:v>0.57750228171585</c:v>
                </c:pt>
                <c:pt idx="7593">
                  <c:v>0.577578338910861</c:v>
                </c:pt>
                <c:pt idx="7594">
                  <c:v>0.577654396105872</c:v>
                </c:pt>
                <c:pt idx="7595">
                  <c:v>0.577730453300882</c:v>
                </c:pt>
                <c:pt idx="7596">
                  <c:v>0.577806510495893</c:v>
                </c:pt>
                <c:pt idx="7597">
                  <c:v>0.577882567690904</c:v>
                </c:pt>
                <c:pt idx="7598">
                  <c:v>0.577958624885914</c:v>
                </c:pt>
                <c:pt idx="7599">
                  <c:v>0.578034682080925</c:v>
                </c:pt>
                <c:pt idx="7600">
                  <c:v>0.578110739275935</c:v>
                </c:pt>
                <c:pt idx="7601">
                  <c:v>0.578186796470946</c:v>
                </c:pt>
                <c:pt idx="7602">
                  <c:v>0.578262853665957</c:v>
                </c:pt>
                <c:pt idx="7603">
                  <c:v>0.578338910860967</c:v>
                </c:pt>
                <c:pt idx="7604">
                  <c:v>0.578414968055978</c:v>
                </c:pt>
                <c:pt idx="7605">
                  <c:v>0.578491025250989</c:v>
                </c:pt>
                <c:pt idx="7606">
                  <c:v>0.578567082445999</c:v>
                </c:pt>
                <c:pt idx="7607">
                  <c:v>0.57864313964101</c:v>
                </c:pt>
                <c:pt idx="7608">
                  <c:v>0.578719196836021</c:v>
                </c:pt>
                <c:pt idx="7609">
                  <c:v>0.578795254031031</c:v>
                </c:pt>
                <c:pt idx="7610">
                  <c:v>0.578871311226042</c:v>
                </c:pt>
                <c:pt idx="7611">
                  <c:v>0.578947368421053</c:v>
                </c:pt>
                <c:pt idx="7612">
                  <c:v>0.579023425616063</c:v>
                </c:pt>
                <c:pt idx="7613">
                  <c:v>0.579099482811074</c:v>
                </c:pt>
                <c:pt idx="7614">
                  <c:v>0.579175540006085</c:v>
                </c:pt>
                <c:pt idx="7615">
                  <c:v>0.579251597201095</c:v>
                </c:pt>
                <c:pt idx="7616">
                  <c:v>0.579327654396106</c:v>
                </c:pt>
                <c:pt idx="7617">
                  <c:v>0.579403711591116</c:v>
                </c:pt>
                <c:pt idx="7618">
                  <c:v>0.579479768786127</c:v>
                </c:pt>
                <c:pt idx="7619">
                  <c:v>0.579555825981138</c:v>
                </c:pt>
                <c:pt idx="7620">
                  <c:v>0.579631883176148</c:v>
                </c:pt>
                <c:pt idx="7621">
                  <c:v>0.579707940371159</c:v>
                </c:pt>
                <c:pt idx="7622">
                  <c:v>0.57978399756617</c:v>
                </c:pt>
                <c:pt idx="7623">
                  <c:v>0.57986005476118</c:v>
                </c:pt>
                <c:pt idx="7624">
                  <c:v>0.579936111956191</c:v>
                </c:pt>
                <c:pt idx="7625">
                  <c:v>0.580012169151202</c:v>
                </c:pt>
                <c:pt idx="7626">
                  <c:v>0.580088226346212</c:v>
                </c:pt>
                <c:pt idx="7627">
                  <c:v>0.580164283541223</c:v>
                </c:pt>
                <c:pt idx="7628">
                  <c:v>0.580240340736234</c:v>
                </c:pt>
                <c:pt idx="7629">
                  <c:v>0.580316397931244</c:v>
                </c:pt>
                <c:pt idx="7630">
                  <c:v>0.580392455126255</c:v>
                </c:pt>
                <c:pt idx="7631">
                  <c:v>0.580468512321266</c:v>
                </c:pt>
                <c:pt idx="7632">
                  <c:v>0.580544569516276</c:v>
                </c:pt>
                <c:pt idx="7633">
                  <c:v>0.580620626711287</c:v>
                </c:pt>
                <c:pt idx="7634">
                  <c:v>0.580696683906298</c:v>
                </c:pt>
                <c:pt idx="7635">
                  <c:v>0.580772741101308</c:v>
                </c:pt>
                <c:pt idx="7636">
                  <c:v>0.580848798296319</c:v>
                </c:pt>
                <c:pt idx="7637">
                  <c:v>0.580924855491329</c:v>
                </c:pt>
                <c:pt idx="7638">
                  <c:v>0.58100091268634</c:v>
                </c:pt>
                <c:pt idx="7639">
                  <c:v>0.581076969881351</c:v>
                </c:pt>
                <c:pt idx="7640">
                  <c:v>0.581153027076361</c:v>
                </c:pt>
                <c:pt idx="7641">
                  <c:v>0.581229084271372</c:v>
                </c:pt>
                <c:pt idx="7642">
                  <c:v>0.581305141466383</c:v>
                </c:pt>
                <c:pt idx="7643">
                  <c:v>0.581381198661393</c:v>
                </c:pt>
                <c:pt idx="7644">
                  <c:v>0.581457255856404</c:v>
                </c:pt>
                <c:pt idx="7645">
                  <c:v>0.581533313051415</c:v>
                </c:pt>
                <c:pt idx="7646">
                  <c:v>0.581609370246425</c:v>
                </c:pt>
                <c:pt idx="7647">
                  <c:v>0.581685427441436</c:v>
                </c:pt>
                <c:pt idx="7648">
                  <c:v>0.581761484636447</c:v>
                </c:pt>
                <c:pt idx="7649">
                  <c:v>0.581837541831457</c:v>
                </c:pt>
                <c:pt idx="7650">
                  <c:v>0.581913599026468</c:v>
                </c:pt>
                <c:pt idx="7651">
                  <c:v>0.581989656221479</c:v>
                </c:pt>
                <c:pt idx="7652">
                  <c:v>0.582065713416489</c:v>
                </c:pt>
                <c:pt idx="7653">
                  <c:v>0.5821417706115</c:v>
                </c:pt>
                <c:pt idx="7654">
                  <c:v>0.582217827806511</c:v>
                </c:pt>
                <c:pt idx="7655">
                  <c:v>0.582293885001521</c:v>
                </c:pt>
                <c:pt idx="7656">
                  <c:v>0.582369942196532</c:v>
                </c:pt>
                <c:pt idx="7657">
                  <c:v>0.582445999391542</c:v>
                </c:pt>
                <c:pt idx="7658">
                  <c:v>0.582522056586553</c:v>
                </c:pt>
                <c:pt idx="7659">
                  <c:v>0.582598113781564</c:v>
                </c:pt>
                <c:pt idx="7660">
                  <c:v>0.582674170976574</c:v>
                </c:pt>
                <c:pt idx="7661">
                  <c:v>0.582750228171585</c:v>
                </c:pt>
                <c:pt idx="7662">
                  <c:v>0.582826285366596</c:v>
                </c:pt>
                <c:pt idx="7663">
                  <c:v>0.582902342561606</c:v>
                </c:pt>
                <c:pt idx="7664">
                  <c:v>0.582978399756617</c:v>
                </c:pt>
                <c:pt idx="7665">
                  <c:v>0.583054456951628</c:v>
                </c:pt>
                <c:pt idx="7666">
                  <c:v>0.583130514146638</c:v>
                </c:pt>
                <c:pt idx="7667">
                  <c:v>0.583206571341649</c:v>
                </c:pt>
                <c:pt idx="7668">
                  <c:v>0.58328262853666</c:v>
                </c:pt>
                <c:pt idx="7669">
                  <c:v>0.58335868573167</c:v>
                </c:pt>
                <c:pt idx="7670">
                  <c:v>0.583434742926681</c:v>
                </c:pt>
                <c:pt idx="7671">
                  <c:v>0.583510800121692</c:v>
                </c:pt>
                <c:pt idx="7672">
                  <c:v>0.583586857316702</c:v>
                </c:pt>
                <c:pt idx="7673">
                  <c:v>0.583662914511713</c:v>
                </c:pt>
                <c:pt idx="7674">
                  <c:v>0.583738971706723</c:v>
                </c:pt>
                <c:pt idx="7675">
                  <c:v>0.583815028901734</c:v>
                </c:pt>
                <c:pt idx="7676">
                  <c:v>0.583891086096745</c:v>
                </c:pt>
                <c:pt idx="7677">
                  <c:v>0.583967143291755</c:v>
                </c:pt>
                <c:pt idx="7678">
                  <c:v>0.584043200486766</c:v>
                </c:pt>
                <c:pt idx="7679">
                  <c:v>0.584119257681777</c:v>
                </c:pt>
                <c:pt idx="7680">
                  <c:v>0.584195314876787</c:v>
                </c:pt>
                <c:pt idx="7681">
                  <c:v>0.584271372071798</c:v>
                </c:pt>
                <c:pt idx="7682">
                  <c:v>0.584347429266809</c:v>
                </c:pt>
                <c:pt idx="7683">
                  <c:v>0.584423486461819</c:v>
                </c:pt>
                <c:pt idx="7684">
                  <c:v>0.58449954365683</c:v>
                </c:pt>
                <c:pt idx="7685">
                  <c:v>0.584575600851841</c:v>
                </c:pt>
                <c:pt idx="7686">
                  <c:v>0.584651658046851</c:v>
                </c:pt>
                <c:pt idx="7687">
                  <c:v>0.584727715241862</c:v>
                </c:pt>
                <c:pt idx="7688">
                  <c:v>0.584803772436873</c:v>
                </c:pt>
                <c:pt idx="7689">
                  <c:v>0.584879829631883</c:v>
                </c:pt>
                <c:pt idx="7690">
                  <c:v>0.584955886826894</c:v>
                </c:pt>
                <c:pt idx="7691">
                  <c:v>0.585031944021904</c:v>
                </c:pt>
                <c:pt idx="7692">
                  <c:v>0.585108001216915</c:v>
                </c:pt>
                <c:pt idx="7693">
                  <c:v>0.585184058411926</c:v>
                </c:pt>
                <c:pt idx="7694">
                  <c:v>0.585260115606936</c:v>
                </c:pt>
                <c:pt idx="7695">
                  <c:v>0.585336172801947</c:v>
                </c:pt>
                <c:pt idx="7696">
                  <c:v>0.585412229996958</c:v>
                </c:pt>
                <c:pt idx="7697">
                  <c:v>0.585488287191968</c:v>
                </c:pt>
                <c:pt idx="7698">
                  <c:v>0.585564344386979</c:v>
                </c:pt>
                <c:pt idx="7699">
                  <c:v>0.58564040158199</c:v>
                </c:pt>
                <c:pt idx="7700">
                  <c:v>0.585716458777</c:v>
                </c:pt>
                <c:pt idx="7701">
                  <c:v>0.585792515972011</c:v>
                </c:pt>
                <c:pt idx="7702">
                  <c:v>0.585868573167022</c:v>
                </c:pt>
                <c:pt idx="7703">
                  <c:v>0.585944630362032</c:v>
                </c:pt>
                <c:pt idx="7704">
                  <c:v>0.586020687557043</c:v>
                </c:pt>
                <c:pt idx="7705">
                  <c:v>0.586096744752054</c:v>
                </c:pt>
                <c:pt idx="7706">
                  <c:v>0.586172801947064</c:v>
                </c:pt>
                <c:pt idx="7707">
                  <c:v>0.586248859142075</c:v>
                </c:pt>
                <c:pt idx="7708">
                  <c:v>0.586324916337085</c:v>
                </c:pt>
                <c:pt idx="7709">
                  <c:v>0.586400973532096</c:v>
                </c:pt>
                <c:pt idx="7710">
                  <c:v>0.586477030727107</c:v>
                </c:pt>
                <c:pt idx="7711">
                  <c:v>0.586553087922117</c:v>
                </c:pt>
                <c:pt idx="7712">
                  <c:v>0.586629145117128</c:v>
                </c:pt>
                <c:pt idx="7713">
                  <c:v>0.586705202312139</c:v>
                </c:pt>
                <c:pt idx="7714">
                  <c:v>0.586781259507149</c:v>
                </c:pt>
                <c:pt idx="7715">
                  <c:v>0.58685731670216</c:v>
                </c:pt>
                <c:pt idx="7716">
                  <c:v>0.586933373897171</c:v>
                </c:pt>
                <c:pt idx="7717">
                  <c:v>0.587009431092181</c:v>
                </c:pt>
                <c:pt idx="7718">
                  <c:v>0.587085488287192</c:v>
                </c:pt>
                <c:pt idx="7719">
                  <c:v>0.587161545482203</c:v>
                </c:pt>
                <c:pt idx="7720">
                  <c:v>0.587237602677213</c:v>
                </c:pt>
                <c:pt idx="7721">
                  <c:v>0.587313659872224</c:v>
                </c:pt>
                <c:pt idx="7722">
                  <c:v>0.587389717067235</c:v>
                </c:pt>
                <c:pt idx="7723">
                  <c:v>0.587465774262245</c:v>
                </c:pt>
                <c:pt idx="7724">
                  <c:v>0.587541831457256</c:v>
                </c:pt>
                <c:pt idx="7725">
                  <c:v>0.587617888652266</c:v>
                </c:pt>
                <c:pt idx="7726">
                  <c:v>0.587693945847277</c:v>
                </c:pt>
                <c:pt idx="7727">
                  <c:v>0.587770003042288</c:v>
                </c:pt>
                <c:pt idx="7728">
                  <c:v>0.587846060237298</c:v>
                </c:pt>
                <c:pt idx="7729">
                  <c:v>0.587922117432309</c:v>
                </c:pt>
                <c:pt idx="7730">
                  <c:v>0.58799817462732</c:v>
                </c:pt>
                <c:pt idx="7731">
                  <c:v>0.58807423182233</c:v>
                </c:pt>
                <c:pt idx="7732">
                  <c:v>0.588150289017341</c:v>
                </c:pt>
                <c:pt idx="7733">
                  <c:v>0.588226346212352</c:v>
                </c:pt>
                <c:pt idx="7734">
                  <c:v>0.588302403407362</c:v>
                </c:pt>
                <c:pt idx="7735">
                  <c:v>0.588378460602373</c:v>
                </c:pt>
                <c:pt idx="7736">
                  <c:v>0.588454517797384</c:v>
                </c:pt>
                <c:pt idx="7737">
                  <c:v>0.588530574992394</c:v>
                </c:pt>
                <c:pt idx="7738">
                  <c:v>0.588606632187405</c:v>
                </c:pt>
                <c:pt idx="7739">
                  <c:v>0.588682689382416</c:v>
                </c:pt>
                <c:pt idx="7740">
                  <c:v>0.588758746577426</c:v>
                </c:pt>
                <c:pt idx="7741">
                  <c:v>0.588834803772437</c:v>
                </c:pt>
                <c:pt idx="7742">
                  <c:v>0.588910860967447</c:v>
                </c:pt>
                <c:pt idx="7743">
                  <c:v>0.588986918162458</c:v>
                </c:pt>
                <c:pt idx="7744">
                  <c:v>0.589062975357469</c:v>
                </c:pt>
                <c:pt idx="7745">
                  <c:v>0.589139032552479</c:v>
                </c:pt>
                <c:pt idx="7746">
                  <c:v>0.58921508974749</c:v>
                </c:pt>
                <c:pt idx="7747">
                  <c:v>0.589291146942501</c:v>
                </c:pt>
                <c:pt idx="7748">
                  <c:v>0.589367204137511</c:v>
                </c:pt>
                <c:pt idx="7749">
                  <c:v>0.589443261332522</c:v>
                </c:pt>
                <c:pt idx="7750">
                  <c:v>0.589519318527533</c:v>
                </c:pt>
                <c:pt idx="7751">
                  <c:v>0.589595375722543</c:v>
                </c:pt>
                <c:pt idx="7752">
                  <c:v>0.589671432917554</c:v>
                </c:pt>
                <c:pt idx="7753">
                  <c:v>0.589747490112565</c:v>
                </c:pt>
                <c:pt idx="7754">
                  <c:v>0.589823547307575</c:v>
                </c:pt>
                <c:pt idx="7755">
                  <c:v>0.589899604502586</c:v>
                </c:pt>
                <c:pt idx="7756">
                  <c:v>0.589975661697597</c:v>
                </c:pt>
                <c:pt idx="7757">
                  <c:v>0.590051718892607</c:v>
                </c:pt>
                <c:pt idx="7758">
                  <c:v>0.590127776087618</c:v>
                </c:pt>
                <c:pt idx="7759">
                  <c:v>0.590203833282628</c:v>
                </c:pt>
                <c:pt idx="7760">
                  <c:v>0.590279890477639</c:v>
                </c:pt>
                <c:pt idx="7761">
                  <c:v>0.59035594767265</c:v>
                </c:pt>
                <c:pt idx="7762">
                  <c:v>0.59043200486766</c:v>
                </c:pt>
                <c:pt idx="7763">
                  <c:v>0.590508062062671</c:v>
                </c:pt>
                <c:pt idx="7764">
                  <c:v>0.590584119257682</c:v>
                </c:pt>
                <c:pt idx="7765">
                  <c:v>0.590660176452692</c:v>
                </c:pt>
                <c:pt idx="7766">
                  <c:v>0.590736233647703</c:v>
                </c:pt>
                <c:pt idx="7767">
                  <c:v>0.590812290842714</c:v>
                </c:pt>
                <c:pt idx="7768">
                  <c:v>0.590888348037724</c:v>
                </c:pt>
                <c:pt idx="7769">
                  <c:v>0.590964405232735</c:v>
                </c:pt>
                <c:pt idx="7770">
                  <c:v>0.591040462427746</c:v>
                </c:pt>
                <c:pt idx="7771">
                  <c:v>0.591116519622756</c:v>
                </c:pt>
                <c:pt idx="7772">
                  <c:v>0.591192576817767</c:v>
                </c:pt>
                <c:pt idx="7773">
                  <c:v>0.591268634012778</c:v>
                </c:pt>
                <c:pt idx="7774">
                  <c:v>0.591344691207788</c:v>
                </c:pt>
                <c:pt idx="7775">
                  <c:v>0.591420748402799</c:v>
                </c:pt>
                <c:pt idx="7776">
                  <c:v>0.59149680559781</c:v>
                </c:pt>
                <c:pt idx="7777">
                  <c:v>0.59157286279282</c:v>
                </c:pt>
                <c:pt idx="7778">
                  <c:v>0.591648919987831</c:v>
                </c:pt>
                <c:pt idx="7779">
                  <c:v>0.591724977182841</c:v>
                </c:pt>
                <c:pt idx="7780">
                  <c:v>0.591801034377852</c:v>
                </c:pt>
                <c:pt idx="7781">
                  <c:v>0.591877091572863</c:v>
                </c:pt>
                <c:pt idx="7782">
                  <c:v>0.591953148767873</c:v>
                </c:pt>
                <c:pt idx="7783">
                  <c:v>0.592029205962884</c:v>
                </c:pt>
                <c:pt idx="7784">
                  <c:v>0.592105263157895</c:v>
                </c:pt>
                <c:pt idx="7785">
                  <c:v>0.592181320352905</c:v>
                </c:pt>
                <c:pt idx="7786">
                  <c:v>0.592257377547916</c:v>
                </c:pt>
                <c:pt idx="7787">
                  <c:v>0.592333434742927</c:v>
                </c:pt>
                <c:pt idx="7788">
                  <c:v>0.592409491937937</c:v>
                </c:pt>
                <c:pt idx="7789">
                  <c:v>0.592485549132948</c:v>
                </c:pt>
                <c:pt idx="7790">
                  <c:v>0.592561606327959</c:v>
                </c:pt>
                <c:pt idx="7791">
                  <c:v>0.592637663522969</c:v>
                </c:pt>
                <c:pt idx="7792">
                  <c:v>0.59271372071798</c:v>
                </c:pt>
                <c:pt idx="7793">
                  <c:v>0.592789777912991</c:v>
                </c:pt>
                <c:pt idx="7794">
                  <c:v>0.592865835108001</c:v>
                </c:pt>
                <c:pt idx="7795">
                  <c:v>0.592941892303012</c:v>
                </c:pt>
                <c:pt idx="7796">
                  <c:v>0.593017949498023</c:v>
                </c:pt>
                <c:pt idx="7797">
                  <c:v>0.593094006693033</c:v>
                </c:pt>
                <c:pt idx="7798">
                  <c:v>0.593170063888044</c:v>
                </c:pt>
                <c:pt idx="7799">
                  <c:v>0.593246121083054</c:v>
                </c:pt>
                <c:pt idx="7800">
                  <c:v>0.593322178278065</c:v>
                </c:pt>
                <c:pt idx="7801">
                  <c:v>0.593398235473076</c:v>
                </c:pt>
                <c:pt idx="7802">
                  <c:v>0.593474292668086</c:v>
                </c:pt>
                <c:pt idx="7803">
                  <c:v>0.593550349863097</c:v>
                </c:pt>
                <c:pt idx="7804">
                  <c:v>0.593626407058108</c:v>
                </c:pt>
                <c:pt idx="7805">
                  <c:v>0.593702464253118</c:v>
                </c:pt>
                <c:pt idx="7806">
                  <c:v>0.593778521448129</c:v>
                </c:pt>
                <c:pt idx="7807">
                  <c:v>0.59385457864314</c:v>
                </c:pt>
                <c:pt idx="7808">
                  <c:v>0.59393063583815</c:v>
                </c:pt>
                <c:pt idx="7809">
                  <c:v>0.594006693033161</c:v>
                </c:pt>
                <c:pt idx="7810">
                  <c:v>0.594082750228172</c:v>
                </c:pt>
                <c:pt idx="7811">
                  <c:v>0.594158807423182</c:v>
                </c:pt>
                <c:pt idx="7812">
                  <c:v>0.594234864618193</c:v>
                </c:pt>
                <c:pt idx="7813">
                  <c:v>0.594310921813204</c:v>
                </c:pt>
                <c:pt idx="7814">
                  <c:v>0.594386979008214</c:v>
                </c:pt>
                <c:pt idx="7815">
                  <c:v>0.594463036203225</c:v>
                </c:pt>
                <c:pt idx="7816">
                  <c:v>0.594539093398235</c:v>
                </c:pt>
                <c:pt idx="7817">
                  <c:v>0.594615150593246</c:v>
                </c:pt>
                <c:pt idx="7818">
                  <c:v>0.594691207788257</c:v>
                </c:pt>
                <c:pt idx="7819">
                  <c:v>0.594767264983267</c:v>
                </c:pt>
                <c:pt idx="7820">
                  <c:v>0.594843322178278</c:v>
                </c:pt>
                <c:pt idx="7821">
                  <c:v>0.594919379373289</c:v>
                </c:pt>
                <c:pt idx="7822">
                  <c:v>0.594995436568299</c:v>
                </c:pt>
                <c:pt idx="7823">
                  <c:v>0.59507149376331</c:v>
                </c:pt>
                <c:pt idx="7824">
                  <c:v>0.595147550958321</c:v>
                </c:pt>
                <c:pt idx="7825">
                  <c:v>0.595223608153331</c:v>
                </c:pt>
                <c:pt idx="7826">
                  <c:v>0.595299665348342</c:v>
                </c:pt>
                <c:pt idx="7827">
                  <c:v>0.595375722543353</c:v>
                </c:pt>
                <c:pt idx="7828">
                  <c:v>0.595451779738363</c:v>
                </c:pt>
                <c:pt idx="7829">
                  <c:v>0.595527836933374</c:v>
                </c:pt>
                <c:pt idx="7830">
                  <c:v>0.595603894128385</c:v>
                </c:pt>
                <c:pt idx="7831">
                  <c:v>0.595679951323395</c:v>
                </c:pt>
                <c:pt idx="7832">
                  <c:v>0.595756008518406</c:v>
                </c:pt>
                <c:pt idx="7833">
                  <c:v>0.595832065713416</c:v>
                </c:pt>
                <c:pt idx="7834">
                  <c:v>0.595908122908427</c:v>
                </c:pt>
                <c:pt idx="7835">
                  <c:v>0.595984180103438</c:v>
                </c:pt>
                <c:pt idx="7836">
                  <c:v>0.596060237298448</c:v>
                </c:pt>
                <c:pt idx="7837">
                  <c:v>0.596136294493459</c:v>
                </c:pt>
                <c:pt idx="7838">
                  <c:v>0.59621235168847</c:v>
                </c:pt>
                <c:pt idx="7839">
                  <c:v>0.59628840888348</c:v>
                </c:pt>
                <c:pt idx="7840">
                  <c:v>0.596364466078491</c:v>
                </c:pt>
                <c:pt idx="7841">
                  <c:v>0.596440523273502</c:v>
                </c:pt>
                <c:pt idx="7842">
                  <c:v>0.596516580468512</c:v>
                </c:pt>
                <c:pt idx="7843">
                  <c:v>0.596592637663523</c:v>
                </c:pt>
                <c:pt idx="7844">
                  <c:v>0.596668694858534</c:v>
                </c:pt>
                <c:pt idx="7845">
                  <c:v>0.596744752053544</c:v>
                </c:pt>
                <c:pt idx="7846">
                  <c:v>0.596820809248555</c:v>
                </c:pt>
                <c:pt idx="7847">
                  <c:v>0.596896866443566</c:v>
                </c:pt>
                <c:pt idx="7848">
                  <c:v>0.596972923638576</c:v>
                </c:pt>
                <c:pt idx="7849">
                  <c:v>0.597048980833587</c:v>
                </c:pt>
                <c:pt idx="7850">
                  <c:v>0.597125038028597</c:v>
                </c:pt>
                <c:pt idx="7851">
                  <c:v>0.597201095223608</c:v>
                </c:pt>
                <c:pt idx="7852">
                  <c:v>0.597277152418619</c:v>
                </c:pt>
                <c:pt idx="7853">
                  <c:v>0.597353209613629</c:v>
                </c:pt>
                <c:pt idx="7854">
                  <c:v>0.59742926680864</c:v>
                </c:pt>
                <c:pt idx="7855">
                  <c:v>0.597505324003651</c:v>
                </c:pt>
                <c:pt idx="7856">
                  <c:v>0.597581381198661</c:v>
                </c:pt>
                <c:pt idx="7857">
                  <c:v>0.597657438393672</c:v>
                </c:pt>
                <c:pt idx="7858">
                  <c:v>0.597733495588683</c:v>
                </c:pt>
                <c:pt idx="7859">
                  <c:v>0.597809552783693</c:v>
                </c:pt>
                <c:pt idx="7860">
                  <c:v>0.597885609978704</c:v>
                </c:pt>
                <c:pt idx="7861">
                  <c:v>0.597961667173715</c:v>
                </c:pt>
                <c:pt idx="7862">
                  <c:v>0.598037724368725</c:v>
                </c:pt>
                <c:pt idx="7863">
                  <c:v>0.598113781563736</c:v>
                </c:pt>
                <c:pt idx="7864">
                  <c:v>0.598189838758747</c:v>
                </c:pt>
                <c:pt idx="7865">
                  <c:v>0.598265895953757</c:v>
                </c:pt>
                <c:pt idx="7866">
                  <c:v>0.598341953148768</c:v>
                </c:pt>
                <c:pt idx="7867">
                  <c:v>0.598418010343778</c:v>
                </c:pt>
                <c:pt idx="7868">
                  <c:v>0.598494067538789</c:v>
                </c:pt>
                <c:pt idx="7869">
                  <c:v>0.5985701247338</c:v>
                </c:pt>
                <c:pt idx="7870">
                  <c:v>0.59864618192881</c:v>
                </c:pt>
                <c:pt idx="7871">
                  <c:v>0.598722239123821</c:v>
                </c:pt>
                <c:pt idx="7872">
                  <c:v>0.598798296318832</c:v>
                </c:pt>
                <c:pt idx="7873">
                  <c:v>0.598874353513842</c:v>
                </c:pt>
                <c:pt idx="7874">
                  <c:v>0.598950410708853</c:v>
                </c:pt>
                <c:pt idx="7875">
                  <c:v>0.599026467903864</c:v>
                </c:pt>
                <c:pt idx="7876">
                  <c:v>0.599102525098874</c:v>
                </c:pt>
                <c:pt idx="7877">
                  <c:v>0.599178582293885</c:v>
                </c:pt>
                <c:pt idx="7878">
                  <c:v>0.599254639488896</c:v>
                </c:pt>
                <c:pt idx="7879">
                  <c:v>0.599330696683906</c:v>
                </c:pt>
                <c:pt idx="7880">
                  <c:v>0.599406753878917</c:v>
                </c:pt>
                <c:pt idx="7881">
                  <c:v>0.599482811073928</c:v>
                </c:pt>
                <c:pt idx="7882">
                  <c:v>0.599558868268938</c:v>
                </c:pt>
                <c:pt idx="7883">
                  <c:v>0.599634925463949</c:v>
                </c:pt>
                <c:pt idx="7884">
                  <c:v>0.599710982658959</c:v>
                </c:pt>
                <c:pt idx="7885">
                  <c:v>0.59978703985397</c:v>
                </c:pt>
                <c:pt idx="7886">
                  <c:v>0.599863097048981</c:v>
                </c:pt>
                <c:pt idx="7887">
                  <c:v>0.599939154243991</c:v>
                </c:pt>
                <c:pt idx="7888">
                  <c:v>0.600015211439002</c:v>
                </c:pt>
                <c:pt idx="7889">
                  <c:v>0.600091268634013</c:v>
                </c:pt>
                <c:pt idx="7890">
                  <c:v>0.600167325829023</c:v>
                </c:pt>
                <c:pt idx="7891">
                  <c:v>0.600243383024034</c:v>
                </c:pt>
                <c:pt idx="7892">
                  <c:v>0.600319440219045</c:v>
                </c:pt>
                <c:pt idx="7893">
                  <c:v>0.600395497414055</c:v>
                </c:pt>
                <c:pt idx="7894">
                  <c:v>0.600471554609066</c:v>
                </c:pt>
                <c:pt idx="7895">
                  <c:v>0.600547611804077</c:v>
                </c:pt>
                <c:pt idx="7896">
                  <c:v>0.600623668999087</c:v>
                </c:pt>
                <c:pt idx="7897">
                  <c:v>0.600699726194098</c:v>
                </c:pt>
                <c:pt idx="7898">
                  <c:v>0.600775783389109</c:v>
                </c:pt>
                <c:pt idx="7899">
                  <c:v>0.600851840584119</c:v>
                </c:pt>
                <c:pt idx="7900">
                  <c:v>0.60092789777913</c:v>
                </c:pt>
                <c:pt idx="7901">
                  <c:v>0.601003954974141</c:v>
                </c:pt>
                <c:pt idx="7902">
                  <c:v>0.601080012169151</c:v>
                </c:pt>
                <c:pt idx="7903">
                  <c:v>0.601156069364162</c:v>
                </c:pt>
                <c:pt idx="7904">
                  <c:v>0.601232126559172</c:v>
                </c:pt>
                <c:pt idx="7905">
                  <c:v>0.601308183754183</c:v>
                </c:pt>
                <c:pt idx="7906">
                  <c:v>0.601384240949194</c:v>
                </c:pt>
                <c:pt idx="7907">
                  <c:v>0.601460298144204</c:v>
                </c:pt>
                <c:pt idx="7908">
                  <c:v>0.601536355339215</c:v>
                </c:pt>
                <c:pt idx="7909">
                  <c:v>0.601612412534226</c:v>
                </c:pt>
                <c:pt idx="7910">
                  <c:v>0.601688469729236</c:v>
                </c:pt>
                <c:pt idx="7911">
                  <c:v>0.601764526924247</c:v>
                </c:pt>
                <c:pt idx="7912">
                  <c:v>0.601840584119258</c:v>
                </c:pt>
                <c:pt idx="7913">
                  <c:v>0.601916641314268</c:v>
                </c:pt>
                <c:pt idx="7914">
                  <c:v>0.601992698509279</c:v>
                </c:pt>
                <c:pt idx="7915">
                  <c:v>0.60206875570429</c:v>
                </c:pt>
                <c:pt idx="7916">
                  <c:v>0.6021448128993</c:v>
                </c:pt>
                <c:pt idx="7917">
                  <c:v>0.602220870094311</c:v>
                </c:pt>
                <c:pt idx="7918">
                  <c:v>0.602296927289322</c:v>
                </c:pt>
                <c:pt idx="7919">
                  <c:v>0.602372984484332</c:v>
                </c:pt>
                <c:pt idx="7920">
                  <c:v>0.602449041679343</c:v>
                </c:pt>
                <c:pt idx="7921">
                  <c:v>0.602525098874353</c:v>
                </c:pt>
                <c:pt idx="7922">
                  <c:v>0.602601156069364</c:v>
                </c:pt>
                <c:pt idx="7923">
                  <c:v>0.602677213264375</c:v>
                </c:pt>
                <c:pt idx="7924">
                  <c:v>0.602753270459385</c:v>
                </c:pt>
                <c:pt idx="7925">
                  <c:v>0.602829327654396</c:v>
                </c:pt>
                <c:pt idx="7926">
                  <c:v>0.602905384849407</c:v>
                </c:pt>
                <c:pt idx="7927">
                  <c:v>0.602981442044417</c:v>
                </c:pt>
                <c:pt idx="7928">
                  <c:v>0.603057499239428</c:v>
                </c:pt>
                <c:pt idx="7929">
                  <c:v>0.603133556434439</c:v>
                </c:pt>
                <c:pt idx="7930">
                  <c:v>0.603209613629449</c:v>
                </c:pt>
                <c:pt idx="7931">
                  <c:v>0.60328567082446</c:v>
                </c:pt>
                <c:pt idx="7932">
                  <c:v>0.603361728019471</c:v>
                </c:pt>
                <c:pt idx="7933">
                  <c:v>0.603437785214481</c:v>
                </c:pt>
                <c:pt idx="7934">
                  <c:v>0.603513842409492</c:v>
                </c:pt>
                <c:pt idx="7935">
                  <c:v>0.603589899604503</c:v>
                </c:pt>
                <c:pt idx="7936">
                  <c:v>0.603665956799513</c:v>
                </c:pt>
                <c:pt idx="7937">
                  <c:v>0.603742013994524</c:v>
                </c:pt>
                <c:pt idx="7938">
                  <c:v>0.603818071189534</c:v>
                </c:pt>
                <c:pt idx="7939">
                  <c:v>0.603894128384545</c:v>
                </c:pt>
                <c:pt idx="7940">
                  <c:v>0.603970185579556</c:v>
                </c:pt>
                <c:pt idx="7941">
                  <c:v>0.604046242774566</c:v>
                </c:pt>
                <c:pt idx="7942">
                  <c:v>0.604122299969577</c:v>
                </c:pt>
                <c:pt idx="7943">
                  <c:v>0.604198357164588</c:v>
                </c:pt>
                <c:pt idx="7944">
                  <c:v>0.604274414359598</c:v>
                </c:pt>
                <c:pt idx="7945">
                  <c:v>0.604350471554609</c:v>
                </c:pt>
                <c:pt idx="7946">
                  <c:v>0.60442652874962</c:v>
                </c:pt>
                <c:pt idx="7947">
                  <c:v>0.60450258594463</c:v>
                </c:pt>
                <c:pt idx="7948">
                  <c:v>0.604578643139641</c:v>
                </c:pt>
                <c:pt idx="7949">
                  <c:v>0.604654700334652</c:v>
                </c:pt>
                <c:pt idx="7950">
                  <c:v>0.604730757529662</c:v>
                </c:pt>
                <c:pt idx="7951">
                  <c:v>0.604806814724673</c:v>
                </c:pt>
                <c:pt idx="7952">
                  <c:v>0.604882871919684</c:v>
                </c:pt>
                <c:pt idx="7953">
                  <c:v>0.604958929114694</c:v>
                </c:pt>
                <c:pt idx="7954">
                  <c:v>0.605034986309705</c:v>
                </c:pt>
                <c:pt idx="7955">
                  <c:v>0.605111043504715</c:v>
                </c:pt>
                <c:pt idx="7956">
                  <c:v>0.605187100699726</c:v>
                </c:pt>
                <c:pt idx="7957">
                  <c:v>0.605263157894737</c:v>
                </c:pt>
                <c:pt idx="7958">
                  <c:v>0.605339215089747</c:v>
                </c:pt>
                <c:pt idx="7959">
                  <c:v>0.605415272284758</c:v>
                </c:pt>
                <c:pt idx="7960">
                  <c:v>0.605491329479769</c:v>
                </c:pt>
                <c:pt idx="7961">
                  <c:v>0.605567386674779</c:v>
                </c:pt>
                <c:pt idx="7962">
                  <c:v>0.60564344386979</c:v>
                </c:pt>
                <c:pt idx="7963">
                  <c:v>0.605719501064801</c:v>
                </c:pt>
                <c:pt idx="7964">
                  <c:v>0.605795558259811</c:v>
                </c:pt>
                <c:pt idx="7965">
                  <c:v>0.605871615454822</c:v>
                </c:pt>
                <c:pt idx="7966">
                  <c:v>0.605947672649833</c:v>
                </c:pt>
                <c:pt idx="7967">
                  <c:v>0.606023729844843</c:v>
                </c:pt>
                <c:pt idx="7968">
                  <c:v>0.606099787039854</c:v>
                </c:pt>
                <c:pt idx="7969">
                  <c:v>0.606175844234865</c:v>
                </c:pt>
                <c:pt idx="7970">
                  <c:v>0.606251901429875</c:v>
                </c:pt>
                <c:pt idx="7971">
                  <c:v>0.606327958624886</c:v>
                </c:pt>
                <c:pt idx="7972">
                  <c:v>0.606404015819896</c:v>
                </c:pt>
                <c:pt idx="7973">
                  <c:v>0.606480073014907</c:v>
                </c:pt>
                <c:pt idx="7974">
                  <c:v>0.606556130209918</c:v>
                </c:pt>
                <c:pt idx="7975">
                  <c:v>0.606632187404928</c:v>
                </c:pt>
                <c:pt idx="7976">
                  <c:v>0.606708244599939</c:v>
                </c:pt>
                <c:pt idx="7977">
                  <c:v>0.60678430179495</c:v>
                </c:pt>
                <c:pt idx="7978">
                  <c:v>0.60686035898996</c:v>
                </c:pt>
                <c:pt idx="7979">
                  <c:v>0.606936416184971</c:v>
                </c:pt>
                <c:pt idx="7980">
                  <c:v>0.607012473379982</c:v>
                </c:pt>
                <c:pt idx="7981">
                  <c:v>0.607088530574992</c:v>
                </c:pt>
                <c:pt idx="7982">
                  <c:v>0.607164587770003</c:v>
                </c:pt>
                <c:pt idx="7983">
                  <c:v>0.607240644965014</c:v>
                </c:pt>
                <c:pt idx="7984">
                  <c:v>0.607316702160024</c:v>
                </c:pt>
                <c:pt idx="7985">
                  <c:v>0.607392759355035</c:v>
                </c:pt>
                <c:pt idx="7986">
                  <c:v>0.607468816550045</c:v>
                </c:pt>
                <c:pt idx="7987">
                  <c:v>0.607544873745056</c:v>
                </c:pt>
                <c:pt idx="7988">
                  <c:v>0.607620930940067</c:v>
                </c:pt>
                <c:pt idx="7989">
                  <c:v>0.607696988135077</c:v>
                </c:pt>
                <c:pt idx="7990">
                  <c:v>0.607773045330088</c:v>
                </c:pt>
                <c:pt idx="7991">
                  <c:v>0.607849102525099</c:v>
                </c:pt>
                <c:pt idx="7992">
                  <c:v>0.607925159720109</c:v>
                </c:pt>
                <c:pt idx="7993">
                  <c:v>0.60800121691512</c:v>
                </c:pt>
                <c:pt idx="7994">
                  <c:v>0.608077274110131</c:v>
                </c:pt>
                <c:pt idx="7995">
                  <c:v>0.608153331305141</c:v>
                </c:pt>
                <c:pt idx="7996">
                  <c:v>0.608229388500152</c:v>
                </c:pt>
                <c:pt idx="7997">
                  <c:v>0.608305445695163</c:v>
                </c:pt>
                <c:pt idx="7998">
                  <c:v>0.608381502890173</c:v>
                </c:pt>
                <c:pt idx="7999">
                  <c:v>0.608457560085184</c:v>
                </c:pt>
                <c:pt idx="8000">
                  <c:v>0.608533617280195</c:v>
                </c:pt>
                <c:pt idx="8001">
                  <c:v>0.608609674475205</c:v>
                </c:pt>
                <c:pt idx="8002">
                  <c:v>0.608685731670216</c:v>
                </c:pt>
                <c:pt idx="8003">
                  <c:v>0.608761788865227</c:v>
                </c:pt>
                <c:pt idx="8004">
                  <c:v>0.608837846060237</c:v>
                </c:pt>
                <c:pt idx="8005">
                  <c:v>0.608913903255248</c:v>
                </c:pt>
                <c:pt idx="8006">
                  <c:v>0.608989960450258</c:v>
                </c:pt>
                <c:pt idx="8007">
                  <c:v>0.609066017645269</c:v>
                </c:pt>
                <c:pt idx="8008">
                  <c:v>0.60914207484028</c:v>
                </c:pt>
                <c:pt idx="8009">
                  <c:v>0.60921813203529</c:v>
                </c:pt>
                <c:pt idx="8010">
                  <c:v>0.609294189230301</c:v>
                </c:pt>
                <c:pt idx="8011">
                  <c:v>0.609370246425312</c:v>
                </c:pt>
                <c:pt idx="8012">
                  <c:v>0.609446303620322</c:v>
                </c:pt>
                <c:pt idx="8013">
                  <c:v>0.609522360815333</c:v>
                </c:pt>
                <c:pt idx="8014">
                  <c:v>0.609598418010344</c:v>
                </c:pt>
                <c:pt idx="8015">
                  <c:v>0.609674475205354</c:v>
                </c:pt>
                <c:pt idx="8016">
                  <c:v>0.609750532400365</c:v>
                </c:pt>
                <c:pt idx="8017">
                  <c:v>0.609826589595376</c:v>
                </c:pt>
                <c:pt idx="8018">
                  <c:v>0.609902646790386</c:v>
                </c:pt>
                <c:pt idx="8019">
                  <c:v>0.609978703985397</c:v>
                </c:pt>
                <c:pt idx="8020">
                  <c:v>0.610054761180408</c:v>
                </c:pt>
                <c:pt idx="8021">
                  <c:v>0.610130818375418</c:v>
                </c:pt>
                <c:pt idx="8022">
                  <c:v>0.610206875570429</c:v>
                </c:pt>
                <c:pt idx="8023">
                  <c:v>0.61028293276544</c:v>
                </c:pt>
                <c:pt idx="8024">
                  <c:v>0.61035898996045</c:v>
                </c:pt>
                <c:pt idx="8025">
                  <c:v>0.610435047155461</c:v>
                </c:pt>
                <c:pt idx="8026">
                  <c:v>0.610511104350471</c:v>
                </c:pt>
                <c:pt idx="8027">
                  <c:v>0.610587161545482</c:v>
                </c:pt>
                <c:pt idx="8028">
                  <c:v>0.610663218740493</c:v>
                </c:pt>
                <c:pt idx="8029">
                  <c:v>0.610739275935503</c:v>
                </c:pt>
                <c:pt idx="8030">
                  <c:v>0.610815333130514</c:v>
                </c:pt>
                <c:pt idx="8031">
                  <c:v>0.610891390325525</c:v>
                </c:pt>
                <c:pt idx="8032">
                  <c:v>0.610967447520535</c:v>
                </c:pt>
                <c:pt idx="8033">
                  <c:v>0.611043504715546</c:v>
                </c:pt>
                <c:pt idx="8034">
                  <c:v>0.611119561910557</c:v>
                </c:pt>
                <c:pt idx="8035">
                  <c:v>0.611195619105567</c:v>
                </c:pt>
                <c:pt idx="8036">
                  <c:v>0.611271676300578</c:v>
                </c:pt>
                <c:pt idx="8037">
                  <c:v>0.611347733495589</c:v>
                </c:pt>
                <c:pt idx="8038">
                  <c:v>0.611423790690599</c:v>
                </c:pt>
                <c:pt idx="8039">
                  <c:v>0.61149984788561</c:v>
                </c:pt>
                <c:pt idx="8040">
                  <c:v>0.611575905080621</c:v>
                </c:pt>
                <c:pt idx="8041">
                  <c:v>0.611651962275631</c:v>
                </c:pt>
                <c:pt idx="8042">
                  <c:v>0.611728019470642</c:v>
                </c:pt>
                <c:pt idx="8043">
                  <c:v>0.611804076665653</c:v>
                </c:pt>
                <c:pt idx="8044">
                  <c:v>0.611880133860663</c:v>
                </c:pt>
                <c:pt idx="8045">
                  <c:v>0.611956191055674</c:v>
                </c:pt>
                <c:pt idx="8046">
                  <c:v>0.612032248250684</c:v>
                </c:pt>
                <c:pt idx="8047">
                  <c:v>0.612108305445695</c:v>
                </c:pt>
                <c:pt idx="8048">
                  <c:v>0.612184362640706</c:v>
                </c:pt>
                <c:pt idx="8049">
                  <c:v>0.612260419835716</c:v>
                </c:pt>
                <c:pt idx="8050">
                  <c:v>0.612336477030727</c:v>
                </c:pt>
                <c:pt idx="8051">
                  <c:v>0.612412534225738</c:v>
                </c:pt>
                <c:pt idx="8052">
                  <c:v>0.612488591420748</c:v>
                </c:pt>
                <c:pt idx="8053">
                  <c:v>0.612564648615759</c:v>
                </c:pt>
                <c:pt idx="8054">
                  <c:v>0.61264070581077</c:v>
                </c:pt>
                <c:pt idx="8055">
                  <c:v>0.61271676300578</c:v>
                </c:pt>
                <c:pt idx="8056">
                  <c:v>0.612792820200791</c:v>
                </c:pt>
                <c:pt idx="8057">
                  <c:v>0.612868877395802</c:v>
                </c:pt>
                <c:pt idx="8058">
                  <c:v>0.612944934590812</c:v>
                </c:pt>
                <c:pt idx="8059">
                  <c:v>0.613020991785823</c:v>
                </c:pt>
                <c:pt idx="8060">
                  <c:v>0.613097048980834</c:v>
                </c:pt>
                <c:pt idx="8061">
                  <c:v>0.613173106175844</c:v>
                </c:pt>
                <c:pt idx="8062">
                  <c:v>0.613249163370855</c:v>
                </c:pt>
                <c:pt idx="8063">
                  <c:v>0.613325220565865</c:v>
                </c:pt>
                <c:pt idx="8064">
                  <c:v>0.613401277760876</c:v>
                </c:pt>
                <c:pt idx="8065">
                  <c:v>0.613477334955887</c:v>
                </c:pt>
                <c:pt idx="8066">
                  <c:v>0.613553392150897</c:v>
                </c:pt>
                <c:pt idx="8067">
                  <c:v>0.613629449345908</c:v>
                </c:pt>
                <c:pt idx="8068">
                  <c:v>0.613705506540919</c:v>
                </c:pt>
                <c:pt idx="8069">
                  <c:v>0.613781563735929</c:v>
                </c:pt>
                <c:pt idx="8070">
                  <c:v>0.61385762093094</c:v>
                </c:pt>
                <c:pt idx="8071">
                  <c:v>0.613933678125951</c:v>
                </c:pt>
                <c:pt idx="8072">
                  <c:v>0.614009735320961</c:v>
                </c:pt>
                <c:pt idx="8073">
                  <c:v>0.614085792515972</c:v>
                </c:pt>
                <c:pt idx="8074">
                  <c:v>0.614161849710983</c:v>
                </c:pt>
                <c:pt idx="8075">
                  <c:v>0.614237906905993</c:v>
                </c:pt>
                <c:pt idx="8076">
                  <c:v>0.614313964101004</c:v>
                </c:pt>
                <c:pt idx="8077">
                  <c:v>0.614390021296015</c:v>
                </c:pt>
                <c:pt idx="8078">
                  <c:v>0.614466078491025</c:v>
                </c:pt>
                <c:pt idx="8079">
                  <c:v>0.614542135686036</c:v>
                </c:pt>
                <c:pt idx="8080">
                  <c:v>0.614618192881046</c:v>
                </c:pt>
                <c:pt idx="8081">
                  <c:v>0.614694250076057</c:v>
                </c:pt>
                <c:pt idx="8082">
                  <c:v>0.614770307271068</c:v>
                </c:pt>
                <c:pt idx="8083">
                  <c:v>0.614846364466078</c:v>
                </c:pt>
                <c:pt idx="8084">
                  <c:v>0.614922421661089</c:v>
                </c:pt>
                <c:pt idx="8085">
                  <c:v>0.6149984788561</c:v>
                </c:pt>
                <c:pt idx="8086">
                  <c:v>0.61507453605111</c:v>
                </c:pt>
                <c:pt idx="8087">
                  <c:v>0.615150593246121</c:v>
                </c:pt>
                <c:pt idx="8088">
                  <c:v>0.615226650441132</c:v>
                </c:pt>
                <c:pt idx="8089">
                  <c:v>0.615302707636142</c:v>
                </c:pt>
                <c:pt idx="8090">
                  <c:v>0.615378764831153</c:v>
                </c:pt>
                <c:pt idx="8091">
                  <c:v>0.615454822026164</c:v>
                </c:pt>
                <c:pt idx="8092">
                  <c:v>0.615530879221174</c:v>
                </c:pt>
                <c:pt idx="8093">
                  <c:v>0.615606936416185</c:v>
                </c:pt>
                <c:pt idx="8094">
                  <c:v>0.615682993611196</c:v>
                </c:pt>
                <c:pt idx="8095">
                  <c:v>0.615759050806206</c:v>
                </c:pt>
                <c:pt idx="8096">
                  <c:v>0.615835108001217</c:v>
                </c:pt>
                <c:pt idx="8097">
                  <c:v>0.615911165196227</c:v>
                </c:pt>
                <c:pt idx="8098">
                  <c:v>0.615987222391238</c:v>
                </c:pt>
                <c:pt idx="8099">
                  <c:v>0.616063279586249</c:v>
                </c:pt>
                <c:pt idx="8100">
                  <c:v>0.616139336781259</c:v>
                </c:pt>
                <c:pt idx="8101">
                  <c:v>0.61621539397627</c:v>
                </c:pt>
                <c:pt idx="8102">
                  <c:v>0.616291451171281</c:v>
                </c:pt>
                <c:pt idx="8103">
                  <c:v>0.616367508366291</c:v>
                </c:pt>
                <c:pt idx="8104">
                  <c:v>0.616443565561302</c:v>
                </c:pt>
                <c:pt idx="8105">
                  <c:v>0.616519622756313</c:v>
                </c:pt>
                <c:pt idx="8106">
                  <c:v>0.616595679951323</c:v>
                </c:pt>
                <c:pt idx="8107">
                  <c:v>0.616671737146334</c:v>
                </c:pt>
                <c:pt idx="8108">
                  <c:v>0.616747794341345</c:v>
                </c:pt>
                <c:pt idx="8109">
                  <c:v>0.616823851536355</c:v>
                </c:pt>
                <c:pt idx="8110">
                  <c:v>0.616899908731366</c:v>
                </c:pt>
                <c:pt idx="8111">
                  <c:v>0.616975965926377</c:v>
                </c:pt>
                <c:pt idx="8112">
                  <c:v>0.617052023121387</c:v>
                </c:pt>
                <c:pt idx="8113">
                  <c:v>0.617128080316398</c:v>
                </c:pt>
                <c:pt idx="8114">
                  <c:v>0.617204137511408</c:v>
                </c:pt>
                <c:pt idx="8115">
                  <c:v>0.617280194706419</c:v>
                </c:pt>
                <c:pt idx="8116">
                  <c:v>0.61735625190143</c:v>
                </c:pt>
                <c:pt idx="8117">
                  <c:v>0.61743230909644</c:v>
                </c:pt>
                <c:pt idx="8118">
                  <c:v>0.617508366291451</c:v>
                </c:pt>
                <c:pt idx="8119">
                  <c:v>0.617584423486462</c:v>
                </c:pt>
                <c:pt idx="8120">
                  <c:v>0.617660480681472</c:v>
                </c:pt>
                <c:pt idx="8121">
                  <c:v>0.617736537876483</c:v>
                </c:pt>
                <c:pt idx="8122">
                  <c:v>0.617812595071494</c:v>
                </c:pt>
                <c:pt idx="8123">
                  <c:v>0.617888652266504</c:v>
                </c:pt>
                <c:pt idx="8124">
                  <c:v>0.617964709461515</c:v>
                </c:pt>
                <c:pt idx="8125">
                  <c:v>0.618040766656526</c:v>
                </c:pt>
                <c:pt idx="8126">
                  <c:v>0.618116823851536</c:v>
                </c:pt>
                <c:pt idx="8127">
                  <c:v>0.618192881046547</c:v>
                </c:pt>
                <c:pt idx="8128">
                  <c:v>0.618268938241558</c:v>
                </c:pt>
                <c:pt idx="8129">
                  <c:v>0.618344995436568</c:v>
                </c:pt>
                <c:pt idx="8130">
                  <c:v>0.618421052631579</c:v>
                </c:pt>
                <c:pt idx="8131">
                  <c:v>0.618497109826589</c:v>
                </c:pt>
                <c:pt idx="8132">
                  <c:v>0.6185731670216</c:v>
                </c:pt>
                <c:pt idx="8133">
                  <c:v>0.618649224216611</c:v>
                </c:pt>
                <c:pt idx="8134">
                  <c:v>0.618725281411621</c:v>
                </c:pt>
                <c:pt idx="8135">
                  <c:v>0.618801338606632</c:v>
                </c:pt>
                <c:pt idx="8136">
                  <c:v>0.618877395801643</c:v>
                </c:pt>
                <c:pt idx="8137">
                  <c:v>0.618953452996653</c:v>
                </c:pt>
                <c:pt idx="8138">
                  <c:v>0.619029510191664</c:v>
                </c:pt>
                <c:pt idx="8139">
                  <c:v>0.619105567386675</c:v>
                </c:pt>
                <c:pt idx="8140">
                  <c:v>0.619181624581685</c:v>
                </c:pt>
                <c:pt idx="8141">
                  <c:v>0.619257681776696</c:v>
                </c:pt>
                <c:pt idx="8142">
                  <c:v>0.619333738971707</c:v>
                </c:pt>
                <c:pt idx="8143">
                  <c:v>0.619409796166717</c:v>
                </c:pt>
                <c:pt idx="8144">
                  <c:v>0.619485853361728</c:v>
                </c:pt>
                <c:pt idx="8145">
                  <c:v>0.619561910556739</c:v>
                </c:pt>
                <c:pt idx="8146">
                  <c:v>0.619637967751749</c:v>
                </c:pt>
                <c:pt idx="8147">
                  <c:v>0.61971402494676</c:v>
                </c:pt>
                <c:pt idx="8148">
                  <c:v>0.61979008214177</c:v>
                </c:pt>
                <c:pt idx="8149">
                  <c:v>0.619866139336781</c:v>
                </c:pt>
                <c:pt idx="8150">
                  <c:v>0.619942196531792</c:v>
                </c:pt>
                <c:pt idx="8151">
                  <c:v>0.620018253726802</c:v>
                </c:pt>
                <c:pt idx="8152">
                  <c:v>0.620094310921813</c:v>
                </c:pt>
                <c:pt idx="8153">
                  <c:v>0.620170368116824</c:v>
                </c:pt>
                <c:pt idx="8154">
                  <c:v>0.620246425311834</c:v>
                </c:pt>
                <c:pt idx="8155">
                  <c:v>0.620322482506845</c:v>
                </c:pt>
                <c:pt idx="8156">
                  <c:v>0.620398539701856</c:v>
                </c:pt>
                <c:pt idx="8157">
                  <c:v>0.620474596896866</c:v>
                </c:pt>
                <c:pt idx="8158">
                  <c:v>0.620550654091877</c:v>
                </c:pt>
                <c:pt idx="8159">
                  <c:v>0.620626711286888</c:v>
                </c:pt>
                <c:pt idx="8160">
                  <c:v>0.620702768481898</c:v>
                </c:pt>
                <c:pt idx="8161">
                  <c:v>0.620778825676909</c:v>
                </c:pt>
                <c:pt idx="8162">
                  <c:v>0.62085488287192</c:v>
                </c:pt>
                <c:pt idx="8163">
                  <c:v>0.62093094006693</c:v>
                </c:pt>
                <c:pt idx="8164">
                  <c:v>0.621006997261941</c:v>
                </c:pt>
                <c:pt idx="8165">
                  <c:v>0.621083054456952</c:v>
                </c:pt>
                <c:pt idx="8166">
                  <c:v>0.621159111651962</c:v>
                </c:pt>
                <c:pt idx="8167">
                  <c:v>0.621235168846973</c:v>
                </c:pt>
                <c:pt idx="8168">
                  <c:v>0.621311226041983</c:v>
                </c:pt>
                <c:pt idx="8169">
                  <c:v>0.621387283236994</c:v>
                </c:pt>
                <c:pt idx="8170">
                  <c:v>0.621463340432005</c:v>
                </c:pt>
                <c:pt idx="8171">
                  <c:v>0.621539397627015</c:v>
                </c:pt>
                <c:pt idx="8172">
                  <c:v>0.621615454822026</c:v>
                </c:pt>
                <c:pt idx="8173">
                  <c:v>0.621691512017037</c:v>
                </c:pt>
                <c:pt idx="8174">
                  <c:v>0.621767569212047</c:v>
                </c:pt>
                <c:pt idx="8175">
                  <c:v>0.621843626407058</c:v>
                </c:pt>
                <c:pt idx="8176">
                  <c:v>0.621919683602069</c:v>
                </c:pt>
                <c:pt idx="8177">
                  <c:v>0.621995740797079</c:v>
                </c:pt>
                <c:pt idx="8178">
                  <c:v>0.62207179799209</c:v>
                </c:pt>
                <c:pt idx="8179">
                  <c:v>0.622147855187101</c:v>
                </c:pt>
                <c:pt idx="8180">
                  <c:v>0.622223912382111</c:v>
                </c:pt>
                <c:pt idx="8181">
                  <c:v>0.622299969577122</c:v>
                </c:pt>
                <c:pt idx="8182">
                  <c:v>0.622376026772133</c:v>
                </c:pt>
                <c:pt idx="8183">
                  <c:v>0.622452083967143</c:v>
                </c:pt>
                <c:pt idx="8184">
                  <c:v>0.622528141162154</c:v>
                </c:pt>
                <c:pt idx="8185">
                  <c:v>0.622604198357165</c:v>
                </c:pt>
                <c:pt idx="8186">
                  <c:v>0.622680255552175</c:v>
                </c:pt>
                <c:pt idx="8187">
                  <c:v>0.622756312747186</c:v>
                </c:pt>
                <c:pt idx="8188">
                  <c:v>0.622832369942196</c:v>
                </c:pt>
                <c:pt idx="8189">
                  <c:v>0.622908427137207</c:v>
                </c:pt>
                <c:pt idx="8190">
                  <c:v>0.622984484332218</c:v>
                </c:pt>
                <c:pt idx="8191">
                  <c:v>0.623060541527228</c:v>
                </c:pt>
                <c:pt idx="8192">
                  <c:v>0.623136598722239</c:v>
                </c:pt>
                <c:pt idx="8193">
                  <c:v>0.62321265591725</c:v>
                </c:pt>
                <c:pt idx="8194">
                  <c:v>0.62328871311226</c:v>
                </c:pt>
                <c:pt idx="8195">
                  <c:v>0.623364770307271</c:v>
                </c:pt>
                <c:pt idx="8196">
                  <c:v>0.623440827502282</c:v>
                </c:pt>
                <c:pt idx="8197">
                  <c:v>0.623516884697292</c:v>
                </c:pt>
                <c:pt idx="8198">
                  <c:v>0.623592941892303</c:v>
                </c:pt>
                <c:pt idx="8199">
                  <c:v>0.623668999087314</c:v>
                </c:pt>
                <c:pt idx="8200">
                  <c:v>0.623745056282324</c:v>
                </c:pt>
                <c:pt idx="8201">
                  <c:v>0.623821113477335</c:v>
                </c:pt>
                <c:pt idx="8202">
                  <c:v>0.623897170672346</c:v>
                </c:pt>
                <c:pt idx="8203">
                  <c:v>0.623973227867356</c:v>
                </c:pt>
                <c:pt idx="8204">
                  <c:v>0.624049285062367</c:v>
                </c:pt>
                <c:pt idx="8205">
                  <c:v>0.624125342257377</c:v>
                </c:pt>
                <c:pt idx="8206">
                  <c:v>0.624201399452388</c:v>
                </c:pt>
                <c:pt idx="8207">
                  <c:v>0.624277456647399</c:v>
                </c:pt>
                <c:pt idx="8208">
                  <c:v>0.624353513842409</c:v>
                </c:pt>
                <c:pt idx="8209">
                  <c:v>0.62442957103742</c:v>
                </c:pt>
                <c:pt idx="8210">
                  <c:v>0.624505628232431</c:v>
                </c:pt>
                <c:pt idx="8211">
                  <c:v>0.624581685427441</c:v>
                </c:pt>
                <c:pt idx="8212">
                  <c:v>0.624657742622452</c:v>
                </c:pt>
                <c:pt idx="8213">
                  <c:v>0.624733799817463</c:v>
                </c:pt>
                <c:pt idx="8214">
                  <c:v>0.624809857012473</c:v>
                </c:pt>
                <c:pt idx="8215">
                  <c:v>0.624885914207484</c:v>
                </c:pt>
                <c:pt idx="8216">
                  <c:v>0.624961971402495</c:v>
                </c:pt>
                <c:pt idx="8217">
                  <c:v>0.625038028597505</c:v>
                </c:pt>
                <c:pt idx="8218">
                  <c:v>0.625114085792516</c:v>
                </c:pt>
                <c:pt idx="8219">
                  <c:v>0.625190142987527</c:v>
                </c:pt>
                <c:pt idx="8220">
                  <c:v>0.625266200182537</c:v>
                </c:pt>
                <c:pt idx="8221">
                  <c:v>0.625342257377548</c:v>
                </c:pt>
                <c:pt idx="8222">
                  <c:v>0.625418314572558</c:v>
                </c:pt>
                <c:pt idx="8223">
                  <c:v>0.625494371767569</c:v>
                </c:pt>
                <c:pt idx="8224">
                  <c:v>0.62557042896258</c:v>
                </c:pt>
                <c:pt idx="8225">
                  <c:v>0.62564648615759</c:v>
                </c:pt>
                <c:pt idx="8226">
                  <c:v>0.625722543352601</c:v>
                </c:pt>
                <c:pt idx="8227">
                  <c:v>0.625798600547612</c:v>
                </c:pt>
                <c:pt idx="8228">
                  <c:v>0.625874657742622</c:v>
                </c:pt>
                <c:pt idx="8229">
                  <c:v>0.625950714937633</c:v>
                </c:pt>
                <c:pt idx="8230">
                  <c:v>0.626026772132644</c:v>
                </c:pt>
                <c:pt idx="8231">
                  <c:v>0.626102829327654</c:v>
                </c:pt>
                <c:pt idx="8232">
                  <c:v>0.626178886522665</c:v>
                </c:pt>
                <c:pt idx="8233">
                  <c:v>0.626254943717676</c:v>
                </c:pt>
                <c:pt idx="8234">
                  <c:v>0.626331000912686</c:v>
                </c:pt>
                <c:pt idx="8235">
                  <c:v>0.626407058107697</c:v>
                </c:pt>
                <c:pt idx="8236">
                  <c:v>0.626483115302708</c:v>
                </c:pt>
                <c:pt idx="8237">
                  <c:v>0.626559172497718</c:v>
                </c:pt>
                <c:pt idx="8238">
                  <c:v>0.626635229692729</c:v>
                </c:pt>
                <c:pt idx="8239">
                  <c:v>0.626711286887739</c:v>
                </c:pt>
                <c:pt idx="8240">
                  <c:v>0.62678734408275</c:v>
                </c:pt>
                <c:pt idx="8241">
                  <c:v>0.626863401277761</c:v>
                </c:pt>
                <c:pt idx="8242">
                  <c:v>0.626939458472771</c:v>
                </c:pt>
                <c:pt idx="8243">
                  <c:v>0.627015515667782</c:v>
                </c:pt>
                <c:pt idx="8244">
                  <c:v>0.627091572862793</c:v>
                </c:pt>
                <c:pt idx="8245">
                  <c:v>0.627167630057803</c:v>
                </c:pt>
                <c:pt idx="8246">
                  <c:v>0.627243687252814</c:v>
                </c:pt>
                <c:pt idx="8247">
                  <c:v>0.627319744447825</c:v>
                </c:pt>
                <c:pt idx="8248">
                  <c:v>0.627395801642835</c:v>
                </c:pt>
                <c:pt idx="8249">
                  <c:v>0.627471858837846</c:v>
                </c:pt>
                <c:pt idx="8250">
                  <c:v>0.627547916032857</c:v>
                </c:pt>
                <c:pt idx="8251">
                  <c:v>0.627623973227867</c:v>
                </c:pt>
                <c:pt idx="8252">
                  <c:v>0.627700030422878</c:v>
                </c:pt>
                <c:pt idx="8253">
                  <c:v>0.627776087617889</c:v>
                </c:pt>
                <c:pt idx="8254">
                  <c:v>0.627852144812899</c:v>
                </c:pt>
                <c:pt idx="8255">
                  <c:v>0.62792820200791</c:v>
                </c:pt>
                <c:pt idx="8256">
                  <c:v>0.62800425920292</c:v>
                </c:pt>
                <c:pt idx="8257">
                  <c:v>0.628080316397931</c:v>
                </c:pt>
                <c:pt idx="8258">
                  <c:v>0.628156373592942</c:v>
                </c:pt>
                <c:pt idx="8259">
                  <c:v>0.628232430787952</c:v>
                </c:pt>
                <c:pt idx="8260">
                  <c:v>0.628308487982963</c:v>
                </c:pt>
                <c:pt idx="8261">
                  <c:v>0.628384545177974</c:v>
                </c:pt>
                <c:pt idx="8262">
                  <c:v>0.628460602372984</c:v>
                </c:pt>
                <c:pt idx="8263">
                  <c:v>0.628536659567995</c:v>
                </c:pt>
                <c:pt idx="8264">
                  <c:v>0.628612716763006</c:v>
                </c:pt>
                <c:pt idx="8265">
                  <c:v>0.628688773958016</c:v>
                </c:pt>
                <c:pt idx="8266">
                  <c:v>0.628764831153027</c:v>
                </c:pt>
                <c:pt idx="8267">
                  <c:v>0.628840888348038</c:v>
                </c:pt>
                <c:pt idx="8268">
                  <c:v>0.628916945543048</c:v>
                </c:pt>
                <c:pt idx="8269">
                  <c:v>0.628993002738059</c:v>
                </c:pt>
                <c:pt idx="8270">
                  <c:v>0.62906905993307</c:v>
                </c:pt>
                <c:pt idx="8271">
                  <c:v>0.62914511712808</c:v>
                </c:pt>
                <c:pt idx="8272">
                  <c:v>0.629221174323091</c:v>
                </c:pt>
                <c:pt idx="8273">
                  <c:v>0.629297231518101</c:v>
                </c:pt>
                <c:pt idx="8274">
                  <c:v>0.629373288713112</c:v>
                </c:pt>
                <c:pt idx="8275">
                  <c:v>0.629449345908123</c:v>
                </c:pt>
                <c:pt idx="8276">
                  <c:v>0.629525403103133</c:v>
                </c:pt>
                <c:pt idx="8277">
                  <c:v>0.629601460298144</c:v>
                </c:pt>
                <c:pt idx="8278">
                  <c:v>0.629677517493155</c:v>
                </c:pt>
                <c:pt idx="8279">
                  <c:v>0.629753574688165</c:v>
                </c:pt>
                <c:pt idx="8280">
                  <c:v>0.629829631883176</c:v>
                </c:pt>
                <c:pt idx="8281">
                  <c:v>0.629905689078187</c:v>
                </c:pt>
                <c:pt idx="8282">
                  <c:v>0.629981746273197</c:v>
                </c:pt>
                <c:pt idx="8283">
                  <c:v>0.630057803468208</c:v>
                </c:pt>
                <c:pt idx="8284">
                  <c:v>0.630133860663219</c:v>
                </c:pt>
                <c:pt idx="8285">
                  <c:v>0.630209917858229</c:v>
                </c:pt>
                <c:pt idx="8286">
                  <c:v>0.63028597505324</c:v>
                </c:pt>
                <c:pt idx="8287">
                  <c:v>0.630362032248251</c:v>
                </c:pt>
                <c:pt idx="8288">
                  <c:v>0.630438089443261</c:v>
                </c:pt>
                <c:pt idx="8289">
                  <c:v>0.630514146638272</c:v>
                </c:pt>
                <c:pt idx="8290">
                  <c:v>0.630590203833283</c:v>
                </c:pt>
                <c:pt idx="8291">
                  <c:v>0.630666261028293</c:v>
                </c:pt>
                <c:pt idx="8292">
                  <c:v>0.630742318223304</c:v>
                </c:pt>
                <c:pt idx="8293">
                  <c:v>0.630818375418314</c:v>
                </c:pt>
                <c:pt idx="8294">
                  <c:v>0.630894432613325</c:v>
                </c:pt>
                <c:pt idx="8295">
                  <c:v>0.630970489808336</c:v>
                </c:pt>
                <c:pt idx="8296">
                  <c:v>0.631046547003346</c:v>
                </c:pt>
                <c:pt idx="8297">
                  <c:v>0.631122604198357</c:v>
                </c:pt>
                <c:pt idx="8298">
                  <c:v>0.631198661393368</c:v>
                </c:pt>
                <c:pt idx="8299">
                  <c:v>0.631274718588378</c:v>
                </c:pt>
                <c:pt idx="8300">
                  <c:v>0.631350775783389</c:v>
                </c:pt>
                <c:pt idx="8301">
                  <c:v>0.6314268329784</c:v>
                </c:pt>
                <c:pt idx="8302">
                  <c:v>0.63150289017341</c:v>
                </c:pt>
                <c:pt idx="8303">
                  <c:v>0.631578947368421</c:v>
                </c:pt>
                <c:pt idx="8304">
                  <c:v>0.631655004563432</c:v>
                </c:pt>
                <c:pt idx="8305">
                  <c:v>0.631731061758442</c:v>
                </c:pt>
                <c:pt idx="8306">
                  <c:v>0.631807118953453</c:v>
                </c:pt>
                <c:pt idx="8307">
                  <c:v>0.631883176148464</c:v>
                </c:pt>
                <c:pt idx="8308">
                  <c:v>0.631959233343474</c:v>
                </c:pt>
                <c:pt idx="8309">
                  <c:v>0.632035290538485</c:v>
                </c:pt>
                <c:pt idx="8310">
                  <c:v>0.632111347733496</c:v>
                </c:pt>
                <c:pt idx="8311">
                  <c:v>0.632187404928506</c:v>
                </c:pt>
                <c:pt idx="8312">
                  <c:v>0.632263462123517</c:v>
                </c:pt>
                <c:pt idx="8313">
                  <c:v>0.632339519318527</c:v>
                </c:pt>
                <c:pt idx="8314">
                  <c:v>0.632415576513538</c:v>
                </c:pt>
                <c:pt idx="8315">
                  <c:v>0.632491633708549</c:v>
                </c:pt>
                <c:pt idx="8316">
                  <c:v>0.632567690903559</c:v>
                </c:pt>
                <c:pt idx="8317">
                  <c:v>0.63264374809857</c:v>
                </c:pt>
                <c:pt idx="8318">
                  <c:v>0.632719805293581</c:v>
                </c:pt>
                <c:pt idx="8319">
                  <c:v>0.632795862488591</c:v>
                </c:pt>
                <c:pt idx="8320">
                  <c:v>0.632871919683602</c:v>
                </c:pt>
                <c:pt idx="8321">
                  <c:v>0.632947976878613</c:v>
                </c:pt>
                <c:pt idx="8322">
                  <c:v>0.633024034073623</c:v>
                </c:pt>
                <c:pt idx="8323">
                  <c:v>0.633100091268634</c:v>
                </c:pt>
                <c:pt idx="8324">
                  <c:v>0.633176148463645</c:v>
                </c:pt>
                <c:pt idx="8325">
                  <c:v>0.633252205658655</c:v>
                </c:pt>
                <c:pt idx="8326">
                  <c:v>0.633328262853666</c:v>
                </c:pt>
                <c:pt idx="8327">
                  <c:v>0.633404320048677</c:v>
                </c:pt>
                <c:pt idx="8328">
                  <c:v>0.633480377243687</c:v>
                </c:pt>
                <c:pt idx="8329">
                  <c:v>0.633556434438698</c:v>
                </c:pt>
                <c:pt idx="8330">
                  <c:v>0.633632491633708</c:v>
                </c:pt>
                <c:pt idx="8331">
                  <c:v>0.633708548828719</c:v>
                </c:pt>
                <c:pt idx="8332">
                  <c:v>0.63378460602373</c:v>
                </c:pt>
                <c:pt idx="8333">
                  <c:v>0.63386066321874</c:v>
                </c:pt>
                <c:pt idx="8334">
                  <c:v>0.633936720413751</c:v>
                </c:pt>
                <c:pt idx="8335">
                  <c:v>0.634012777608762</c:v>
                </c:pt>
                <c:pt idx="8336">
                  <c:v>0.634088834803772</c:v>
                </c:pt>
                <c:pt idx="8337">
                  <c:v>0.634164891998783</c:v>
                </c:pt>
                <c:pt idx="8338">
                  <c:v>0.634240949193794</c:v>
                </c:pt>
                <c:pt idx="8339">
                  <c:v>0.634317006388804</c:v>
                </c:pt>
                <c:pt idx="8340">
                  <c:v>0.634393063583815</c:v>
                </c:pt>
                <c:pt idx="8341">
                  <c:v>0.634469120778826</c:v>
                </c:pt>
                <c:pt idx="8342">
                  <c:v>0.634545177973836</c:v>
                </c:pt>
                <c:pt idx="8343">
                  <c:v>0.634621235168847</c:v>
                </c:pt>
                <c:pt idx="8344">
                  <c:v>0.634697292363858</c:v>
                </c:pt>
                <c:pt idx="8345">
                  <c:v>0.634773349558868</c:v>
                </c:pt>
                <c:pt idx="8346">
                  <c:v>0.634849406753879</c:v>
                </c:pt>
                <c:pt idx="8347">
                  <c:v>0.63492546394889</c:v>
                </c:pt>
                <c:pt idx="8348">
                  <c:v>0.6350015211439</c:v>
                </c:pt>
                <c:pt idx="8349">
                  <c:v>0.635077578338911</c:v>
                </c:pt>
                <c:pt idx="8350">
                  <c:v>0.635153635533921</c:v>
                </c:pt>
                <c:pt idx="8351">
                  <c:v>0.635229692728932</c:v>
                </c:pt>
                <c:pt idx="8352">
                  <c:v>0.635305749923943</c:v>
                </c:pt>
                <c:pt idx="8353">
                  <c:v>0.635381807118953</c:v>
                </c:pt>
                <c:pt idx="8354">
                  <c:v>0.635457864313964</c:v>
                </c:pt>
                <c:pt idx="8355">
                  <c:v>0.635533921508975</c:v>
                </c:pt>
                <c:pt idx="8356">
                  <c:v>0.635609978703985</c:v>
                </c:pt>
                <c:pt idx="8357">
                  <c:v>0.635686035898996</c:v>
                </c:pt>
                <c:pt idx="8358">
                  <c:v>0.635762093094007</c:v>
                </c:pt>
                <c:pt idx="8359">
                  <c:v>0.635838150289017</c:v>
                </c:pt>
                <c:pt idx="8360">
                  <c:v>0.635914207484028</c:v>
                </c:pt>
                <c:pt idx="8361">
                  <c:v>0.635990264679039</c:v>
                </c:pt>
                <c:pt idx="8362">
                  <c:v>0.636066321874049</c:v>
                </c:pt>
                <c:pt idx="8363">
                  <c:v>0.63614237906906</c:v>
                </c:pt>
                <c:pt idx="8364">
                  <c:v>0.636218436264071</c:v>
                </c:pt>
                <c:pt idx="8365">
                  <c:v>0.636294493459081</c:v>
                </c:pt>
                <c:pt idx="8366">
                  <c:v>0.636370550654092</c:v>
                </c:pt>
                <c:pt idx="8367">
                  <c:v>0.636446607849102</c:v>
                </c:pt>
                <c:pt idx="8368">
                  <c:v>0.636522665044113</c:v>
                </c:pt>
                <c:pt idx="8369">
                  <c:v>0.636598722239124</c:v>
                </c:pt>
                <c:pt idx="8370">
                  <c:v>0.636674779434134</c:v>
                </c:pt>
                <c:pt idx="8371">
                  <c:v>0.636750836629145</c:v>
                </c:pt>
                <c:pt idx="8372">
                  <c:v>0.636826893824156</c:v>
                </c:pt>
                <c:pt idx="8373">
                  <c:v>0.636902951019166</c:v>
                </c:pt>
                <c:pt idx="8374">
                  <c:v>0.636979008214177</c:v>
                </c:pt>
                <c:pt idx="8375">
                  <c:v>0.637055065409188</c:v>
                </c:pt>
                <c:pt idx="8376">
                  <c:v>0.637131122604198</c:v>
                </c:pt>
                <c:pt idx="8377">
                  <c:v>0.637207179799209</c:v>
                </c:pt>
                <c:pt idx="8378">
                  <c:v>0.63728323699422</c:v>
                </c:pt>
                <c:pt idx="8379">
                  <c:v>0.63735929418923</c:v>
                </c:pt>
                <c:pt idx="8380">
                  <c:v>0.637435351384241</c:v>
                </c:pt>
                <c:pt idx="8381">
                  <c:v>0.637511408579251</c:v>
                </c:pt>
                <c:pt idx="8382">
                  <c:v>0.637587465774262</c:v>
                </c:pt>
                <c:pt idx="8383">
                  <c:v>0.637663522969273</c:v>
                </c:pt>
                <c:pt idx="8384">
                  <c:v>0.637739580164283</c:v>
                </c:pt>
                <c:pt idx="8385">
                  <c:v>0.637815637359294</c:v>
                </c:pt>
                <c:pt idx="8386">
                  <c:v>0.637891694554305</c:v>
                </c:pt>
                <c:pt idx="8387">
                  <c:v>0.637967751749315</c:v>
                </c:pt>
                <c:pt idx="8388">
                  <c:v>0.638043808944326</c:v>
                </c:pt>
                <c:pt idx="8389">
                  <c:v>0.638119866139337</c:v>
                </c:pt>
                <c:pt idx="8390">
                  <c:v>0.638195923334347</c:v>
                </c:pt>
                <c:pt idx="8391">
                  <c:v>0.638271980529358</c:v>
                </c:pt>
                <c:pt idx="8392">
                  <c:v>0.638348037724369</c:v>
                </c:pt>
                <c:pt idx="8393">
                  <c:v>0.638424094919379</c:v>
                </c:pt>
                <c:pt idx="8394">
                  <c:v>0.63850015211439</c:v>
                </c:pt>
                <c:pt idx="8395">
                  <c:v>0.638576209309401</c:v>
                </c:pt>
                <c:pt idx="8396">
                  <c:v>0.638652266504411</c:v>
                </c:pt>
                <c:pt idx="8397">
                  <c:v>0.638728323699422</c:v>
                </c:pt>
                <c:pt idx="8398">
                  <c:v>0.638804380894432</c:v>
                </c:pt>
                <c:pt idx="8399">
                  <c:v>0.638880438089443</c:v>
                </c:pt>
                <c:pt idx="8400">
                  <c:v>0.638956495284454</c:v>
                </c:pt>
                <c:pt idx="8401">
                  <c:v>0.639032552479464</c:v>
                </c:pt>
                <c:pt idx="8402">
                  <c:v>0.639108609674475</c:v>
                </c:pt>
                <c:pt idx="8403">
                  <c:v>0.639184666869486</c:v>
                </c:pt>
                <c:pt idx="8404">
                  <c:v>0.639260724064496</c:v>
                </c:pt>
                <c:pt idx="8405">
                  <c:v>0.639336781259507</c:v>
                </c:pt>
                <c:pt idx="8406">
                  <c:v>0.639412838454518</c:v>
                </c:pt>
                <c:pt idx="8407">
                  <c:v>0.639488895649528</c:v>
                </c:pt>
                <c:pt idx="8408">
                  <c:v>0.639564952844539</c:v>
                </c:pt>
                <c:pt idx="8409">
                  <c:v>0.63964101003955</c:v>
                </c:pt>
                <c:pt idx="8410">
                  <c:v>0.63971706723456</c:v>
                </c:pt>
                <c:pt idx="8411">
                  <c:v>0.639793124429571</c:v>
                </c:pt>
                <c:pt idx="8412">
                  <c:v>0.639869181624582</c:v>
                </c:pt>
                <c:pt idx="8413">
                  <c:v>0.639945238819592</c:v>
                </c:pt>
                <c:pt idx="8414">
                  <c:v>0.640021296014603</c:v>
                </c:pt>
                <c:pt idx="8415">
                  <c:v>0.640097353209613</c:v>
                </c:pt>
                <c:pt idx="8416">
                  <c:v>0.640173410404624</c:v>
                </c:pt>
                <c:pt idx="8417">
                  <c:v>0.640249467599635</c:v>
                </c:pt>
                <c:pt idx="8418">
                  <c:v>0.640325524794645</c:v>
                </c:pt>
                <c:pt idx="8419">
                  <c:v>0.640401581989656</c:v>
                </c:pt>
                <c:pt idx="8420">
                  <c:v>0.640477639184667</c:v>
                </c:pt>
                <c:pt idx="8421">
                  <c:v>0.640553696379677</c:v>
                </c:pt>
                <c:pt idx="8422">
                  <c:v>0.640629753574688</c:v>
                </c:pt>
                <c:pt idx="8423">
                  <c:v>0.640705810769699</c:v>
                </c:pt>
                <c:pt idx="8424">
                  <c:v>0.640781867964709</c:v>
                </c:pt>
                <c:pt idx="8425">
                  <c:v>0.64085792515972</c:v>
                </c:pt>
                <c:pt idx="8426">
                  <c:v>0.640933982354731</c:v>
                </c:pt>
                <c:pt idx="8427">
                  <c:v>0.641010039549741</c:v>
                </c:pt>
                <c:pt idx="8428">
                  <c:v>0.641086096744752</c:v>
                </c:pt>
                <c:pt idx="8429">
                  <c:v>0.641162153939763</c:v>
                </c:pt>
                <c:pt idx="8430">
                  <c:v>0.641238211134773</c:v>
                </c:pt>
                <c:pt idx="8431">
                  <c:v>0.641314268329784</c:v>
                </c:pt>
                <c:pt idx="8432">
                  <c:v>0.641390325524795</c:v>
                </c:pt>
                <c:pt idx="8433">
                  <c:v>0.641466382719805</c:v>
                </c:pt>
                <c:pt idx="8434">
                  <c:v>0.641542439914816</c:v>
                </c:pt>
                <c:pt idx="8435">
                  <c:v>0.641618497109826</c:v>
                </c:pt>
                <c:pt idx="8436">
                  <c:v>0.641694554304837</c:v>
                </c:pt>
                <c:pt idx="8437">
                  <c:v>0.641770611499848</c:v>
                </c:pt>
                <c:pt idx="8438">
                  <c:v>0.641846668694858</c:v>
                </c:pt>
                <c:pt idx="8439">
                  <c:v>0.641922725889869</c:v>
                </c:pt>
                <c:pt idx="8440">
                  <c:v>0.64199878308488</c:v>
                </c:pt>
                <c:pt idx="8441">
                  <c:v>0.64207484027989</c:v>
                </c:pt>
                <c:pt idx="8442">
                  <c:v>0.642150897474901</c:v>
                </c:pt>
                <c:pt idx="8443">
                  <c:v>0.642226954669912</c:v>
                </c:pt>
                <c:pt idx="8444">
                  <c:v>0.642303011864922</c:v>
                </c:pt>
                <c:pt idx="8445">
                  <c:v>0.642379069059933</c:v>
                </c:pt>
                <c:pt idx="8446">
                  <c:v>0.642455126254944</c:v>
                </c:pt>
                <c:pt idx="8447">
                  <c:v>0.642531183449954</c:v>
                </c:pt>
                <c:pt idx="8448">
                  <c:v>0.642607240644965</c:v>
                </c:pt>
                <c:pt idx="8449">
                  <c:v>0.642683297839976</c:v>
                </c:pt>
                <c:pt idx="8450">
                  <c:v>0.642759355034986</c:v>
                </c:pt>
                <c:pt idx="8451">
                  <c:v>0.642835412229997</c:v>
                </c:pt>
                <c:pt idx="8452">
                  <c:v>0.642911469425008</c:v>
                </c:pt>
                <c:pt idx="8453">
                  <c:v>0.642987526620018</c:v>
                </c:pt>
                <c:pt idx="8454">
                  <c:v>0.643063583815029</c:v>
                </c:pt>
                <c:pt idx="8455">
                  <c:v>0.643139641010039</c:v>
                </c:pt>
                <c:pt idx="8456">
                  <c:v>0.64321569820505</c:v>
                </c:pt>
                <c:pt idx="8457">
                  <c:v>0.643291755400061</c:v>
                </c:pt>
                <c:pt idx="8458">
                  <c:v>0.643367812595071</c:v>
                </c:pt>
                <c:pt idx="8459">
                  <c:v>0.643443869790082</c:v>
                </c:pt>
                <c:pt idx="8460">
                  <c:v>0.643519926985093</c:v>
                </c:pt>
                <c:pt idx="8461">
                  <c:v>0.643595984180103</c:v>
                </c:pt>
                <c:pt idx="8462">
                  <c:v>0.643672041375114</c:v>
                </c:pt>
                <c:pt idx="8463">
                  <c:v>0.643748098570125</c:v>
                </c:pt>
                <c:pt idx="8464">
                  <c:v>0.643824155765135</c:v>
                </c:pt>
                <c:pt idx="8465">
                  <c:v>0.643900212960146</c:v>
                </c:pt>
                <c:pt idx="8466">
                  <c:v>0.643976270155157</c:v>
                </c:pt>
                <c:pt idx="8467">
                  <c:v>0.644052327350167</c:v>
                </c:pt>
                <c:pt idx="8468">
                  <c:v>0.644128384545178</c:v>
                </c:pt>
                <c:pt idx="8469">
                  <c:v>0.644204441740189</c:v>
                </c:pt>
                <c:pt idx="8470">
                  <c:v>0.644280498935199</c:v>
                </c:pt>
                <c:pt idx="8471">
                  <c:v>0.64435655613021</c:v>
                </c:pt>
                <c:pt idx="8472">
                  <c:v>0.644432613325221</c:v>
                </c:pt>
                <c:pt idx="8473">
                  <c:v>0.644508670520231</c:v>
                </c:pt>
                <c:pt idx="8474">
                  <c:v>0.644584727715242</c:v>
                </c:pt>
                <c:pt idx="8475">
                  <c:v>0.644660784910252</c:v>
                </c:pt>
                <c:pt idx="8476">
                  <c:v>0.644736842105263</c:v>
                </c:pt>
                <c:pt idx="8477">
                  <c:v>0.644812899300274</c:v>
                </c:pt>
                <c:pt idx="8478">
                  <c:v>0.644888956495284</c:v>
                </c:pt>
                <c:pt idx="8479">
                  <c:v>0.644965013690295</c:v>
                </c:pt>
                <c:pt idx="8480">
                  <c:v>0.645041070885306</c:v>
                </c:pt>
                <c:pt idx="8481">
                  <c:v>0.645117128080316</c:v>
                </c:pt>
                <c:pt idx="8482">
                  <c:v>0.645193185275327</c:v>
                </c:pt>
                <c:pt idx="8483">
                  <c:v>0.645269242470338</c:v>
                </c:pt>
                <c:pt idx="8484">
                  <c:v>0.645345299665348</c:v>
                </c:pt>
                <c:pt idx="8485">
                  <c:v>0.645421356860359</c:v>
                </c:pt>
                <c:pt idx="8486">
                  <c:v>0.64549741405537</c:v>
                </c:pt>
                <c:pt idx="8487">
                  <c:v>0.64557347125038</c:v>
                </c:pt>
                <c:pt idx="8488">
                  <c:v>0.645649528445391</c:v>
                </c:pt>
                <c:pt idx="8489">
                  <c:v>0.645725585640402</c:v>
                </c:pt>
                <c:pt idx="8490">
                  <c:v>0.645801642835412</c:v>
                </c:pt>
                <c:pt idx="8491">
                  <c:v>0.645877700030423</c:v>
                </c:pt>
                <c:pt idx="8492">
                  <c:v>0.645953757225433</c:v>
                </c:pt>
                <c:pt idx="8493">
                  <c:v>0.646029814420444</c:v>
                </c:pt>
                <c:pt idx="8494">
                  <c:v>0.646105871615455</c:v>
                </c:pt>
                <c:pt idx="8495">
                  <c:v>0.646181928810465</c:v>
                </c:pt>
                <c:pt idx="8496">
                  <c:v>0.646257986005476</c:v>
                </c:pt>
                <c:pt idx="8497">
                  <c:v>0.646334043200487</c:v>
                </c:pt>
                <c:pt idx="8498">
                  <c:v>0.646410100395497</c:v>
                </c:pt>
                <c:pt idx="8499">
                  <c:v>0.646486157590508</c:v>
                </c:pt>
                <c:pt idx="8500">
                  <c:v>0.646562214785519</c:v>
                </c:pt>
                <c:pt idx="8501">
                  <c:v>0.646638271980529</c:v>
                </c:pt>
                <c:pt idx="8502">
                  <c:v>0.64671432917554</c:v>
                </c:pt>
                <c:pt idx="8503">
                  <c:v>0.646790386370551</c:v>
                </c:pt>
                <c:pt idx="8504">
                  <c:v>0.646866443565561</c:v>
                </c:pt>
                <c:pt idx="8505">
                  <c:v>0.646942500760572</c:v>
                </c:pt>
                <c:pt idx="8506">
                  <c:v>0.647018557955583</c:v>
                </c:pt>
                <c:pt idx="8507">
                  <c:v>0.647094615150593</c:v>
                </c:pt>
                <c:pt idx="8508">
                  <c:v>0.647170672345604</c:v>
                </c:pt>
                <c:pt idx="8509">
                  <c:v>0.647246729540614</c:v>
                </c:pt>
                <c:pt idx="8510">
                  <c:v>0.647322786735625</c:v>
                </c:pt>
                <c:pt idx="8511">
                  <c:v>0.647398843930636</c:v>
                </c:pt>
                <c:pt idx="8512">
                  <c:v>0.647474901125646</c:v>
                </c:pt>
                <c:pt idx="8513">
                  <c:v>0.647550958320657</c:v>
                </c:pt>
                <c:pt idx="8514">
                  <c:v>0.647627015515668</c:v>
                </c:pt>
                <c:pt idx="8515">
                  <c:v>0.647703072710678</c:v>
                </c:pt>
                <c:pt idx="8516">
                  <c:v>0.647779129905689</c:v>
                </c:pt>
                <c:pt idx="8517">
                  <c:v>0.6478551871007</c:v>
                </c:pt>
                <c:pt idx="8518">
                  <c:v>0.64793124429571</c:v>
                </c:pt>
                <c:pt idx="8519">
                  <c:v>0.648007301490721</c:v>
                </c:pt>
                <c:pt idx="8520">
                  <c:v>0.648083358685732</c:v>
                </c:pt>
                <c:pt idx="8521">
                  <c:v>0.648159415880742</c:v>
                </c:pt>
                <c:pt idx="8522">
                  <c:v>0.648235473075753</c:v>
                </c:pt>
                <c:pt idx="8523">
                  <c:v>0.648311530270764</c:v>
                </c:pt>
                <c:pt idx="8524">
                  <c:v>0.648387587465774</c:v>
                </c:pt>
                <c:pt idx="8525">
                  <c:v>0.648463644660785</c:v>
                </c:pt>
                <c:pt idx="8526">
                  <c:v>0.648539701855795</c:v>
                </c:pt>
                <c:pt idx="8527">
                  <c:v>0.648615759050806</c:v>
                </c:pt>
                <c:pt idx="8528">
                  <c:v>0.648691816245817</c:v>
                </c:pt>
                <c:pt idx="8529">
                  <c:v>0.648767873440827</c:v>
                </c:pt>
                <c:pt idx="8530">
                  <c:v>0.648843930635838</c:v>
                </c:pt>
                <c:pt idx="8531">
                  <c:v>0.648919987830849</c:v>
                </c:pt>
                <c:pt idx="8532">
                  <c:v>0.648996045025859</c:v>
                </c:pt>
                <c:pt idx="8533">
                  <c:v>0.64907210222087</c:v>
                </c:pt>
                <c:pt idx="8534">
                  <c:v>0.649148159415881</c:v>
                </c:pt>
                <c:pt idx="8535">
                  <c:v>0.649224216610891</c:v>
                </c:pt>
                <c:pt idx="8536">
                  <c:v>0.649300273805902</c:v>
                </c:pt>
                <c:pt idx="8537">
                  <c:v>0.649376331000913</c:v>
                </c:pt>
                <c:pt idx="8538">
                  <c:v>0.649452388195923</c:v>
                </c:pt>
                <c:pt idx="8539">
                  <c:v>0.649528445390934</c:v>
                </c:pt>
                <c:pt idx="8540">
                  <c:v>0.649604502585944</c:v>
                </c:pt>
                <c:pt idx="8541">
                  <c:v>0.649680559780955</c:v>
                </c:pt>
                <c:pt idx="8542">
                  <c:v>0.649756616975966</c:v>
                </c:pt>
                <c:pt idx="8543">
                  <c:v>0.649832674170976</c:v>
                </c:pt>
                <c:pt idx="8544">
                  <c:v>0.649908731365987</c:v>
                </c:pt>
                <c:pt idx="8545">
                  <c:v>0.649984788560998</c:v>
                </c:pt>
                <c:pt idx="8546">
                  <c:v>0.650060845756008</c:v>
                </c:pt>
                <c:pt idx="8547">
                  <c:v>0.650136902951019</c:v>
                </c:pt>
                <c:pt idx="8548">
                  <c:v>0.65021296014603</c:v>
                </c:pt>
                <c:pt idx="8549">
                  <c:v>0.65028901734104</c:v>
                </c:pt>
                <c:pt idx="8550">
                  <c:v>0.650365074536051</c:v>
                </c:pt>
                <c:pt idx="8551">
                  <c:v>0.650441131731062</c:v>
                </c:pt>
                <c:pt idx="8552">
                  <c:v>0.650517188926072</c:v>
                </c:pt>
                <c:pt idx="8553">
                  <c:v>0.650593246121083</c:v>
                </c:pt>
                <c:pt idx="8554">
                  <c:v>0.650669303316094</c:v>
                </c:pt>
                <c:pt idx="8555">
                  <c:v>0.650745360511104</c:v>
                </c:pt>
                <c:pt idx="8556">
                  <c:v>0.650821417706115</c:v>
                </c:pt>
                <c:pt idx="8557">
                  <c:v>0.650897474901125</c:v>
                </c:pt>
                <c:pt idx="8558">
                  <c:v>0.650973532096136</c:v>
                </c:pt>
                <c:pt idx="8559">
                  <c:v>0.651049589291147</c:v>
                </c:pt>
                <c:pt idx="8560">
                  <c:v>0.651125646486157</c:v>
                </c:pt>
                <c:pt idx="8561">
                  <c:v>0.651201703681168</c:v>
                </c:pt>
                <c:pt idx="8562">
                  <c:v>0.651277760876179</c:v>
                </c:pt>
                <c:pt idx="8563">
                  <c:v>0.651353818071189</c:v>
                </c:pt>
                <c:pt idx="8564">
                  <c:v>0.6514298752662</c:v>
                </c:pt>
                <c:pt idx="8565">
                  <c:v>0.651505932461211</c:v>
                </c:pt>
                <c:pt idx="8566">
                  <c:v>0.651581989656221</c:v>
                </c:pt>
                <c:pt idx="8567">
                  <c:v>0.651658046851232</c:v>
                </c:pt>
                <c:pt idx="8568">
                  <c:v>0.651734104046243</c:v>
                </c:pt>
                <c:pt idx="8569">
                  <c:v>0.651810161241253</c:v>
                </c:pt>
                <c:pt idx="8570">
                  <c:v>0.651886218436264</c:v>
                </c:pt>
                <c:pt idx="8571">
                  <c:v>0.651962275631275</c:v>
                </c:pt>
                <c:pt idx="8572">
                  <c:v>0.652038332826285</c:v>
                </c:pt>
                <c:pt idx="8573">
                  <c:v>0.652114390021296</c:v>
                </c:pt>
                <c:pt idx="8574">
                  <c:v>0.652190447216307</c:v>
                </c:pt>
                <c:pt idx="8575">
                  <c:v>0.652266504411317</c:v>
                </c:pt>
                <c:pt idx="8576">
                  <c:v>0.652342561606328</c:v>
                </c:pt>
                <c:pt idx="8577">
                  <c:v>0.652418618801338</c:v>
                </c:pt>
                <c:pt idx="8578">
                  <c:v>0.652494675996349</c:v>
                </c:pt>
                <c:pt idx="8579">
                  <c:v>0.65257073319136</c:v>
                </c:pt>
                <c:pt idx="8580">
                  <c:v>0.65264679038637</c:v>
                </c:pt>
                <c:pt idx="8581">
                  <c:v>0.652722847581381</c:v>
                </c:pt>
                <c:pt idx="8582">
                  <c:v>0.652798904776392</c:v>
                </c:pt>
                <c:pt idx="8583">
                  <c:v>0.652874961971402</c:v>
                </c:pt>
                <c:pt idx="8584">
                  <c:v>0.652951019166413</c:v>
                </c:pt>
                <c:pt idx="8585">
                  <c:v>0.653027076361424</c:v>
                </c:pt>
                <c:pt idx="8586">
                  <c:v>0.653103133556434</c:v>
                </c:pt>
                <c:pt idx="8587">
                  <c:v>0.653179190751445</c:v>
                </c:pt>
                <c:pt idx="8588">
                  <c:v>0.653255247946456</c:v>
                </c:pt>
                <c:pt idx="8589">
                  <c:v>0.653331305141466</c:v>
                </c:pt>
                <c:pt idx="8590">
                  <c:v>0.653407362336477</c:v>
                </c:pt>
                <c:pt idx="8591">
                  <c:v>0.653483419531488</c:v>
                </c:pt>
                <c:pt idx="8592">
                  <c:v>0.653559476726498</c:v>
                </c:pt>
                <c:pt idx="8593">
                  <c:v>0.653635533921509</c:v>
                </c:pt>
                <c:pt idx="8594">
                  <c:v>0.65371159111652</c:v>
                </c:pt>
                <c:pt idx="8595">
                  <c:v>0.65378764831153</c:v>
                </c:pt>
                <c:pt idx="8596">
                  <c:v>0.653863705506541</c:v>
                </c:pt>
                <c:pt idx="8597">
                  <c:v>0.653939762701551</c:v>
                </c:pt>
                <c:pt idx="8598">
                  <c:v>0.654015819896562</c:v>
                </c:pt>
                <c:pt idx="8599">
                  <c:v>0.654091877091573</c:v>
                </c:pt>
                <c:pt idx="8600">
                  <c:v>0.654167934286583</c:v>
                </c:pt>
                <c:pt idx="8601">
                  <c:v>0.654243991481594</c:v>
                </c:pt>
                <c:pt idx="8602">
                  <c:v>0.654320048676605</c:v>
                </c:pt>
                <c:pt idx="8603">
                  <c:v>0.654396105871615</c:v>
                </c:pt>
                <c:pt idx="8604">
                  <c:v>0.654472163066626</c:v>
                </c:pt>
                <c:pt idx="8605">
                  <c:v>0.654548220261637</c:v>
                </c:pt>
                <c:pt idx="8606">
                  <c:v>0.654624277456647</c:v>
                </c:pt>
                <c:pt idx="8607">
                  <c:v>0.654700334651658</c:v>
                </c:pt>
                <c:pt idx="8608">
                  <c:v>0.654776391846669</c:v>
                </c:pt>
                <c:pt idx="8609">
                  <c:v>0.654852449041679</c:v>
                </c:pt>
                <c:pt idx="8610">
                  <c:v>0.65492850623669</c:v>
                </c:pt>
                <c:pt idx="8611">
                  <c:v>0.655004563431701</c:v>
                </c:pt>
                <c:pt idx="8612">
                  <c:v>0.655080620626711</c:v>
                </c:pt>
                <c:pt idx="8613">
                  <c:v>0.655156677821722</c:v>
                </c:pt>
                <c:pt idx="8614">
                  <c:v>0.655232735016733</c:v>
                </c:pt>
                <c:pt idx="8615">
                  <c:v>0.655308792211743</c:v>
                </c:pt>
                <c:pt idx="8616">
                  <c:v>0.655384849406754</c:v>
                </c:pt>
                <c:pt idx="8617">
                  <c:v>0.655460906601764</c:v>
                </c:pt>
                <c:pt idx="8618">
                  <c:v>0.655536963796775</c:v>
                </c:pt>
                <c:pt idx="8619">
                  <c:v>0.655613020991786</c:v>
                </c:pt>
                <c:pt idx="8620">
                  <c:v>0.655689078186796</c:v>
                </c:pt>
                <c:pt idx="8621">
                  <c:v>0.655765135381807</c:v>
                </c:pt>
                <c:pt idx="8622">
                  <c:v>0.655841192576818</c:v>
                </c:pt>
                <c:pt idx="8623">
                  <c:v>0.655917249771828</c:v>
                </c:pt>
                <c:pt idx="8624">
                  <c:v>0.655993306966839</c:v>
                </c:pt>
                <c:pt idx="8625">
                  <c:v>0.65606936416185</c:v>
                </c:pt>
                <c:pt idx="8626">
                  <c:v>0.65614542135686</c:v>
                </c:pt>
                <c:pt idx="8627">
                  <c:v>0.656221478551871</c:v>
                </c:pt>
                <c:pt idx="8628">
                  <c:v>0.656297535746882</c:v>
                </c:pt>
                <c:pt idx="8629">
                  <c:v>0.656373592941892</c:v>
                </c:pt>
                <c:pt idx="8630">
                  <c:v>0.656449650136903</c:v>
                </c:pt>
                <c:pt idx="8631">
                  <c:v>0.656525707331914</c:v>
                </c:pt>
                <c:pt idx="8632">
                  <c:v>0.656601764526924</c:v>
                </c:pt>
                <c:pt idx="8633">
                  <c:v>0.656677821721935</c:v>
                </c:pt>
                <c:pt idx="8634">
                  <c:v>0.656753878916945</c:v>
                </c:pt>
                <c:pt idx="8635">
                  <c:v>0.656829936111956</c:v>
                </c:pt>
                <c:pt idx="8636">
                  <c:v>0.656905993306967</c:v>
                </c:pt>
                <c:pt idx="8637">
                  <c:v>0.656982050501977</c:v>
                </c:pt>
                <c:pt idx="8638">
                  <c:v>0.657058107696988</c:v>
                </c:pt>
                <c:pt idx="8639">
                  <c:v>0.657134164891999</c:v>
                </c:pt>
                <c:pt idx="8640">
                  <c:v>0.657210222087009</c:v>
                </c:pt>
                <c:pt idx="8641">
                  <c:v>0.65728627928202</c:v>
                </c:pt>
                <c:pt idx="8642">
                  <c:v>0.657362336477031</c:v>
                </c:pt>
                <c:pt idx="8643">
                  <c:v>0.657438393672041</c:v>
                </c:pt>
                <c:pt idx="8644">
                  <c:v>0.657514450867052</c:v>
                </c:pt>
                <c:pt idx="8645">
                  <c:v>0.657590508062063</c:v>
                </c:pt>
                <c:pt idx="8646">
                  <c:v>0.657666565257073</c:v>
                </c:pt>
                <c:pt idx="8647">
                  <c:v>0.657742622452084</c:v>
                </c:pt>
                <c:pt idx="8648">
                  <c:v>0.657818679647095</c:v>
                </c:pt>
                <c:pt idx="8649">
                  <c:v>0.657894736842105</c:v>
                </c:pt>
                <c:pt idx="8650">
                  <c:v>0.657970794037116</c:v>
                </c:pt>
                <c:pt idx="8651">
                  <c:v>0.658046851232126</c:v>
                </c:pt>
                <c:pt idx="8652">
                  <c:v>0.658122908427137</c:v>
                </c:pt>
                <c:pt idx="8653">
                  <c:v>0.658198965622148</c:v>
                </c:pt>
                <c:pt idx="8654">
                  <c:v>0.658275022817158</c:v>
                </c:pt>
                <c:pt idx="8655">
                  <c:v>0.658351080012169</c:v>
                </c:pt>
                <c:pt idx="8656">
                  <c:v>0.65842713720718</c:v>
                </c:pt>
                <c:pt idx="8657">
                  <c:v>0.65850319440219</c:v>
                </c:pt>
                <c:pt idx="8658">
                  <c:v>0.658579251597201</c:v>
                </c:pt>
                <c:pt idx="8659">
                  <c:v>0.658655308792212</c:v>
                </c:pt>
                <c:pt idx="8660">
                  <c:v>0.658731365987222</c:v>
                </c:pt>
                <c:pt idx="8661">
                  <c:v>0.658807423182233</c:v>
                </c:pt>
                <c:pt idx="8662">
                  <c:v>0.658883480377244</c:v>
                </c:pt>
                <c:pt idx="8663">
                  <c:v>0.658959537572254</c:v>
                </c:pt>
                <c:pt idx="8664">
                  <c:v>0.659035594767265</c:v>
                </c:pt>
                <c:pt idx="8665">
                  <c:v>0.659111651962276</c:v>
                </c:pt>
                <c:pt idx="8666">
                  <c:v>0.659187709157286</c:v>
                </c:pt>
                <c:pt idx="8667">
                  <c:v>0.659263766352297</c:v>
                </c:pt>
                <c:pt idx="8668">
                  <c:v>0.659339823547307</c:v>
                </c:pt>
                <c:pt idx="8669">
                  <c:v>0.659415880742318</c:v>
                </c:pt>
                <c:pt idx="8670">
                  <c:v>0.659491937937329</c:v>
                </c:pt>
                <c:pt idx="8671">
                  <c:v>0.659567995132339</c:v>
                </c:pt>
                <c:pt idx="8672">
                  <c:v>0.65964405232735</c:v>
                </c:pt>
                <c:pt idx="8673">
                  <c:v>0.659720109522361</c:v>
                </c:pt>
                <c:pt idx="8674">
                  <c:v>0.659796166717371</c:v>
                </c:pt>
                <c:pt idx="8675">
                  <c:v>0.659872223912382</c:v>
                </c:pt>
                <c:pt idx="8676">
                  <c:v>0.659948281107393</c:v>
                </c:pt>
                <c:pt idx="8677">
                  <c:v>0.660024338302403</c:v>
                </c:pt>
                <c:pt idx="8678">
                  <c:v>0.660100395497414</c:v>
                </c:pt>
                <c:pt idx="8679">
                  <c:v>0.660176452692425</c:v>
                </c:pt>
                <c:pt idx="8680">
                  <c:v>0.660252509887435</c:v>
                </c:pt>
                <c:pt idx="8681">
                  <c:v>0.660328567082446</c:v>
                </c:pt>
                <c:pt idx="8682">
                  <c:v>0.660404624277457</c:v>
                </c:pt>
                <c:pt idx="8683">
                  <c:v>0.660480681472467</c:v>
                </c:pt>
                <c:pt idx="8684">
                  <c:v>0.660556738667478</c:v>
                </c:pt>
                <c:pt idx="8685">
                  <c:v>0.660632795862488</c:v>
                </c:pt>
                <c:pt idx="8686">
                  <c:v>0.660708853057499</c:v>
                </c:pt>
                <c:pt idx="8687">
                  <c:v>0.66078491025251</c:v>
                </c:pt>
                <c:pt idx="8688">
                  <c:v>0.66086096744752</c:v>
                </c:pt>
                <c:pt idx="8689">
                  <c:v>0.660937024642531</c:v>
                </c:pt>
                <c:pt idx="8690">
                  <c:v>0.661013081837542</c:v>
                </c:pt>
                <c:pt idx="8691">
                  <c:v>0.661089139032552</c:v>
                </c:pt>
                <c:pt idx="8692">
                  <c:v>0.661165196227563</c:v>
                </c:pt>
                <c:pt idx="8693">
                  <c:v>0.661241253422574</c:v>
                </c:pt>
                <c:pt idx="8694">
                  <c:v>0.661317310617584</c:v>
                </c:pt>
                <c:pt idx="8695">
                  <c:v>0.661393367812595</c:v>
                </c:pt>
                <c:pt idx="8696">
                  <c:v>0.661469425007606</c:v>
                </c:pt>
                <c:pt idx="8697">
                  <c:v>0.661545482202616</c:v>
                </c:pt>
                <c:pt idx="8698">
                  <c:v>0.661621539397627</c:v>
                </c:pt>
                <c:pt idx="8699">
                  <c:v>0.661697596592638</c:v>
                </c:pt>
                <c:pt idx="8700">
                  <c:v>0.661773653787648</c:v>
                </c:pt>
                <c:pt idx="8701">
                  <c:v>0.661849710982659</c:v>
                </c:pt>
                <c:pt idx="8702">
                  <c:v>0.661925768177669</c:v>
                </c:pt>
                <c:pt idx="8703">
                  <c:v>0.66200182537268</c:v>
                </c:pt>
                <c:pt idx="8704">
                  <c:v>0.662077882567691</c:v>
                </c:pt>
                <c:pt idx="8705">
                  <c:v>0.662153939762701</c:v>
                </c:pt>
                <c:pt idx="8706">
                  <c:v>0.662229996957712</c:v>
                </c:pt>
                <c:pt idx="8707">
                  <c:v>0.662306054152723</c:v>
                </c:pt>
                <c:pt idx="8708">
                  <c:v>0.662382111347733</c:v>
                </c:pt>
                <c:pt idx="8709">
                  <c:v>0.662458168542744</c:v>
                </c:pt>
                <c:pt idx="8710">
                  <c:v>0.662534225737755</c:v>
                </c:pt>
                <c:pt idx="8711">
                  <c:v>0.662610282932765</c:v>
                </c:pt>
                <c:pt idx="8712">
                  <c:v>0.662686340127776</c:v>
                </c:pt>
                <c:pt idx="8713">
                  <c:v>0.662762397322787</c:v>
                </c:pt>
                <c:pt idx="8714">
                  <c:v>0.662838454517797</c:v>
                </c:pt>
                <c:pt idx="8715">
                  <c:v>0.662914511712808</c:v>
                </c:pt>
                <c:pt idx="8716">
                  <c:v>0.662990568907819</c:v>
                </c:pt>
                <c:pt idx="8717">
                  <c:v>0.663066626102829</c:v>
                </c:pt>
                <c:pt idx="8718">
                  <c:v>0.66314268329784</c:v>
                </c:pt>
                <c:pt idx="8719">
                  <c:v>0.663218740492851</c:v>
                </c:pt>
                <c:pt idx="8720">
                  <c:v>0.663294797687861</c:v>
                </c:pt>
                <c:pt idx="8721">
                  <c:v>0.663370854882872</c:v>
                </c:pt>
                <c:pt idx="8722">
                  <c:v>0.663446912077882</c:v>
                </c:pt>
                <c:pt idx="8723">
                  <c:v>0.663522969272893</c:v>
                </c:pt>
                <c:pt idx="8724">
                  <c:v>0.663599026467904</c:v>
                </c:pt>
                <c:pt idx="8725">
                  <c:v>0.663675083662914</c:v>
                </c:pt>
                <c:pt idx="8726">
                  <c:v>0.663751140857925</c:v>
                </c:pt>
                <c:pt idx="8727">
                  <c:v>0.663827198052936</c:v>
                </c:pt>
                <c:pt idx="8728">
                  <c:v>0.663903255247946</c:v>
                </c:pt>
                <c:pt idx="8729">
                  <c:v>0.663979312442957</c:v>
                </c:pt>
                <c:pt idx="8730">
                  <c:v>0.664055369637968</c:v>
                </c:pt>
                <c:pt idx="8731">
                  <c:v>0.664131426832978</c:v>
                </c:pt>
                <c:pt idx="8732">
                  <c:v>0.664207484027989</c:v>
                </c:pt>
                <c:pt idx="8733">
                  <c:v>0.664283541223</c:v>
                </c:pt>
                <c:pt idx="8734">
                  <c:v>0.66435959841801</c:v>
                </c:pt>
                <c:pt idx="8735">
                  <c:v>0.664435655613021</c:v>
                </c:pt>
                <c:pt idx="8736">
                  <c:v>0.664511712808032</c:v>
                </c:pt>
                <c:pt idx="8737">
                  <c:v>0.664587770003042</c:v>
                </c:pt>
                <c:pt idx="8738">
                  <c:v>0.664663827198053</c:v>
                </c:pt>
                <c:pt idx="8739">
                  <c:v>0.664739884393063</c:v>
                </c:pt>
                <c:pt idx="8740">
                  <c:v>0.664815941588074</c:v>
                </c:pt>
                <c:pt idx="8741">
                  <c:v>0.664891998783085</c:v>
                </c:pt>
                <c:pt idx="8742">
                  <c:v>0.664968055978095</c:v>
                </c:pt>
                <c:pt idx="8743">
                  <c:v>0.665044113173106</c:v>
                </c:pt>
                <c:pt idx="8744">
                  <c:v>0.665120170368117</c:v>
                </c:pt>
                <c:pt idx="8745">
                  <c:v>0.665196227563127</c:v>
                </c:pt>
                <c:pt idx="8746">
                  <c:v>0.665272284758138</c:v>
                </c:pt>
                <c:pt idx="8747">
                  <c:v>0.665348341953149</c:v>
                </c:pt>
                <c:pt idx="8748">
                  <c:v>0.665424399148159</c:v>
                </c:pt>
                <c:pt idx="8749">
                  <c:v>0.66550045634317</c:v>
                </c:pt>
                <c:pt idx="8750">
                  <c:v>0.665576513538181</c:v>
                </c:pt>
                <c:pt idx="8751">
                  <c:v>0.665652570733191</c:v>
                </c:pt>
                <c:pt idx="8752">
                  <c:v>0.665728627928202</c:v>
                </c:pt>
                <c:pt idx="8753">
                  <c:v>0.665804685123213</c:v>
                </c:pt>
                <c:pt idx="8754">
                  <c:v>0.665880742318223</c:v>
                </c:pt>
                <c:pt idx="8755">
                  <c:v>0.665956799513234</c:v>
                </c:pt>
                <c:pt idx="8756">
                  <c:v>0.666032856708245</c:v>
                </c:pt>
                <c:pt idx="8757">
                  <c:v>0.666108913903255</c:v>
                </c:pt>
                <c:pt idx="8758">
                  <c:v>0.666184971098266</c:v>
                </c:pt>
                <c:pt idx="8759">
                  <c:v>0.666261028293276</c:v>
                </c:pt>
                <c:pt idx="8760">
                  <c:v>0.666337085488287</c:v>
                </c:pt>
                <c:pt idx="8761">
                  <c:v>0.666413142683298</c:v>
                </c:pt>
                <c:pt idx="8762">
                  <c:v>0.666489199878308</c:v>
                </c:pt>
                <c:pt idx="8763">
                  <c:v>0.666565257073319</c:v>
                </c:pt>
                <c:pt idx="8764">
                  <c:v>0.66664131426833</c:v>
                </c:pt>
                <c:pt idx="8765">
                  <c:v>0.66671737146334</c:v>
                </c:pt>
                <c:pt idx="8766">
                  <c:v>0.666793428658351</c:v>
                </c:pt>
                <c:pt idx="8767">
                  <c:v>0.666869485853362</c:v>
                </c:pt>
                <c:pt idx="8768">
                  <c:v>0.666945543048372</c:v>
                </c:pt>
                <c:pt idx="8769">
                  <c:v>0.667021600243383</c:v>
                </c:pt>
                <c:pt idx="8770">
                  <c:v>0.667097657438394</c:v>
                </c:pt>
                <c:pt idx="8771">
                  <c:v>0.667173714633404</c:v>
                </c:pt>
                <c:pt idx="8772">
                  <c:v>0.667249771828415</c:v>
                </c:pt>
                <c:pt idx="8773">
                  <c:v>0.667325829023426</c:v>
                </c:pt>
                <c:pt idx="8774">
                  <c:v>0.667401886218436</c:v>
                </c:pt>
                <c:pt idx="8775">
                  <c:v>0.667477943413447</c:v>
                </c:pt>
                <c:pt idx="8776">
                  <c:v>0.667554000608457</c:v>
                </c:pt>
                <c:pt idx="8777">
                  <c:v>0.667630057803468</c:v>
                </c:pt>
                <c:pt idx="8778">
                  <c:v>0.667706114998479</c:v>
                </c:pt>
                <c:pt idx="8779">
                  <c:v>0.667782172193489</c:v>
                </c:pt>
                <c:pt idx="8780">
                  <c:v>0.6678582293885</c:v>
                </c:pt>
                <c:pt idx="8781">
                  <c:v>0.667934286583511</c:v>
                </c:pt>
                <c:pt idx="8782">
                  <c:v>0.668010343778521</c:v>
                </c:pt>
                <c:pt idx="8783">
                  <c:v>0.668086400973532</c:v>
                </c:pt>
                <c:pt idx="8784">
                  <c:v>0.668162458168543</c:v>
                </c:pt>
                <c:pt idx="8785">
                  <c:v>0.668238515363553</c:v>
                </c:pt>
                <c:pt idx="8786">
                  <c:v>0.668314572558564</c:v>
                </c:pt>
                <c:pt idx="8787">
                  <c:v>0.668390629753575</c:v>
                </c:pt>
                <c:pt idx="8788">
                  <c:v>0.668466686948585</c:v>
                </c:pt>
                <c:pt idx="8789">
                  <c:v>0.668542744143596</c:v>
                </c:pt>
                <c:pt idx="8790">
                  <c:v>0.668618801338607</c:v>
                </c:pt>
                <c:pt idx="8791">
                  <c:v>0.668694858533617</c:v>
                </c:pt>
                <c:pt idx="8792">
                  <c:v>0.668770915728628</c:v>
                </c:pt>
                <c:pt idx="8793">
                  <c:v>0.668846972923638</c:v>
                </c:pt>
                <c:pt idx="8794">
                  <c:v>0.668923030118649</c:v>
                </c:pt>
                <c:pt idx="8795">
                  <c:v>0.66899908731366</c:v>
                </c:pt>
                <c:pt idx="8796">
                  <c:v>0.66907514450867</c:v>
                </c:pt>
                <c:pt idx="8797">
                  <c:v>0.669151201703681</c:v>
                </c:pt>
                <c:pt idx="8798">
                  <c:v>0.669227258898692</c:v>
                </c:pt>
                <c:pt idx="8799">
                  <c:v>0.669303316093702</c:v>
                </c:pt>
                <c:pt idx="8800">
                  <c:v>0.669379373288713</c:v>
                </c:pt>
                <c:pt idx="8801">
                  <c:v>0.669455430483724</c:v>
                </c:pt>
                <c:pt idx="8802">
                  <c:v>0.669531487678734</c:v>
                </c:pt>
                <c:pt idx="8803">
                  <c:v>0.669607544873745</c:v>
                </c:pt>
                <c:pt idx="8804">
                  <c:v>0.669683602068756</c:v>
                </c:pt>
                <c:pt idx="8805">
                  <c:v>0.669759659263766</c:v>
                </c:pt>
                <c:pt idx="8806">
                  <c:v>0.669835716458777</c:v>
                </c:pt>
                <c:pt idx="8807">
                  <c:v>0.669911773653788</c:v>
                </c:pt>
                <c:pt idx="8808">
                  <c:v>0.669987830848798</c:v>
                </c:pt>
                <c:pt idx="8809">
                  <c:v>0.670063888043809</c:v>
                </c:pt>
                <c:pt idx="8810">
                  <c:v>0.670139945238819</c:v>
                </c:pt>
                <c:pt idx="8811">
                  <c:v>0.67021600243383</c:v>
                </c:pt>
                <c:pt idx="8812">
                  <c:v>0.670292059628841</c:v>
                </c:pt>
                <c:pt idx="8813">
                  <c:v>0.670368116823851</c:v>
                </c:pt>
                <c:pt idx="8814">
                  <c:v>0.670444174018862</c:v>
                </c:pt>
                <c:pt idx="8815">
                  <c:v>0.670520231213873</c:v>
                </c:pt>
                <c:pt idx="8816">
                  <c:v>0.670596288408883</c:v>
                </c:pt>
                <c:pt idx="8817">
                  <c:v>0.670672345603894</c:v>
                </c:pt>
                <c:pt idx="8818">
                  <c:v>0.670748402798905</c:v>
                </c:pt>
                <c:pt idx="8819">
                  <c:v>0.670824459993915</c:v>
                </c:pt>
                <c:pt idx="8820">
                  <c:v>0.670900517188926</c:v>
                </c:pt>
                <c:pt idx="8821">
                  <c:v>0.670976574383937</c:v>
                </c:pt>
                <c:pt idx="8822">
                  <c:v>0.671052631578947</c:v>
                </c:pt>
                <c:pt idx="8823">
                  <c:v>0.671128688773958</c:v>
                </c:pt>
                <c:pt idx="8824">
                  <c:v>0.671204745968969</c:v>
                </c:pt>
                <c:pt idx="8825">
                  <c:v>0.671280803163979</c:v>
                </c:pt>
                <c:pt idx="8826">
                  <c:v>0.67135686035899</c:v>
                </c:pt>
                <c:pt idx="8827">
                  <c:v>0.671432917554</c:v>
                </c:pt>
                <c:pt idx="8828">
                  <c:v>0.671508974749011</c:v>
                </c:pt>
                <c:pt idx="8829">
                  <c:v>0.671585031944022</c:v>
                </c:pt>
                <c:pt idx="8830">
                  <c:v>0.671661089139032</c:v>
                </c:pt>
                <c:pt idx="8831">
                  <c:v>0.671737146334043</c:v>
                </c:pt>
                <c:pt idx="8832">
                  <c:v>0.671813203529054</c:v>
                </c:pt>
                <c:pt idx="8833">
                  <c:v>0.671889260724064</c:v>
                </c:pt>
                <c:pt idx="8834">
                  <c:v>0.671965317919075</c:v>
                </c:pt>
                <c:pt idx="8835">
                  <c:v>0.672041375114086</c:v>
                </c:pt>
                <c:pt idx="8836">
                  <c:v>0.672117432309096</c:v>
                </c:pt>
                <c:pt idx="8837">
                  <c:v>0.672193489504107</c:v>
                </c:pt>
                <c:pt idx="8838">
                  <c:v>0.672269546699118</c:v>
                </c:pt>
                <c:pt idx="8839">
                  <c:v>0.672345603894128</c:v>
                </c:pt>
                <c:pt idx="8840">
                  <c:v>0.672421661089139</c:v>
                </c:pt>
                <c:pt idx="8841">
                  <c:v>0.67249771828415</c:v>
                </c:pt>
                <c:pt idx="8842">
                  <c:v>0.67257377547916</c:v>
                </c:pt>
                <c:pt idx="8843">
                  <c:v>0.672649832674171</c:v>
                </c:pt>
                <c:pt idx="8844">
                  <c:v>0.672725889869181</c:v>
                </c:pt>
                <c:pt idx="8845">
                  <c:v>0.672801947064192</c:v>
                </c:pt>
                <c:pt idx="8846">
                  <c:v>0.672878004259203</c:v>
                </c:pt>
                <c:pt idx="8847">
                  <c:v>0.672954061454213</c:v>
                </c:pt>
                <c:pt idx="8848">
                  <c:v>0.673030118649224</c:v>
                </c:pt>
                <c:pt idx="8849">
                  <c:v>0.673106175844235</c:v>
                </c:pt>
                <c:pt idx="8850">
                  <c:v>0.673182233039245</c:v>
                </c:pt>
                <c:pt idx="8851">
                  <c:v>0.673258290234256</c:v>
                </c:pt>
                <c:pt idx="8852">
                  <c:v>0.673334347429267</c:v>
                </c:pt>
                <c:pt idx="8853">
                  <c:v>0.673410404624277</c:v>
                </c:pt>
                <c:pt idx="8854">
                  <c:v>0.673486461819288</c:v>
                </c:pt>
                <c:pt idx="8855">
                  <c:v>0.673562519014299</c:v>
                </c:pt>
                <c:pt idx="8856">
                  <c:v>0.673638576209309</c:v>
                </c:pt>
                <c:pt idx="8857">
                  <c:v>0.67371463340432</c:v>
                </c:pt>
                <c:pt idx="8858">
                  <c:v>0.673790690599331</c:v>
                </c:pt>
                <c:pt idx="8859">
                  <c:v>0.673866747794341</c:v>
                </c:pt>
                <c:pt idx="8860">
                  <c:v>0.673942804989352</c:v>
                </c:pt>
                <c:pt idx="8861">
                  <c:v>0.674018862184363</c:v>
                </c:pt>
                <c:pt idx="8862">
                  <c:v>0.674094919379373</c:v>
                </c:pt>
                <c:pt idx="8863">
                  <c:v>0.674170976574384</c:v>
                </c:pt>
                <c:pt idx="8864">
                  <c:v>0.674247033769394</c:v>
                </c:pt>
                <c:pt idx="8865">
                  <c:v>0.674323090964405</c:v>
                </c:pt>
                <c:pt idx="8866">
                  <c:v>0.674399148159416</c:v>
                </c:pt>
                <c:pt idx="8867">
                  <c:v>0.674475205354426</c:v>
                </c:pt>
                <c:pt idx="8868">
                  <c:v>0.674551262549437</c:v>
                </c:pt>
                <c:pt idx="8869">
                  <c:v>0.674627319744448</c:v>
                </c:pt>
                <c:pt idx="8870">
                  <c:v>0.674703376939458</c:v>
                </c:pt>
                <c:pt idx="8871">
                  <c:v>0.674779434134469</c:v>
                </c:pt>
                <c:pt idx="8872">
                  <c:v>0.67485549132948</c:v>
                </c:pt>
                <c:pt idx="8873">
                  <c:v>0.67493154852449</c:v>
                </c:pt>
                <c:pt idx="8874">
                  <c:v>0.675007605719501</c:v>
                </c:pt>
                <c:pt idx="8875">
                  <c:v>0.675083662914512</c:v>
                </c:pt>
                <c:pt idx="8876">
                  <c:v>0.675159720109522</c:v>
                </c:pt>
                <c:pt idx="8877">
                  <c:v>0.675235777304533</c:v>
                </c:pt>
                <c:pt idx="8878">
                  <c:v>0.675311834499544</c:v>
                </c:pt>
                <c:pt idx="8879">
                  <c:v>0.675387891694554</c:v>
                </c:pt>
                <c:pt idx="8880">
                  <c:v>0.675463948889565</c:v>
                </c:pt>
                <c:pt idx="8881">
                  <c:v>0.675540006084576</c:v>
                </c:pt>
                <c:pt idx="8882">
                  <c:v>0.675616063279586</c:v>
                </c:pt>
                <c:pt idx="8883">
                  <c:v>0.675692120474597</c:v>
                </c:pt>
                <c:pt idx="8884">
                  <c:v>0.675768177669607</c:v>
                </c:pt>
                <c:pt idx="8885">
                  <c:v>0.675844234864618</c:v>
                </c:pt>
                <c:pt idx="8886">
                  <c:v>0.675920292059629</c:v>
                </c:pt>
                <c:pt idx="8887">
                  <c:v>0.675996349254639</c:v>
                </c:pt>
                <c:pt idx="8888">
                  <c:v>0.67607240644965</c:v>
                </c:pt>
                <c:pt idx="8889">
                  <c:v>0.676148463644661</c:v>
                </c:pt>
                <c:pt idx="8890">
                  <c:v>0.676224520839671</c:v>
                </c:pt>
                <c:pt idx="8891">
                  <c:v>0.676300578034682</c:v>
                </c:pt>
                <c:pt idx="8892">
                  <c:v>0.676376635229693</c:v>
                </c:pt>
                <c:pt idx="8893">
                  <c:v>0.676452692424703</c:v>
                </c:pt>
                <c:pt idx="8894">
                  <c:v>0.676528749619714</c:v>
                </c:pt>
                <c:pt idx="8895">
                  <c:v>0.676604806814725</c:v>
                </c:pt>
                <c:pt idx="8896">
                  <c:v>0.676680864009735</c:v>
                </c:pt>
                <c:pt idx="8897">
                  <c:v>0.676756921204746</c:v>
                </c:pt>
                <c:pt idx="8898">
                  <c:v>0.676832978399757</c:v>
                </c:pt>
                <c:pt idx="8899">
                  <c:v>0.676909035594767</c:v>
                </c:pt>
                <c:pt idx="8900">
                  <c:v>0.676985092789778</c:v>
                </c:pt>
                <c:pt idx="8901">
                  <c:v>0.677061149984789</c:v>
                </c:pt>
                <c:pt idx="8902">
                  <c:v>0.677137207179799</c:v>
                </c:pt>
                <c:pt idx="8903">
                  <c:v>0.67721326437481</c:v>
                </c:pt>
                <c:pt idx="8904">
                  <c:v>0.67728932156982</c:v>
                </c:pt>
                <c:pt idx="8905">
                  <c:v>0.677365378764831</c:v>
                </c:pt>
                <c:pt idx="8906">
                  <c:v>0.677441435959842</c:v>
                </c:pt>
                <c:pt idx="8907">
                  <c:v>0.677517493154852</c:v>
                </c:pt>
                <c:pt idx="8908">
                  <c:v>0.677593550349863</c:v>
                </c:pt>
                <c:pt idx="8909">
                  <c:v>0.677669607544874</c:v>
                </c:pt>
                <c:pt idx="8910">
                  <c:v>0.677745664739884</c:v>
                </c:pt>
                <c:pt idx="8911">
                  <c:v>0.677821721934895</c:v>
                </c:pt>
                <c:pt idx="8912">
                  <c:v>0.677897779129906</c:v>
                </c:pt>
                <c:pt idx="8913">
                  <c:v>0.677973836324916</c:v>
                </c:pt>
                <c:pt idx="8914">
                  <c:v>0.678049893519927</c:v>
                </c:pt>
                <c:pt idx="8915">
                  <c:v>0.678125950714938</c:v>
                </c:pt>
                <c:pt idx="8916">
                  <c:v>0.678202007909948</c:v>
                </c:pt>
                <c:pt idx="8917">
                  <c:v>0.678278065104959</c:v>
                </c:pt>
                <c:pt idx="8918">
                  <c:v>0.67835412229997</c:v>
                </c:pt>
                <c:pt idx="8919">
                  <c:v>0.67843017949498</c:v>
                </c:pt>
                <c:pt idx="8920">
                  <c:v>0.678506236689991</c:v>
                </c:pt>
                <c:pt idx="8921">
                  <c:v>0.678582293885001</c:v>
                </c:pt>
                <c:pt idx="8922">
                  <c:v>0.678658351080012</c:v>
                </c:pt>
                <c:pt idx="8923">
                  <c:v>0.678734408275023</c:v>
                </c:pt>
                <c:pt idx="8924">
                  <c:v>0.678810465470033</c:v>
                </c:pt>
                <c:pt idx="8925">
                  <c:v>0.678886522665044</c:v>
                </c:pt>
                <c:pt idx="8926">
                  <c:v>0.678962579860055</c:v>
                </c:pt>
                <c:pt idx="8927">
                  <c:v>0.679038637055065</c:v>
                </c:pt>
                <c:pt idx="8928">
                  <c:v>0.679114694250076</c:v>
                </c:pt>
                <c:pt idx="8929">
                  <c:v>0.679190751445087</c:v>
                </c:pt>
                <c:pt idx="8930">
                  <c:v>0.679266808640097</c:v>
                </c:pt>
                <c:pt idx="8931">
                  <c:v>0.679342865835108</c:v>
                </c:pt>
                <c:pt idx="8932">
                  <c:v>0.679418923030119</c:v>
                </c:pt>
                <c:pt idx="8933">
                  <c:v>0.679494980225129</c:v>
                </c:pt>
                <c:pt idx="8934">
                  <c:v>0.67957103742014</c:v>
                </c:pt>
                <c:pt idx="8935">
                  <c:v>0.679647094615151</c:v>
                </c:pt>
                <c:pt idx="8936">
                  <c:v>0.679723151810161</c:v>
                </c:pt>
                <c:pt idx="8937">
                  <c:v>0.679799209005172</c:v>
                </c:pt>
                <c:pt idx="8938">
                  <c:v>0.679875266200182</c:v>
                </c:pt>
                <c:pt idx="8939">
                  <c:v>0.679951323395193</c:v>
                </c:pt>
                <c:pt idx="8940">
                  <c:v>0.680027380590204</c:v>
                </c:pt>
                <c:pt idx="8941">
                  <c:v>0.680103437785214</c:v>
                </c:pt>
                <c:pt idx="8942">
                  <c:v>0.680179494980225</c:v>
                </c:pt>
                <c:pt idx="8943">
                  <c:v>0.680255552175236</c:v>
                </c:pt>
                <c:pt idx="8944">
                  <c:v>0.680331609370246</c:v>
                </c:pt>
                <c:pt idx="8945">
                  <c:v>0.680407666565257</c:v>
                </c:pt>
                <c:pt idx="8946">
                  <c:v>0.680483723760268</c:v>
                </c:pt>
                <c:pt idx="8947">
                  <c:v>0.680559780955278</c:v>
                </c:pt>
                <c:pt idx="8948">
                  <c:v>0.680635838150289</c:v>
                </c:pt>
                <c:pt idx="8949">
                  <c:v>0.6807118953453</c:v>
                </c:pt>
                <c:pt idx="8950">
                  <c:v>0.68078795254031</c:v>
                </c:pt>
                <c:pt idx="8951">
                  <c:v>0.680864009735321</c:v>
                </c:pt>
                <c:pt idx="8952">
                  <c:v>0.680940066930331</c:v>
                </c:pt>
                <c:pt idx="8953">
                  <c:v>0.681016124125342</c:v>
                </c:pt>
                <c:pt idx="8954">
                  <c:v>0.681092181320353</c:v>
                </c:pt>
                <c:pt idx="8955">
                  <c:v>0.681168238515363</c:v>
                </c:pt>
                <c:pt idx="8956">
                  <c:v>0.681244295710374</c:v>
                </c:pt>
                <c:pt idx="8957">
                  <c:v>0.681320352905385</c:v>
                </c:pt>
                <c:pt idx="8958">
                  <c:v>0.681396410100395</c:v>
                </c:pt>
                <c:pt idx="8959">
                  <c:v>0.681472467295406</c:v>
                </c:pt>
                <c:pt idx="8960">
                  <c:v>0.681548524490417</c:v>
                </c:pt>
                <c:pt idx="8961">
                  <c:v>0.681624581685427</c:v>
                </c:pt>
                <c:pt idx="8962">
                  <c:v>0.681700638880438</c:v>
                </c:pt>
                <c:pt idx="8963">
                  <c:v>0.681776696075449</c:v>
                </c:pt>
                <c:pt idx="8964">
                  <c:v>0.681852753270459</c:v>
                </c:pt>
                <c:pt idx="8965">
                  <c:v>0.68192881046547</c:v>
                </c:pt>
                <c:pt idx="8966">
                  <c:v>0.682004867660481</c:v>
                </c:pt>
                <c:pt idx="8967">
                  <c:v>0.682080924855491</c:v>
                </c:pt>
                <c:pt idx="8968">
                  <c:v>0.682156982050502</c:v>
                </c:pt>
                <c:pt idx="8969">
                  <c:v>0.682233039245512</c:v>
                </c:pt>
                <c:pt idx="8970">
                  <c:v>0.682309096440523</c:v>
                </c:pt>
                <c:pt idx="8971">
                  <c:v>0.682385153635534</c:v>
                </c:pt>
                <c:pt idx="8972">
                  <c:v>0.682461210830544</c:v>
                </c:pt>
                <c:pt idx="8973">
                  <c:v>0.682537268025555</c:v>
                </c:pt>
                <c:pt idx="8974">
                  <c:v>0.682613325220566</c:v>
                </c:pt>
                <c:pt idx="8975">
                  <c:v>0.682689382415576</c:v>
                </c:pt>
                <c:pt idx="8976">
                  <c:v>0.682765439610587</c:v>
                </c:pt>
                <c:pt idx="8977">
                  <c:v>0.682841496805598</c:v>
                </c:pt>
                <c:pt idx="8978">
                  <c:v>0.682917554000608</c:v>
                </c:pt>
                <c:pt idx="8979">
                  <c:v>0.682993611195619</c:v>
                </c:pt>
                <c:pt idx="8980">
                  <c:v>0.68306966839063</c:v>
                </c:pt>
                <c:pt idx="8981">
                  <c:v>0.68314572558564</c:v>
                </c:pt>
                <c:pt idx="8982">
                  <c:v>0.683221782780651</c:v>
                </c:pt>
                <c:pt idx="8983">
                  <c:v>0.683297839975662</c:v>
                </c:pt>
                <c:pt idx="8984">
                  <c:v>0.683373897170672</c:v>
                </c:pt>
                <c:pt idx="8985">
                  <c:v>0.683449954365683</c:v>
                </c:pt>
                <c:pt idx="8986">
                  <c:v>0.683526011560693</c:v>
                </c:pt>
                <c:pt idx="8987">
                  <c:v>0.683602068755704</c:v>
                </c:pt>
                <c:pt idx="8988">
                  <c:v>0.683678125950715</c:v>
                </c:pt>
                <c:pt idx="8989">
                  <c:v>0.683754183145725</c:v>
                </c:pt>
                <c:pt idx="8990">
                  <c:v>0.683830240340736</c:v>
                </c:pt>
                <c:pt idx="8991">
                  <c:v>0.683906297535747</c:v>
                </c:pt>
                <c:pt idx="8992">
                  <c:v>0.683982354730757</c:v>
                </c:pt>
                <c:pt idx="8993">
                  <c:v>0.684058411925768</c:v>
                </c:pt>
                <c:pt idx="8994">
                  <c:v>0.684134469120779</c:v>
                </c:pt>
                <c:pt idx="8995">
                  <c:v>0.684210526315789</c:v>
                </c:pt>
                <c:pt idx="8996">
                  <c:v>0.6842865835108</c:v>
                </c:pt>
                <c:pt idx="8997">
                  <c:v>0.684362640705811</c:v>
                </c:pt>
                <c:pt idx="8998">
                  <c:v>0.684438697900821</c:v>
                </c:pt>
                <c:pt idx="8999">
                  <c:v>0.684514755095832</c:v>
                </c:pt>
                <c:pt idx="9000">
                  <c:v>0.684590812290843</c:v>
                </c:pt>
                <c:pt idx="9001">
                  <c:v>0.684666869485853</c:v>
                </c:pt>
                <c:pt idx="9002">
                  <c:v>0.684742926680864</c:v>
                </c:pt>
                <c:pt idx="9003">
                  <c:v>0.684818983875875</c:v>
                </c:pt>
                <c:pt idx="9004">
                  <c:v>0.684895041070885</c:v>
                </c:pt>
                <c:pt idx="9005">
                  <c:v>0.684971098265896</c:v>
                </c:pt>
                <c:pt idx="9006">
                  <c:v>0.685047155460906</c:v>
                </c:pt>
                <c:pt idx="9007">
                  <c:v>0.685123212655917</c:v>
                </c:pt>
                <c:pt idx="9008">
                  <c:v>0.685199269850928</c:v>
                </c:pt>
                <c:pt idx="9009">
                  <c:v>0.685275327045938</c:v>
                </c:pt>
                <c:pt idx="9010">
                  <c:v>0.685351384240949</c:v>
                </c:pt>
                <c:pt idx="9011">
                  <c:v>0.68542744143596</c:v>
                </c:pt>
                <c:pt idx="9012">
                  <c:v>0.68550349863097</c:v>
                </c:pt>
                <c:pt idx="9013">
                  <c:v>0.685579555825981</c:v>
                </c:pt>
                <c:pt idx="9014">
                  <c:v>0.685655613020992</c:v>
                </c:pt>
                <c:pt idx="9015">
                  <c:v>0.685731670216002</c:v>
                </c:pt>
                <c:pt idx="9016">
                  <c:v>0.685807727411013</c:v>
                </c:pt>
                <c:pt idx="9017">
                  <c:v>0.685883784606024</c:v>
                </c:pt>
                <c:pt idx="9018">
                  <c:v>0.685959841801034</c:v>
                </c:pt>
                <c:pt idx="9019">
                  <c:v>0.686035898996045</c:v>
                </c:pt>
                <c:pt idx="9020">
                  <c:v>0.686111956191056</c:v>
                </c:pt>
                <c:pt idx="9021">
                  <c:v>0.686188013386066</c:v>
                </c:pt>
                <c:pt idx="9022">
                  <c:v>0.686264070581077</c:v>
                </c:pt>
                <c:pt idx="9023">
                  <c:v>0.686340127776088</c:v>
                </c:pt>
                <c:pt idx="9024">
                  <c:v>0.686416184971098</c:v>
                </c:pt>
                <c:pt idx="9025">
                  <c:v>0.686492242166109</c:v>
                </c:pt>
                <c:pt idx="9026">
                  <c:v>0.686568299361119</c:v>
                </c:pt>
                <c:pt idx="9027">
                  <c:v>0.68664435655613</c:v>
                </c:pt>
                <c:pt idx="9028">
                  <c:v>0.686720413751141</c:v>
                </c:pt>
                <c:pt idx="9029">
                  <c:v>0.686796470946151</c:v>
                </c:pt>
                <c:pt idx="9030">
                  <c:v>0.686872528141162</c:v>
                </c:pt>
                <c:pt idx="9031">
                  <c:v>0.686948585336173</c:v>
                </c:pt>
                <c:pt idx="9032">
                  <c:v>0.687024642531183</c:v>
                </c:pt>
                <c:pt idx="9033">
                  <c:v>0.687100699726194</c:v>
                </c:pt>
                <c:pt idx="9034">
                  <c:v>0.687176756921205</c:v>
                </c:pt>
                <c:pt idx="9035">
                  <c:v>0.687252814116215</c:v>
                </c:pt>
                <c:pt idx="9036">
                  <c:v>0.687328871311226</c:v>
                </c:pt>
                <c:pt idx="9037">
                  <c:v>0.687404928506237</c:v>
                </c:pt>
                <c:pt idx="9038">
                  <c:v>0.687480985701247</c:v>
                </c:pt>
                <c:pt idx="9039">
                  <c:v>0.687557042896258</c:v>
                </c:pt>
                <c:pt idx="9040">
                  <c:v>0.687633100091269</c:v>
                </c:pt>
                <c:pt idx="9041">
                  <c:v>0.687709157286279</c:v>
                </c:pt>
                <c:pt idx="9042">
                  <c:v>0.68778521448129</c:v>
                </c:pt>
                <c:pt idx="9043">
                  <c:v>0.687861271676301</c:v>
                </c:pt>
                <c:pt idx="9044">
                  <c:v>0.687937328871311</c:v>
                </c:pt>
                <c:pt idx="9045">
                  <c:v>0.688013386066322</c:v>
                </c:pt>
                <c:pt idx="9046">
                  <c:v>0.688089443261332</c:v>
                </c:pt>
                <c:pt idx="9047">
                  <c:v>0.688165500456343</c:v>
                </c:pt>
                <c:pt idx="9048">
                  <c:v>0.688241557651354</c:v>
                </c:pt>
                <c:pt idx="9049">
                  <c:v>0.688317614846364</c:v>
                </c:pt>
                <c:pt idx="9050">
                  <c:v>0.688393672041375</c:v>
                </c:pt>
                <c:pt idx="9051">
                  <c:v>0.688469729236386</c:v>
                </c:pt>
                <c:pt idx="9052">
                  <c:v>0.688545786431396</c:v>
                </c:pt>
                <c:pt idx="9053">
                  <c:v>0.688621843626407</c:v>
                </c:pt>
                <c:pt idx="9054">
                  <c:v>0.688697900821418</c:v>
                </c:pt>
                <c:pt idx="9055">
                  <c:v>0.688773958016428</c:v>
                </c:pt>
                <c:pt idx="9056">
                  <c:v>0.688850015211439</c:v>
                </c:pt>
                <c:pt idx="9057">
                  <c:v>0.68892607240645</c:v>
                </c:pt>
                <c:pt idx="9058">
                  <c:v>0.68900212960146</c:v>
                </c:pt>
                <c:pt idx="9059">
                  <c:v>0.689078186796471</c:v>
                </c:pt>
                <c:pt idx="9060">
                  <c:v>0.689154243991482</c:v>
                </c:pt>
                <c:pt idx="9061">
                  <c:v>0.689230301186492</c:v>
                </c:pt>
                <c:pt idx="9062">
                  <c:v>0.689306358381503</c:v>
                </c:pt>
                <c:pt idx="9063">
                  <c:v>0.689382415576513</c:v>
                </c:pt>
                <c:pt idx="9064">
                  <c:v>0.689458472771524</c:v>
                </c:pt>
                <c:pt idx="9065">
                  <c:v>0.689534529966535</c:v>
                </c:pt>
                <c:pt idx="9066">
                  <c:v>0.689610587161545</c:v>
                </c:pt>
                <c:pt idx="9067">
                  <c:v>0.689686644356556</c:v>
                </c:pt>
                <c:pt idx="9068">
                  <c:v>0.689762701551567</c:v>
                </c:pt>
                <c:pt idx="9069">
                  <c:v>0.689838758746577</c:v>
                </c:pt>
                <c:pt idx="9070">
                  <c:v>0.689914815941588</c:v>
                </c:pt>
                <c:pt idx="9071">
                  <c:v>0.689990873136599</c:v>
                </c:pt>
                <c:pt idx="9072">
                  <c:v>0.690066930331609</c:v>
                </c:pt>
                <c:pt idx="9073">
                  <c:v>0.69014298752662</c:v>
                </c:pt>
                <c:pt idx="9074">
                  <c:v>0.690219044721631</c:v>
                </c:pt>
                <c:pt idx="9075">
                  <c:v>0.690295101916641</c:v>
                </c:pt>
                <c:pt idx="9076">
                  <c:v>0.690371159111652</c:v>
                </c:pt>
                <c:pt idx="9077">
                  <c:v>0.690447216306663</c:v>
                </c:pt>
                <c:pt idx="9078">
                  <c:v>0.690523273501673</c:v>
                </c:pt>
                <c:pt idx="9079">
                  <c:v>0.690599330696684</c:v>
                </c:pt>
                <c:pt idx="9080">
                  <c:v>0.690675387891694</c:v>
                </c:pt>
                <c:pt idx="9081">
                  <c:v>0.690751445086705</c:v>
                </c:pt>
                <c:pt idx="9082">
                  <c:v>0.690827502281716</c:v>
                </c:pt>
                <c:pt idx="9083">
                  <c:v>0.690903559476726</c:v>
                </c:pt>
                <c:pt idx="9084">
                  <c:v>0.690979616671737</c:v>
                </c:pt>
                <c:pt idx="9085">
                  <c:v>0.691055673866748</c:v>
                </c:pt>
                <c:pt idx="9086">
                  <c:v>0.691131731061758</c:v>
                </c:pt>
                <c:pt idx="9087">
                  <c:v>0.691207788256769</c:v>
                </c:pt>
                <c:pt idx="9088">
                  <c:v>0.69128384545178</c:v>
                </c:pt>
                <c:pt idx="9089">
                  <c:v>0.69135990264679</c:v>
                </c:pt>
                <c:pt idx="9090">
                  <c:v>0.691435959841801</c:v>
                </c:pt>
                <c:pt idx="9091">
                  <c:v>0.691512017036812</c:v>
                </c:pt>
                <c:pt idx="9092">
                  <c:v>0.691588074231822</c:v>
                </c:pt>
                <c:pt idx="9093">
                  <c:v>0.691664131426833</c:v>
                </c:pt>
                <c:pt idx="9094">
                  <c:v>0.691740188621843</c:v>
                </c:pt>
                <c:pt idx="9095">
                  <c:v>0.691816245816854</c:v>
                </c:pt>
                <c:pt idx="9096">
                  <c:v>0.691892303011865</c:v>
                </c:pt>
                <c:pt idx="9097">
                  <c:v>0.691968360206875</c:v>
                </c:pt>
                <c:pt idx="9098">
                  <c:v>0.692044417401886</c:v>
                </c:pt>
                <c:pt idx="9099">
                  <c:v>0.692120474596897</c:v>
                </c:pt>
                <c:pt idx="9100">
                  <c:v>0.692196531791907</c:v>
                </c:pt>
                <c:pt idx="9101">
                  <c:v>0.692272588986918</c:v>
                </c:pt>
                <c:pt idx="9102">
                  <c:v>0.692348646181929</c:v>
                </c:pt>
                <c:pt idx="9103">
                  <c:v>0.692424703376939</c:v>
                </c:pt>
                <c:pt idx="9104">
                  <c:v>0.69250076057195</c:v>
                </c:pt>
                <c:pt idx="9105">
                  <c:v>0.692576817766961</c:v>
                </c:pt>
                <c:pt idx="9106">
                  <c:v>0.692652874961971</c:v>
                </c:pt>
                <c:pt idx="9107">
                  <c:v>0.692728932156982</c:v>
                </c:pt>
                <c:pt idx="9108">
                  <c:v>0.692804989351993</c:v>
                </c:pt>
                <c:pt idx="9109">
                  <c:v>0.692881046547003</c:v>
                </c:pt>
                <c:pt idx="9110">
                  <c:v>0.692957103742014</c:v>
                </c:pt>
                <c:pt idx="9111">
                  <c:v>0.693033160937024</c:v>
                </c:pt>
                <c:pt idx="9112">
                  <c:v>0.693109218132035</c:v>
                </c:pt>
                <c:pt idx="9113">
                  <c:v>0.693185275327046</c:v>
                </c:pt>
                <c:pt idx="9114">
                  <c:v>0.693261332522056</c:v>
                </c:pt>
                <c:pt idx="9115">
                  <c:v>0.693337389717067</c:v>
                </c:pt>
                <c:pt idx="9116">
                  <c:v>0.693413446912078</c:v>
                </c:pt>
                <c:pt idx="9117">
                  <c:v>0.693489504107088</c:v>
                </c:pt>
                <c:pt idx="9118">
                  <c:v>0.693565561302099</c:v>
                </c:pt>
                <c:pt idx="9119">
                  <c:v>0.69364161849711</c:v>
                </c:pt>
                <c:pt idx="9120">
                  <c:v>0.69371767569212</c:v>
                </c:pt>
                <c:pt idx="9121">
                  <c:v>0.693793732887131</c:v>
                </c:pt>
                <c:pt idx="9122">
                  <c:v>0.693869790082142</c:v>
                </c:pt>
                <c:pt idx="9123">
                  <c:v>0.693945847277152</c:v>
                </c:pt>
                <c:pt idx="9124">
                  <c:v>0.694021904472163</c:v>
                </c:pt>
                <c:pt idx="9125">
                  <c:v>0.694097961667174</c:v>
                </c:pt>
                <c:pt idx="9126">
                  <c:v>0.694174018862184</c:v>
                </c:pt>
                <c:pt idx="9127">
                  <c:v>0.694250076057195</c:v>
                </c:pt>
                <c:pt idx="9128">
                  <c:v>0.694326133252206</c:v>
                </c:pt>
                <c:pt idx="9129">
                  <c:v>0.694402190447216</c:v>
                </c:pt>
                <c:pt idx="9130">
                  <c:v>0.694478247642227</c:v>
                </c:pt>
                <c:pt idx="9131">
                  <c:v>0.694554304837237</c:v>
                </c:pt>
                <c:pt idx="9132">
                  <c:v>0.694630362032248</c:v>
                </c:pt>
                <c:pt idx="9133">
                  <c:v>0.694706419227259</c:v>
                </c:pt>
                <c:pt idx="9134">
                  <c:v>0.694782476422269</c:v>
                </c:pt>
                <c:pt idx="9135">
                  <c:v>0.69485853361728</c:v>
                </c:pt>
                <c:pt idx="9136">
                  <c:v>0.694934590812291</c:v>
                </c:pt>
                <c:pt idx="9137">
                  <c:v>0.695010648007301</c:v>
                </c:pt>
                <c:pt idx="9138">
                  <c:v>0.695086705202312</c:v>
                </c:pt>
                <c:pt idx="9139">
                  <c:v>0.695162762397323</c:v>
                </c:pt>
                <c:pt idx="9140">
                  <c:v>0.695238819592333</c:v>
                </c:pt>
                <c:pt idx="9141">
                  <c:v>0.695314876787344</c:v>
                </c:pt>
                <c:pt idx="9142">
                  <c:v>0.695390933982355</c:v>
                </c:pt>
                <c:pt idx="9143">
                  <c:v>0.695466991177365</c:v>
                </c:pt>
                <c:pt idx="9144">
                  <c:v>0.695543048372376</c:v>
                </c:pt>
                <c:pt idx="9145">
                  <c:v>0.695619105567387</c:v>
                </c:pt>
                <c:pt idx="9146">
                  <c:v>0.695695162762397</c:v>
                </c:pt>
                <c:pt idx="9147">
                  <c:v>0.695771219957408</c:v>
                </c:pt>
                <c:pt idx="9148">
                  <c:v>0.695847277152418</c:v>
                </c:pt>
                <c:pt idx="9149">
                  <c:v>0.695923334347429</c:v>
                </c:pt>
                <c:pt idx="9150">
                  <c:v>0.69599939154244</c:v>
                </c:pt>
                <c:pt idx="9151">
                  <c:v>0.69607544873745</c:v>
                </c:pt>
                <c:pt idx="9152">
                  <c:v>0.696151505932461</c:v>
                </c:pt>
                <c:pt idx="9153">
                  <c:v>0.696227563127472</c:v>
                </c:pt>
                <c:pt idx="9154">
                  <c:v>0.696303620322482</c:v>
                </c:pt>
                <c:pt idx="9155">
                  <c:v>0.696379677517493</c:v>
                </c:pt>
                <c:pt idx="9156">
                  <c:v>0.696455734712504</c:v>
                </c:pt>
                <c:pt idx="9157">
                  <c:v>0.696531791907514</c:v>
                </c:pt>
                <c:pt idx="9158">
                  <c:v>0.696607849102525</c:v>
                </c:pt>
                <c:pt idx="9159">
                  <c:v>0.696683906297536</c:v>
                </c:pt>
                <c:pt idx="9160">
                  <c:v>0.696759963492546</c:v>
                </c:pt>
                <c:pt idx="9161">
                  <c:v>0.696836020687557</c:v>
                </c:pt>
                <c:pt idx="9162">
                  <c:v>0.696912077882568</c:v>
                </c:pt>
                <c:pt idx="9163">
                  <c:v>0.696988135077578</c:v>
                </c:pt>
                <c:pt idx="9164">
                  <c:v>0.697064192272589</c:v>
                </c:pt>
                <c:pt idx="9165">
                  <c:v>0.6971402494676</c:v>
                </c:pt>
                <c:pt idx="9166">
                  <c:v>0.69721630666261</c:v>
                </c:pt>
                <c:pt idx="9167">
                  <c:v>0.697292363857621</c:v>
                </c:pt>
                <c:pt idx="9168">
                  <c:v>0.697368421052631</c:v>
                </c:pt>
                <c:pt idx="9169">
                  <c:v>0.697444478247642</c:v>
                </c:pt>
                <c:pt idx="9170">
                  <c:v>0.697520535442653</c:v>
                </c:pt>
                <c:pt idx="9171">
                  <c:v>0.697596592637663</c:v>
                </c:pt>
                <c:pt idx="9172">
                  <c:v>0.697672649832674</c:v>
                </c:pt>
                <c:pt idx="9173">
                  <c:v>0.697748707027685</c:v>
                </c:pt>
                <c:pt idx="9174">
                  <c:v>0.697824764222695</c:v>
                </c:pt>
                <c:pt idx="9175">
                  <c:v>0.697900821417706</c:v>
                </c:pt>
                <c:pt idx="9176">
                  <c:v>0.697976878612717</c:v>
                </c:pt>
                <c:pt idx="9177">
                  <c:v>0.698052935807727</c:v>
                </c:pt>
                <c:pt idx="9178">
                  <c:v>0.698128993002738</c:v>
                </c:pt>
                <c:pt idx="9179">
                  <c:v>0.698205050197749</c:v>
                </c:pt>
                <c:pt idx="9180">
                  <c:v>0.698281107392759</c:v>
                </c:pt>
                <c:pt idx="9181">
                  <c:v>0.69835716458777</c:v>
                </c:pt>
                <c:pt idx="9182">
                  <c:v>0.698433221782781</c:v>
                </c:pt>
                <c:pt idx="9183">
                  <c:v>0.698509278977791</c:v>
                </c:pt>
                <c:pt idx="9184">
                  <c:v>0.698585336172802</c:v>
                </c:pt>
                <c:pt idx="9185">
                  <c:v>0.698661393367813</c:v>
                </c:pt>
                <c:pt idx="9186">
                  <c:v>0.698737450562823</c:v>
                </c:pt>
                <c:pt idx="9187">
                  <c:v>0.698813507757834</c:v>
                </c:pt>
                <c:pt idx="9188">
                  <c:v>0.698889564952844</c:v>
                </c:pt>
                <c:pt idx="9189">
                  <c:v>0.698965622147855</c:v>
                </c:pt>
                <c:pt idx="9190">
                  <c:v>0.699041679342866</c:v>
                </c:pt>
                <c:pt idx="9191">
                  <c:v>0.699117736537876</c:v>
                </c:pt>
                <c:pt idx="9192">
                  <c:v>0.699193793732887</c:v>
                </c:pt>
                <c:pt idx="9193">
                  <c:v>0.699269850927898</c:v>
                </c:pt>
                <c:pt idx="9194">
                  <c:v>0.699345908122908</c:v>
                </c:pt>
                <c:pt idx="9195">
                  <c:v>0.699421965317919</c:v>
                </c:pt>
                <c:pt idx="9196">
                  <c:v>0.69949802251293</c:v>
                </c:pt>
                <c:pt idx="9197">
                  <c:v>0.69957407970794</c:v>
                </c:pt>
                <c:pt idx="9198">
                  <c:v>0.699650136902951</c:v>
                </c:pt>
                <c:pt idx="9199">
                  <c:v>0.699726194097962</c:v>
                </c:pt>
                <c:pt idx="9200">
                  <c:v>0.699802251292972</c:v>
                </c:pt>
                <c:pt idx="9201">
                  <c:v>0.699878308487983</c:v>
                </c:pt>
                <c:pt idx="9202">
                  <c:v>0.699954365682994</c:v>
                </c:pt>
                <c:pt idx="9203">
                  <c:v>0.700030422878004</c:v>
                </c:pt>
                <c:pt idx="9204">
                  <c:v>0.700106480073015</c:v>
                </c:pt>
                <c:pt idx="9205">
                  <c:v>0.700182537268026</c:v>
                </c:pt>
                <c:pt idx="9206">
                  <c:v>0.700258594463036</c:v>
                </c:pt>
                <c:pt idx="9207">
                  <c:v>0.700334651658047</c:v>
                </c:pt>
                <c:pt idx="9208">
                  <c:v>0.700410708853057</c:v>
                </c:pt>
                <c:pt idx="9209">
                  <c:v>0.700486766048068</c:v>
                </c:pt>
                <c:pt idx="9210">
                  <c:v>0.700562823243079</c:v>
                </c:pt>
                <c:pt idx="9211">
                  <c:v>0.700638880438089</c:v>
                </c:pt>
                <c:pt idx="9212">
                  <c:v>0.7007149376331</c:v>
                </c:pt>
                <c:pt idx="9213">
                  <c:v>0.700790994828111</c:v>
                </c:pt>
                <c:pt idx="9214">
                  <c:v>0.700867052023121</c:v>
                </c:pt>
                <c:pt idx="9215">
                  <c:v>0.700943109218132</c:v>
                </c:pt>
                <c:pt idx="9216">
                  <c:v>0.701019166413143</c:v>
                </c:pt>
                <c:pt idx="9217">
                  <c:v>0.701095223608153</c:v>
                </c:pt>
                <c:pt idx="9218">
                  <c:v>0.701171280803164</c:v>
                </c:pt>
                <c:pt idx="9219">
                  <c:v>0.701247337998175</c:v>
                </c:pt>
                <c:pt idx="9220">
                  <c:v>0.701323395193185</c:v>
                </c:pt>
                <c:pt idx="9221">
                  <c:v>0.701399452388196</c:v>
                </c:pt>
                <c:pt idx="9222">
                  <c:v>0.701475509583207</c:v>
                </c:pt>
                <c:pt idx="9223">
                  <c:v>0.701551566778217</c:v>
                </c:pt>
                <c:pt idx="9224">
                  <c:v>0.701627623973228</c:v>
                </c:pt>
                <c:pt idx="9225">
                  <c:v>0.701703681168238</c:v>
                </c:pt>
                <c:pt idx="9226">
                  <c:v>0.701779738363249</c:v>
                </c:pt>
                <c:pt idx="9227">
                  <c:v>0.70185579555826</c:v>
                </c:pt>
                <c:pt idx="9228">
                  <c:v>0.70193185275327</c:v>
                </c:pt>
                <c:pt idx="9229">
                  <c:v>0.702007909948281</c:v>
                </c:pt>
                <c:pt idx="9230">
                  <c:v>0.702083967143292</c:v>
                </c:pt>
                <c:pt idx="9231">
                  <c:v>0.702160024338302</c:v>
                </c:pt>
                <c:pt idx="9232">
                  <c:v>0.702236081533313</c:v>
                </c:pt>
                <c:pt idx="9233">
                  <c:v>0.702312138728324</c:v>
                </c:pt>
                <c:pt idx="9234">
                  <c:v>0.702388195923334</c:v>
                </c:pt>
                <c:pt idx="9235">
                  <c:v>0.702464253118345</c:v>
                </c:pt>
                <c:pt idx="9236">
                  <c:v>0.702540310313356</c:v>
                </c:pt>
                <c:pt idx="9237">
                  <c:v>0.702616367508366</c:v>
                </c:pt>
                <c:pt idx="9238">
                  <c:v>0.702692424703377</c:v>
                </c:pt>
                <c:pt idx="9239">
                  <c:v>0.702768481898388</c:v>
                </c:pt>
                <c:pt idx="9240">
                  <c:v>0.702844539093398</c:v>
                </c:pt>
                <c:pt idx="9241">
                  <c:v>0.702920596288409</c:v>
                </c:pt>
                <c:pt idx="9242">
                  <c:v>0.702996653483419</c:v>
                </c:pt>
                <c:pt idx="9243">
                  <c:v>0.70307271067843</c:v>
                </c:pt>
                <c:pt idx="9244">
                  <c:v>0.703148767873441</c:v>
                </c:pt>
                <c:pt idx="9245">
                  <c:v>0.703224825068451</c:v>
                </c:pt>
                <c:pt idx="9246">
                  <c:v>0.703300882263462</c:v>
                </c:pt>
                <c:pt idx="9247">
                  <c:v>0.703376939458473</c:v>
                </c:pt>
                <c:pt idx="9248">
                  <c:v>0.703452996653483</c:v>
                </c:pt>
                <c:pt idx="9249">
                  <c:v>0.703529053848494</c:v>
                </c:pt>
                <c:pt idx="9250">
                  <c:v>0.703605111043505</c:v>
                </c:pt>
                <c:pt idx="9251">
                  <c:v>0.703681168238515</c:v>
                </c:pt>
                <c:pt idx="9252">
                  <c:v>0.703757225433526</c:v>
                </c:pt>
                <c:pt idx="9253">
                  <c:v>0.703833282628537</c:v>
                </c:pt>
                <c:pt idx="9254">
                  <c:v>0.703909339823547</c:v>
                </c:pt>
                <c:pt idx="9255">
                  <c:v>0.703985397018558</c:v>
                </c:pt>
                <c:pt idx="9256">
                  <c:v>0.704061454213569</c:v>
                </c:pt>
                <c:pt idx="9257">
                  <c:v>0.704137511408579</c:v>
                </c:pt>
                <c:pt idx="9258">
                  <c:v>0.70421356860359</c:v>
                </c:pt>
                <c:pt idx="9259">
                  <c:v>0.7042896257986</c:v>
                </c:pt>
                <c:pt idx="9260">
                  <c:v>0.704365682993611</c:v>
                </c:pt>
                <c:pt idx="9261">
                  <c:v>0.704441740188622</c:v>
                </c:pt>
                <c:pt idx="9262">
                  <c:v>0.704517797383632</c:v>
                </c:pt>
                <c:pt idx="9263">
                  <c:v>0.704593854578643</c:v>
                </c:pt>
                <c:pt idx="9264">
                  <c:v>0.704669911773654</c:v>
                </c:pt>
                <c:pt idx="9265">
                  <c:v>0.704745968968664</c:v>
                </c:pt>
                <c:pt idx="9266">
                  <c:v>0.704822026163675</c:v>
                </c:pt>
                <c:pt idx="9267">
                  <c:v>0.704898083358686</c:v>
                </c:pt>
                <c:pt idx="9268">
                  <c:v>0.704974140553696</c:v>
                </c:pt>
                <c:pt idx="9269">
                  <c:v>0.705050197748707</c:v>
                </c:pt>
                <c:pt idx="9270">
                  <c:v>0.705126254943718</c:v>
                </c:pt>
                <c:pt idx="9271">
                  <c:v>0.705202312138728</c:v>
                </c:pt>
                <c:pt idx="9272">
                  <c:v>0.705278369333739</c:v>
                </c:pt>
                <c:pt idx="9273">
                  <c:v>0.70535442652875</c:v>
                </c:pt>
                <c:pt idx="9274">
                  <c:v>0.70543048372376</c:v>
                </c:pt>
                <c:pt idx="9275">
                  <c:v>0.705506540918771</c:v>
                </c:pt>
                <c:pt idx="9276">
                  <c:v>0.705582598113781</c:v>
                </c:pt>
                <c:pt idx="9277">
                  <c:v>0.705658655308792</c:v>
                </c:pt>
                <c:pt idx="9278">
                  <c:v>0.705734712503803</c:v>
                </c:pt>
                <c:pt idx="9279">
                  <c:v>0.705810769698813</c:v>
                </c:pt>
                <c:pt idx="9280">
                  <c:v>0.705886826893824</c:v>
                </c:pt>
                <c:pt idx="9281">
                  <c:v>0.705962884088835</c:v>
                </c:pt>
                <c:pt idx="9282">
                  <c:v>0.706038941283845</c:v>
                </c:pt>
                <c:pt idx="9283">
                  <c:v>0.706114998478856</c:v>
                </c:pt>
                <c:pt idx="9284">
                  <c:v>0.706191055673867</c:v>
                </c:pt>
                <c:pt idx="9285">
                  <c:v>0.706267112868877</c:v>
                </c:pt>
                <c:pt idx="9286">
                  <c:v>0.706343170063888</c:v>
                </c:pt>
                <c:pt idx="9287">
                  <c:v>0.706419227258899</c:v>
                </c:pt>
                <c:pt idx="9288">
                  <c:v>0.706495284453909</c:v>
                </c:pt>
                <c:pt idx="9289">
                  <c:v>0.70657134164892</c:v>
                </c:pt>
                <c:pt idx="9290">
                  <c:v>0.706647398843931</c:v>
                </c:pt>
                <c:pt idx="9291">
                  <c:v>0.706723456038941</c:v>
                </c:pt>
                <c:pt idx="9292">
                  <c:v>0.706799513233952</c:v>
                </c:pt>
                <c:pt idx="9293">
                  <c:v>0.706875570428962</c:v>
                </c:pt>
                <c:pt idx="9294">
                  <c:v>0.706951627623973</c:v>
                </c:pt>
                <c:pt idx="9295">
                  <c:v>0.707027684818984</c:v>
                </c:pt>
                <c:pt idx="9296">
                  <c:v>0.707103742013994</c:v>
                </c:pt>
                <c:pt idx="9297">
                  <c:v>0.707179799209005</c:v>
                </c:pt>
                <c:pt idx="9298">
                  <c:v>0.707255856404016</c:v>
                </c:pt>
                <c:pt idx="9299">
                  <c:v>0.707331913599026</c:v>
                </c:pt>
                <c:pt idx="9300">
                  <c:v>0.707407970794037</c:v>
                </c:pt>
                <c:pt idx="9301">
                  <c:v>0.707484027989048</c:v>
                </c:pt>
                <c:pt idx="9302">
                  <c:v>0.707560085184058</c:v>
                </c:pt>
                <c:pt idx="9303">
                  <c:v>0.707636142379069</c:v>
                </c:pt>
                <c:pt idx="9304">
                  <c:v>0.70771219957408</c:v>
                </c:pt>
                <c:pt idx="9305">
                  <c:v>0.70778825676909</c:v>
                </c:pt>
                <c:pt idx="9306">
                  <c:v>0.707864313964101</c:v>
                </c:pt>
                <c:pt idx="9307">
                  <c:v>0.707940371159112</c:v>
                </c:pt>
                <c:pt idx="9308">
                  <c:v>0.708016428354122</c:v>
                </c:pt>
                <c:pt idx="9309">
                  <c:v>0.708092485549133</c:v>
                </c:pt>
                <c:pt idx="9310">
                  <c:v>0.708168542744144</c:v>
                </c:pt>
                <c:pt idx="9311">
                  <c:v>0.708244599939154</c:v>
                </c:pt>
                <c:pt idx="9312">
                  <c:v>0.708320657134165</c:v>
                </c:pt>
                <c:pt idx="9313">
                  <c:v>0.708396714329175</c:v>
                </c:pt>
                <c:pt idx="9314">
                  <c:v>0.708472771524186</c:v>
                </c:pt>
                <c:pt idx="9315">
                  <c:v>0.708548828719197</c:v>
                </c:pt>
                <c:pt idx="9316">
                  <c:v>0.708624885914207</c:v>
                </c:pt>
                <c:pt idx="9317">
                  <c:v>0.708700943109218</c:v>
                </c:pt>
                <c:pt idx="9318">
                  <c:v>0.708777000304229</c:v>
                </c:pt>
                <c:pt idx="9319">
                  <c:v>0.708853057499239</c:v>
                </c:pt>
                <c:pt idx="9320">
                  <c:v>0.70892911469425</c:v>
                </c:pt>
                <c:pt idx="9321">
                  <c:v>0.709005171889261</c:v>
                </c:pt>
                <c:pt idx="9322">
                  <c:v>0.709081229084271</c:v>
                </c:pt>
                <c:pt idx="9323">
                  <c:v>0.709157286279282</c:v>
                </c:pt>
                <c:pt idx="9324">
                  <c:v>0.709233343474293</c:v>
                </c:pt>
                <c:pt idx="9325">
                  <c:v>0.709309400669303</c:v>
                </c:pt>
                <c:pt idx="9326">
                  <c:v>0.709385457864314</c:v>
                </c:pt>
                <c:pt idx="9327">
                  <c:v>0.709461515059325</c:v>
                </c:pt>
                <c:pt idx="9328">
                  <c:v>0.709537572254335</c:v>
                </c:pt>
                <c:pt idx="9329">
                  <c:v>0.709613629449346</c:v>
                </c:pt>
                <c:pt idx="9330">
                  <c:v>0.709689686644357</c:v>
                </c:pt>
                <c:pt idx="9331">
                  <c:v>0.709765743839367</c:v>
                </c:pt>
                <c:pt idx="9332">
                  <c:v>0.709841801034378</c:v>
                </c:pt>
                <c:pt idx="9333">
                  <c:v>0.709917858229388</c:v>
                </c:pt>
                <c:pt idx="9334">
                  <c:v>0.709993915424399</c:v>
                </c:pt>
                <c:pt idx="9335">
                  <c:v>0.71006997261941</c:v>
                </c:pt>
                <c:pt idx="9336">
                  <c:v>0.71014602981442</c:v>
                </c:pt>
                <c:pt idx="9337">
                  <c:v>0.710222087009431</c:v>
                </c:pt>
                <c:pt idx="9338">
                  <c:v>0.710298144204442</c:v>
                </c:pt>
                <c:pt idx="9339">
                  <c:v>0.710374201399452</c:v>
                </c:pt>
                <c:pt idx="9340">
                  <c:v>0.710450258594463</c:v>
                </c:pt>
                <c:pt idx="9341">
                  <c:v>0.710526315789474</c:v>
                </c:pt>
                <c:pt idx="9342">
                  <c:v>0.710602372984484</c:v>
                </c:pt>
                <c:pt idx="9343">
                  <c:v>0.710678430179495</c:v>
                </c:pt>
                <c:pt idx="9344">
                  <c:v>0.710754487374506</c:v>
                </c:pt>
                <c:pt idx="9345">
                  <c:v>0.710830544569516</c:v>
                </c:pt>
                <c:pt idx="9346">
                  <c:v>0.710906601764527</c:v>
                </c:pt>
                <c:pt idx="9347">
                  <c:v>0.710982658959538</c:v>
                </c:pt>
                <c:pt idx="9348">
                  <c:v>0.711058716154548</c:v>
                </c:pt>
                <c:pt idx="9349">
                  <c:v>0.711134773349559</c:v>
                </c:pt>
                <c:pt idx="9350">
                  <c:v>0.711210830544569</c:v>
                </c:pt>
                <c:pt idx="9351">
                  <c:v>0.71128688773958</c:v>
                </c:pt>
                <c:pt idx="9352">
                  <c:v>0.711362944934591</c:v>
                </c:pt>
                <c:pt idx="9353">
                  <c:v>0.711439002129601</c:v>
                </c:pt>
                <c:pt idx="9354">
                  <c:v>0.711515059324612</c:v>
                </c:pt>
                <c:pt idx="9355">
                  <c:v>0.711591116519623</c:v>
                </c:pt>
                <c:pt idx="9356">
                  <c:v>0.711667173714633</c:v>
                </c:pt>
                <c:pt idx="9357">
                  <c:v>0.711743230909644</c:v>
                </c:pt>
                <c:pt idx="9358">
                  <c:v>0.711819288104655</c:v>
                </c:pt>
                <c:pt idx="9359">
                  <c:v>0.711895345299665</c:v>
                </c:pt>
                <c:pt idx="9360">
                  <c:v>0.711971402494676</c:v>
                </c:pt>
                <c:pt idx="9361">
                  <c:v>0.712047459689687</c:v>
                </c:pt>
                <c:pt idx="9362">
                  <c:v>0.712123516884697</c:v>
                </c:pt>
                <c:pt idx="9363">
                  <c:v>0.712199574079708</c:v>
                </c:pt>
                <c:pt idx="9364">
                  <c:v>0.712275631274719</c:v>
                </c:pt>
                <c:pt idx="9365">
                  <c:v>0.712351688469729</c:v>
                </c:pt>
                <c:pt idx="9366">
                  <c:v>0.71242774566474</c:v>
                </c:pt>
                <c:pt idx="9367">
                  <c:v>0.71250380285975</c:v>
                </c:pt>
                <c:pt idx="9368">
                  <c:v>0.712579860054761</c:v>
                </c:pt>
                <c:pt idx="9369">
                  <c:v>0.712655917249772</c:v>
                </c:pt>
                <c:pt idx="9370">
                  <c:v>0.712731974444782</c:v>
                </c:pt>
                <c:pt idx="9371">
                  <c:v>0.712808031639793</c:v>
                </c:pt>
                <c:pt idx="9372">
                  <c:v>0.712884088834804</c:v>
                </c:pt>
                <c:pt idx="9373">
                  <c:v>0.712960146029814</c:v>
                </c:pt>
                <c:pt idx="9374">
                  <c:v>0.713036203224825</c:v>
                </c:pt>
                <c:pt idx="9375">
                  <c:v>0.713112260419836</c:v>
                </c:pt>
                <c:pt idx="9376">
                  <c:v>0.713188317614846</c:v>
                </c:pt>
                <c:pt idx="9377">
                  <c:v>0.713264374809857</c:v>
                </c:pt>
                <c:pt idx="9378">
                  <c:v>0.713340432004868</c:v>
                </c:pt>
                <c:pt idx="9379">
                  <c:v>0.713416489199878</c:v>
                </c:pt>
                <c:pt idx="9380">
                  <c:v>0.713492546394889</c:v>
                </c:pt>
                <c:pt idx="9381">
                  <c:v>0.7135686035899</c:v>
                </c:pt>
                <c:pt idx="9382">
                  <c:v>0.71364466078491</c:v>
                </c:pt>
                <c:pt idx="9383">
                  <c:v>0.713720717979921</c:v>
                </c:pt>
                <c:pt idx="9384">
                  <c:v>0.713796775174931</c:v>
                </c:pt>
                <c:pt idx="9385">
                  <c:v>0.713872832369942</c:v>
                </c:pt>
                <c:pt idx="9386">
                  <c:v>0.713948889564953</c:v>
                </c:pt>
                <c:pt idx="9387">
                  <c:v>0.714024946759963</c:v>
                </c:pt>
                <c:pt idx="9388">
                  <c:v>0.714101003954974</c:v>
                </c:pt>
                <c:pt idx="9389">
                  <c:v>0.714177061149985</c:v>
                </c:pt>
                <c:pt idx="9390">
                  <c:v>0.714253118344995</c:v>
                </c:pt>
                <c:pt idx="9391">
                  <c:v>0.714329175540006</c:v>
                </c:pt>
                <c:pt idx="9392">
                  <c:v>0.714405232735017</c:v>
                </c:pt>
                <c:pt idx="9393">
                  <c:v>0.714481289930027</c:v>
                </c:pt>
                <c:pt idx="9394">
                  <c:v>0.714557347125038</c:v>
                </c:pt>
                <c:pt idx="9395">
                  <c:v>0.714633404320049</c:v>
                </c:pt>
                <c:pt idx="9396">
                  <c:v>0.714709461515059</c:v>
                </c:pt>
                <c:pt idx="9397">
                  <c:v>0.71478551871007</c:v>
                </c:pt>
                <c:pt idx="9398">
                  <c:v>0.714861575905081</c:v>
                </c:pt>
                <c:pt idx="9399">
                  <c:v>0.714937633100091</c:v>
                </c:pt>
                <c:pt idx="9400">
                  <c:v>0.715013690295102</c:v>
                </c:pt>
                <c:pt idx="9401">
                  <c:v>0.715089747490112</c:v>
                </c:pt>
                <c:pt idx="9402">
                  <c:v>0.715165804685123</c:v>
                </c:pt>
                <c:pt idx="9403">
                  <c:v>0.715241861880134</c:v>
                </c:pt>
                <c:pt idx="9404">
                  <c:v>0.715317919075144</c:v>
                </c:pt>
                <c:pt idx="9405">
                  <c:v>0.715393976270155</c:v>
                </c:pt>
                <c:pt idx="9406">
                  <c:v>0.715470033465166</c:v>
                </c:pt>
                <c:pt idx="9407">
                  <c:v>0.715546090660176</c:v>
                </c:pt>
                <c:pt idx="9408">
                  <c:v>0.715622147855187</c:v>
                </c:pt>
                <c:pt idx="9409">
                  <c:v>0.715698205050198</c:v>
                </c:pt>
                <c:pt idx="9410">
                  <c:v>0.715774262245208</c:v>
                </c:pt>
                <c:pt idx="9411">
                  <c:v>0.715850319440219</c:v>
                </c:pt>
                <c:pt idx="9412">
                  <c:v>0.71592637663523</c:v>
                </c:pt>
                <c:pt idx="9413">
                  <c:v>0.71600243383024</c:v>
                </c:pt>
                <c:pt idx="9414">
                  <c:v>0.716078491025251</c:v>
                </c:pt>
                <c:pt idx="9415">
                  <c:v>0.716154548220262</c:v>
                </c:pt>
                <c:pt idx="9416">
                  <c:v>0.716230605415272</c:v>
                </c:pt>
                <c:pt idx="9417">
                  <c:v>0.716306662610283</c:v>
                </c:pt>
                <c:pt idx="9418">
                  <c:v>0.716382719805293</c:v>
                </c:pt>
                <c:pt idx="9419">
                  <c:v>0.716458777000304</c:v>
                </c:pt>
                <c:pt idx="9420">
                  <c:v>0.716534834195315</c:v>
                </c:pt>
                <c:pt idx="9421">
                  <c:v>0.716610891390325</c:v>
                </c:pt>
                <c:pt idx="9422">
                  <c:v>0.716686948585336</c:v>
                </c:pt>
                <c:pt idx="9423">
                  <c:v>0.716763005780347</c:v>
                </c:pt>
                <c:pt idx="9424">
                  <c:v>0.716839062975357</c:v>
                </c:pt>
                <c:pt idx="9425">
                  <c:v>0.716915120170368</c:v>
                </c:pt>
                <c:pt idx="9426">
                  <c:v>0.716991177365379</c:v>
                </c:pt>
                <c:pt idx="9427">
                  <c:v>0.717067234560389</c:v>
                </c:pt>
                <c:pt idx="9428">
                  <c:v>0.7171432917554</c:v>
                </c:pt>
                <c:pt idx="9429">
                  <c:v>0.717219348950411</c:v>
                </c:pt>
                <c:pt idx="9430">
                  <c:v>0.717295406145421</c:v>
                </c:pt>
                <c:pt idx="9431">
                  <c:v>0.717371463340432</c:v>
                </c:pt>
                <c:pt idx="9432">
                  <c:v>0.717447520535443</c:v>
                </c:pt>
                <c:pt idx="9433">
                  <c:v>0.717523577730453</c:v>
                </c:pt>
                <c:pt idx="9434">
                  <c:v>0.717599634925464</c:v>
                </c:pt>
                <c:pt idx="9435">
                  <c:v>0.717675692120474</c:v>
                </c:pt>
                <c:pt idx="9436">
                  <c:v>0.717751749315485</c:v>
                </c:pt>
                <c:pt idx="9437">
                  <c:v>0.717827806510496</c:v>
                </c:pt>
                <c:pt idx="9438">
                  <c:v>0.717903863705506</c:v>
                </c:pt>
                <c:pt idx="9439">
                  <c:v>0.717979920900517</c:v>
                </c:pt>
                <c:pt idx="9440">
                  <c:v>0.718055978095528</c:v>
                </c:pt>
                <c:pt idx="9441">
                  <c:v>0.718132035290538</c:v>
                </c:pt>
                <c:pt idx="9442">
                  <c:v>0.718208092485549</c:v>
                </c:pt>
                <c:pt idx="9443">
                  <c:v>0.71828414968056</c:v>
                </c:pt>
                <c:pt idx="9444">
                  <c:v>0.71836020687557</c:v>
                </c:pt>
                <c:pt idx="9445">
                  <c:v>0.718436264070581</c:v>
                </c:pt>
                <c:pt idx="9446">
                  <c:v>0.718512321265592</c:v>
                </c:pt>
                <c:pt idx="9447">
                  <c:v>0.718588378460602</c:v>
                </c:pt>
                <c:pt idx="9448">
                  <c:v>0.718664435655613</c:v>
                </c:pt>
                <c:pt idx="9449">
                  <c:v>0.718740492850624</c:v>
                </c:pt>
                <c:pt idx="9450">
                  <c:v>0.718816550045634</c:v>
                </c:pt>
                <c:pt idx="9451">
                  <c:v>0.718892607240645</c:v>
                </c:pt>
                <c:pt idx="9452">
                  <c:v>0.718968664435656</c:v>
                </c:pt>
                <c:pt idx="9453">
                  <c:v>0.719044721630666</c:v>
                </c:pt>
                <c:pt idx="9454">
                  <c:v>0.719120778825677</c:v>
                </c:pt>
                <c:pt idx="9455">
                  <c:v>0.719196836020687</c:v>
                </c:pt>
                <c:pt idx="9456">
                  <c:v>0.719272893215698</c:v>
                </c:pt>
                <c:pt idx="9457">
                  <c:v>0.719348950410709</c:v>
                </c:pt>
                <c:pt idx="9458">
                  <c:v>0.719425007605719</c:v>
                </c:pt>
                <c:pt idx="9459">
                  <c:v>0.71950106480073</c:v>
                </c:pt>
                <c:pt idx="9460">
                  <c:v>0.719577121995741</c:v>
                </c:pt>
                <c:pt idx="9461">
                  <c:v>0.719653179190751</c:v>
                </c:pt>
                <c:pt idx="9462">
                  <c:v>0.719729236385762</c:v>
                </c:pt>
                <c:pt idx="9463">
                  <c:v>0.719805293580773</c:v>
                </c:pt>
                <c:pt idx="9464">
                  <c:v>0.719881350775783</c:v>
                </c:pt>
                <c:pt idx="9465">
                  <c:v>0.719957407970794</c:v>
                </c:pt>
                <c:pt idx="9466">
                  <c:v>0.720033465165805</c:v>
                </c:pt>
                <c:pt idx="9467">
                  <c:v>0.720109522360815</c:v>
                </c:pt>
                <c:pt idx="9468">
                  <c:v>0.720185579555826</c:v>
                </c:pt>
                <c:pt idx="9469">
                  <c:v>0.720261636750837</c:v>
                </c:pt>
                <c:pt idx="9470">
                  <c:v>0.720337693945847</c:v>
                </c:pt>
                <c:pt idx="9471">
                  <c:v>0.720413751140858</c:v>
                </c:pt>
                <c:pt idx="9472">
                  <c:v>0.720489808335869</c:v>
                </c:pt>
                <c:pt idx="9473">
                  <c:v>0.720565865530879</c:v>
                </c:pt>
                <c:pt idx="9474">
                  <c:v>0.72064192272589</c:v>
                </c:pt>
                <c:pt idx="9475">
                  <c:v>0.7207179799209</c:v>
                </c:pt>
                <c:pt idx="9476">
                  <c:v>0.720794037115911</c:v>
                </c:pt>
                <c:pt idx="9477">
                  <c:v>0.720870094310922</c:v>
                </c:pt>
                <c:pt idx="9478">
                  <c:v>0.720946151505932</c:v>
                </c:pt>
                <c:pt idx="9479">
                  <c:v>0.721022208700943</c:v>
                </c:pt>
                <c:pt idx="9480">
                  <c:v>0.721098265895954</c:v>
                </c:pt>
                <c:pt idx="9481">
                  <c:v>0.721174323090964</c:v>
                </c:pt>
                <c:pt idx="9482">
                  <c:v>0.721250380285975</c:v>
                </c:pt>
                <c:pt idx="9483">
                  <c:v>0.721326437480986</c:v>
                </c:pt>
                <c:pt idx="9484">
                  <c:v>0.721402494675996</c:v>
                </c:pt>
                <c:pt idx="9485">
                  <c:v>0.721478551871007</c:v>
                </c:pt>
                <c:pt idx="9486">
                  <c:v>0.721554609066018</c:v>
                </c:pt>
                <c:pt idx="9487">
                  <c:v>0.721630666261028</c:v>
                </c:pt>
                <c:pt idx="9488">
                  <c:v>0.721706723456039</c:v>
                </c:pt>
                <c:pt idx="9489">
                  <c:v>0.72178278065105</c:v>
                </c:pt>
                <c:pt idx="9490">
                  <c:v>0.72185883784606</c:v>
                </c:pt>
                <c:pt idx="9491">
                  <c:v>0.721934895041071</c:v>
                </c:pt>
                <c:pt idx="9492">
                  <c:v>0.722010952236082</c:v>
                </c:pt>
                <c:pt idx="9493">
                  <c:v>0.722087009431092</c:v>
                </c:pt>
                <c:pt idx="9494">
                  <c:v>0.722163066626103</c:v>
                </c:pt>
                <c:pt idx="9495">
                  <c:v>0.722239123821113</c:v>
                </c:pt>
                <c:pt idx="9496">
                  <c:v>0.722315181016124</c:v>
                </c:pt>
                <c:pt idx="9497">
                  <c:v>0.722391238211135</c:v>
                </c:pt>
                <c:pt idx="9498">
                  <c:v>0.722467295406145</c:v>
                </c:pt>
                <c:pt idx="9499">
                  <c:v>0.722543352601156</c:v>
                </c:pt>
                <c:pt idx="9500">
                  <c:v>0.722619409796167</c:v>
                </c:pt>
                <c:pt idx="9501">
                  <c:v>0.722695466991177</c:v>
                </c:pt>
                <c:pt idx="9502">
                  <c:v>0.722771524186188</c:v>
                </c:pt>
                <c:pt idx="9503">
                  <c:v>0.722847581381199</c:v>
                </c:pt>
                <c:pt idx="9504">
                  <c:v>0.722923638576209</c:v>
                </c:pt>
                <c:pt idx="9505">
                  <c:v>0.72299969577122</c:v>
                </c:pt>
                <c:pt idx="9506">
                  <c:v>0.723075752966231</c:v>
                </c:pt>
                <c:pt idx="9507">
                  <c:v>0.723151810161241</c:v>
                </c:pt>
                <c:pt idx="9508">
                  <c:v>0.723227867356252</c:v>
                </c:pt>
                <c:pt idx="9509">
                  <c:v>0.723303924551263</c:v>
                </c:pt>
                <c:pt idx="9510">
                  <c:v>0.723379981746273</c:v>
                </c:pt>
                <c:pt idx="9511">
                  <c:v>0.723456038941284</c:v>
                </c:pt>
                <c:pt idx="9512">
                  <c:v>0.723532096136294</c:v>
                </c:pt>
                <c:pt idx="9513">
                  <c:v>0.723608153331305</c:v>
                </c:pt>
                <c:pt idx="9514">
                  <c:v>0.723684210526316</c:v>
                </c:pt>
                <c:pt idx="9515">
                  <c:v>0.723760267721326</c:v>
                </c:pt>
                <c:pt idx="9516">
                  <c:v>0.723836324916337</c:v>
                </c:pt>
                <c:pt idx="9517">
                  <c:v>0.723912382111348</c:v>
                </c:pt>
                <c:pt idx="9518">
                  <c:v>0.723988439306358</c:v>
                </c:pt>
                <c:pt idx="9519">
                  <c:v>0.724064496501369</c:v>
                </c:pt>
                <c:pt idx="9520">
                  <c:v>0.72414055369638</c:v>
                </c:pt>
                <c:pt idx="9521">
                  <c:v>0.72421661089139</c:v>
                </c:pt>
                <c:pt idx="9522">
                  <c:v>0.724292668086401</c:v>
                </c:pt>
                <c:pt idx="9523">
                  <c:v>0.724368725281412</c:v>
                </c:pt>
                <c:pt idx="9524">
                  <c:v>0.724444782476422</c:v>
                </c:pt>
                <c:pt idx="9525">
                  <c:v>0.724520839671433</c:v>
                </c:pt>
                <c:pt idx="9526">
                  <c:v>0.724596896866444</c:v>
                </c:pt>
                <c:pt idx="9527">
                  <c:v>0.724672954061454</c:v>
                </c:pt>
                <c:pt idx="9528">
                  <c:v>0.724749011256465</c:v>
                </c:pt>
                <c:pt idx="9529">
                  <c:v>0.724825068451475</c:v>
                </c:pt>
                <c:pt idx="9530">
                  <c:v>0.724901125646486</c:v>
                </c:pt>
                <c:pt idx="9531">
                  <c:v>0.724977182841497</c:v>
                </c:pt>
                <c:pt idx="9532">
                  <c:v>0.725053240036507</c:v>
                </c:pt>
                <c:pt idx="9533">
                  <c:v>0.725129297231518</c:v>
                </c:pt>
                <c:pt idx="9534">
                  <c:v>0.725205354426529</c:v>
                </c:pt>
                <c:pt idx="9535">
                  <c:v>0.725281411621539</c:v>
                </c:pt>
                <c:pt idx="9536">
                  <c:v>0.72535746881655</c:v>
                </c:pt>
                <c:pt idx="9537">
                  <c:v>0.725433526011561</c:v>
                </c:pt>
                <c:pt idx="9538">
                  <c:v>0.725509583206571</c:v>
                </c:pt>
                <c:pt idx="9539">
                  <c:v>0.725585640401582</c:v>
                </c:pt>
                <c:pt idx="9540">
                  <c:v>0.725661697596593</c:v>
                </c:pt>
                <c:pt idx="9541">
                  <c:v>0.725737754791603</c:v>
                </c:pt>
                <c:pt idx="9542">
                  <c:v>0.725813811986614</c:v>
                </c:pt>
                <c:pt idx="9543">
                  <c:v>0.725889869181624</c:v>
                </c:pt>
                <c:pt idx="9544">
                  <c:v>0.725965926376635</c:v>
                </c:pt>
                <c:pt idx="9545">
                  <c:v>0.726041983571646</c:v>
                </c:pt>
                <c:pt idx="9546">
                  <c:v>0.726118040766656</c:v>
                </c:pt>
                <c:pt idx="9547">
                  <c:v>0.726194097961667</c:v>
                </c:pt>
                <c:pt idx="9548">
                  <c:v>0.726270155156678</c:v>
                </c:pt>
                <c:pt idx="9549">
                  <c:v>0.726346212351688</c:v>
                </c:pt>
                <c:pt idx="9550">
                  <c:v>0.726422269546699</c:v>
                </c:pt>
                <c:pt idx="9551">
                  <c:v>0.72649832674171</c:v>
                </c:pt>
                <c:pt idx="9552">
                  <c:v>0.72657438393672</c:v>
                </c:pt>
                <c:pt idx="9553">
                  <c:v>0.726650441131731</c:v>
                </c:pt>
                <c:pt idx="9554">
                  <c:v>0.726726498326742</c:v>
                </c:pt>
                <c:pt idx="9555">
                  <c:v>0.726802555521752</c:v>
                </c:pt>
                <c:pt idx="9556">
                  <c:v>0.726878612716763</c:v>
                </c:pt>
                <c:pt idx="9557">
                  <c:v>0.726954669911774</c:v>
                </c:pt>
                <c:pt idx="9558">
                  <c:v>0.727030727106784</c:v>
                </c:pt>
                <c:pt idx="9559">
                  <c:v>0.727106784301795</c:v>
                </c:pt>
                <c:pt idx="9560">
                  <c:v>0.727182841496805</c:v>
                </c:pt>
                <c:pt idx="9561">
                  <c:v>0.727258898691816</c:v>
                </c:pt>
                <c:pt idx="9562">
                  <c:v>0.727334955886827</c:v>
                </c:pt>
                <c:pt idx="9563">
                  <c:v>0.727411013081837</c:v>
                </c:pt>
                <c:pt idx="9564">
                  <c:v>0.727487070276848</c:v>
                </c:pt>
                <c:pt idx="9565">
                  <c:v>0.727563127471859</c:v>
                </c:pt>
                <c:pt idx="9566">
                  <c:v>0.727639184666869</c:v>
                </c:pt>
                <c:pt idx="9567">
                  <c:v>0.72771524186188</c:v>
                </c:pt>
                <c:pt idx="9568">
                  <c:v>0.727791299056891</c:v>
                </c:pt>
                <c:pt idx="9569">
                  <c:v>0.727867356251901</c:v>
                </c:pt>
                <c:pt idx="9570">
                  <c:v>0.727943413446912</c:v>
                </c:pt>
                <c:pt idx="9571">
                  <c:v>0.728019470641923</c:v>
                </c:pt>
                <c:pt idx="9572">
                  <c:v>0.728095527836933</c:v>
                </c:pt>
                <c:pt idx="9573">
                  <c:v>0.728171585031944</c:v>
                </c:pt>
                <c:pt idx="9574">
                  <c:v>0.728247642226955</c:v>
                </c:pt>
                <c:pt idx="9575">
                  <c:v>0.728323699421965</c:v>
                </c:pt>
                <c:pt idx="9576">
                  <c:v>0.728399756616976</c:v>
                </c:pt>
                <c:pt idx="9577">
                  <c:v>0.728475813811986</c:v>
                </c:pt>
                <c:pt idx="9578">
                  <c:v>0.728551871006997</c:v>
                </c:pt>
                <c:pt idx="9579">
                  <c:v>0.728627928202008</c:v>
                </c:pt>
                <c:pt idx="9580">
                  <c:v>0.728703985397018</c:v>
                </c:pt>
                <c:pt idx="9581">
                  <c:v>0.728780042592029</c:v>
                </c:pt>
                <c:pt idx="9582">
                  <c:v>0.72885609978704</c:v>
                </c:pt>
                <c:pt idx="9583">
                  <c:v>0.72893215698205</c:v>
                </c:pt>
                <c:pt idx="9584">
                  <c:v>0.729008214177061</c:v>
                </c:pt>
                <c:pt idx="9585">
                  <c:v>0.729084271372072</c:v>
                </c:pt>
                <c:pt idx="9586">
                  <c:v>0.729160328567082</c:v>
                </c:pt>
                <c:pt idx="9587">
                  <c:v>0.729236385762093</c:v>
                </c:pt>
                <c:pt idx="9588">
                  <c:v>0.729312442957104</c:v>
                </c:pt>
                <c:pt idx="9589">
                  <c:v>0.729388500152114</c:v>
                </c:pt>
                <c:pt idx="9590">
                  <c:v>0.729464557347125</c:v>
                </c:pt>
                <c:pt idx="9591">
                  <c:v>0.729540614542136</c:v>
                </c:pt>
                <c:pt idx="9592">
                  <c:v>0.729616671737146</c:v>
                </c:pt>
                <c:pt idx="9593">
                  <c:v>0.729692728932157</c:v>
                </c:pt>
                <c:pt idx="9594">
                  <c:v>0.729768786127168</c:v>
                </c:pt>
                <c:pt idx="9595">
                  <c:v>0.729844843322178</c:v>
                </c:pt>
                <c:pt idx="9596">
                  <c:v>0.729920900517189</c:v>
                </c:pt>
                <c:pt idx="9597">
                  <c:v>0.729996957712199</c:v>
                </c:pt>
                <c:pt idx="9598">
                  <c:v>0.73007301490721</c:v>
                </c:pt>
                <c:pt idx="9599">
                  <c:v>0.730149072102221</c:v>
                </c:pt>
                <c:pt idx="9600">
                  <c:v>0.730225129297231</c:v>
                </c:pt>
                <c:pt idx="9601">
                  <c:v>0.730301186492242</c:v>
                </c:pt>
                <c:pt idx="9602">
                  <c:v>0.730377243687253</c:v>
                </c:pt>
                <c:pt idx="9603">
                  <c:v>0.730453300882263</c:v>
                </c:pt>
                <c:pt idx="9604">
                  <c:v>0.730529358077274</c:v>
                </c:pt>
                <c:pt idx="9605">
                  <c:v>0.730605415272285</c:v>
                </c:pt>
                <c:pt idx="9606">
                  <c:v>0.730681472467295</c:v>
                </c:pt>
                <c:pt idx="9607">
                  <c:v>0.730757529662306</c:v>
                </c:pt>
                <c:pt idx="9608">
                  <c:v>0.730833586857317</c:v>
                </c:pt>
                <c:pt idx="9609">
                  <c:v>0.730909644052327</c:v>
                </c:pt>
                <c:pt idx="9610">
                  <c:v>0.730985701247338</c:v>
                </c:pt>
                <c:pt idx="9611">
                  <c:v>0.731061758442349</c:v>
                </c:pt>
                <c:pt idx="9612">
                  <c:v>0.731137815637359</c:v>
                </c:pt>
                <c:pt idx="9613">
                  <c:v>0.73121387283237</c:v>
                </c:pt>
                <c:pt idx="9614">
                  <c:v>0.731289930027381</c:v>
                </c:pt>
                <c:pt idx="9615">
                  <c:v>0.731365987222391</c:v>
                </c:pt>
                <c:pt idx="9616">
                  <c:v>0.731442044417402</c:v>
                </c:pt>
                <c:pt idx="9617">
                  <c:v>0.731518101612412</c:v>
                </c:pt>
                <c:pt idx="9618">
                  <c:v>0.731594158807423</c:v>
                </c:pt>
                <c:pt idx="9619">
                  <c:v>0.731670216002434</c:v>
                </c:pt>
                <c:pt idx="9620">
                  <c:v>0.731746273197444</c:v>
                </c:pt>
                <c:pt idx="9621">
                  <c:v>0.731822330392455</c:v>
                </c:pt>
                <c:pt idx="9622">
                  <c:v>0.731898387587466</c:v>
                </c:pt>
                <c:pt idx="9623">
                  <c:v>0.731974444782476</c:v>
                </c:pt>
                <c:pt idx="9624">
                  <c:v>0.732050501977487</c:v>
                </c:pt>
                <c:pt idx="9625">
                  <c:v>0.732126559172498</c:v>
                </c:pt>
                <c:pt idx="9626">
                  <c:v>0.732202616367508</c:v>
                </c:pt>
                <c:pt idx="9627">
                  <c:v>0.732278673562519</c:v>
                </c:pt>
                <c:pt idx="9628">
                  <c:v>0.73235473075753</c:v>
                </c:pt>
                <c:pt idx="9629">
                  <c:v>0.73243078795254</c:v>
                </c:pt>
                <c:pt idx="9630">
                  <c:v>0.732506845147551</c:v>
                </c:pt>
                <c:pt idx="9631">
                  <c:v>0.732582902342562</c:v>
                </c:pt>
                <c:pt idx="9632">
                  <c:v>0.732658959537572</c:v>
                </c:pt>
                <c:pt idx="9633">
                  <c:v>0.732735016732583</c:v>
                </c:pt>
                <c:pt idx="9634">
                  <c:v>0.732811073927594</c:v>
                </c:pt>
                <c:pt idx="9635">
                  <c:v>0.732887131122604</c:v>
                </c:pt>
                <c:pt idx="9636">
                  <c:v>0.732963188317615</c:v>
                </c:pt>
                <c:pt idx="9637">
                  <c:v>0.733039245512625</c:v>
                </c:pt>
                <c:pt idx="9638">
                  <c:v>0.733115302707636</c:v>
                </c:pt>
                <c:pt idx="9639">
                  <c:v>0.733191359902647</c:v>
                </c:pt>
                <c:pt idx="9640">
                  <c:v>0.733267417097657</c:v>
                </c:pt>
                <c:pt idx="9641">
                  <c:v>0.733343474292668</c:v>
                </c:pt>
                <c:pt idx="9642">
                  <c:v>0.733419531487679</c:v>
                </c:pt>
                <c:pt idx="9643">
                  <c:v>0.733495588682689</c:v>
                </c:pt>
                <c:pt idx="9644">
                  <c:v>0.7335716458777</c:v>
                </c:pt>
                <c:pt idx="9645">
                  <c:v>0.733647703072711</c:v>
                </c:pt>
                <c:pt idx="9646">
                  <c:v>0.733723760267721</c:v>
                </c:pt>
                <c:pt idx="9647">
                  <c:v>0.733799817462732</c:v>
                </c:pt>
                <c:pt idx="9648">
                  <c:v>0.733875874657743</c:v>
                </c:pt>
                <c:pt idx="9649">
                  <c:v>0.733951931852753</c:v>
                </c:pt>
                <c:pt idx="9650">
                  <c:v>0.734027989047764</c:v>
                </c:pt>
                <c:pt idx="9651">
                  <c:v>0.734104046242775</c:v>
                </c:pt>
                <c:pt idx="9652">
                  <c:v>0.734180103437785</c:v>
                </c:pt>
                <c:pt idx="9653">
                  <c:v>0.734256160632796</c:v>
                </c:pt>
                <c:pt idx="9654">
                  <c:v>0.734332217827806</c:v>
                </c:pt>
                <c:pt idx="9655">
                  <c:v>0.734408275022817</c:v>
                </c:pt>
                <c:pt idx="9656">
                  <c:v>0.734484332217828</c:v>
                </c:pt>
                <c:pt idx="9657">
                  <c:v>0.734560389412838</c:v>
                </c:pt>
                <c:pt idx="9658">
                  <c:v>0.734636446607849</c:v>
                </c:pt>
                <c:pt idx="9659">
                  <c:v>0.73471250380286</c:v>
                </c:pt>
                <c:pt idx="9660">
                  <c:v>0.73478856099787</c:v>
                </c:pt>
                <c:pt idx="9661">
                  <c:v>0.734864618192881</c:v>
                </c:pt>
                <c:pt idx="9662">
                  <c:v>0.734940675387892</c:v>
                </c:pt>
                <c:pt idx="9663">
                  <c:v>0.735016732582902</c:v>
                </c:pt>
                <c:pt idx="9664">
                  <c:v>0.735092789777913</c:v>
                </c:pt>
                <c:pt idx="9665">
                  <c:v>0.735168846972924</c:v>
                </c:pt>
                <c:pt idx="9666">
                  <c:v>0.735244904167934</c:v>
                </c:pt>
                <c:pt idx="9667">
                  <c:v>0.735320961362945</c:v>
                </c:pt>
                <c:pt idx="9668">
                  <c:v>0.735397018557956</c:v>
                </c:pt>
                <c:pt idx="9669">
                  <c:v>0.735473075752966</c:v>
                </c:pt>
                <c:pt idx="9670">
                  <c:v>0.735549132947977</c:v>
                </c:pt>
                <c:pt idx="9671">
                  <c:v>0.735625190142987</c:v>
                </c:pt>
                <c:pt idx="9672">
                  <c:v>0.735701247337998</c:v>
                </c:pt>
                <c:pt idx="9673">
                  <c:v>0.735777304533009</c:v>
                </c:pt>
                <c:pt idx="9674">
                  <c:v>0.735853361728019</c:v>
                </c:pt>
                <c:pt idx="9675">
                  <c:v>0.73592941892303</c:v>
                </c:pt>
                <c:pt idx="9676">
                  <c:v>0.736005476118041</c:v>
                </c:pt>
                <c:pt idx="9677">
                  <c:v>0.736081533313051</c:v>
                </c:pt>
                <c:pt idx="9678">
                  <c:v>0.736157590508062</c:v>
                </c:pt>
                <c:pt idx="9679">
                  <c:v>0.736233647703073</c:v>
                </c:pt>
                <c:pt idx="9680">
                  <c:v>0.736309704898083</c:v>
                </c:pt>
                <c:pt idx="9681">
                  <c:v>0.736385762093094</c:v>
                </c:pt>
                <c:pt idx="9682">
                  <c:v>0.736461819288105</c:v>
                </c:pt>
                <c:pt idx="9683">
                  <c:v>0.736537876483115</c:v>
                </c:pt>
                <c:pt idx="9684">
                  <c:v>0.736613933678126</c:v>
                </c:pt>
                <c:pt idx="9685">
                  <c:v>0.736689990873137</c:v>
                </c:pt>
                <c:pt idx="9686">
                  <c:v>0.736766048068147</c:v>
                </c:pt>
                <c:pt idx="9687">
                  <c:v>0.736842105263158</c:v>
                </c:pt>
                <c:pt idx="9688">
                  <c:v>0.736918162458168</c:v>
                </c:pt>
                <c:pt idx="9689">
                  <c:v>0.736994219653179</c:v>
                </c:pt>
                <c:pt idx="9690">
                  <c:v>0.73707027684819</c:v>
                </c:pt>
                <c:pt idx="9691">
                  <c:v>0.7371463340432</c:v>
                </c:pt>
                <c:pt idx="9692">
                  <c:v>0.737222391238211</c:v>
                </c:pt>
                <c:pt idx="9693">
                  <c:v>0.737298448433222</c:v>
                </c:pt>
                <c:pt idx="9694">
                  <c:v>0.737374505628232</c:v>
                </c:pt>
                <c:pt idx="9695">
                  <c:v>0.737450562823243</c:v>
                </c:pt>
                <c:pt idx="9696">
                  <c:v>0.737526620018254</c:v>
                </c:pt>
                <c:pt idx="9697">
                  <c:v>0.737602677213264</c:v>
                </c:pt>
                <c:pt idx="9698">
                  <c:v>0.737678734408275</c:v>
                </c:pt>
                <c:pt idx="9699">
                  <c:v>0.737754791603286</c:v>
                </c:pt>
                <c:pt idx="9700">
                  <c:v>0.737830848798296</c:v>
                </c:pt>
                <c:pt idx="9701">
                  <c:v>0.737906905993307</c:v>
                </c:pt>
                <c:pt idx="9702">
                  <c:v>0.737982963188318</c:v>
                </c:pt>
                <c:pt idx="9703">
                  <c:v>0.738059020383328</c:v>
                </c:pt>
                <c:pt idx="9704">
                  <c:v>0.738135077578339</c:v>
                </c:pt>
                <c:pt idx="9705">
                  <c:v>0.738211134773349</c:v>
                </c:pt>
                <c:pt idx="9706">
                  <c:v>0.73828719196836</c:v>
                </c:pt>
                <c:pt idx="9707">
                  <c:v>0.738363249163371</c:v>
                </c:pt>
                <c:pt idx="9708">
                  <c:v>0.738439306358381</c:v>
                </c:pt>
                <c:pt idx="9709">
                  <c:v>0.738515363553392</c:v>
                </c:pt>
                <c:pt idx="9710">
                  <c:v>0.738591420748403</c:v>
                </c:pt>
                <c:pt idx="9711">
                  <c:v>0.738667477943413</c:v>
                </c:pt>
                <c:pt idx="9712">
                  <c:v>0.738743535138424</c:v>
                </c:pt>
                <c:pt idx="9713">
                  <c:v>0.738819592333435</c:v>
                </c:pt>
                <c:pt idx="9714">
                  <c:v>0.738895649528445</c:v>
                </c:pt>
                <c:pt idx="9715">
                  <c:v>0.738971706723456</c:v>
                </c:pt>
                <c:pt idx="9716">
                  <c:v>0.739047763918467</c:v>
                </c:pt>
                <c:pt idx="9717">
                  <c:v>0.739123821113477</c:v>
                </c:pt>
                <c:pt idx="9718">
                  <c:v>0.739199878308488</c:v>
                </c:pt>
                <c:pt idx="9719">
                  <c:v>0.739275935503499</c:v>
                </c:pt>
                <c:pt idx="9720">
                  <c:v>0.739351992698509</c:v>
                </c:pt>
                <c:pt idx="9721">
                  <c:v>0.73942804989352</c:v>
                </c:pt>
                <c:pt idx="9722">
                  <c:v>0.73950410708853</c:v>
                </c:pt>
                <c:pt idx="9723">
                  <c:v>0.739580164283541</c:v>
                </c:pt>
                <c:pt idx="9724">
                  <c:v>0.739656221478552</c:v>
                </c:pt>
                <c:pt idx="9725">
                  <c:v>0.739732278673562</c:v>
                </c:pt>
                <c:pt idx="9726">
                  <c:v>0.739808335868573</c:v>
                </c:pt>
                <c:pt idx="9727">
                  <c:v>0.739884393063584</c:v>
                </c:pt>
                <c:pt idx="9728">
                  <c:v>0.739960450258594</c:v>
                </c:pt>
                <c:pt idx="9729">
                  <c:v>0.740036507453605</c:v>
                </c:pt>
                <c:pt idx="9730">
                  <c:v>0.740112564648616</c:v>
                </c:pt>
                <c:pt idx="9731">
                  <c:v>0.740188621843626</c:v>
                </c:pt>
                <c:pt idx="9732">
                  <c:v>0.740264679038637</c:v>
                </c:pt>
                <c:pt idx="9733">
                  <c:v>0.740340736233648</c:v>
                </c:pt>
                <c:pt idx="9734">
                  <c:v>0.740416793428658</c:v>
                </c:pt>
                <c:pt idx="9735">
                  <c:v>0.740492850623669</c:v>
                </c:pt>
                <c:pt idx="9736">
                  <c:v>0.74056890781868</c:v>
                </c:pt>
                <c:pt idx="9737">
                  <c:v>0.74064496501369</c:v>
                </c:pt>
                <c:pt idx="9738">
                  <c:v>0.740721022208701</c:v>
                </c:pt>
                <c:pt idx="9739">
                  <c:v>0.740797079403712</c:v>
                </c:pt>
                <c:pt idx="9740">
                  <c:v>0.740873136598722</c:v>
                </c:pt>
                <c:pt idx="9741">
                  <c:v>0.740949193793733</c:v>
                </c:pt>
                <c:pt idx="9742">
                  <c:v>0.741025250988743</c:v>
                </c:pt>
                <c:pt idx="9743">
                  <c:v>0.741101308183754</c:v>
                </c:pt>
                <c:pt idx="9744">
                  <c:v>0.741177365378765</c:v>
                </c:pt>
                <c:pt idx="9745">
                  <c:v>0.741253422573775</c:v>
                </c:pt>
                <c:pt idx="9746">
                  <c:v>0.741329479768786</c:v>
                </c:pt>
                <c:pt idx="9747">
                  <c:v>0.741405536963797</c:v>
                </c:pt>
                <c:pt idx="9748">
                  <c:v>0.741481594158807</c:v>
                </c:pt>
                <c:pt idx="9749">
                  <c:v>0.741557651353818</c:v>
                </c:pt>
                <c:pt idx="9750">
                  <c:v>0.741633708548829</c:v>
                </c:pt>
                <c:pt idx="9751">
                  <c:v>0.741709765743839</c:v>
                </c:pt>
                <c:pt idx="9752">
                  <c:v>0.74178582293885</c:v>
                </c:pt>
                <c:pt idx="9753">
                  <c:v>0.741861880133861</c:v>
                </c:pt>
                <c:pt idx="9754">
                  <c:v>0.741937937328871</c:v>
                </c:pt>
                <c:pt idx="9755">
                  <c:v>0.742013994523882</c:v>
                </c:pt>
                <c:pt idx="9756">
                  <c:v>0.742090051718893</c:v>
                </c:pt>
                <c:pt idx="9757">
                  <c:v>0.742166108913903</c:v>
                </c:pt>
                <c:pt idx="9758">
                  <c:v>0.742242166108914</c:v>
                </c:pt>
                <c:pt idx="9759">
                  <c:v>0.742318223303924</c:v>
                </c:pt>
                <c:pt idx="9760">
                  <c:v>0.742394280498935</c:v>
                </c:pt>
                <c:pt idx="9761">
                  <c:v>0.742470337693946</c:v>
                </c:pt>
                <c:pt idx="9762">
                  <c:v>0.742546394888956</c:v>
                </c:pt>
                <c:pt idx="9763">
                  <c:v>0.742622452083967</c:v>
                </c:pt>
                <c:pt idx="9764">
                  <c:v>0.742698509278978</c:v>
                </c:pt>
                <c:pt idx="9765">
                  <c:v>0.742774566473988</c:v>
                </c:pt>
                <c:pt idx="9766">
                  <c:v>0.742850623668999</c:v>
                </c:pt>
                <c:pt idx="9767">
                  <c:v>0.74292668086401</c:v>
                </c:pt>
                <c:pt idx="9768">
                  <c:v>0.74300273805902</c:v>
                </c:pt>
                <c:pt idx="9769">
                  <c:v>0.743078795254031</c:v>
                </c:pt>
                <c:pt idx="9770">
                  <c:v>0.743154852449042</c:v>
                </c:pt>
                <c:pt idx="9771">
                  <c:v>0.743230909644052</c:v>
                </c:pt>
                <c:pt idx="9772">
                  <c:v>0.743306966839063</c:v>
                </c:pt>
                <c:pt idx="9773">
                  <c:v>0.743383024034074</c:v>
                </c:pt>
                <c:pt idx="9774">
                  <c:v>0.743459081229084</c:v>
                </c:pt>
                <c:pt idx="9775">
                  <c:v>0.743535138424095</c:v>
                </c:pt>
                <c:pt idx="9776">
                  <c:v>0.743611195619106</c:v>
                </c:pt>
                <c:pt idx="9777">
                  <c:v>0.743687252814116</c:v>
                </c:pt>
                <c:pt idx="9778">
                  <c:v>0.743763310009127</c:v>
                </c:pt>
                <c:pt idx="9779">
                  <c:v>0.743839367204137</c:v>
                </c:pt>
                <c:pt idx="9780">
                  <c:v>0.743915424399148</c:v>
                </c:pt>
                <c:pt idx="9781">
                  <c:v>0.743991481594159</c:v>
                </c:pt>
                <c:pt idx="9782">
                  <c:v>0.744067538789169</c:v>
                </c:pt>
                <c:pt idx="9783">
                  <c:v>0.74414359598418</c:v>
                </c:pt>
                <c:pt idx="9784">
                  <c:v>0.744219653179191</c:v>
                </c:pt>
                <c:pt idx="9785">
                  <c:v>0.744295710374201</c:v>
                </c:pt>
                <c:pt idx="9786">
                  <c:v>0.744371767569212</c:v>
                </c:pt>
                <c:pt idx="9787">
                  <c:v>0.744447824764223</c:v>
                </c:pt>
                <c:pt idx="9788">
                  <c:v>0.744523881959233</c:v>
                </c:pt>
                <c:pt idx="9789">
                  <c:v>0.744599939154244</c:v>
                </c:pt>
                <c:pt idx="9790">
                  <c:v>0.744675996349255</c:v>
                </c:pt>
                <c:pt idx="9791">
                  <c:v>0.744752053544265</c:v>
                </c:pt>
                <c:pt idx="9792">
                  <c:v>0.744828110739276</c:v>
                </c:pt>
                <c:pt idx="9793">
                  <c:v>0.744904167934287</c:v>
                </c:pt>
                <c:pt idx="9794">
                  <c:v>0.744980225129297</c:v>
                </c:pt>
                <c:pt idx="9795">
                  <c:v>0.745056282324308</c:v>
                </c:pt>
                <c:pt idx="9796">
                  <c:v>0.745132339519318</c:v>
                </c:pt>
                <c:pt idx="9797">
                  <c:v>0.745208396714329</c:v>
                </c:pt>
                <c:pt idx="9798">
                  <c:v>0.74528445390934</c:v>
                </c:pt>
                <c:pt idx="9799">
                  <c:v>0.74536051110435</c:v>
                </c:pt>
                <c:pt idx="9800">
                  <c:v>0.745436568299361</c:v>
                </c:pt>
                <c:pt idx="9801">
                  <c:v>0.745512625494372</c:v>
                </c:pt>
                <c:pt idx="9802">
                  <c:v>0.745588682689382</c:v>
                </c:pt>
                <c:pt idx="9803">
                  <c:v>0.745664739884393</c:v>
                </c:pt>
                <c:pt idx="9804">
                  <c:v>0.745740797079404</c:v>
                </c:pt>
                <c:pt idx="9805">
                  <c:v>0.745816854274414</c:v>
                </c:pt>
                <c:pt idx="9806">
                  <c:v>0.745892911469425</c:v>
                </c:pt>
                <c:pt idx="9807">
                  <c:v>0.745968968664436</c:v>
                </c:pt>
                <c:pt idx="9808">
                  <c:v>0.746045025859446</c:v>
                </c:pt>
                <c:pt idx="9809">
                  <c:v>0.746121083054457</c:v>
                </c:pt>
                <c:pt idx="9810">
                  <c:v>0.746197140249468</c:v>
                </c:pt>
                <c:pt idx="9811">
                  <c:v>0.746273197444478</c:v>
                </c:pt>
                <c:pt idx="9812">
                  <c:v>0.746349254639489</c:v>
                </c:pt>
                <c:pt idx="9813">
                  <c:v>0.746425311834499</c:v>
                </c:pt>
                <c:pt idx="9814">
                  <c:v>0.74650136902951</c:v>
                </c:pt>
                <c:pt idx="9815">
                  <c:v>0.746577426224521</c:v>
                </c:pt>
                <c:pt idx="9816">
                  <c:v>0.746653483419531</c:v>
                </c:pt>
                <c:pt idx="9817">
                  <c:v>0.746729540614542</c:v>
                </c:pt>
                <c:pt idx="9818">
                  <c:v>0.746805597809553</c:v>
                </c:pt>
                <c:pt idx="9819">
                  <c:v>0.746881655004563</c:v>
                </c:pt>
                <c:pt idx="9820">
                  <c:v>0.746957712199574</c:v>
                </c:pt>
                <c:pt idx="9821">
                  <c:v>0.747033769394585</c:v>
                </c:pt>
                <c:pt idx="9822">
                  <c:v>0.747109826589595</c:v>
                </c:pt>
                <c:pt idx="9823">
                  <c:v>0.747185883784606</c:v>
                </c:pt>
                <c:pt idx="9824">
                  <c:v>0.747261940979617</c:v>
                </c:pt>
                <c:pt idx="9825">
                  <c:v>0.747337998174627</c:v>
                </c:pt>
                <c:pt idx="9826">
                  <c:v>0.747414055369638</c:v>
                </c:pt>
                <c:pt idx="9827">
                  <c:v>0.747490112564649</c:v>
                </c:pt>
                <c:pt idx="9828">
                  <c:v>0.747566169759659</c:v>
                </c:pt>
                <c:pt idx="9829">
                  <c:v>0.74764222695467</c:v>
                </c:pt>
                <c:pt idx="9830">
                  <c:v>0.74771828414968</c:v>
                </c:pt>
                <c:pt idx="9831">
                  <c:v>0.747794341344691</c:v>
                </c:pt>
                <c:pt idx="9832">
                  <c:v>0.747870398539702</c:v>
                </c:pt>
                <c:pt idx="9833">
                  <c:v>0.747946455734712</c:v>
                </c:pt>
                <c:pt idx="9834">
                  <c:v>0.748022512929723</c:v>
                </c:pt>
                <c:pt idx="9835">
                  <c:v>0.748098570124734</c:v>
                </c:pt>
                <c:pt idx="9836">
                  <c:v>0.748174627319744</c:v>
                </c:pt>
                <c:pt idx="9837">
                  <c:v>0.748250684514755</c:v>
                </c:pt>
                <c:pt idx="9838">
                  <c:v>0.748326741709766</c:v>
                </c:pt>
                <c:pt idx="9839">
                  <c:v>0.748402798904776</c:v>
                </c:pt>
                <c:pt idx="9840">
                  <c:v>0.748478856099787</c:v>
                </c:pt>
                <c:pt idx="9841">
                  <c:v>0.748554913294798</c:v>
                </c:pt>
                <c:pt idx="9842">
                  <c:v>0.748630970489808</c:v>
                </c:pt>
                <c:pt idx="9843">
                  <c:v>0.748707027684819</c:v>
                </c:pt>
                <c:pt idx="9844">
                  <c:v>0.74878308487983</c:v>
                </c:pt>
                <c:pt idx="9845">
                  <c:v>0.74885914207484</c:v>
                </c:pt>
                <c:pt idx="9846">
                  <c:v>0.748935199269851</c:v>
                </c:pt>
                <c:pt idx="9847">
                  <c:v>0.749011256464861</c:v>
                </c:pt>
                <c:pt idx="9848">
                  <c:v>0.749087313659872</c:v>
                </c:pt>
                <c:pt idx="9849">
                  <c:v>0.749163370854883</c:v>
                </c:pt>
                <c:pt idx="9850">
                  <c:v>0.749239428049893</c:v>
                </c:pt>
                <c:pt idx="9851">
                  <c:v>0.749315485244904</c:v>
                </c:pt>
                <c:pt idx="9852">
                  <c:v>0.749391542439915</c:v>
                </c:pt>
                <c:pt idx="9853">
                  <c:v>0.749467599634925</c:v>
                </c:pt>
                <c:pt idx="9854">
                  <c:v>0.749543656829936</c:v>
                </c:pt>
                <c:pt idx="9855">
                  <c:v>0.749619714024947</c:v>
                </c:pt>
                <c:pt idx="9856">
                  <c:v>0.749695771219957</c:v>
                </c:pt>
                <c:pt idx="9857">
                  <c:v>0.749771828414968</c:v>
                </c:pt>
                <c:pt idx="9858">
                  <c:v>0.749847885609979</c:v>
                </c:pt>
                <c:pt idx="9859">
                  <c:v>0.749923942804989</c:v>
                </c:pt>
                <c:pt idx="9860">
                  <c:v>0.75</c:v>
                </c:pt>
                <c:pt idx="9861">
                  <c:v>0.750076057195011</c:v>
                </c:pt>
                <c:pt idx="9862">
                  <c:v>0.750152114390021</c:v>
                </c:pt>
                <c:pt idx="9863">
                  <c:v>0.750228171585032</c:v>
                </c:pt>
                <c:pt idx="9864">
                  <c:v>0.750304228780042</c:v>
                </c:pt>
                <c:pt idx="9865">
                  <c:v>0.750380285975053</c:v>
                </c:pt>
                <c:pt idx="9866">
                  <c:v>0.750456343170064</c:v>
                </c:pt>
                <c:pt idx="9867">
                  <c:v>0.750532400365074</c:v>
                </c:pt>
                <c:pt idx="9868">
                  <c:v>0.750608457560085</c:v>
                </c:pt>
                <c:pt idx="9869">
                  <c:v>0.750684514755096</c:v>
                </c:pt>
                <c:pt idx="9870">
                  <c:v>0.750760571950106</c:v>
                </c:pt>
                <c:pt idx="9871">
                  <c:v>0.750836629145117</c:v>
                </c:pt>
                <c:pt idx="9872">
                  <c:v>0.750912686340128</c:v>
                </c:pt>
                <c:pt idx="9873">
                  <c:v>0.750988743535138</c:v>
                </c:pt>
                <c:pt idx="9874">
                  <c:v>0.751064800730149</c:v>
                </c:pt>
                <c:pt idx="9875">
                  <c:v>0.75114085792516</c:v>
                </c:pt>
                <c:pt idx="9876">
                  <c:v>0.75121691512017</c:v>
                </c:pt>
                <c:pt idx="9877">
                  <c:v>0.751292972315181</c:v>
                </c:pt>
                <c:pt idx="9878">
                  <c:v>0.751369029510192</c:v>
                </c:pt>
                <c:pt idx="9879">
                  <c:v>0.751445086705202</c:v>
                </c:pt>
                <c:pt idx="9880">
                  <c:v>0.751521143900213</c:v>
                </c:pt>
                <c:pt idx="9881">
                  <c:v>0.751597201095224</c:v>
                </c:pt>
                <c:pt idx="9882">
                  <c:v>0.751673258290234</c:v>
                </c:pt>
                <c:pt idx="9883">
                  <c:v>0.751749315485245</c:v>
                </c:pt>
                <c:pt idx="9884">
                  <c:v>0.751825372680255</c:v>
                </c:pt>
                <c:pt idx="9885">
                  <c:v>0.751901429875266</c:v>
                </c:pt>
                <c:pt idx="9886">
                  <c:v>0.751977487070277</c:v>
                </c:pt>
                <c:pt idx="9887">
                  <c:v>0.752053544265287</c:v>
                </c:pt>
                <c:pt idx="9888">
                  <c:v>0.752129601460298</c:v>
                </c:pt>
                <c:pt idx="9889">
                  <c:v>0.752205658655309</c:v>
                </c:pt>
                <c:pt idx="9890">
                  <c:v>0.752281715850319</c:v>
                </c:pt>
                <c:pt idx="9891">
                  <c:v>0.75235777304533</c:v>
                </c:pt>
                <c:pt idx="9892">
                  <c:v>0.752433830240341</c:v>
                </c:pt>
                <c:pt idx="9893">
                  <c:v>0.752509887435351</c:v>
                </c:pt>
                <c:pt idx="9894">
                  <c:v>0.752585944630362</c:v>
                </c:pt>
                <c:pt idx="9895">
                  <c:v>0.752662001825373</c:v>
                </c:pt>
                <c:pt idx="9896">
                  <c:v>0.752738059020383</c:v>
                </c:pt>
                <c:pt idx="9897">
                  <c:v>0.752814116215394</c:v>
                </c:pt>
                <c:pt idx="9898">
                  <c:v>0.752890173410405</c:v>
                </c:pt>
                <c:pt idx="9899">
                  <c:v>0.752966230605415</c:v>
                </c:pt>
                <c:pt idx="9900">
                  <c:v>0.753042287800426</c:v>
                </c:pt>
                <c:pt idx="9901">
                  <c:v>0.753118344995437</c:v>
                </c:pt>
                <c:pt idx="9902">
                  <c:v>0.753194402190447</c:v>
                </c:pt>
                <c:pt idx="9903">
                  <c:v>0.753270459385458</c:v>
                </c:pt>
                <c:pt idx="9904">
                  <c:v>0.753346516580468</c:v>
                </c:pt>
                <c:pt idx="9905">
                  <c:v>0.753422573775479</c:v>
                </c:pt>
                <c:pt idx="9906">
                  <c:v>0.75349863097049</c:v>
                </c:pt>
                <c:pt idx="9907">
                  <c:v>0.7535746881655</c:v>
                </c:pt>
                <c:pt idx="9908">
                  <c:v>0.753650745360511</c:v>
                </c:pt>
                <c:pt idx="9909">
                  <c:v>0.753726802555522</c:v>
                </c:pt>
                <c:pt idx="9910">
                  <c:v>0.753802859750532</c:v>
                </c:pt>
                <c:pt idx="9911">
                  <c:v>0.753878916945543</c:v>
                </c:pt>
                <c:pt idx="9912">
                  <c:v>0.753954974140554</c:v>
                </c:pt>
                <c:pt idx="9913">
                  <c:v>0.754031031335564</c:v>
                </c:pt>
                <c:pt idx="9914">
                  <c:v>0.754107088530575</c:v>
                </c:pt>
                <c:pt idx="9915">
                  <c:v>0.754183145725586</c:v>
                </c:pt>
                <c:pt idx="9916">
                  <c:v>0.754259202920596</c:v>
                </c:pt>
                <c:pt idx="9917">
                  <c:v>0.754335260115607</c:v>
                </c:pt>
                <c:pt idx="9918">
                  <c:v>0.754411317310618</c:v>
                </c:pt>
                <c:pt idx="9919">
                  <c:v>0.754487374505628</c:v>
                </c:pt>
                <c:pt idx="9920">
                  <c:v>0.754563431700639</c:v>
                </c:pt>
                <c:pt idx="9921">
                  <c:v>0.75463948889565</c:v>
                </c:pt>
                <c:pt idx="9922">
                  <c:v>0.75471554609066</c:v>
                </c:pt>
                <c:pt idx="9923">
                  <c:v>0.754791603285671</c:v>
                </c:pt>
                <c:pt idx="9924">
                  <c:v>0.754867660480681</c:v>
                </c:pt>
                <c:pt idx="9925">
                  <c:v>0.754943717675692</c:v>
                </c:pt>
                <c:pt idx="9926">
                  <c:v>0.755019774870703</c:v>
                </c:pt>
                <c:pt idx="9927">
                  <c:v>0.755095832065713</c:v>
                </c:pt>
                <c:pt idx="9928">
                  <c:v>0.755171889260724</c:v>
                </c:pt>
                <c:pt idx="9929">
                  <c:v>0.755247946455735</c:v>
                </c:pt>
                <c:pt idx="9930">
                  <c:v>0.755324003650745</c:v>
                </c:pt>
                <c:pt idx="9931">
                  <c:v>0.755400060845756</c:v>
                </c:pt>
                <c:pt idx="9932">
                  <c:v>0.755476118040767</c:v>
                </c:pt>
                <c:pt idx="9933">
                  <c:v>0.755552175235777</c:v>
                </c:pt>
                <c:pt idx="9934">
                  <c:v>0.755628232430788</c:v>
                </c:pt>
                <c:pt idx="9935">
                  <c:v>0.755704289625799</c:v>
                </c:pt>
                <c:pt idx="9936">
                  <c:v>0.755780346820809</c:v>
                </c:pt>
                <c:pt idx="9937">
                  <c:v>0.75585640401582</c:v>
                </c:pt>
                <c:pt idx="9938">
                  <c:v>0.75593246121083</c:v>
                </c:pt>
                <c:pt idx="9939">
                  <c:v>0.756008518405841</c:v>
                </c:pt>
                <c:pt idx="9940">
                  <c:v>0.756084575600852</c:v>
                </c:pt>
                <c:pt idx="9941">
                  <c:v>0.756160632795862</c:v>
                </c:pt>
                <c:pt idx="9942">
                  <c:v>0.756236689990873</c:v>
                </c:pt>
                <c:pt idx="9943">
                  <c:v>0.756312747185884</c:v>
                </c:pt>
                <c:pt idx="9944">
                  <c:v>0.756388804380894</c:v>
                </c:pt>
                <c:pt idx="9945">
                  <c:v>0.756464861575905</c:v>
                </c:pt>
                <c:pt idx="9946">
                  <c:v>0.756540918770916</c:v>
                </c:pt>
                <c:pt idx="9947">
                  <c:v>0.756616975965926</c:v>
                </c:pt>
                <c:pt idx="9948">
                  <c:v>0.756693033160937</c:v>
                </c:pt>
                <c:pt idx="9949">
                  <c:v>0.756769090355948</c:v>
                </c:pt>
                <c:pt idx="9950">
                  <c:v>0.756845147550958</c:v>
                </c:pt>
                <c:pt idx="9951">
                  <c:v>0.756921204745969</c:v>
                </c:pt>
                <c:pt idx="9952">
                  <c:v>0.75699726194098</c:v>
                </c:pt>
                <c:pt idx="9953">
                  <c:v>0.75707331913599</c:v>
                </c:pt>
                <c:pt idx="9954">
                  <c:v>0.757149376331001</c:v>
                </c:pt>
                <c:pt idx="9955">
                  <c:v>0.757225433526011</c:v>
                </c:pt>
                <c:pt idx="9956">
                  <c:v>0.757301490721022</c:v>
                </c:pt>
                <c:pt idx="9957">
                  <c:v>0.757377547916033</c:v>
                </c:pt>
                <c:pt idx="9958">
                  <c:v>0.757453605111043</c:v>
                </c:pt>
                <c:pt idx="9959">
                  <c:v>0.757529662306054</c:v>
                </c:pt>
                <c:pt idx="9960">
                  <c:v>0.757605719501065</c:v>
                </c:pt>
                <c:pt idx="9961">
                  <c:v>0.757681776696075</c:v>
                </c:pt>
                <c:pt idx="9962">
                  <c:v>0.757757833891086</c:v>
                </c:pt>
                <c:pt idx="9963">
                  <c:v>0.757833891086097</c:v>
                </c:pt>
                <c:pt idx="9964">
                  <c:v>0.757909948281107</c:v>
                </c:pt>
                <c:pt idx="9965">
                  <c:v>0.757986005476118</c:v>
                </c:pt>
                <c:pt idx="9966">
                  <c:v>0.758062062671129</c:v>
                </c:pt>
                <c:pt idx="9967">
                  <c:v>0.758138119866139</c:v>
                </c:pt>
                <c:pt idx="9968">
                  <c:v>0.75821417706115</c:v>
                </c:pt>
                <c:pt idx="9969">
                  <c:v>0.758290234256161</c:v>
                </c:pt>
                <c:pt idx="9970">
                  <c:v>0.758366291451171</c:v>
                </c:pt>
                <c:pt idx="9971">
                  <c:v>0.758442348646182</c:v>
                </c:pt>
                <c:pt idx="9972">
                  <c:v>0.758518405841192</c:v>
                </c:pt>
                <c:pt idx="9973">
                  <c:v>0.758594463036203</c:v>
                </c:pt>
                <c:pt idx="9974">
                  <c:v>0.758670520231214</c:v>
                </c:pt>
                <c:pt idx="9975">
                  <c:v>0.758746577426224</c:v>
                </c:pt>
                <c:pt idx="9976">
                  <c:v>0.758822634621235</c:v>
                </c:pt>
                <c:pt idx="9977">
                  <c:v>0.758898691816246</c:v>
                </c:pt>
                <c:pt idx="9978">
                  <c:v>0.758974749011256</c:v>
                </c:pt>
                <c:pt idx="9979">
                  <c:v>0.759050806206267</c:v>
                </c:pt>
                <c:pt idx="9980">
                  <c:v>0.759126863401278</c:v>
                </c:pt>
                <c:pt idx="9981">
                  <c:v>0.759202920596288</c:v>
                </c:pt>
                <c:pt idx="9982">
                  <c:v>0.759278977791299</c:v>
                </c:pt>
                <c:pt idx="9983">
                  <c:v>0.75935503498631</c:v>
                </c:pt>
                <c:pt idx="9984">
                  <c:v>0.75943109218132</c:v>
                </c:pt>
                <c:pt idx="9985">
                  <c:v>0.759507149376331</c:v>
                </c:pt>
                <c:pt idx="9986">
                  <c:v>0.759583206571342</c:v>
                </c:pt>
                <c:pt idx="9987">
                  <c:v>0.759659263766352</c:v>
                </c:pt>
                <c:pt idx="9988">
                  <c:v>0.759735320961363</c:v>
                </c:pt>
                <c:pt idx="9989">
                  <c:v>0.759811378156373</c:v>
                </c:pt>
                <c:pt idx="9990">
                  <c:v>0.759887435351384</c:v>
                </c:pt>
                <c:pt idx="9991">
                  <c:v>0.759963492546395</c:v>
                </c:pt>
                <c:pt idx="9992">
                  <c:v>0.760039549741405</c:v>
                </c:pt>
                <c:pt idx="9993">
                  <c:v>0.760115606936416</c:v>
                </c:pt>
                <c:pt idx="9994">
                  <c:v>0.760191664131427</c:v>
                </c:pt>
                <c:pt idx="9995">
                  <c:v>0.760267721326437</c:v>
                </c:pt>
                <c:pt idx="9996">
                  <c:v>0.760343778521448</c:v>
                </c:pt>
                <c:pt idx="9997">
                  <c:v>0.760419835716459</c:v>
                </c:pt>
                <c:pt idx="9998">
                  <c:v>0.760495892911469</c:v>
                </c:pt>
                <c:pt idx="9999">
                  <c:v>0.76057195010648</c:v>
                </c:pt>
                <c:pt idx="10000">
                  <c:v>0.760648007301491</c:v>
                </c:pt>
                <c:pt idx="10001">
                  <c:v>0.760724064496501</c:v>
                </c:pt>
                <c:pt idx="10002">
                  <c:v>0.760800121691512</c:v>
                </c:pt>
                <c:pt idx="10003">
                  <c:v>0.760876178886523</c:v>
                </c:pt>
                <c:pt idx="10004">
                  <c:v>0.760952236081533</c:v>
                </c:pt>
                <c:pt idx="10005">
                  <c:v>0.761028293276544</c:v>
                </c:pt>
                <c:pt idx="10006">
                  <c:v>0.761104350471554</c:v>
                </c:pt>
                <c:pt idx="10007">
                  <c:v>0.761180407666565</c:v>
                </c:pt>
                <c:pt idx="10008">
                  <c:v>0.761256464861576</c:v>
                </c:pt>
                <c:pt idx="10009">
                  <c:v>0.761332522056586</c:v>
                </c:pt>
                <c:pt idx="10010">
                  <c:v>0.761408579251597</c:v>
                </c:pt>
                <c:pt idx="10011">
                  <c:v>0.761484636446608</c:v>
                </c:pt>
                <c:pt idx="10012">
                  <c:v>0.761560693641618</c:v>
                </c:pt>
                <c:pt idx="10013">
                  <c:v>0.761636750836629</c:v>
                </c:pt>
                <c:pt idx="10014">
                  <c:v>0.76171280803164</c:v>
                </c:pt>
                <c:pt idx="10015">
                  <c:v>0.76178886522665</c:v>
                </c:pt>
                <c:pt idx="10016">
                  <c:v>0.761864922421661</c:v>
                </c:pt>
                <c:pt idx="10017">
                  <c:v>0.761940979616672</c:v>
                </c:pt>
                <c:pt idx="10018">
                  <c:v>0.762017036811682</c:v>
                </c:pt>
                <c:pt idx="10019">
                  <c:v>0.762093094006693</c:v>
                </c:pt>
                <c:pt idx="10020">
                  <c:v>0.762169151201704</c:v>
                </c:pt>
                <c:pt idx="10021">
                  <c:v>0.762245208396714</c:v>
                </c:pt>
                <c:pt idx="10022">
                  <c:v>0.762321265591725</c:v>
                </c:pt>
                <c:pt idx="10023">
                  <c:v>0.762397322786736</c:v>
                </c:pt>
                <c:pt idx="10024">
                  <c:v>0.762473379981746</c:v>
                </c:pt>
                <c:pt idx="10025">
                  <c:v>0.762549437176757</c:v>
                </c:pt>
                <c:pt idx="10026">
                  <c:v>0.762625494371767</c:v>
                </c:pt>
                <c:pt idx="10027">
                  <c:v>0.762701551566778</c:v>
                </c:pt>
                <c:pt idx="10028">
                  <c:v>0.762777608761789</c:v>
                </c:pt>
                <c:pt idx="10029">
                  <c:v>0.762853665956799</c:v>
                </c:pt>
                <c:pt idx="10030">
                  <c:v>0.76292972315181</c:v>
                </c:pt>
                <c:pt idx="10031">
                  <c:v>0.763005780346821</c:v>
                </c:pt>
                <c:pt idx="10032">
                  <c:v>0.763081837541831</c:v>
                </c:pt>
                <c:pt idx="10033">
                  <c:v>0.763157894736842</c:v>
                </c:pt>
                <c:pt idx="10034">
                  <c:v>0.763233951931853</c:v>
                </c:pt>
                <c:pt idx="10035">
                  <c:v>0.763310009126863</c:v>
                </c:pt>
                <c:pt idx="10036">
                  <c:v>0.763386066321874</c:v>
                </c:pt>
                <c:pt idx="10037">
                  <c:v>0.763462123516885</c:v>
                </c:pt>
                <c:pt idx="10038">
                  <c:v>0.763538180711895</c:v>
                </c:pt>
                <c:pt idx="10039">
                  <c:v>0.763614237906906</c:v>
                </c:pt>
                <c:pt idx="10040">
                  <c:v>0.763690295101917</c:v>
                </c:pt>
                <c:pt idx="10041">
                  <c:v>0.763766352296927</c:v>
                </c:pt>
                <c:pt idx="10042">
                  <c:v>0.763842409491938</c:v>
                </c:pt>
                <c:pt idx="10043">
                  <c:v>0.763918466686949</c:v>
                </c:pt>
                <c:pt idx="10044">
                  <c:v>0.763994523881959</c:v>
                </c:pt>
                <c:pt idx="10045">
                  <c:v>0.76407058107697</c:v>
                </c:pt>
                <c:pt idx="10046">
                  <c:v>0.76414663827198</c:v>
                </c:pt>
                <c:pt idx="10047">
                  <c:v>0.764222695466991</c:v>
                </c:pt>
                <c:pt idx="10048">
                  <c:v>0.764298752662002</c:v>
                </c:pt>
                <c:pt idx="10049">
                  <c:v>0.764374809857012</c:v>
                </c:pt>
                <c:pt idx="10050">
                  <c:v>0.764450867052023</c:v>
                </c:pt>
                <c:pt idx="10051">
                  <c:v>0.764526924247034</c:v>
                </c:pt>
                <c:pt idx="10052">
                  <c:v>0.764602981442044</c:v>
                </c:pt>
                <c:pt idx="10053">
                  <c:v>0.764679038637055</c:v>
                </c:pt>
                <c:pt idx="10054">
                  <c:v>0.764755095832066</c:v>
                </c:pt>
                <c:pt idx="10055">
                  <c:v>0.764831153027076</c:v>
                </c:pt>
                <c:pt idx="10056">
                  <c:v>0.764907210222087</c:v>
                </c:pt>
                <c:pt idx="10057">
                  <c:v>0.764983267417098</c:v>
                </c:pt>
                <c:pt idx="10058">
                  <c:v>0.765059324612108</c:v>
                </c:pt>
                <c:pt idx="10059">
                  <c:v>0.765135381807119</c:v>
                </c:pt>
                <c:pt idx="10060">
                  <c:v>0.76521143900213</c:v>
                </c:pt>
                <c:pt idx="10061">
                  <c:v>0.76528749619714</c:v>
                </c:pt>
                <c:pt idx="10062">
                  <c:v>0.765363553392151</c:v>
                </c:pt>
                <c:pt idx="10063">
                  <c:v>0.765439610587162</c:v>
                </c:pt>
                <c:pt idx="10064">
                  <c:v>0.765515667782172</c:v>
                </c:pt>
                <c:pt idx="10065">
                  <c:v>0.765591724977183</c:v>
                </c:pt>
                <c:pt idx="10066">
                  <c:v>0.765667782172193</c:v>
                </c:pt>
                <c:pt idx="10067">
                  <c:v>0.765743839367204</c:v>
                </c:pt>
                <c:pt idx="10068">
                  <c:v>0.765819896562215</c:v>
                </c:pt>
                <c:pt idx="10069">
                  <c:v>0.765895953757225</c:v>
                </c:pt>
                <c:pt idx="10070">
                  <c:v>0.765972010952236</c:v>
                </c:pt>
                <c:pt idx="10071">
                  <c:v>0.766048068147247</c:v>
                </c:pt>
                <c:pt idx="10072">
                  <c:v>0.766124125342257</c:v>
                </c:pt>
                <c:pt idx="10073">
                  <c:v>0.766200182537268</c:v>
                </c:pt>
                <c:pt idx="10074">
                  <c:v>0.766276239732279</c:v>
                </c:pt>
                <c:pt idx="10075">
                  <c:v>0.766352296927289</c:v>
                </c:pt>
                <c:pt idx="10076">
                  <c:v>0.7664283541223</c:v>
                </c:pt>
                <c:pt idx="10077">
                  <c:v>0.766504411317311</c:v>
                </c:pt>
                <c:pt idx="10078">
                  <c:v>0.766580468512321</c:v>
                </c:pt>
                <c:pt idx="10079">
                  <c:v>0.766656525707332</c:v>
                </c:pt>
                <c:pt idx="10080">
                  <c:v>0.766732582902343</c:v>
                </c:pt>
                <c:pt idx="10081">
                  <c:v>0.766808640097353</c:v>
                </c:pt>
                <c:pt idx="10082">
                  <c:v>0.766884697292364</c:v>
                </c:pt>
                <c:pt idx="10083">
                  <c:v>0.766960754487374</c:v>
                </c:pt>
                <c:pt idx="10084">
                  <c:v>0.767036811682385</c:v>
                </c:pt>
                <c:pt idx="10085">
                  <c:v>0.767112868877396</c:v>
                </c:pt>
                <c:pt idx="10086">
                  <c:v>0.767188926072406</c:v>
                </c:pt>
                <c:pt idx="10087">
                  <c:v>0.767264983267417</c:v>
                </c:pt>
                <c:pt idx="10088">
                  <c:v>0.767341040462428</c:v>
                </c:pt>
                <c:pt idx="10089">
                  <c:v>0.767417097657438</c:v>
                </c:pt>
                <c:pt idx="10090">
                  <c:v>0.767493154852449</c:v>
                </c:pt>
                <c:pt idx="10091">
                  <c:v>0.76756921204746</c:v>
                </c:pt>
                <c:pt idx="10092">
                  <c:v>0.76764526924247</c:v>
                </c:pt>
                <c:pt idx="10093">
                  <c:v>0.767721326437481</c:v>
                </c:pt>
                <c:pt idx="10094">
                  <c:v>0.767797383632492</c:v>
                </c:pt>
                <c:pt idx="10095">
                  <c:v>0.767873440827502</c:v>
                </c:pt>
                <c:pt idx="10096">
                  <c:v>0.767949498022513</c:v>
                </c:pt>
                <c:pt idx="10097">
                  <c:v>0.768025555217524</c:v>
                </c:pt>
                <c:pt idx="10098">
                  <c:v>0.768101612412534</c:v>
                </c:pt>
                <c:pt idx="10099">
                  <c:v>0.768177669607545</c:v>
                </c:pt>
                <c:pt idx="10100">
                  <c:v>0.768253726802555</c:v>
                </c:pt>
                <c:pt idx="10101">
                  <c:v>0.768329783997566</c:v>
                </c:pt>
                <c:pt idx="10102">
                  <c:v>0.768405841192577</c:v>
                </c:pt>
                <c:pt idx="10103">
                  <c:v>0.768481898387587</c:v>
                </c:pt>
                <c:pt idx="10104">
                  <c:v>0.768557955582598</c:v>
                </c:pt>
                <c:pt idx="10105">
                  <c:v>0.768634012777609</c:v>
                </c:pt>
                <c:pt idx="10106">
                  <c:v>0.768710069972619</c:v>
                </c:pt>
                <c:pt idx="10107">
                  <c:v>0.76878612716763</c:v>
                </c:pt>
                <c:pt idx="10108">
                  <c:v>0.768862184362641</c:v>
                </c:pt>
                <c:pt idx="10109">
                  <c:v>0.768938241557651</c:v>
                </c:pt>
                <c:pt idx="10110">
                  <c:v>0.769014298752662</c:v>
                </c:pt>
                <c:pt idx="10111">
                  <c:v>0.769090355947673</c:v>
                </c:pt>
                <c:pt idx="10112">
                  <c:v>0.769166413142683</c:v>
                </c:pt>
                <c:pt idx="10113">
                  <c:v>0.769242470337694</c:v>
                </c:pt>
                <c:pt idx="10114">
                  <c:v>0.769318527532704</c:v>
                </c:pt>
                <c:pt idx="10115">
                  <c:v>0.769394584727715</c:v>
                </c:pt>
                <c:pt idx="10116">
                  <c:v>0.769470641922726</c:v>
                </c:pt>
                <c:pt idx="10117">
                  <c:v>0.769546699117736</c:v>
                </c:pt>
                <c:pt idx="10118">
                  <c:v>0.769622756312747</c:v>
                </c:pt>
                <c:pt idx="10119">
                  <c:v>0.769698813507758</c:v>
                </c:pt>
                <c:pt idx="10120">
                  <c:v>0.769774870702768</c:v>
                </c:pt>
                <c:pt idx="10121">
                  <c:v>0.769850927897779</c:v>
                </c:pt>
                <c:pt idx="10122">
                  <c:v>0.76992698509279</c:v>
                </c:pt>
                <c:pt idx="10123">
                  <c:v>0.7700030422878</c:v>
                </c:pt>
                <c:pt idx="10124">
                  <c:v>0.770079099482811</c:v>
                </c:pt>
                <c:pt idx="10125">
                  <c:v>0.770155156677822</c:v>
                </c:pt>
                <c:pt idx="10126">
                  <c:v>0.770231213872832</c:v>
                </c:pt>
                <c:pt idx="10127">
                  <c:v>0.770307271067843</c:v>
                </c:pt>
                <c:pt idx="10128">
                  <c:v>0.770383328262854</c:v>
                </c:pt>
                <c:pt idx="10129">
                  <c:v>0.770459385457864</c:v>
                </c:pt>
                <c:pt idx="10130">
                  <c:v>0.770535442652875</c:v>
                </c:pt>
                <c:pt idx="10131">
                  <c:v>0.770611499847885</c:v>
                </c:pt>
                <c:pt idx="10132">
                  <c:v>0.770687557042896</c:v>
                </c:pt>
                <c:pt idx="10133">
                  <c:v>0.770763614237907</c:v>
                </c:pt>
                <c:pt idx="10134">
                  <c:v>0.770839671432917</c:v>
                </c:pt>
                <c:pt idx="10135">
                  <c:v>0.770915728627928</c:v>
                </c:pt>
                <c:pt idx="10136">
                  <c:v>0.770991785822939</c:v>
                </c:pt>
                <c:pt idx="10137">
                  <c:v>0.771067843017949</c:v>
                </c:pt>
                <c:pt idx="10138">
                  <c:v>0.77114390021296</c:v>
                </c:pt>
                <c:pt idx="10139">
                  <c:v>0.771219957407971</c:v>
                </c:pt>
                <c:pt idx="10140">
                  <c:v>0.771296014602981</c:v>
                </c:pt>
                <c:pt idx="10141">
                  <c:v>0.771372071797992</c:v>
                </c:pt>
                <c:pt idx="10142">
                  <c:v>0.771448128993003</c:v>
                </c:pt>
                <c:pt idx="10143">
                  <c:v>0.771524186188013</c:v>
                </c:pt>
                <c:pt idx="10144">
                  <c:v>0.771600243383024</c:v>
                </c:pt>
                <c:pt idx="10145">
                  <c:v>0.771676300578035</c:v>
                </c:pt>
                <c:pt idx="10146">
                  <c:v>0.771752357773045</c:v>
                </c:pt>
                <c:pt idx="10147">
                  <c:v>0.771828414968056</c:v>
                </c:pt>
                <c:pt idx="10148">
                  <c:v>0.771904472163067</c:v>
                </c:pt>
                <c:pt idx="10149">
                  <c:v>0.771980529358077</c:v>
                </c:pt>
                <c:pt idx="10150">
                  <c:v>0.772056586553088</c:v>
                </c:pt>
                <c:pt idx="10151">
                  <c:v>0.772132643748098</c:v>
                </c:pt>
                <c:pt idx="10152">
                  <c:v>0.772208700943109</c:v>
                </c:pt>
                <c:pt idx="10153">
                  <c:v>0.77228475813812</c:v>
                </c:pt>
                <c:pt idx="10154">
                  <c:v>0.77236081533313</c:v>
                </c:pt>
                <c:pt idx="10155">
                  <c:v>0.772436872528141</c:v>
                </c:pt>
                <c:pt idx="10156">
                  <c:v>0.772512929723152</c:v>
                </c:pt>
                <c:pt idx="10157">
                  <c:v>0.772588986918162</c:v>
                </c:pt>
                <c:pt idx="10158">
                  <c:v>0.772665044113173</c:v>
                </c:pt>
                <c:pt idx="10159">
                  <c:v>0.772741101308184</c:v>
                </c:pt>
                <c:pt idx="10160">
                  <c:v>0.772817158503194</c:v>
                </c:pt>
                <c:pt idx="10161">
                  <c:v>0.772893215698205</c:v>
                </c:pt>
                <c:pt idx="10162">
                  <c:v>0.772969272893216</c:v>
                </c:pt>
                <c:pt idx="10163">
                  <c:v>0.773045330088226</c:v>
                </c:pt>
                <c:pt idx="10164">
                  <c:v>0.773121387283237</c:v>
                </c:pt>
                <c:pt idx="10165">
                  <c:v>0.773197444478248</c:v>
                </c:pt>
                <c:pt idx="10166">
                  <c:v>0.773273501673258</c:v>
                </c:pt>
                <c:pt idx="10167">
                  <c:v>0.773349558868269</c:v>
                </c:pt>
                <c:pt idx="10168">
                  <c:v>0.77342561606328</c:v>
                </c:pt>
                <c:pt idx="10169">
                  <c:v>0.77350167325829</c:v>
                </c:pt>
                <c:pt idx="10170">
                  <c:v>0.773577730453301</c:v>
                </c:pt>
                <c:pt idx="10171">
                  <c:v>0.773653787648311</c:v>
                </c:pt>
                <c:pt idx="10172">
                  <c:v>0.773729844843322</c:v>
                </c:pt>
                <c:pt idx="10173">
                  <c:v>0.773805902038333</c:v>
                </c:pt>
                <c:pt idx="10174">
                  <c:v>0.773881959233343</c:v>
                </c:pt>
                <c:pt idx="10175">
                  <c:v>0.773958016428354</c:v>
                </c:pt>
                <c:pt idx="10176">
                  <c:v>0.774034073623365</c:v>
                </c:pt>
                <c:pt idx="10177">
                  <c:v>0.774110130818375</c:v>
                </c:pt>
                <c:pt idx="10178">
                  <c:v>0.774186188013386</c:v>
                </c:pt>
                <c:pt idx="10179">
                  <c:v>0.774262245208397</c:v>
                </c:pt>
                <c:pt idx="10180">
                  <c:v>0.774338302403407</c:v>
                </c:pt>
                <c:pt idx="10181">
                  <c:v>0.774414359598418</c:v>
                </c:pt>
                <c:pt idx="10182">
                  <c:v>0.774490416793429</c:v>
                </c:pt>
                <c:pt idx="10183">
                  <c:v>0.774566473988439</c:v>
                </c:pt>
                <c:pt idx="10184">
                  <c:v>0.77464253118345</c:v>
                </c:pt>
                <c:pt idx="10185">
                  <c:v>0.774718588378461</c:v>
                </c:pt>
                <c:pt idx="10186">
                  <c:v>0.774794645573471</c:v>
                </c:pt>
                <c:pt idx="10187">
                  <c:v>0.774870702768482</c:v>
                </c:pt>
                <c:pt idx="10188">
                  <c:v>0.774946759963492</c:v>
                </c:pt>
                <c:pt idx="10189">
                  <c:v>0.775022817158503</c:v>
                </c:pt>
                <c:pt idx="10190">
                  <c:v>0.775098874353514</c:v>
                </c:pt>
                <c:pt idx="10191">
                  <c:v>0.775174931548524</c:v>
                </c:pt>
                <c:pt idx="10192">
                  <c:v>0.775250988743535</c:v>
                </c:pt>
                <c:pt idx="10193">
                  <c:v>0.775327045938546</c:v>
                </c:pt>
                <c:pt idx="10194">
                  <c:v>0.775403103133556</c:v>
                </c:pt>
                <c:pt idx="10195">
                  <c:v>0.775479160328567</c:v>
                </c:pt>
                <c:pt idx="10196">
                  <c:v>0.775555217523578</c:v>
                </c:pt>
                <c:pt idx="10197">
                  <c:v>0.775631274718588</c:v>
                </c:pt>
                <c:pt idx="10198">
                  <c:v>0.775707331913599</c:v>
                </c:pt>
                <c:pt idx="10199">
                  <c:v>0.77578338910861</c:v>
                </c:pt>
                <c:pt idx="10200">
                  <c:v>0.77585944630362</c:v>
                </c:pt>
                <c:pt idx="10201">
                  <c:v>0.775935503498631</c:v>
                </c:pt>
                <c:pt idx="10202">
                  <c:v>0.776011560693642</c:v>
                </c:pt>
                <c:pt idx="10203">
                  <c:v>0.776087617888652</c:v>
                </c:pt>
                <c:pt idx="10204">
                  <c:v>0.776163675083663</c:v>
                </c:pt>
                <c:pt idx="10205">
                  <c:v>0.776239732278674</c:v>
                </c:pt>
                <c:pt idx="10206">
                  <c:v>0.776315789473684</c:v>
                </c:pt>
                <c:pt idx="10207">
                  <c:v>0.776391846668695</c:v>
                </c:pt>
                <c:pt idx="10208">
                  <c:v>0.776467903863705</c:v>
                </c:pt>
                <c:pt idx="10209">
                  <c:v>0.776543961058716</c:v>
                </c:pt>
                <c:pt idx="10210">
                  <c:v>0.776620018253727</c:v>
                </c:pt>
                <c:pt idx="10211">
                  <c:v>0.776696075448737</c:v>
                </c:pt>
                <c:pt idx="10212">
                  <c:v>0.776772132643748</c:v>
                </c:pt>
                <c:pt idx="10213">
                  <c:v>0.776848189838759</c:v>
                </c:pt>
                <c:pt idx="10214">
                  <c:v>0.776924247033769</c:v>
                </c:pt>
                <c:pt idx="10215">
                  <c:v>0.77700030422878</c:v>
                </c:pt>
                <c:pt idx="10216">
                  <c:v>0.777076361423791</c:v>
                </c:pt>
                <c:pt idx="10217">
                  <c:v>0.777152418618801</c:v>
                </c:pt>
                <c:pt idx="10218">
                  <c:v>0.777228475813812</c:v>
                </c:pt>
                <c:pt idx="10219">
                  <c:v>0.777304533008823</c:v>
                </c:pt>
                <c:pt idx="10220">
                  <c:v>0.777380590203833</c:v>
                </c:pt>
                <c:pt idx="10221">
                  <c:v>0.777456647398844</c:v>
                </c:pt>
                <c:pt idx="10222">
                  <c:v>0.777532704593855</c:v>
                </c:pt>
                <c:pt idx="10223">
                  <c:v>0.777608761788865</c:v>
                </c:pt>
                <c:pt idx="10224">
                  <c:v>0.777684818983876</c:v>
                </c:pt>
                <c:pt idx="10225">
                  <c:v>0.777760876178886</c:v>
                </c:pt>
                <c:pt idx="10226">
                  <c:v>0.777836933373897</c:v>
                </c:pt>
                <c:pt idx="10227">
                  <c:v>0.777912990568908</c:v>
                </c:pt>
                <c:pt idx="10228">
                  <c:v>0.777989047763918</c:v>
                </c:pt>
                <c:pt idx="10229">
                  <c:v>0.778065104958929</c:v>
                </c:pt>
                <c:pt idx="10230">
                  <c:v>0.77814116215394</c:v>
                </c:pt>
                <c:pt idx="10231">
                  <c:v>0.77821721934895</c:v>
                </c:pt>
                <c:pt idx="10232">
                  <c:v>0.778293276543961</c:v>
                </c:pt>
                <c:pt idx="10233">
                  <c:v>0.778369333738972</c:v>
                </c:pt>
                <c:pt idx="10234">
                  <c:v>0.778445390933982</c:v>
                </c:pt>
                <c:pt idx="10235">
                  <c:v>0.778521448128993</c:v>
                </c:pt>
                <c:pt idx="10236">
                  <c:v>0.778597505324004</c:v>
                </c:pt>
                <c:pt idx="10237">
                  <c:v>0.778673562519014</c:v>
                </c:pt>
                <c:pt idx="10238">
                  <c:v>0.778749619714025</c:v>
                </c:pt>
                <c:pt idx="10239">
                  <c:v>0.778825676909036</c:v>
                </c:pt>
                <c:pt idx="10240">
                  <c:v>0.778901734104046</c:v>
                </c:pt>
                <c:pt idx="10241">
                  <c:v>0.778977791299057</c:v>
                </c:pt>
                <c:pt idx="10242">
                  <c:v>0.779053848494067</c:v>
                </c:pt>
                <c:pt idx="10243">
                  <c:v>0.779129905689078</c:v>
                </c:pt>
                <c:pt idx="10244">
                  <c:v>0.779205962884089</c:v>
                </c:pt>
                <c:pt idx="10245">
                  <c:v>0.779282020079099</c:v>
                </c:pt>
                <c:pt idx="10246">
                  <c:v>0.77935807727411</c:v>
                </c:pt>
                <c:pt idx="10247">
                  <c:v>0.779434134469121</c:v>
                </c:pt>
                <c:pt idx="10248">
                  <c:v>0.779510191664131</c:v>
                </c:pt>
                <c:pt idx="10249">
                  <c:v>0.779586248859142</c:v>
                </c:pt>
                <c:pt idx="10250">
                  <c:v>0.779662306054153</c:v>
                </c:pt>
                <c:pt idx="10251">
                  <c:v>0.779738363249163</c:v>
                </c:pt>
                <c:pt idx="10252">
                  <c:v>0.779814420444174</c:v>
                </c:pt>
                <c:pt idx="10253">
                  <c:v>0.779890477639185</c:v>
                </c:pt>
                <c:pt idx="10254">
                  <c:v>0.779966534834195</c:v>
                </c:pt>
                <c:pt idx="10255">
                  <c:v>0.780042592029206</c:v>
                </c:pt>
                <c:pt idx="10256">
                  <c:v>0.780118649224217</c:v>
                </c:pt>
                <c:pt idx="10257">
                  <c:v>0.780194706419227</c:v>
                </c:pt>
                <c:pt idx="10258">
                  <c:v>0.780270763614238</c:v>
                </c:pt>
                <c:pt idx="10259">
                  <c:v>0.780346820809248</c:v>
                </c:pt>
                <c:pt idx="10260">
                  <c:v>0.780422878004259</c:v>
                </c:pt>
                <c:pt idx="10261">
                  <c:v>0.78049893519927</c:v>
                </c:pt>
                <c:pt idx="10262">
                  <c:v>0.78057499239428</c:v>
                </c:pt>
                <c:pt idx="10263">
                  <c:v>0.780651049589291</c:v>
                </c:pt>
                <c:pt idx="10264">
                  <c:v>0.780727106784302</c:v>
                </c:pt>
                <c:pt idx="10265">
                  <c:v>0.780803163979312</c:v>
                </c:pt>
                <c:pt idx="10266">
                  <c:v>0.780879221174323</c:v>
                </c:pt>
                <c:pt idx="10267">
                  <c:v>0.780955278369334</c:v>
                </c:pt>
                <c:pt idx="10268">
                  <c:v>0.781031335564344</c:v>
                </c:pt>
                <c:pt idx="10269">
                  <c:v>0.781107392759355</c:v>
                </c:pt>
                <c:pt idx="10270">
                  <c:v>0.781183449954366</c:v>
                </c:pt>
                <c:pt idx="10271">
                  <c:v>0.781259507149376</c:v>
                </c:pt>
                <c:pt idx="10272">
                  <c:v>0.781335564344387</c:v>
                </c:pt>
                <c:pt idx="10273">
                  <c:v>0.781411621539398</c:v>
                </c:pt>
                <c:pt idx="10274">
                  <c:v>0.781487678734408</c:v>
                </c:pt>
                <c:pt idx="10275">
                  <c:v>0.781563735929419</c:v>
                </c:pt>
                <c:pt idx="10276">
                  <c:v>0.781639793124429</c:v>
                </c:pt>
                <c:pt idx="10277">
                  <c:v>0.78171585031944</c:v>
                </c:pt>
                <c:pt idx="10278">
                  <c:v>0.781791907514451</c:v>
                </c:pt>
                <c:pt idx="10279">
                  <c:v>0.781867964709461</c:v>
                </c:pt>
                <c:pt idx="10280">
                  <c:v>0.781944021904472</c:v>
                </c:pt>
                <c:pt idx="10281">
                  <c:v>0.782020079099483</c:v>
                </c:pt>
                <c:pt idx="10282">
                  <c:v>0.782096136294493</c:v>
                </c:pt>
                <c:pt idx="10283">
                  <c:v>0.782172193489504</c:v>
                </c:pt>
                <c:pt idx="10284">
                  <c:v>0.782248250684515</c:v>
                </c:pt>
                <c:pt idx="10285">
                  <c:v>0.782324307879525</c:v>
                </c:pt>
                <c:pt idx="10286">
                  <c:v>0.782400365074536</c:v>
                </c:pt>
                <c:pt idx="10287">
                  <c:v>0.782476422269547</c:v>
                </c:pt>
                <c:pt idx="10288">
                  <c:v>0.782552479464557</c:v>
                </c:pt>
                <c:pt idx="10289">
                  <c:v>0.782628536659568</c:v>
                </c:pt>
                <c:pt idx="10290">
                  <c:v>0.782704593854579</c:v>
                </c:pt>
                <c:pt idx="10291">
                  <c:v>0.782780651049589</c:v>
                </c:pt>
                <c:pt idx="10292">
                  <c:v>0.7828567082446</c:v>
                </c:pt>
                <c:pt idx="10293">
                  <c:v>0.78293276543961</c:v>
                </c:pt>
                <c:pt idx="10294">
                  <c:v>0.783008822634621</c:v>
                </c:pt>
                <c:pt idx="10295">
                  <c:v>0.783084879829632</c:v>
                </c:pt>
                <c:pt idx="10296">
                  <c:v>0.783160937024642</c:v>
                </c:pt>
                <c:pt idx="10297">
                  <c:v>0.783236994219653</c:v>
                </c:pt>
                <c:pt idx="10298">
                  <c:v>0.783313051414664</c:v>
                </c:pt>
                <c:pt idx="10299">
                  <c:v>0.783389108609674</c:v>
                </c:pt>
                <c:pt idx="10300">
                  <c:v>0.783465165804685</c:v>
                </c:pt>
                <c:pt idx="10301">
                  <c:v>0.783541222999696</c:v>
                </c:pt>
                <c:pt idx="10302">
                  <c:v>0.783617280194706</c:v>
                </c:pt>
                <c:pt idx="10303">
                  <c:v>0.783693337389717</c:v>
                </c:pt>
                <c:pt idx="10304">
                  <c:v>0.783769394584728</c:v>
                </c:pt>
                <c:pt idx="10305">
                  <c:v>0.783845451779738</c:v>
                </c:pt>
                <c:pt idx="10306">
                  <c:v>0.783921508974749</c:v>
                </c:pt>
                <c:pt idx="10307">
                  <c:v>0.78399756616976</c:v>
                </c:pt>
                <c:pt idx="10308">
                  <c:v>0.78407362336477</c:v>
                </c:pt>
                <c:pt idx="10309">
                  <c:v>0.784149680559781</c:v>
                </c:pt>
                <c:pt idx="10310">
                  <c:v>0.784225737754792</c:v>
                </c:pt>
                <c:pt idx="10311">
                  <c:v>0.784301794949802</c:v>
                </c:pt>
                <c:pt idx="10312">
                  <c:v>0.784377852144813</c:v>
                </c:pt>
                <c:pt idx="10313">
                  <c:v>0.784453909339823</c:v>
                </c:pt>
                <c:pt idx="10314">
                  <c:v>0.784529966534834</c:v>
                </c:pt>
                <c:pt idx="10315">
                  <c:v>0.784606023729845</c:v>
                </c:pt>
                <c:pt idx="10316">
                  <c:v>0.784682080924855</c:v>
                </c:pt>
                <c:pt idx="10317">
                  <c:v>0.784758138119866</c:v>
                </c:pt>
                <c:pt idx="10318">
                  <c:v>0.784834195314877</c:v>
                </c:pt>
                <c:pt idx="10319">
                  <c:v>0.784910252509887</c:v>
                </c:pt>
                <c:pt idx="10320">
                  <c:v>0.784986309704898</c:v>
                </c:pt>
                <c:pt idx="10321">
                  <c:v>0.785062366899909</c:v>
                </c:pt>
                <c:pt idx="10322">
                  <c:v>0.785138424094919</c:v>
                </c:pt>
                <c:pt idx="10323">
                  <c:v>0.78521448128993</c:v>
                </c:pt>
                <c:pt idx="10324">
                  <c:v>0.785290538484941</c:v>
                </c:pt>
                <c:pt idx="10325">
                  <c:v>0.785366595679951</c:v>
                </c:pt>
                <c:pt idx="10326">
                  <c:v>0.785442652874962</c:v>
                </c:pt>
                <c:pt idx="10327">
                  <c:v>0.785518710069973</c:v>
                </c:pt>
                <c:pt idx="10328">
                  <c:v>0.785594767264983</c:v>
                </c:pt>
                <c:pt idx="10329">
                  <c:v>0.785670824459994</c:v>
                </c:pt>
                <c:pt idx="10330">
                  <c:v>0.785746881655005</c:v>
                </c:pt>
                <c:pt idx="10331">
                  <c:v>0.785822938850015</c:v>
                </c:pt>
                <c:pt idx="10332">
                  <c:v>0.785898996045026</c:v>
                </c:pt>
                <c:pt idx="10333">
                  <c:v>0.785975053240036</c:v>
                </c:pt>
                <c:pt idx="10334">
                  <c:v>0.786051110435047</c:v>
                </c:pt>
                <c:pt idx="10335">
                  <c:v>0.786127167630058</c:v>
                </c:pt>
                <c:pt idx="10336">
                  <c:v>0.786203224825068</c:v>
                </c:pt>
                <c:pt idx="10337">
                  <c:v>0.786279282020079</c:v>
                </c:pt>
                <c:pt idx="10338">
                  <c:v>0.78635533921509</c:v>
                </c:pt>
                <c:pt idx="10339">
                  <c:v>0.7864313964101</c:v>
                </c:pt>
                <c:pt idx="10340">
                  <c:v>0.786507453605111</c:v>
                </c:pt>
                <c:pt idx="10341">
                  <c:v>0.786583510800122</c:v>
                </c:pt>
                <c:pt idx="10342">
                  <c:v>0.786659567995132</c:v>
                </c:pt>
                <c:pt idx="10343">
                  <c:v>0.786735625190143</c:v>
                </c:pt>
                <c:pt idx="10344">
                  <c:v>0.786811682385154</c:v>
                </c:pt>
                <c:pt idx="10345">
                  <c:v>0.786887739580164</c:v>
                </c:pt>
                <c:pt idx="10346">
                  <c:v>0.786963796775175</c:v>
                </c:pt>
                <c:pt idx="10347">
                  <c:v>0.787039853970186</c:v>
                </c:pt>
                <c:pt idx="10348">
                  <c:v>0.787115911165196</c:v>
                </c:pt>
                <c:pt idx="10349">
                  <c:v>0.787191968360207</c:v>
                </c:pt>
                <c:pt idx="10350">
                  <c:v>0.787268025555217</c:v>
                </c:pt>
                <c:pt idx="10351">
                  <c:v>0.787344082750228</c:v>
                </c:pt>
                <c:pt idx="10352">
                  <c:v>0.787420139945239</c:v>
                </c:pt>
                <c:pt idx="10353">
                  <c:v>0.787496197140249</c:v>
                </c:pt>
                <c:pt idx="10354">
                  <c:v>0.78757225433526</c:v>
                </c:pt>
                <c:pt idx="10355">
                  <c:v>0.787648311530271</c:v>
                </c:pt>
                <c:pt idx="10356">
                  <c:v>0.787724368725281</c:v>
                </c:pt>
                <c:pt idx="10357">
                  <c:v>0.787800425920292</c:v>
                </c:pt>
                <c:pt idx="10358">
                  <c:v>0.787876483115303</c:v>
                </c:pt>
                <c:pt idx="10359">
                  <c:v>0.787952540310313</c:v>
                </c:pt>
                <c:pt idx="10360">
                  <c:v>0.788028597505324</c:v>
                </c:pt>
                <c:pt idx="10361">
                  <c:v>0.788104654700335</c:v>
                </c:pt>
                <c:pt idx="10362">
                  <c:v>0.788180711895345</c:v>
                </c:pt>
                <c:pt idx="10363">
                  <c:v>0.788256769090356</c:v>
                </c:pt>
                <c:pt idx="10364">
                  <c:v>0.788332826285367</c:v>
                </c:pt>
                <c:pt idx="10365">
                  <c:v>0.788408883480377</c:v>
                </c:pt>
                <c:pt idx="10366">
                  <c:v>0.788484940675388</c:v>
                </c:pt>
                <c:pt idx="10367">
                  <c:v>0.788560997870398</c:v>
                </c:pt>
                <c:pt idx="10368">
                  <c:v>0.788637055065409</c:v>
                </c:pt>
                <c:pt idx="10369">
                  <c:v>0.78871311226042</c:v>
                </c:pt>
                <c:pt idx="10370">
                  <c:v>0.78878916945543</c:v>
                </c:pt>
                <c:pt idx="10371">
                  <c:v>0.788865226650441</c:v>
                </c:pt>
                <c:pt idx="10372">
                  <c:v>0.788941283845452</c:v>
                </c:pt>
                <c:pt idx="10373">
                  <c:v>0.789017341040462</c:v>
                </c:pt>
                <c:pt idx="10374">
                  <c:v>0.789093398235473</c:v>
                </c:pt>
                <c:pt idx="10375">
                  <c:v>0.789169455430484</c:v>
                </c:pt>
                <c:pt idx="10376">
                  <c:v>0.789245512625494</c:v>
                </c:pt>
                <c:pt idx="10377">
                  <c:v>0.789321569820505</c:v>
                </c:pt>
                <c:pt idx="10378">
                  <c:v>0.789397627015516</c:v>
                </c:pt>
                <c:pt idx="10379">
                  <c:v>0.789473684210526</c:v>
                </c:pt>
                <c:pt idx="10380">
                  <c:v>0.789549741405537</c:v>
                </c:pt>
                <c:pt idx="10381">
                  <c:v>0.789625798600548</c:v>
                </c:pt>
                <c:pt idx="10382">
                  <c:v>0.789701855795558</c:v>
                </c:pt>
                <c:pt idx="10383">
                  <c:v>0.789777912990569</c:v>
                </c:pt>
                <c:pt idx="10384">
                  <c:v>0.789853970185579</c:v>
                </c:pt>
                <c:pt idx="10385">
                  <c:v>0.78993002738059</c:v>
                </c:pt>
                <c:pt idx="10386">
                  <c:v>0.790006084575601</c:v>
                </c:pt>
                <c:pt idx="10387">
                  <c:v>0.790082141770611</c:v>
                </c:pt>
                <c:pt idx="10388">
                  <c:v>0.790158198965622</c:v>
                </c:pt>
                <c:pt idx="10389">
                  <c:v>0.790234256160633</c:v>
                </c:pt>
                <c:pt idx="10390">
                  <c:v>0.790310313355643</c:v>
                </c:pt>
                <c:pt idx="10391">
                  <c:v>0.790386370550654</c:v>
                </c:pt>
                <c:pt idx="10392">
                  <c:v>0.790462427745665</c:v>
                </c:pt>
                <c:pt idx="10393">
                  <c:v>0.790538484940675</c:v>
                </c:pt>
                <c:pt idx="10394">
                  <c:v>0.790614542135686</c:v>
                </c:pt>
                <c:pt idx="10395">
                  <c:v>0.790690599330697</c:v>
                </c:pt>
                <c:pt idx="10396">
                  <c:v>0.790766656525707</c:v>
                </c:pt>
                <c:pt idx="10397">
                  <c:v>0.790842713720718</c:v>
                </c:pt>
                <c:pt idx="10398">
                  <c:v>0.790918770915729</c:v>
                </c:pt>
                <c:pt idx="10399">
                  <c:v>0.790994828110739</c:v>
                </c:pt>
                <c:pt idx="10400">
                  <c:v>0.79107088530575</c:v>
                </c:pt>
                <c:pt idx="10401">
                  <c:v>0.79114694250076</c:v>
                </c:pt>
                <c:pt idx="10402">
                  <c:v>0.791222999695771</c:v>
                </c:pt>
                <c:pt idx="10403">
                  <c:v>0.791299056890782</c:v>
                </c:pt>
                <c:pt idx="10404">
                  <c:v>0.791375114085792</c:v>
                </c:pt>
                <c:pt idx="10405">
                  <c:v>0.791451171280803</c:v>
                </c:pt>
                <c:pt idx="10406">
                  <c:v>0.791527228475814</c:v>
                </c:pt>
                <c:pt idx="10407">
                  <c:v>0.791603285670824</c:v>
                </c:pt>
                <c:pt idx="10408">
                  <c:v>0.791679342865835</c:v>
                </c:pt>
                <c:pt idx="10409">
                  <c:v>0.791755400060846</c:v>
                </c:pt>
                <c:pt idx="10410">
                  <c:v>0.791831457255856</c:v>
                </c:pt>
                <c:pt idx="10411">
                  <c:v>0.791907514450867</c:v>
                </c:pt>
                <c:pt idx="10412">
                  <c:v>0.791983571645878</c:v>
                </c:pt>
                <c:pt idx="10413">
                  <c:v>0.792059628840888</c:v>
                </c:pt>
                <c:pt idx="10414">
                  <c:v>0.792135686035899</c:v>
                </c:pt>
                <c:pt idx="10415">
                  <c:v>0.79221174323091</c:v>
                </c:pt>
                <c:pt idx="10416">
                  <c:v>0.79228780042592</c:v>
                </c:pt>
                <c:pt idx="10417">
                  <c:v>0.792363857620931</c:v>
                </c:pt>
                <c:pt idx="10418">
                  <c:v>0.792439914815941</c:v>
                </c:pt>
                <c:pt idx="10419">
                  <c:v>0.792515972010952</c:v>
                </c:pt>
                <c:pt idx="10420">
                  <c:v>0.792592029205963</c:v>
                </c:pt>
                <c:pt idx="10421">
                  <c:v>0.792668086400973</c:v>
                </c:pt>
                <c:pt idx="10422">
                  <c:v>0.792744143595984</c:v>
                </c:pt>
                <c:pt idx="10423">
                  <c:v>0.792820200790995</c:v>
                </c:pt>
                <c:pt idx="10424">
                  <c:v>0.792896257986005</c:v>
                </c:pt>
                <c:pt idx="10425">
                  <c:v>0.792972315181016</c:v>
                </c:pt>
                <c:pt idx="10426">
                  <c:v>0.793048372376027</c:v>
                </c:pt>
                <c:pt idx="10427">
                  <c:v>0.793124429571037</c:v>
                </c:pt>
                <c:pt idx="10428">
                  <c:v>0.793200486766048</c:v>
                </c:pt>
                <c:pt idx="10429">
                  <c:v>0.793276543961059</c:v>
                </c:pt>
                <c:pt idx="10430">
                  <c:v>0.793352601156069</c:v>
                </c:pt>
                <c:pt idx="10431">
                  <c:v>0.79342865835108</c:v>
                </c:pt>
                <c:pt idx="10432">
                  <c:v>0.793504715546091</c:v>
                </c:pt>
                <c:pt idx="10433">
                  <c:v>0.793580772741101</c:v>
                </c:pt>
                <c:pt idx="10434">
                  <c:v>0.793656829936112</c:v>
                </c:pt>
                <c:pt idx="10435">
                  <c:v>0.793732887131122</c:v>
                </c:pt>
                <c:pt idx="10436">
                  <c:v>0.793808944326133</c:v>
                </c:pt>
                <c:pt idx="10437">
                  <c:v>0.793885001521144</c:v>
                </c:pt>
                <c:pt idx="10438">
                  <c:v>0.793961058716154</c:v>
                </c:pt>
                <c:pt idx="10439">
                  <c:v>0.794037115911165</c:v>
                </c:pt>
                <c:pt idx="10440">
                  <c:v>0.794113173106176</c:v>
                </c:pt>
                <c:pt idx="10441">
                  <c:v>0.794189230301186</c:v>
                </c:pt>
                <c:pt idx="10442">
                  <c:v>0.794265287496197</c:v>
                </c:pt>
                <c:pt idx="10443">
                  <c:v>0.794341344691208</c:v>
                </c:pt>
                <c:pt idx="10444">
                  <c:v>0.794417401886218</c:v>
                </c:pt>
                <c:pt idx="10445">
                  <c:v>0.794493459081229</c:v>
                </c:pt>
                <c:pt idx="10446">
                  <c:v>0.79456951627624</c:v>
                </c:pt>
                <c:pt idx="10447">
                  <c:v>0.79464557347125</c:v>
                </c:pt>
                <c:pt idx="10448">
                  <c:v>0.794721630666261</c:v>
                </c:pt>
                <c:pt idx="10449">
                  <c:v>0.794797687861272</c:v>
                </c:pt>
                <c:pt idx="10450">
                  <c:v>0.794873745056282</c:v>
                </c:pt>
                <c:pt idx="10451">
                  <c:v>0.794949802251293</c:v>
                </c:pt>
                <c:pt idx="10452">
                  <c:v>0.795025859446304</c:v>
                </c:pt>
                <c:pt idx="10453">
                  <c:v>0.795101916641314</c:v>
                </c:pt>
                <c:pt idx="10454">
                  <c:v>0.795177973836325</c:v>
                </c:pt>
                <c:pt idx="10455">
                  <c:v>0.795254031031335</c:v>
                </c:pt>
                <c:pt idx="10456">
                  <c:v>0.795330088226346</c:v>
                </c:pt>
                <c:pt idx="10457">
                  <c:v>0.795406145421357</c:v>
                </c:pt>
                <c:pt idx="10458">
                  <c:v>0.795482202616367</c:v>
                </c:pt>
                <c:pt idx="10459">
                  <c:v>0.795558259811378</c:v>
                </c:pt>
                <c:pt idx="10460">
                  <c:v>0.795634317006389</c:v>
                </c:pt>
                <c:pt idx="10461">
                  <c:v>0.795710374201399</c:v>
                </c:pt>
                <c:pt idx="10462">
                  <c:v>0.79578643139641</c:v>
                </c:pt>
                <c:pt idx="10463">
                  <c:v>0.795862488591421</c:v>
                </c:pt>
                <c:pt idx="10464">
                  <c:v>0.795938545786431</c:v>
                </c:pt>
                <c:pt idx="10465">
                  <c:v>0.796014602981442</c:v>
                </c:pt>
                <c:pt idx="10466">
                  <c:v>0.796090660176453</c:v>
                </c:pt>
                <c:pt idx="10467">
                  <c:v>0.796166717371463</c:v>
                </c:pt>
                <c:pt idx="10468">
                  <c:v>0.796242774566474</c:v>
                </c:pt>
                <c:pt idx="10469">
                  <c:v>0.796318831761485</c:v>
                </c:pt>
                <c:pt idx="10470">
                  <c:v>0.796394888956495</c:v>
                </c:pt>
                <c:pt idx="10471">
                  <c:v>0.796470946151506</c:v>
                </c:pt>
                <c:pt idx="10472">
                  <c:v>0.796547003346517</c:v>
                </c:pt>
                <c:pt idx="10473">
                  <c:v>0.796623060541527</c:v>
                </c:pt>
                <c:pt idx="10474">
                  <c:v>0.796699117736538</c:v>
                </c:pt>
                <c:pt idx="10475">
                  <c:v>0.796775174931548</c:v>
                </c:pt>
                <c:pt idx="10476">
                  <c:v>0.796851232126559</c:v>
                </c:pt>
                <c:pt idx="10477">
                  <c:v>0.79692728932157</c:v>
                </c:pt>
                <c:pt idx="10478">
                  <c:v>0.79700334651658</c:v>
                </c:pt>
                <c:pt idx="10479">
                  <c:v>0.797079403711591</c:v>
                </c:pt>
                <c:pt idx="10480">
                  <c:v>0.797155460906602</c:v>
                </c:pt>
                <c:pt idx="10481">
                  <c:v>0.797231518101612</c:v>
                </c:pt>
                <c:pt idx="10482">
                  <c:v>0.797307575296623</c:v>
                </c:pt>
                <c:pt idx="10483">
                  <c:v>0.797383632491634</c:v>
                </c:pt>
                <c:pt idx="10484">
                  <c:v>0.797459689686644</c:v>
                </c:pt>
                <c:pt idx="10485">
                  <c:v>0.797535746881655</c:v>
                </c:pt>
                <c:pt idx="10486">
                  <c:v>0.797611804076666</c:v>
                </c:pt>
                <c:pt idx="10487">
                  <c:v>0.797687861271676</c:v>
                </c:pt>
                <c:pt idx="10488">
                  <c:v>0.797763918466687</c:v>
                </c:pt>
                <c:pt idx="10489">
                  <c:v>0.797839975661698</c:v>
                </c:pt>
                <c:pt idx="10490">
                  <c:v>0.797916032856708</c:v>
                </c:pt>
                <c:pt idx="10491">
                  <c:v>0.797992090051719</c:v>
                </c:pt>
                <c:pt idx="10492">
                  <c:v>0.798068147246729</c:v>
                </c:pt>
                <c:pt idx="10493">
                  <c:v>0.79814420444174</c:v>
                </c:pt>
                <c:pt idx="10494">
                  <c:v>0.798220261636751</c:v>
                </c:pt>
                <c:pt idx="10495">
                  <c:v>0.798296318831761</c:v>
                </c:pt>
                <c:pt idx="10496">
                  <c:v>0.798372376026772</c:v>
                </c:pt>
                <c:pt idx="10497">
                  <c:v>0.798448433221783</c:v>
                </c:pt>
                <c:pt idx="10498">
                  <c:v>0.798524490416793</c:v>
                </c:pt>
                <c:pt idx="10499">
                  <c:v>0.798600547611804</c:v>
                </c:pt>
                <c:pt idx="10500">
                  <c:v>0.798676604806815</c:v>
                </c:pt>
                <c:pt idx="10501">
                  <c:v>0.798752662001825</c:v>
                </c:pt>
                <c:pt idx="10502">
                  <c:v>0.798828719196836</c:v>
                </c:pt>
                <c:pt idx="10503">
                  <c:v>0.798904776391847</c:v>
                </c:pt>
                <c:pt idx="10504">
                  <c:v>0.798980833586857</c:v>
                </c:pt>
                <c:pt idx="10505">
                  <c:v>0.799056890781868</c:v>
                </c:pt>
                <c:pt idx="10506">
                  <c:v>0.799132947976879</c:v>
                </c:pt>
                <c:pt idx="10507">
                  <c:v>0.799209005171889</c:v>
                </c:pt>
                <c:pt idx="10508">
                  <c:v>0.7992850623669</c:v>
                </c:pt>
                <c:pt idx="10509">
                  <c:v>0.79936111956191</c:v>
                </c:pt>
                <c:pt idx="10510">
                  <c:v>0.799437176756921</c:v>
                </c:pt>
                <c:pt idx="10511">
                  <c:v>0.799513233951932</c:v>
                </c:pt>
                <c:pt idx="10512">
                  <c:v>0.799589291146942</c:v>
                </c:pt>
                <c:pt idx="10513">
                  <c:v>0.799665348341953</c:v>
                </c:pt>
                <c:pt idx="10514">
                  <c:v>0.799741405536964</c:v>
                </c:pt>
                <c:pt idx="10515">
                  <c:v>0.799817462731974</c:v>
                </c:pt>
                <c:pt idx="10516">
                  <c:v>0.799893519926985</c:v>
                </c:pt>
                <c:pt idx="10517">
                  <c:v>0.799969577121996</c:v>
                </c:pt>
                <c:pt idx="10518">
                  <c:v>0.800045634317006</c:v>
                </c:pt>
                <c:pt idx="10519">
                  <c:v>0.800121691512017</c:v>
                </c:pt>
                <c:pt idx="10520">
                  <c:v>0.800197748707028</c:v>
                </c:pt>
                <c:pt idx="10521">
                  <c:v>0.800273805902038</c:v>
                </c:pt>
                <c:pt idx="10522">
                  <c:v>0.800349863097049</c:v>
                </c:pt>
                <c:pt idx="10523">
                  <c:v>0.80042592029206</c:v>
                </c:pt>
                <c:pt idx="10524">
                  <c:v>0.80050197748707</c:v>
                </c:pt>
                <c:pt idx="10525">
                  <c:v>0.800578034682081</c:v>
                </c:pt>
                <c:pt idx="10526">
                  <c:v>0.800654091877092</c:v>
                </c:pt>
                <c:pt idx="10527">
                  <c:v>0.800730149072102</c:v>
                </c:pt>
                <c:pt idx="10528">
                  <c:v>0.800806206267113</c:v>
                </c:pt>
                <c:pt idx="10529">
                  <c:v>0.800882263462124</c:v>
                </c:pt>
                <c:pt idx="10530">
                  <c:v>0.800958320657134</c:v>
                </c:pt>
                <c:pt idx="10531">
                  <c:v>0.801034377852145</c:v>
                </c:pt>
                <c:pt idx="10532">
                  <c:v>0.801110435047155</c:v>
                </c:pt>
                <c:pt idx="10533">
                  <c:v>0.801186492242166</c:v>
                </c:pt>
                <c:pt idx="10534">
                  <c:v>0.801262549437177</c:v>
                </c:pt>
                <c:pt idx="10535">
                  <c:v>0.801338606632187</c:v>
                </c:pt>
                <c:pt idx="10536">
                  <c:v>0.801414663827198</c:v>
                </c:pt>
                <c:pt idx="10537">
                  <c:v>0.801490721022209</c:v>
                </c:pt>
                <c:pt idx="10538">
                  <c:v>0.801566778217219</c:v>
                </c:pt>
                <c:pt idx="10539">
                  <c:v>0.80164283541223</c:v>
                </c:pt>
                <c:pt idx="10540">
                  <c:v>0.801718892607241</c:v>
                </c:pt>
                <c:pt idx="10541">
                  <c:v>0.801794949802251</c:v>
                </c:pt>
                <c:pt idx="10542">
                  <c:v>0.801871006997262</c:v>
                </c:pt>
                <c:pt idx="10543">
                  <c:v>0.801947064192273</c:v>
                </c:pt>
                <c:pt idx="10544">
                  <c:v>0.802023121387283</c:v>
                </c:pt>
                <c:pt idx="10545">
                  <c:v>0.802099178582294</c:v>
                </c:pt>
                <c:pt idx="10546">
                  <c:v>0.802175235777304</c:v>
                </c:pt>
                <c:pt idx="10547">
                  <c:v>0.802251292972315</c:v>
                </c:pt>
                <c:pt idx="10548">
                  <c:v>0.802327350167326</c:v>
                </c:pt>
                <c:pt idx="10549">
                  <c:v>0.802403407362336</c:v>
                </c:pt>
                <c:pt idx="10550">
                  <c:v>0.802479464557347</c:v>
                </c:pt>
                <c:pt idx="10551">
                  <c:v>0.802555521752358</c:v>
                </c:pt>
                <c:pt idx="10552">
                  <c:v>0.802631578947368</c:v>
                </c:pt>
                <c:pt idx="10553">
                  <c:v>0.802707636142379</c:v>
                </c:pt>
                <c:pt idx="10554">
                  <c:v>0.80278369333739</c:v>
                </c:pt>
                <c:pt idx="10555">
                  <c:v>0.8028597505324</c:v>
                </c:pt>
                <c:pt idx="10556">
                  <c:v>0.802935807727411</c:v>
                </c:pt>
                <c:pt idx="10557">
                  <c:v>0.803011864922422</c:v>
                </c:pt>
                <c:pt idx="10558">
                  <c:v>0.803087922117432</c:v>
                </c:pt>
                <c:pt idx="10559">
                  <c:v>0.803163979312443</c:v>
                </c:pt>
                <c:pt idx="10560">
                  <c:v>0.803240036507454</c:v>
                </c:pt>
                <c:pt idx="10561">
                  <c:v>0.803316093702464</c:v>
                </c:pt>
                <c:pt idx="10562">
                  <c:v>0.803392150897475</c:v>
                </c:pt>
                <c:pt idx="10563">
                  <c:v>0.803468208092485</c:v>
                </c:pt>
                <c:pt idx="10564">
                  <c:v>0.803544265287496</c:v>
                </c:pt>
                <c:pt idx="10565">
                  <c:v>0.803620322482507</c:v>
                </c:pt>
                <c:pt idx="10566">
                  <c:v>0.803696379677517</c:v>
                </c:pt>
                <c:pt idx="10567">
                  <c:v>0.803772436872528</c:v>
                </c:pt>
                <c:pt idx="10568">
                  <c:v>0.803848494067539</c:v>
                </c:pt>
                <c:pt idx="10569">
                  <c:v>0.803924551262549</c:v>
                </c:pt>
                <c:pt idx="10570">
                  <c:v>0.80400060845756</c:v>
                </c:pt>
                <c:pt idx="10571">
                  <c:v>0.804076665652571</c:v>
                </c:pt>
                <c:pt idx="10572">
                  <c:v>0.804152722847581</c:v>
                </c:pt>
                <c:pt idx="10573">
                  <c:v>0.804228780042592</c:v>
                </c:pt>
                <c:pt idx="10574">
                  <c:v>0.804304837237603</c:v>
                </c:pt>
                <c:pt idx="10575">
                  <c:v>0.804380894432613</c:v>
                </c:pt>
                <c:pt idx="10576">
                  <c:v>0.804456951627624</c:v>
                </c:pt>
                <c:pt idx="10577">
                  <c:v>0.804533008822635</c:v>
                </c:pt>
                <c:pt idx="10578">
                  <c:v>0.804609066017645</c:v>
                </c:pt>
                <c:pt idx="10579">
                  <c:v>0.804685123212656</c:v>
                </c:pt>
                <c:pt idx="10580">
                  <c:v>0.804761180407666</c:v>
                </c:pt>
                <c:pt idx="10581">
                  <c:v>0.804837237602677</c:v>
                </c:pt>
                <c:pt idx="10582">
                  <c:v>0.804913294797688</c:v>
                </c:pt>
                <c:pt idx="10583">
                  <c:v>0.804989351992698</c:v>
                </c:pt>
                <c:pt idx="10584">
                  <c:v>0.805065409187709</c:v>
                </c:pt>
                <c:pt idx="10585">
                  <c:v>0.80514146638272</c:v>
                </c:pt>
                <c:pt idx="10586">
                  <c:v>0.80521752357773</c:v>
                </c:pt>
                <c:pt idx="10587">
                  <c:v>0.805293580772741</c:v>
                </c:pt>
                <c:pt idx="10588">
                  <c:v>0.805369637967752</c:v>
                </c:pt>
                <c:pt idx="10589">
                  <c:v>0.805445695162762</c:v>
                </c:pt>
                <c:pt idx="10590">
                  <c:v>0.805521752357773</c:v>
                </c:pt>
                <c:pt idx="10591">
                  <c:v>0.805597809552784</c:v>
                </c:pt>
                <c:pt idx="10592">
                  <c:v>0.805673866747794</c:v>
                </c:pt>
                <c:pt idx="10593">
                  <c:v>0.805749923942805</c:v>
                </c:pt>
                <c:pt idx="10594">
                  <c:v>0.805825981137816</c:v>
                </c:pt>
                <c:pt idx="10595">
                  <c:v>0.805902038332826</c:v>
                </c:pt>
                <c:pt idx="10596">
                  <c:v>0.805978095527837</c:v>
                </c:pt>
                <c:pt idx="10597">
                  <c:v>0.806054152722847</c:v>
                </c:pt>
                <c:pt idx="10598">
                  <c:v>0.806130209917858</c:v>
                </c:pt>
                <c:pt idx="10599">
                  <c:v>0.806206267112869</c:v>
                </c:pt>
                <c:pt idx="10600">
                  <c:v>0.806282324307879</c:v>
                </c:pt>
                <c:pt idx="10601">
                  <c:v>0.80635838150289</c:v>
                </c:pt>
                <c:pt idx="10602">
                  <c:v>0.806434438697901</c:v>
                </c:pt>
                <c:pt idx="10603">
                  <c:v>0.806510495892911</c:v>
                </c:pt>
                <c:pt idx="10604">
                  <c:v>0.806586553087922</c:v>
                </c:pt>
                <c:pt idx="10605">
                  <c:v>0.806662610282933</c:v>
                </c:pt>
                <c:pt idx="10606">
                  <c:v>0.806738667477943</c:v>
                </c:pt>
                <c:pt idx="10607">
                  <c:v>0.806814724672954</c:v>
                </c:pt>
                <c:pt idx="10608">
                  <c:v>0.806890781867965</c:v>
                </c:pt>
                <c:pt idx="10609">
                  <c:v>0.806966839062975</c:v>
                </c:pt>
                <c:pt idx="10610">
                  <c:v>0.807042896257986</c:v>
                </c:pt>
                <c:pt idx="10611">
                  <c:v>0.807118953452997</c:v>
                </c:pt>
                <c:pt idx="10612">
                  <c:v>0.807195010648007</c:v>
                </c:pt>
                <c:pt idx="10613">
                  <c:v>0.807271067843018</c:v>
                </c:pt>
                <c:pt idx="10614">
                  <c:v>0.807347125038029</c:v>
                </c:pt>
                <c:pt idx="10615">
                  <c:v>0.807423182233039</c:v>
                </c:pt>
                <c:pt idx="10616">
                  <c:v>0.80749923942805</c:v>
                </c:pt>
                <c:pt idx="10617">
                  <c:v>0.80757529662306</c:v>
                </c:pt>
                <c:pt idx="10618">
                  <c:v>0.807651353818071</c:v>
                </c:pt>
                <c:pt idx="10619">
                  <c:v>0.807727411013082</c:v>
                </c:pt>
                <c:pt idx="10620">
                  <c:v>0.807803468208092</c:v>
                </c:pt>
                <c:pt idx="10621">
                  <c:v>0.807879525403103</c:v>
                </c:pt>
                <c:pt idx="10622">
                  <c:v>0.807955582598114</c:v>
                </c:pt>
                <c:pt idx="10623">
                  <c:v>0.808031639793124</c:v>
                </c:pt>
                <c:pt idx="10624">
                  <c:v>0.808107696988135</c:v>
                </c:pt>
                <c:pt idx="10625">
                  <c:v>0.808183754183146</c:v>
                </c:pt>
                <c:pt idx="10626">
                  <c:v>0.808259811378156</c:v>
                </c:pt>
                <c:pt idx="10627">
                  <c:v>0.808335868573167</c:v>
                </c:pt>
                <c:pt idx="10628">
                  <c:v>0.808411925768178</c:v>
                </c:pt>
                <c:pt idx="10629">
                  <c:v>0.808487982963188</c:v>
                </c:pt>
                <c:pt idx="10630">
                  <c:v>0.808564040158199</c:v>
                </c:pt>
                <c:pt idx="10631">
                  <c:v>0.80864009735321</c:v>
                </c:pt>
                <c:pt idx="10632">
                  <c:v>0.80871615454822</c:v>
                </c:pt>
                <c:pt idx="10633">
                  <c:v>0.808792211743231</c:v>
                </c:pt>
                <c:pt idx="10634">
                  <c:v>0.808868268938242</c:v>
                </c:pt>
                <c:pt idx="10635">
                  <c:v>0.808944326133252</c:v>
                </c:pt>
                <c:pt idx="10636">
                  <c:v>0.809020383328263</c:v>
                </c:pt>
                <c:pt idx="10637">
                  <c:v>0.809096440523273</c:v>
                </c:pt>
                <c:pt idx="10638">
                  <c:v>0.809172497718284</c:v>
                </c:pt>
                <c:pt idx="10639">
                  <c:v>0.809248554913295</c:v>
                </c:pt>
                <c:pt idx="10640">
                  <c:v>0.809324612108305</c:v>
                </c:pt>
                <c:pt idx="10641">
                  <c:v>0.809400669303316</c:v>
                </c:pt>
                <c:pt idx="10642">
                  <c:v>0.809476726498327</c:v>
                </c:pt>
                <c:pt idx="10643">
                  <c:v>0.809552783693337</c:v>
                </c:pt>
                <c:pt idx="10644">
                  <c:v>0.809628840888348</c:v>
                </c:pt>
                <c:pt idx="10645">
                  <c:v>0.809704898083359</c:v>
                </c:pt>
                <c:pt idx="10646">
                  <c:v>0.809780955278369</c:v>
                </c:pt>
                <c:pt idx="10647">
                  <c:v>0.80985701247338</c:v>
                </c:pt>
                <c:pt idx="10648">
                  <c:v>0.809933069668391</c:v>
                </c:pt>
                <c:pt idx="10649">
                  <c:v>0.810009126863401</c:v>
                </c:pt>
                <c:pt idx="10650">
                  <c:v>0.810085184058412</c:v>
                </c:pt>
                <c:pt idx="10651">
                  <c:v>0.810161241253423</c:v>
                </c:pt>
                <c:pt idx="10652">
                  <c:v>0.810237298448433</c:v>
                </c:pt>
                <c:pt idx="10653">
                  <c:v>0.810313355643444</c:v>
                </c:pt>
                <c:pt idx="10654">
                  <c:v>0.810389412838455</c:v>
                </c:pt>
                <c:pt idx="10655">
                  <c:v>0.810465470033465</c:v>
                </c:pt>
                <c:pt idx="10656">
                  <c:v>0.810541527228476</c:v>
                </c:pt>
                <c:pt idx="10657">
                  <c:v>0.810617584423486</c:v>
                </c:pt>
                <c:pt idx="10658">
                  <c:v>0.810693641618497</c:v>
                </c:pt>
                <c:pt idx="10659">
                  <c:v>0.810769698813508</c:v>
                </c:pt>
                <c:pt idx="10660">
                  <c:v>0.810845756008518</c:v>
                </c:pt>
                <c:pt idx="10661">
                  <c:v>0.810921813203529</c:v>
                </c:pt>
                <c:pt idx="10662">
                  <c:v>0.81099787039854</c:v>
                </c:pt>
                <c:pt idx="10663">
                  <c:v>0.81107392759355</c:v>
                </c:pt>
                <c:pt idx="10664">
                  <c:v>0.811149984788561</c:v>
                </c:pt>
                <c:pt idx="10665">
                  <c:v>0.811226041983572</c:v>
                </c:pt>
                <c:pt idx="10666">
                  <c:v>0.811302099178582</c:v>
                </c:pt>
                <c:pt idx="10667">
                  <c:v>0.811378156373593</c:v>
                </c:pt>
                <c:pt idx="10668">
                  <c:v>0.811454213568604</c:v>
                </c:pt>
                <c:pt idx="10669">
                  <c:v>0.811530270763614</c:v>
                </c:pt>
                <c:pt idx="10670">
                  <c:v>0.811606327958625</c:v>
                </c:pt>
                <c:pt idx="10671">
                  <c:v>0.811682385153636</c:v>
                </c:pt>
                <c:pt idx="10672">
                  <c:v>0.811758442348646</c:v>
                </c:pt>
                <c:pt idx="10673">
                  <c:v>0.811834499543657</c:v>
                </c:pt>
                <c:pt idx="10674">
                  <c:v>0.811910556738667</c:v>
                </c:pt>
                <c:pt idx="10675">
                  <c:v>0.811986613933678</c:v>
                </c:pt>
                <c:pt idx="10676">
                  <c:v>0.812062671128689</c:v>
                </c:pt>
                <c:pt idx="10677">
                  <c:v>0.812138728323699</c:v>
                </c:pt>
                <c:pt idx="10678">
                  <c:v>0.81221478551871</c:v>
                </c:pt>
                <c:pt idx="10679">
                  <c:v>0.812290842713721</c:v>
                </c:pt>
                <c:pt idx="10680">
                  <c:v>0.812366899908731</c:v>
                </c:pt>
                <c:pt idx="10681">
                  <c:v>0.812442957103742</c:v>
                </c:pt>
                <c:pt idx="10682">
                  <c:v>0.812519014298753</c:v>
                </c:pt>
                <c:pt idx="10683">
                  <c:v>0.812595071493763</c:v>
                </c:pt>
                <c:pt idx="10684">
                  <c:v>0.812671128688774</c:v>
                </c:pt>
                <c:pt idx="10685">
                  <c:v>0.812747185883785</c:v>
                </c:pt>
                <c:pt idx="10686">
                  <c:v>0.812823243078795</c:v>
                </c:pt>
                <c:pt idx="10687">
                  <c:v>0.812899300273806</c:v>
                </c:pt>
                <c:pt idx="10688">
                  <c:v>0.812975357468817</c:v>
                </c:pt>
                <c:pt idx="10689">
                  <c:v>0.813051414663827</c:v>
                </c:pt>
                <c:pt idx="10690">
                  <c:v>0.813127471858838</c:v>
                </c:pt>
                <c:pt idx="10691">
                  <c:v>0.813203529053848</c:v>
                </c:pt>
                <c:pt idx="10692">
                  <c:v>0.813279586248859</c:v>
                </c:pt>
                <c:pt idx="10693">
                  <c:v>0.81335564344387</c:v>
                </c:pt>
                <c:pt idx="10694">
                  <c:v>0.81343170063888</c:v>
                </c:pt>
                <c:pt idx="10695">
                  <c:v>0.813507757833891</c:v>
                </c:pt>
                <c:pt idx="10696">
                  <c:v>0.813583815028902</c:v>
                </c:pt>
                <c:pt idx="10697">
                  <c:v>0.813659872223912</c:v>
                </c:pt>
                <c:pt idx="10698">
                  <c:v>0.813735929418923</c:v>
                </c:pt>
                <c:pt idx="10699">
                  <c:v>0.813811986613934</c:v>
                </c:pt>
                <c:pt idx="10700">
                  <c:v>0.813888043808944</c:v>
                </c:pt>
                <c:pt idx="10701">
                  <c:v>0.813964101003955</c:v>
                </c:pt>
                <c:pt idx="10702">
                  <c:v>0.814040158198966</c:v>
                </c:pt>
                <c:pt idx="10703">
                  <c:v>0.814116215393976</c:v>
                </c:pt>
                <c:pt idx="10704">
                  <c:v>0.814192272588987</c:v>
                </c:pt>
                <c:pt idx="10705">
                  <c:v>0.814268329783997</c:v>
                </c:pt>
                <c:pt idx="10706">
                  <c:v>0.814344386979008</c:v>
                </c:pt>
                <c:pt idx="10707">
                  <c:v>0.814420444174019</c:v>
                </c:pt>
                <c:pt idx="10708">
                  <c:v>0.814496501369029</c:v>
                </c:pt>
                <c:pt idx="10709">
                  <c:v>0.81457255856404</c:v>
                </c:pt>
                <c:pt idx="10710">
                  <c:v>0.814648615759051</c:v>
                </c:pt>
                <c:pt idx="10711">
                  <c:v>0.814724672954061</c:v>
                </c:pt>
                <c:pt idx="10712">
                  <c:v>0.814800730149072</c:v>
                </c:pt>
                <c:pt idx="10713">
                  <c:v>0.814876787344083</c:v>
                </c:pt>
                <c:pt idx="10714">
                  <c:v>0.814952844539093</c:v>
                </c:pt>
                <c:pt idx="10715">
                  <c:v>0.815028901734104</c:v>
                </c:pt>
                <c:pt idx="10716">
                  <c:v>0.815104958929115</c:v>
                </c:pt>
                <c:pt idx="10717">
                  <c:v>0.815181016124125</c:v>
                </c:pt>
                <c:pt idx="10718">
                  <c:v>0.815257073319136</c:v>
                </c:pt>
                <c:pt idx="10719">
                  <c:v>0.815333130514147</c:v>
                </c:pt>
                <c:pt idx="10720">
                  <c:v>0.815409187709157</c:v>
                </c:pt>
                <c:pt idx="10721">
                  <c:v>0.815485244904168</c:v>
                </c:pt>
                <c:pt idx="10722">
                  <c:v>0.815561302099178</c:v>
                </c:pt>
                <c:pt idx="10723">
                  <c:v>0.815637359294189</c:v>
                </c:pt>
                <c:pt idx="10724">
                  <c:v>0.8157134164892</c:v>
                </c:pt>
                <c:pt idx="10725">
                  <c:v>0.81578947368421</c:v>
                </c:pt>
                <c:pt idx="10726">
                  <c:v>0.815865530879221</c:v>
                </c:pt>
                <c:pt idx="10727">
                  <c:v>0.815941588074232</c:v>
                </c:pt>
                <c:pt idx="10728">
                  <c:v>0.816017645269242</c:v>
                </c:pt>
                <c:pt idx="10729">
                  <c:v>0.816093702464253</c:v>
                </c:pt>
                <c:pt idx="10730">
                  <c:v>0.816169759659264</c:v>
                </c:pt>
                <c:pt idx="10731">
                  <c:v>0.816245816854274</c:v>
                </c:pt>
                <c:pt idx="10732">
                  <c:v>0.816321874049285</c:v>
                </c:pt>
                <c:pt idx="10733">
                  <c:v>0.816397931244296</c:v>
                </c:pt>
                <c:pt idx="10734">
                  <c:v>0.816473988439306</c:v>
                </c:pt>
                <c:pt idx="10735">
                  <c:v>0.816550045634317</c:v>
                </c:pt>
                <c:pt idx="10736">
                  <c:v>0.816626102829328</c:v>
                </c:pt>
                <c:pt idx="10737">
                  <c:v>0.816702160024338</c:v>
                </c:pt>
                <c:pt idx="10738">
                  <c:v>0.816778217219349</c:v>
                </c:pt>
                <c:pt idx="10739">
                  <c:v>0.81685427441436</c:v>
                </c:pt>
                <c:pt idx="10740">
                  <c:v>0.81693033160937</c:v>
                </c:pt>
                <c:pt idx="10741">
                  <c:v>0.817006388804381</c:v>
                </c:pt>
                <c:pt idx="10742">
                  <c:v>0.817082445999391</c:v>
                </c:pt>
                <c:pt idx="10743">
                  <c:v>0.817158503194402</c:v>
                </c:pt>
                <c:pt idx="10744">
                  <c:v>0.817234560389413</c:v>
                </c:pt>
                <c:pt idx="10745">
                  <c:v>0.817310617584423</c:v>
                </c:pt>
                <c:pt idx="10746">
                  <c:v>0.817386674779434</c:v>
                </c:pt>
                <c:pt idx="10747">
                  <c:v>0.817462731974445</c:v>
                </c:pt>
                <c:pt idx="10748">
                  <c:v>0.817538789169455</c:v>
                </c:pt>
                <c:pt idx="10749">
                  <c:v>0.817614846364466</c:v>
                </c:pt>
                <c:pt idx="10750">
                  <c:v>0.817690903559477</c:v>
                </c:pt>
                <c:pt idx="10751">
                  <c:v>0.817766960754487</c:v>
                </c:pt>
                <c:pt idx="10752">
                  <c:v>0.817843017949498</c:v>
                </c:pt>
                <c:pt idx="10753">
                  <c:v>0.817919075144509</c:v>
                </c:pt>
                <c:pt idx="10754">
                  <c:v>0.817995132339519</c:v>
                </c:pt>
                <c:pt idx="10755">
                  <c:v>0.81807118953453</c:v>
                </c:pt>
                <c:pt idx="10756">
                  <c:v>0.818147246729541</c:v>
                </c:pt>
                <c:pt idx="10757">
                  <c:v>0.818223303924551</c:v>
                </c:pt>
                <c:pt idx="10758">
                  <c:v>0.818299361119562</c:v>
                </c:pt>
                <c:pt idx="10759">
                  <c:v>0.818375418314573</c:v>
                </c:pt>
                <c:pt idx="10760">
                  <c:v>0.818451475509583</c:v>
                </c:pt>
                <c:pt idx="10761">
                  <c:v>0.818527532704594</c:v>
                </c:pt>
                <c:pt idx="10762">
                  <c:v>0.818603589899604</c:v>
                </c:pt>
                <c:pt idx="10763">
                  <c:v>0.818679647094615</c:v>
                </c:pt>
                <c:pt idx="10764">
                  <c:v>0.818755704289626</c:v>
                </c:pt>
                <c:pt idx="10765">
                  <c:v>0.818831761484636</c:v>
                </c:pt>
                <c:pt idx="10766">
                  <c:v>0.818907818679647</c:v>
                </c:pt>
                <c:pt idx="10767">
                  <c:v>0.818983875874658</c:v>
                </c:pt>
                <c:pt idx="10768">
                  <c:v>0.819059933069668</c:v>
                </c:pt>
                <c:pt idx="10769">
                  <c:v>0.819135990264679</c:v>
                </c:pt>
                <c:pt idx="10770">
                  <c:v>0.81921204745969</c:v>
                </c:pt>
                <c:pt idx="10771">
                  <c:v>0.8192881046547</c:v>
                </c:pt>
                <c:pt idx="10772">
                  <c:v>0.819364161849711</c:v>
                </c:pt>
                <c:pt idx="10773">
                  <c:v>0.819440219044722</c:v>
                </c:pt>
                <c:pt idx="10774">
                  <c:v>0.819516276239732</c:v>
                </c:pt>
                <c:pt idx="10775">
                  <c:v>0.819592333434743</c:v>
                </c:pt>
                <c:pt idx="10776">
                  <c:v>0.819668390629754</c:v>
                </c:pt>
                <c:pt idx="10777">
                  <c:v>0.819744447824764</c:v>
                </c:pt>
                <c:pt idx="10778">
                  <c:v>0.819820505019775</c:v>
                </c:pt>
                <c:pt idx="10779">
                  <c:v>0.819896562214786</c:v>
                </c:pt>
                <c:pt idx="10780">
                  <c:v>0.819972619409796</c:v>
                </c:pt>
                <c:pt idx="10781">
                  <c:v>0.820048676604807</c:v>
                </c:pt>
                <c:pt idx="10782">
                  <c:v>0.820124733799817</c:v>
                </c:pt>
                <c:pt idx="10783">
                  <c:v>0.820200790994828</c:v>
                </c:pt>
                <c:pt idx="10784">
                  <c:v>0.820276848189839</c:v>
                </c:pt>
                <c:pt idx="10785">
                  <c:v>0.820352905384849</c:v>
                </c:pt>
                <c:pt idx="10786">
                  <c:v>0.82042896257986</c:v>
                </c:pt>
                <c:pt idx="10787">
                  <c:v>0.820505019774871</c:v>
                </c:pt>
                <c:pt idx="10788">
                  <c:v>0.820581076969881</c:v>
                </c:pt>
                <c:pt idx="10789">
                  <c:v>0.820657134164892</c:v>
                </c:pt>
                <c:pt idx="10790">
                  <c:v>0.820733191359903</c:v>
                </c:pt>
                <c:pt idx="10791">
                  <c:v>0.820809248554913</c:v>
                </c:pt>
                <c:pt idx="10792">
                  <c:v>0.820885305749924</c:v>
                </c:pt>
                <c:pt idx="10793">
                  <c:v>0.820961362944935</c:v>
                </c:pt>
                <c:pt idx="10794">
                  <c:v>0.821037420139945</c:v>
                </c:pt>
                <c:pt idx="10795">
                  <c:v>0.821113477334956</c:v>
                </c:pt>
                <c:pt idx="10796">
                  <c:v>0.821189534529967</c:v>
                </c:pt>
                <c:pt idx="10797">
                  <c:v>0.821265591724977</c:v>
                </c:pt>
                <c:pt idx="10798">
                  <c:v>0.821341648919988</c:v>
                </c:pt>
                <c:pt idx="10799">
                  <c:v>0.821417706114998</c:v>
                </c:pt>
                <c:pt idx="10800">
                  <c:v>0.821493763310009</c:v>
                </c:pt>
                <c:pt idx="10801">
                  <c:v>0.82156982050502</c:v>
                </c:pt>
                <c:pt idx="10802">
                  <c:v>0.82164587770003</c:v>
                </c:pt>
                <c:pt idx="10803">
                  <c:v>0.821721934895041</c:v>
                </c:pt>
                <c:pt idx="10804">
                  <c:v>0.821797992090052</c:v>
                </c:pt>
                <c:pt idx="10805">
                  <c:v>0.821874049285062</c:v>
                </c:pt>
                <c:pt idx="10806">
                  <c:v>0.821950106480073</c:v>
                </c:pt>
                <c:pt idx="10807">
                  <c:v>0.822026163675084</c:v>
                </c:pt>
                <c:pt idx="10808">
                  <c:v>0.822102220870094</c:v>
                </c:pt>
                <c:pt idx="10809">
                  <c:v>0.822178278065105</c:v>
                </c:pt>
                <c:pt idx="10810">
                  <c:v>0.822254335260116</c:v>
                </c:pt>
                <c:pt idx="10811">
                  <c:v>0.822330392455126</c:v>
                </c:pt>
                <c:pt idx="10812">
                  <c:v>0.822406449650137</c:v>
                </c:pt>
                <c:pt idx="10813">
                  <c:v>0.822482506845148</c:v>
                </c:pt>
                <c:pt idx="10814">
                  <c:v>0.822558564040158</c:v>
                </c:pt>
                <c:pt idx="10815">
                  <c:v>0.822634621235169</c:v>
                </c:pt>
                <c:pt idx="10816">
                  <c:v>0.822710678430179</c:v>
                </c:pt>
                <c:pt idx="10817">
                  <c:v>0.82278673562519</c:v>
                </c:pt>
                <c:pt idx="10818">
                  <c:v>0.822862792820201</c:v>
                </c:pt>
                <c:pt idx="10819">
                  <c:v>0.822938850015211</c:v>
                </c:pt>
                <c:pt idx="10820">
                  <c:v>0.823014907210222</c:v>
                </c:pt>
                <c:pt idx="10821">
                  <c:v>0.823090964405233</c:v>
                </c:pt>
                <c:pt idx="10822">
                  <c:v>0.823167021600243</c:v>
                </c:pt>
                <c:pt idx="10823">
                  <c:v>0.823243078795254</c:v>
                </c:pt>
                <c:pt idx="10824">
                  <c:v>0.823319135990265</c:v>
                </c:pt>
                <c:pt idx="10825">
                  <c:v>0.823395193185275</c:v>
                </c:pt>
                <c:pt idx="10826">
                  <c:v>0.823471250380286</c:v>
                </c:pt>
                <c:pt idx="10827">
                  <c:v>0.823547307575297</c:v>
                </c:pt>
                <c:pt idx="10828">
                  <c:v>0.823623364770307</c:v>
                </c:pt>
                <c:pt idx="10829">
                  <c:v>0.823699421965318</c:v>
                </c:pt>
                <c:pt idx="10830">
                  <c:v>0.823775479160329</c:v>
                </c:pt>
                <c:pt idx="10831">
                  <c:v>0.823851536355339</c:v>
                </c:pt>
                <c:pt idx="10832">
                  <c:v>0.82392759355035</c:v>
                </c:pt>
                <c:pt idx="10833">
                  <c:v>0.82400365074536</c:v>
                </c:pt>
                <c:pt idx="10834">
                  <c:v>0.824079707940371</c:v>
                </c:pt>
                <c:pt idx="10835">
                  <c:v>0.824155765135382</c:v>
                </c:pt>
                <c:pt idx="10836">
                  <c:v>0.824231822330392</c:v>
                </c:pt>
                <c:pt idx="10837">
                  <c:v>0.824307879525403</c:v>
                </c:pt>
                <c:pt idx="10838">
                  <c:v>0.824383936720414</c:v>
                </c:pt>
                <c:pt idx="10839">
                  <c:v>0.824459993915424</c:v>
                </c:pt>
                <c:pt idx="10840">
                  <c:v>0.824536051110435</c:v>
                </c:pt>
                <c:pt idx="10841">
                  <c:v>0.824612108305446</c:v>
                </c:pt>
                <c:pt idx="10842">
                  <c:v>0.824688165500456</c:v>
                </c:pt>
                <c:pt idx="10843">
                  <c:v>0.824764222695467</c:v>
                </c:pt>
                <c:pt idx="10844">
                  <c:v>0.824840279890478</c:v>
                </c:pt>
                <c:pt idx="10845">
                  <c:v>0.824916337085488</c:v>
                </c:pt>
                <c:pt idx="10846">
                  <c:v>0.824992394280499</c:v>
                </c:pt>
                <c:pt idx="10847">
                  <c:v>0.82506845147551</c:v>
                </c:pt>
                <c:pt idx="10848">
                  <c:v>0.82514450867052</c:v>
                </c:pt>
                <c:pt idx="10849">
                  <c:v>0.825220565865531</c:v>
                </c:pt>
                <c:pt idx="10850">
                  <c:v>0.825296623060541</c:v>
                </c:pt>
                <c:pt idx="10851">
                  <c:v>0.825372680255552</c:v>
                </c:pt>
                <c:pt idx="10852">
                  <c:v>0.825448737450563</c:v>
                </c:pt>
                <c:pt idx="10853">
                  <c:v>0.825524794645573</c:v>
                </c:pt>
                <c:pt idx="10854">
                  <c:v>0.825600851840584</c:v>
                </c:pt>
                <c:pt idx="10855">
                  <c:v>0.825676909035595</c:v>
                </c:pt>
                <c:pt idx="10856">
                  <c:v>0.825752966230605</c:v>
                </c:pt>
                <c:pt idx="10857">
                  <c:v>0.825829023425616</c:v>
                </c:pt>
                <c:pt idx="10858">
                  <c:v>0.825905080620627</c:v>
                </c:pt>
                <c:pt idx="10859">
                  <c:v>0.825981137815637</c:v>
                </c:pt>
                <c:pt idx="10860">
                  <c:v>0.826057195010648</c:v>
                </c:pt>
                <c:pt idx="10861">
                  <c:v>0.826133252205659</c:v>
                </c:pt>
                <c:pt idx="10862">
                  <c:v>0.826209309400669</c:v>
                </c:pt>
                <c:pt idx="10863">
                  <c:v>0.82628536659568</c:v>
                </c:pt>
                <c:pt idx="10864">
                  <c:v>0.826361423790691</c:v>
                </c:pt>
                <c:pt idx="10865">
                  <c:v>0.826437480985701</c:v>
                </c:pt>
                <c:pt idx="10866">
                  <c:v>0.826513538180712</c:v>
                </c:pt>
                <c:pt idx="10867">
                  <c:v>0.826589595375722</c:v>
                </c:pt>
                <c:pt idx="10868">
                  <c:v>0.826665652570733</c:v>
                </c:pt>
                <c:pt idx="10869">
                  <c:v>0.826741709765744</c:v>
                </c:pt>
                <c:pt idx="10870">
                  <c:v>0.826817766960754</c:v>
                </c:pt>
                <c:pt idx="10871">
                  <c:v>0.826893824155765</c:v>
                </c:pt>
                <c:pt idx="10872">
                  <c:v>0.826969881350776</c:v>
                </c:pt>
                <c:pt idx="10873">
                  <c:v>0.827045938545786</c:v>
                </c:pt>
                <c:pt idx="10874">
                  <c:v>0.827121995740797</c:v>
                </c:pt>
                <c:pt idx="10875">
                  <c:v>0.827198052935808</c:v>
                </c:pt>
                <c:pt idx="10876">
                  <c:v>0.827274110130818</c:v>
                </c:pt>
                <c:pt idx="10877">
                  <c:v>0.827350167325829</c:v>
                </c:pt>
                <c:pt idx="10878">
                  <c:v>0.82742622452084</c:v>
                </c:pt>
                <c:pt idx="10879">
                  <c:v>0.82750228171585</c:v>
                </c:pt>
                <c:pt idx="10880">
                  <c:v>0.827578338910861</c:v>
                </c:pt>
                <c:pt idx="10881">
                  <c:v>0.827654396105872</c:v>
                </c:pt>
                <c:pt idx="10882">
                  <c:v>0.827730453300882</c:v>
                </c:pt>
                <c:pt idx="10883">
                  <c:v>0.827806510495893</c:v>
                </c:pt>
                <c:pt idx="10884">
                  <c:v>0.827882567690903</c:v>
                </c:pt>
                <c:pt idx="10885">
                  <c:v>0.827958624885914</c:v>
                </c:pt>
                <c:pt idx="10886">
                  <c:v>0.828034682080925</c:v>
                </c:pt>
                <c:pt idx="10887">
                  <c:v>0.828110739275935</c:v>
                </c:pt>
                <c:pt idx="10888">
                  <c:v>0.828186796470946</c:v>
                </c:pt>
                <c:pt idx="10889">
                  <c:v>0.828262853665957</c:v>
                </c:pt>
                <c:pt idx="10890">
                  <c:v>0.828338910860967</c:v>
                </c:pt>
                <c:pt idx="10891">
                  <c:v>0.828414968055978</c:v>
                </c:pt>
                <c:pt idx="10892">
                  <c:v>0.828491025250989</c:v>
                </c:pt>
                <c:pt idx="10893">
                  <c:v>0.828567082445999</c:v>
                </c:pt>
                <c:pt idx="10894">
                  <c:v>0.82864313964101</c:v>
                </c:pt>
                <c:pt idx="10895">
                  <c:v>0.828719196836021</c:v>
                </c:pt>
                <c:pt idx="10896">
                  <c:v>0.828795254031031</c:v>
                </c:pt>
                <c:pt idx="10897">
                  <c:v>0.828871311226042</c:v>
                </c:pt>
                <c:pt idx="10898">
                  <c:v>0.828947368421053</c:v>
                </c:pt>
                <c:pt idx="10899">
                  <c:v>0.829023425616063</c:v>
                </c:pt>
                <c:pt idx="10900">
                  <c:v>0.829099482811074</c:v>
                </c:pt>
                <c:pt idx="10901">
                  <c:v>0.829175540006085</c:v>
                </c:pt>
                <c:pt idx="10902">
                  <c:v>0.829251597201095</c:v>
                </c:pt>
                <c:pt idx="10903">
                  <c:v>0.829327654396106</c:v>
                </c:pt>
                <c:pt idx="10904">
                  <c:v>0.829403711591116</c:v>
                </c:pt>
                <c:pt idx="10905">
                  <c:v>0.829479768786127</c:v>
                </c:pt>
                <c:pt idx="10906">
                  <c:v>0.829555825981138</c:v>
                </c:pt>
                <c:pt idx="10907">
                  <c:v>0.829631883176148</c:v>
                </c:pt>
                <c:pt idx="10908">
                  <c:v>0.829707940371159</c:v>
                </c:pt>
                <c:pt idx="10909">
                  <c:v>0.82978399756617</c:v>
                </c:pt>
                <c:pt idx="10910">
                  <c:v>0.82986005476118</c:v>
                </c:pt>
                <c:pt idx="10911">
                  <c:v>0.829936111956191</c:v>
                </c:pt>
                <c:pt idx="10912">
                  <c:v>0.830012169151202</c:v>
                </c:pt>
                <c:pt idx="10913">
                  <c:v>0.830088226346212</c:v>
                </c:pt>
                <c:pt idx="10914">
                  <c:v>0.830164283541223</c:v>
                </c:pt>
                <c:pt idx="10915">
                  <c:v>0.830240340736234</c:v>
                </c:pt>
                <c:pt idx="10916">
                  <c:v>0.830316397931244</c:v>
                </c:pt>
                <c:pt idx="10917">
                  <c:v>0.830392455126255</c:v>
                </c:pt>
                <c:pt idx="10918">
                  <c:v>0.830468512321266</c:v>
                </c:pt>
                <c:pt idx="10919">
                  <c:v>0.830544569516276</c:v>
                </c:pt>
                <c:pt idx="10920">
                  <c:v>0.830620626711287</c:v>
                </c:pt>
                <c:pt idx="10921">
                  <c:v>0.830696683906298</c:v>
                </c:pt>
                <c:pt idx="10922">
                  <c:v>0.830772741101308</c:v>
                </c:pt>
                <c:pt idx="10923">
                  <c:v>0.830848798296319</c:v>
                </c:pt>
                <c:pt idx="10924">
                  <c:v>0.830924855491329</c:v>
                </c:pt>
                <c:pt idx="10925">
                  <c:v>0.83100091268634</c:v>
                </c:pt>
                <c:pt idx="10926">
                  <c:v>0.831076969881351</c:v>
                </c:pt>
                <c:pt idx="10927">
                  <c:v>0.831153027076361</c:v>
                </c:pt>
                <c:pt idx="10928">
                  <c:v>0.831229084271372</c:v>
                </c:pt>
                <c:pt idx="10929">
                  <c:v>0.831305141466383</c:v>
                </c:pt>
                <c:pt idx="10930">
                  <c:v>0.831381198661393</c:v>
                </c:pt>
                <c:pt idx="10931">
                  <c:v>0.831457255856404</c:v>
                </c:pt>
                <c:pt idx="10932">
                  <c:v>0.831533313051415</c:v>
                </c:pt>
                <c:pt idx="10933">
                  <c:v>0.831609370246425</c:v>
                </c:pt>
                <c:pt idx="10934">
                  <c:v>0.831685427441436</c:v>
                </c:pt>
                <c:pt idx="10935">
                  <c:v>0.831761484636447</c:v>
                </c:pt>
                <c:pt idx="10936">
                  <c:v>0.831837541831457</c:v>
                </c:pt>
                <c:pt idx="10937">
                  <c:v>0.831913599026468</c:v>
                </c:pt>
                <c:pt idx="10938">
                  <c:v>0.831989656221479</c:v>
                </c:pt>
                <c:pt idx="10939">
                  <c:v>0.832065713416489</c:v>
                </c:pt>
                <c:pt idx="10940">
                  <c:v>0.8321417706115</c:v>
                </c:pt>
                <c:pt idx="10941">
                  <c:v>0.83221782780651</c:v>
                </c:pt>
                <c:pt idx="10942">
                  <c:v>0.832293885001521</c:v>
                </c:pt>
                <c:pt idx="10943">
                  <c:v>0.832369942196532</c:v>
                </c:pt>
                <c:pt idx="10944">
                  <c:v>0.832445999391542</c:v>
                </c:pt>
                <c:pt idx="10945">
                  <c:v>0.832522056586553</c:v>
                </c:pt>
                <c:pt idx="10946">
                  <c:v>0.832598113781564</c:v>
                </c:pt>
                <c:pt idx="10947">
                  <c:v>0.832674170976574</c:v>
                </c:pt>
                <c:pt idx="10948">
                  <c:v>0.832750228171585</c:v>
                </c:pt>
                <c:pt idx="10949">
                  <c:v>0.832826285366596</c:v>
                </c:pt>
                <c:pt idx="10950">
                  <c:v>0.832902342561606</c:v>
                </c:pt>
                <c:pt idx="10951">
                  <c:v>0.832978399756617</c:v>
                </c:pt>
                <c:pt idx="10952">
                  <c:v>0.833054456951628</c:v>
                </c:pt>
                <c:pt idx="10953">
                  <c:v>0.833130514146638</c:v>
                </c:pt>
                <c:pt idx="10954">
                  <c:v>0.833206571341649</c:v>
                </c:pt>
                <c:pt idx="10955">
                  <c:v>0.83328262853666</c:v>
                </c:pt>
                <c:pt idx="10956">
                  <c:v>0.83335868573167</c:v>
                </c:pt>
                <c:pt idx="10957">
                  <c:v>0.833434742926681</c:v>
                </c:pt>
                <c:pt idx="10958">
                  <c:v>0.833510800121691</c:v>
                </c:pt>
                <c:pt idx="10959">
                  <c:v>0.833586857316702</c:v>
                </c:pt>
                <c:pt idx="10960">
                  <c:v>0.833662914511713</c:v>
                </c:pt>
                <c:pt idx="10961">
                  <c:v>0.833738971706723</c:v>
                </c:pt>
                <c:pt idx="10962">
                  <c:v>0.833815028901734</c:v>
                </c:pt>
                <c:pt idx="10963">
                  <c:v>0.833891086096745</c:v>
                </c:pt>
                <c:pt idx="10964">
                  <c:v>0.833967143291755</c:v>
                </c:pt>
                <c:pt idx="10965">
                  <c:v>0.834043200486766</c:v>
                </c:pt>
                <c:pt idx="10966">
                  <c:v>0.834119257681777</c:v>
                </c:pt>
                <c:pt idx="10967">
                  <c:v>0.834195314876787</c:v>
                </c:pt>
                <c:pt idx="10968">
                  <c:v>0.834271372071798</c:v>
                </c:pt>
                <c:pt idx="10969">
                  <c:v>0.834347429266809</c:v>
                </c:pt>
                <c:pt idx="10970">
                  <c:v>0.834423486461819</c:v>
                </c:pt>
                <c:pt idx="10971">
                  <c:v>0.83449954365683</c:v>
                </c:pt>
                <c:pt idx="10972">
                  <c:v>0.834575600851841</c:v>
                </c:pt>
                <c:pt idx="10973">
                  <c:v>0.834651658046851</c:v>
                </c:pt>
                <c:pt idx="10974">
                  <c:v>0.834727715241862</c:v>
                </c:pt>
                <c:pt idx="10975">
                  <c:v>0.834803772436872</c:v>
                </c:pt>
                <c:pt idx="10976">
                  <c:v>0.834879829631883</c:v>
                </c:pt>
                <c:pt idx="10977">
                  <c:v>0.834955886826894</c:v>
                </c:pt>
                <c:pt idx="10978">
                  <c:v>0.835031944021904</c:v>
                </c:pt>
                <c:pt idx="10979">
                  <c:v>0.835108001216915</c:v>
                </c:pt>
                <c:pt idx="10980">
                  <c:v>0.835184058411926</c:v>
                </c:pt>
                <c:pt idx="10981">
                  <c:v>0.835260115606936</c:v>
                </c:pt>
                <c:pt idx="10982">
                  <c:v>0.835336172801947</c:v>
                </c:pt>
                <c:pt idx="10983">
                  <c:v>0.835412229996958</c:v>
                </c:pt>
                <c:pt idx="10984">
                  <c:v>0.835488287191968</c:v>
                </c:pt>
                <c:pt idx="10985">
                  <c:v>0.835564344386979</c:v>
                </c:pt>
                <c:pt idx="10986">
                  <c:v>0.83564040158199</c:v>
                </c:pt>
                <c:pt idx="10987">
                  <c:v>0.835716458777</c:v>
                </c:pt>
                <c:pt idx="10988">
                  <c:v>0.835792515972011</c:v>
                </c:pt>
                <c:pt idx="10989">
                  <c:v>0.835868573167022</c:v>
                </c:pt>
                <c:pt idx="10990">
                  <c:v>0.835944630362032</c:v>
                </c:pt>
                <c:pt idx="10991">
                  <c:v>0.836020687557043</c:v>
                </c:pt>
                <c:pt idx="10992">
                  <c:v>0.836096744752053</c:v>
                </c:pt>
                <c:pt idx="10993">
                  <c:v>0.836172801947064</c:v>
                </c:pt>
                <c:pt idx="10994">
                  <c:v>0.836248859142075</c:v>
                </c:pt>
                <c:pt idx="10995">
                  <c:v>0.836324916337085</c:v>
                </c:pt>
                <c:pt idx="10996">
                  <c:v>0.836400973532096</c:v>
                </c:pt>
                <c:pt idx="10997">
                  <c:v>0.836477030727107</c:v>
                </c:pt>
                <c:pt idx="10998">
                  <c:v>0.836553087922117</c:v>
                </c:pt>
                <c:pt idx="10999">
                  <c:v>0.836629145117128</c:v>
                </c:pt>
                <c:pt idx="11000">
                  <c:v>0.836705202312139</c:v>
                </c:pt>
                <c:pt idx="11001">
                  <c:v>0.836781259507149</c:v>
                </c:pt>
                <c:pt idx="11002">
                  <c:v>0.83685731670216</c:v>
                </c:pt>
                <c:pt idx="11003">
                  <c:v>0.836933373897171</c:v>
                </c:pt>
                <c:pt idx="11004">
                  <c:v>0.837009431092181</c:v>
                </c:pt>
                <c:pt idx="11005">
                  <c:v>0.837085488287192</c:v>
                </c:pt>
                <c:pt idx="11006">
                  <c:v>0.837161545482203</c:v>
                </c:pt>
                <c:pt idx="11007">
                  <c:v>0.837237602677213</c:v>
                </c:pt>
                <c:pt idx="11008">
                  <c:v>0.837313659872224</c:v>
                </c:pt>
                <c:pt idx="11009">
                  <c:v>0.837389717067234</c:v>
                </c:pt>
                <c:pt idx="11010">
                  <c:v>0.837465774262245</c:v>
                </c:pt>
                <c:pt idx="11011">
                  <c:v>0.837541831457256</c:v>
                </c:pt>
                <c:pt idx="11012">
                  <c:v>0.837617888652266</c:v>
                </c:pt>
                <c:pt idx="11013">
                  <c:v>0.837693945847277</c:v>
                </c:pt>
                <c:pt idx="11014">
                  <c:v>0.837770003042288</c:v>
                </c:pt>
                <c:pt idx="11015">
                  <c:v>0.837846060237298</c:v>
                </c:pt>
                <c:pt idx="11016">
                  <c:v>0.837922117432309</c:v>
                </c:pt>
                <c:pt idx="11017">
                  <c:v>0.83799817462732</c:v>
                </c:pt>
                <c:pt idx="11018">
                  <c:v>0.83807423182233</c:v>
                </c:pt>
                <c:pt idx="11019">
                  <c:v>0.838150289017341</c:v>
                </c:pt>
                <c:pt idx="11020">
                  <c:v>0.838226346212352</c:v>
                </c:pt>
                <c:pt idx="11021">
                  <c:v>0.838302403407362</c:v>
                </c:pt>
                <c:pt idx="11022">
                  <c:v>0.838378460602373</c:v>
                </c:pt>
                <c:pt idx="11023">
                  <c:v>0.838454517797384</c:v>
                </c:pt>
                <c:pt idx="11024">
                  <c:v>0.838530574992394</c:v>
                </c:pt>
                <c:pt idx="11025">
                  <c:v>0.838606632187405</c:v>
                </c:pt>
                <c:pt idx="11026">
                  <c:v>0.838682689382415</c:v>
                </c:pt>
                <c:pt idx="11027">
                  <c:v>0.838758746577426</c:v>
                </c:pt>
                <c:pt idx="11028">
                  <c:v>0.838834803772437</c:v>
                </c:pt>
                <c:pt idx="11029">
                  <c:v>0.838910860967447</c:v>
                </c:pt>
                <c:pt idx="11030">
                  <c:v>0.838986918162458</c:v>
                </c:pt>
                <c:pt idx="11031">
                  <c:v>0.839062975357469</c:v>
                </c:pt>
                <c:pt idx="11032">
                  <c:v>0.839139032552479</c:v>
                </c:pt>
                <c:pt idx="11033">
                  <c:v>0.83921508974749</c:v>
                </c:pt>
                <c:pt idx="11034">
                  <c:v>0.839291146942501</c:v>
                </c:pt>
                <c:pt idx="11035">
                  <c:v>0.839367204137511</c:v>
                </c:pt>
                <c:pt idx="11036">
                  <c:v>0.839443261332522</c:v>
                </c:pt>
                <c:pt idx="11037">
                  <c:v>0.839519318527533</c:v>
                </c:pt>
                <c:pt idx="11038">
                  <c:v>0.839595375722543</c:v>
                </c:pt>
                <c:pt idx="11039">
                  <c:v>0.839671432917554</c:v>
                </c:pt>
                <c:pt idx="11040">
                  <c:v>0.839747490112565</c:v>
                </c:pt>
                <c:pt idx="11041">
                  <c:v>0.839823547307575</c:v>
                </c:pt>
                <c:pt idx="11042">
                  <c:v>0.839899604502586</c:v>
                </c:pt>
                <c:pt idx="11043">
                  <c:v>0.839975661697597</c:v>
                </c:pt>
                <c:pt idx="11044">
                  <c:v>0.840051718892607</c:v>
                </c:pt>
                <c:pt idx="11045">
                  <c:v>0.840127776087618</c:v>
                </c:pt>
                <c:pt idx="11046">
                  <c:v>0.840203833282628</c:v>
                </c:pt>
                <c:pt idx="11047">
                  <c:v>0.840279890477639</c:v>
                </c:pt>
                <c:pt idx="11048">
                  <c:v>0.84035594767265</c:v>
                </c:pt>
                <c:pt idx="11049">
                  <c:v>0.84043200486766</c:v>
                </c:pt>
                <c:pt idx="11050">
                  <c:v>0.840508062062671</c:v>
                </c:pt>
                <c:pt idx="11051">
                  <c:v>0.840584119257682</c:v>
                </c:pt>
                <c:pt idx="11052">
                  <c:v>0.840660176452692</c:v>
                </c:pt>
                <c:pt idx="11053">
                  <c:v>0.840736233647703</c:v>
                </c:pt>
                <c:pt idx="11054">
                  <c:v>0.840812290842714</c:v>
                </c:pt>
                <c:pt idx="11055">
                  <c:v>0.840888348037724</c:v>
                </c:pt>
                <c:pt idx="11056">
                  <c:v>0.840964405232735</c:v>
                </c:pt>
                <c:pt idx="11057">
                  <c:v>0.841040462427746</c:v>
                </c:pt>
                <c:pt idx="11058">
                  <c:v>0.841116519622756</c:v>
                </c:pt>
                <c:pt idx="11059">
                  <c:v>0.841192576817767</c:v>
                </c:pt>
                <c:pt idx="11060">
                  <c:v>0.841268634012778</c:v>
                </c:pt>
                <c:pt idx="11061">
                  <c:v>0.841344691207788</c:v>
                </c:pt>
                <c:pt idx="11062">
                  <c:v>0.841420748402799</c:v>
                </c:pt>
                <c:pt idx="11063">
                  <c:v>0.84149680559781</c:v>
                </c:pt>
                <c:pt idx="11064">
                  <c:v>0.84157286279282</c:v>
                </c:pt>
                <c:pt idx="11065">
                  <c:v>0.841648919987831</c:v>
                </c:pt>
                <c:pt idx="11066">
                  <c:v>0.841724977182841</c:v>
                </c:pt>
                <c:pt idx="11067">
                  <c:v>0.841801034377852</c:v>
                </c:pt>
                <c:pt idx="11068">
                  <c:v>0.841877091572863</c:v>
                </c:pt>
                <c:pt idx="11069">
                  <c:v>0.841953148767873</c:v>
                </c:pt>
                <c:pt idx="11070">
                  <c:v>0.842029205962884</c:v>
                </c:pt>
                <c:pt idx="11071">
                  <c:v>0.842105263157895</c:v>
                </c:pt>
                <c:pt idx="11072">
                  <c:v>0.842181320352905</c:v>
                </c:pt>
                <c:pt idx="11073">
                  <c:v>0.842257377547916</c:v>
                </c:pt>
                <c:pt idx="11074">
                  <c:v>0.842333434742927</c:v>
                </c:pt>
                <c:pt idx="11075">
                  <c:v>0.842409491937937</c:v>
                </c:pt>
                <c:pt idx="11076">
                  <c:v>0.842485549132948</c:v>
                </c:pt>
                <c:pt idx="11077">
                  <c:v>0.842561606327959</c:v>
                </c:pt>
                <c:pt idx="11078">
                  <c:v>0.842637663522969</c:v>
                </c:pt>
                <c:pt idx="11079">
                  <c:v>0.84271372071798</c:v>
                </c:pt>
                <c:pt idx="11080">
                  <c:v>0.842789777912991</c:v>
                </c:pt>
                <c:pt idx="11081">
                  <c:v>0.842865835108001</c:v>
                </c:pt>
                <c:pt idx="11082">
                  <c:v>0.842941892303012</c:v>
                </c:pt>
                <c:pt idx="11083">
                  <c:v>0.843017949498023</c:v>
                </c:pt>
                <c:pt idx="11084">
                  <c:v>0.843094006693033</c:v>
                </c:pt>
                <c:pt idx="11085">
                  <c:v>0.843170063888044</c:v>
                </c:pt>
                <c:pt idx="11086">
                  <c:v>0.843246121083054</c:v>
                </c:pt>
                <c:pt idx="11087">
                  <c:v>0.843322178278065</c:v>
                </c:pt>
                <c:pt idx="11088">
                  <c:v>0.843398235473076</c:v>
                </c:pt>
                <c:pt idx="11089">
                  <c:v>0.843474292668086</c:v>
                </c:pt>
                <c:pt idx="11090">
                  <c:v>0.843550349863097</c:v>
                </c:pt>
                <c:pt idx="11091">
                  <c:v>0.843626407058108</c:v>
                </c:pt>
                <c:pt idx="11092">
                  <c:v>0.843702464253118</c:v>
                </c:pt>
                <c:pt idx="11093">
                  <c:v>0.843778521448129</c:v>
                </c:pt>
                <c:pt idx="11094">
                  <c:v>0.84385457864314</c:v>
                </c:pt>
                <c:pt idx="11095">
                  <c:v>0.84393063583815</c:v>
                </c:pt>
                <c:pt idx="11096">
                  <c:v>0.844006693033161</c:v>
                </c:pt>
                <c:pt idx="11097">
                  <c:v>0.844082750228172</c:v>
                </c:pt>
                <c:pt idx="11098">
                  <c:v>0.844158807423182</c:v>
                </c:pt>
                <c:pt idx="11099">
                  <c:v>0.844234864618193</c:v>
                </c:pt>
                <c:pt idx="11100">
                  <c:v>0.844310921813203</c:v>
                </c:pt>
                <c:pt idx="11101">
                  <c:v>0.844386979008214</c:v>
                </c:pt>
                <c:pt idx="11102">
                  <c:v>0.844463036203225</c:v>
                </c:pt>
                <c:pt idx="11103">
                  <c:v>0.844539093398235</c:v>
                </c:pt>
                <c:pt idx="11104">
                  <c:v>0.844615150593246</c:v>
                </c:pt>
                <c:pt idx="11105">
                  <c:v>0.844691207788257</c:v>
                </c:pt>
                <c:pt idx="11106">
                  <c:v>0.844767264983267</c:v>
                </c:pt>
                <c:pt idx="11107">
                  <c:v>0.844843322178278</c:v>
                </c:pt>
                <c:pt idx="11108">
                  <c:v>0.844919379373289</c:v>
                </c:pt>
                <c:pt idx="11109">
                  <c:v>0.844995436568299</c:v>
                </c:pt>
                <c:pt idx="11110">
                  <c:v>0.84507149376331</c:v>
                </c:pt>
                <c:pt idx="11111">
                  <c:v>0.845147550958321</c:v>
                </c:pt>
                <c:pt idx="11112">
                  <c:v>0.845223608153331</c:v>
                </c:pt>
                <c:pt idx="11113">
                  <c:v>0.845299665348342</c:v>
                </c:pt>
                <c:pt idx="11114">
                  <c:v>0.845375722543353</c:v>
                </c:pt>
                <c:pt idx="11115">
                  <c:v>0.845451779738363</c:v>
                </c:pt>
                <c:pt idx="11116">
                  <c:v>0.845527836933374</c:v>
                </c:pt>
                <c:pt idx="11117">
                  <c:v>0.845603894128384</c:v>
                </c:pt>
                <c:pt idx="11118">
                  <c:v>0.845679951323395</c:v>
                </c:pt>
                <c:pt idx="11119">
                  <c:v>0.845756008518406</c:v>
                </c:pt>
                <c:pt idx="11120">
                  <c:v>0.845832065713416</c:v>
                </c:pt>
                <c:pt idx="11121">
                  <c:v>0.845908122908427</c:v>
                </c:pt>
                <c:pt idx="11122">
                  <c:v>0.845984180103438</c:v>
                </c:pt>
                <c:pt idx="11123">
                  <c:v>0.846060237298448</c:v>
                </c:pt>
                <c:pt idx="11124">
                  <c:v>0.846136294493459</c:v>
                </c:pt>
                <c:pt idx="11125">
                  <c:v>0.84621235168847</c:v>
                </c:pt>
                <c:pt idx="11126">
                  <c:v>0.84628840888348</c:v>
                </c:pt>
                <c:pt idx="11127">
                  <c:v>0.846364466078491</c:v>
                </c:pt>
                <c:pt idx="11128">
                  <c:v>0.846440523273502</c:v>
                </c:pt>
                <c:pt idx="11129">
                  <c:v>0.846516580468512</c:v>
                </c:pt>
                <c:pt idx="11130">
                  <c:v>0.846592637663523</c:v>
                </c:pt>
                <c:pt idx="11131">
                  <c:v>0.846668694858534</c:v>
                </c:pt>
                <c:pt idx="11132">
                  <c:v>0.846744752053544</c:v>
                </c:pt>
                <c:pt idx="11133">
                  <c:v>0.846820809248555</c:v>
                </c:pt>
                <c:pt idx="11134">
                  <c:v>0.846896866443565</c:v>
                </c:pt>
                <c:pt idx="11135">
                  <c:v>0.846972923638576</c:v>
                </c:pt>
                <c:pt idx="11136">
                  <c:v>0.847048980833587</c:v>
                </c:pt>
                <c:pt idx="11137">
                  <c:v>0.847125038028597</c:v>
                </c:pt>
                <c:pt idx="11138">
                  <c:v>0.847201095223608</c:v>
                </c:pt>
                <c:pt idx="11139">
                  <c:v>0.847277152418619</c:v>
                </c:pt>
                <c:pt idx="11140">
                  <c:v>0.847353209613629</c:v>
                </c:pt>
                <c:pt idx="11141">
                  <c:v>0.84742926680864</c:v>
                </c:pt>
                <c:pt idx="11142">
                  <c:v>0.847505324003651</c:v>
                </c:pt>
                <c:pt idx="11143">
                  <c:v>0.847581381198661</c:v>
                </c:pt>
                <c:pt idx="11144">
                  <c:v>0.847657438393672</c:v>
                </c:pt>
                <c:pt idx="11145">
                  <c:v>0.847733495588683</c:v>
                </c:pt>
                <c:pt idx="11146">
                  <c:v>0.847809552783693</c:v>
                </c:pt>
                <c:pt idx="11147">
                  <c:v>0.847885609978704</c:v>
                </c:pt>
                <c:pt idx="11148">
                  <c:v>0.847961667173715</c:v>
                </c:pt>
                <c:pt idx="11149">
                  <c:v>0.848037724368725</c:v>
                </c:pt>
                <c:pt idx="11150">
                  <c:v>0.848113781563736</c:v>
                </c:pt>
                <c:pt idx="11151">
                  <c:v>0.848189838758746</c:v>
                </c:pt>
                <c:pt idx="11152">
                  <c:v>0.848265895953757</c:v>
                </c:pt>
                <c:pt idx="11153">
                  <c:v>0.848341953148768</c:v>
                </c:pt>
                <c:pt idx="11154">
                  <c:v>0.848418010343778</c:v>
                </c:pt>
                <c:pt idx="11155">
                  <c:v>0.848494067538789</c:v>
                </c:pt>
                <c:pt idx="11156">
                  <c:v>0.8485701247338</c:v>
                </c:pt>
                <c:pt idx="11157">
                  <c:v>0.84864618192881</c:v>
                </c:pt>
                <c:pt idx="11158">
                  <c:v>0.848722239123821</c:v>
                </c:pt>
                <c:pt idx="11159">
                  <c:v>0.848798296318832</c:v>
                </c:pt>
                <c:pt idx="11160">
                  <c:v>0.848874353513842</c:v>
                </c:pt>
                <c:pt idx="11161">
                  <c:v>0.848950410708853</c:v>
                </c:pt>
                <c:pt idx="11162">
                  <c:v>0.849026467903864</c:v>
                </c:pt>
                <c:pt idx="11163">
                  <c:v>0.849102525098874</c:v>
                </c:pt>
                <c:pt idx="11164">
                  <c:v>0.849178582293885</c:v>
                </c:pt>
                <c:pt idx="11165">
                  <c:v>0.849254639488896</c:v>
                </c:pt>
                <c:pt idx="11166">
                  <c:v>0.849330696683906</c:v>
                </c:pt>
                <c:pt idx="11167">
                  <c:v>0.849406753878917</c:v>
                </c:pt>
                <c:pt idx="11168">
                  <c:v>0.849482811073928</c:v>
                </c:pt>
                <c:pt idx="11169">
                  <c:v>0.849558868268938</c:v>
                </c:pt>
                <c:pt idx="11170">
                  <c:v>0.849634925463949</c:v>
                </c:pt>
                <c:pt idx="11171">
                  <c:v>0.849710982658959</c:v>
                </c:pt>
                <c:pt idx="11172">
                  <c:v>0.84978703985397</c:v>
                </c:pt>
                <c:pt idx="11173">
                  <c:v>0.849863097048981</c:v>
                </c:pt>
                <c:pt idx="11174">
                  <c:v>0.849939154243991</c:v>
                </c:pt>
                <c:pt idx="11175">
                  <c:v>0.850015211439002</c:v>
                </c:pt>
                <c:pt idx="11176">
                  <c:v>0.850091268634013</c:v>
                </c:pt>
                <c:pt idx="11177">
                  <c:v>0.850167325829023</c:v>
                </c:pt>
                <c:pt idx="11178">
                  <c:v>0.850243383024034</c:v>
                </c:pt>
                <c:pt idx="11179">
                  <c:v>0.850319440219045</c:v>
                </c:pt>
                <c:pt idx="11180">
                  <c:v>0.850395497414055</c:v>
                </c:pt>
                <c:pt idx="11181">
                  <c:v>0.850471554609066</c:v>
                </c:pt>
                <c:pt idx="11182">
                  <c:v>0.850547611804077</c:v>
                </c:pt>
                <c:pt idx="11183">
                  <c:v>0.850623668999087</c:v>
                </c:pt>
                <c:pt idx="11184">
                  <c:v>0.850699726194098</c:v>
                </c:pt>
                <c:pt idx="11185">
                  <c:v>0.850775783389109</c:v>
                </c:pt>
                <c:pt idx="11186">
                  <c:v>0.850851840584119</c:v>
                </c:pt>
                <c:pt idx="11187">
                  <c:v>0.85092789777913</c:v>
                </c:pt>
                <c:pt idx="11188">
                  <c:v>0.851003954974141</c:v>
                </c:pt>
                <c:pt idx="11189">
                  <c:v>0.851080012169151</c:v>
                </c:pt>
                <c:pt idx="11190">
                  <c:v>0.851156069364162</c:v>
                </c:pt>
                <c:pt idx="11191">
                  <c:v>0.851232126559172</c:v>
                </c:pt>
                <c:pt idx="11192">
                  <c:v>0.851308183754183</c:v>
                </c:pt>
                <c:pt idx="11193">
                  <c:v>0.851384240949194</c:v>
                </c:pt>
                <c:pt idx="11194">
                  <c:v>0.851460298144204</c:v>
                </c:pt>
                <c:pt idx="11195">
                  <c:v>0.851536355339215</c:v>
                </c:pt>
                <c:pt idx="11196">
                  <c:v>0.851612412534226</c:v>
                </c:pt>
                <c:pt idx="11197">
                  <c:v>0.851688469729236</c:v>
                </c:pt>
                <c:pt idx="11198">
                  <c:v>0.851764526924247</c:v>
                </c:pt>
                <c:pt idx="11199">
                  <c:v>0.851840584119258</c:v>
                </c:pt>
                <c:pt idx="11200">
                  <c:v>0.851916641314268</c:v>
                </c:pt>
                <c:pt idx="11201">
                  <c:v>0.851992698509279</c:v>
                </c:pt>
                <c:pt idx="11202">
                  <c:v>0.85206875570429</c:v>
                </c:pt>
                <c:pt idx="11203">
                  <c:v>0.8521448128993</c:v>
                </c:pt>
                <c:pt idx="11204">
                  <c:v>0.852220870094311</c:v>
                </c:pt>
                <c:pt idx="11205">
                  <c:v>0.852296927289322</c:v>
                </c:pt>
                <c:pt idx="11206">
                  <c:v>0.852372984484332</c:v>
                </c:pt>
                <c:pt idx="11207">
                  <c:v>0.852449041679343</c:v>
                </c:pt>
                <c:pt idx="11208">
                  <c:v>0.852525098874353</c:v>
                </c:pt>
                <c:pt idx="11209">
                  <c:v>0.852601156069364</c:v>
                </c:pt>
                <c:pt idx="11210">
                  <c:v>0.852677213264375</c:v>
                </c:pt>
                <c:pt idx="11211">
                  <c:v>0.852753270459385</c:v>
                </c:pt>
                <c:pt idx="11212">
                  <c:v>0.852829327654396</c:v>
                </c:pt>
                <c:pt idx="11213">
                  <c:v>0.852905384849407</c:v>
                </c:pt>
                <c:pt idx="11214">
                  <c:v>0.852981442044417</c:v>
                </c:pt>
                <c:pt idx="11215">
                  <c:v>0.853057499239428</c:v>
                </c:pt>
                <c:pt idx="11216">
                  <c:v>0.853133556434439</c:v>
                </c:pt>
                <c:pt idx="11217">
                  <c:v>0.853209613629449</c:v>
                </c:pt>
                <c:pt idx="11218">
                  <c:v>0.85328567082446</c:v>
                </c:pt>
                <c:pt idx="11219">
                  <c:v>0.853361728019471</c:v>
                </c:pt>
                <c:pt idx="11220">
                  <c:v>0.853437785214481</c:v>
                </c:pt>
                <c:pt idx="11221">
                  <c:v>0.853513842409492</c:v>
                </c:pt>
                <c:pt idx="11222">
                  <c:v>0.853589899604503</c:v>
                </c:pt>
                <c:pt idx="11223">
                  <c:v>0.853665956799513</c:v>
                </c:pt>
                <c:pt idx="11224">
                  <c:v>0.853742013994524</c:v>
                </c:pt>
                <c:pt idx="11225">
                  <c:v>0.853818071189535</c:v>
                </c:pt>
                <c:pt idx="11226">
                  <c:v>0.853894128384545</c:v>
                </c:pt>
                <c:pt idx="11227">
                  <c:v>0.853970185579556</c:v>
                </c:pt>
                <c:pt idx="11228">
                  <c:v>0.854046242774566</c:v>
                </c:pt>
                <c:pt idx="11229">
                  <c:v>0.854122299969577</c:v>
                </c:pt>
                <c:pt idx="11230">
                  <c:v>0.854198357164588</c:v>
                </c:pt>
                <c:pt idx="11231">
                  <c:v>0.854274414359598</c:v>
                </c:pt>
                <c:pt idx="11232">
                  <c:v>0.854350471554609</c:v>
                </c:pt>
                <c:pt idx="11233">
                  <c:v>0.85442652874962</c:v>
                </c:pt>
                <c:pt idx="11234">
                  <c:v>0.85450258594463</c:v>
                </c:pt>
                <c:pt idx="11235">
                  <c:v>0.854578643139641</c:v>
                </c:pt>
                <c:pt idx="11236">
                  <c:v>0.854654700334652</c:v>
                </c:pt>
                <c:pt idx="11237">
                  <c:v>0.854730757529662</c:v>
                </c:pt>
                <c:pt idx="11238">
                  <c:v>0.854806814724673</c:v>
                </c:pt>
                <c:pt idx="11239">
                  <c:v>0.854882871919684</c:v>
                </c:pt>
                <c:pt idx="11240">
                  <c:v>0.854958929114694</c:v>
                </c:pt>
                <c:pt idx="11241">
                  <c:v>0.855034986309705</c:v>
                </c:pt>
                <c:pt idx="11242">
                  <c:v>0.855111043504716</c:v>
                </c:pt>
                <c:pt idx="11243">
                  <c:v>0.855187100699726</c:v>
                </c:pt>
                <c:pt idx="11244">
                  <c:v>0.855263157894737</c:v>
                </c:pt>
                <c:pt idx="11245">
                  <c:v>0.855339215089747</c:v>
                </c:pt>
                <c:pt idx="11246">
                  <c:v>0.855415272284758</c:v>
                </c:pt>
                <c:pt idx="11247">
                  <c:v>0.855491329479769</c:v>
                </c:pt>
                <c:pt idx="11248">
                  <c:v>0.855567386674779</c:v>
                </c:pt>
                <c:pt idx="11249">
                  <c:v>0.85564344386979</c:v>
                </c:pt>
                <c:pt idx="11250">
                  <c:v>0.855719501064801</c:v>
                </c:pt>
                <c:pt idx="11251">
                  <c:v>0.855795558259811</c:v>
                </c:pt>
                <c:pt idx="11252">
                  <c:v>0.855871615454822</c:v>
                </c:pt>
                <c:pt idx="11253">
                  <c:v>0.855947672649833</c:v>
                </c:pt>
                <c:pt idx="11254">
                  <c:v>0.856023729844843</c:v>
                </c:pt>
                <c:pt idx="11255">
                  <c:v>0.856099787039854</c:v>
                </c:pt>
                <c:pt idx="11256">
                  <c:v>0.856175844234865</c:v>
                </c:pt>
                <c:pt idx="11257">
                  <c:v>0.856251901429875</c:v>
                </c:pt>
                <c:pt idx="11258">
                  <c:v>0.856327958624886</c:v>
                </c:pt>
                <c:pt idx="11259">
                  <c:v>0.856404015819897</c:v>
                </c:pt>
                <c:pt idx="11260">
                  <c:v>0.856480073014907</c:v>
                </c:pt>
                <c:pt idx="11261">
                  <c:v>0.856556130209918</c:v>
                </c:pt>
                <c:pt idx="11262">
                  <c:v>0.856632187404928</c:v>
                </c:pt>
                <c:pt idx="11263">
                  <c:v>0.856708244599939</c:v>
                </c:pt>
                <c:pt idx="11264">
                  <c:v>0.85678430179495</c:v>
                </c:pt>
                <c:pt idx="11265">
                  <c:v>0.85686035898996</c:v>
                </c:pt>
                <c:pt idx="11266">
                  <c:v>0.856936416184971</c:v>
                </c:pt>
                <c:pt idx="11267">
                  <c:v>0.857012473379982</c:v>
                </c:pt>
                <c:pt idx="11268">
                  <c:v>0.857088530574992</c:v>
                </c:pt>
                <c:pt idx="11269">
                  <c:v>0.857164587770003</c:v>
                </c:pt>
                <c:pt idx="11270">
                  <c:v>0.857240644965014</c:v>
                </c:pt>
                <c:pt idx="11271">
                  <c:v>0.857316702160024</c:v>
                </c:pt>
                <c:pt idx="11272">
                  <c:v>0.857392759355035</c:v>
                </c:pt>
                <c:pt idx="11273">
                  <c:v>0.857468816550046</c:v>
                </c:pt>
                <c:pt idx="11274">
                  <c:v>0.857544873745056</c:v>
                </c:pt>
                <c:pt idx="11275">
                  <c:v>0.857620930940067</c:v>
                </c:pt>
                <c:pt idx="11276">
                  <c:v>0.857696988135077</c:v>
                </c:pt>
                <c:pt idx="11277">
                  <c:v>0.857773045330088</c:v>
                </c:pt>
                <c:pt idx="11278">
                  <c:v>0.857849102525099</c:v>
                </c:pt>
                <c:pt idx="11279">
                  <c:v>0.857925159720109</c:v>
                </c:pt>
                <c:pt idx="11280">
                  <c:v>0.85800121691512</c:v>
                </c:pt>
                <c:pt idx="11281">
                  <c:v>0.858077274110131</c:v>
                </c:pt>
                <c:pt idx="11282">
                  <c:v>0.858153331305141</c:v>
                </c:pt>
                <c:pt idx="11283">
                  <c:v>0.858229388500152</c:v>
                </c:pt>
                <c:pt idx="11284">
                  <c:v>0.858305445695163</c:v>
                </c:pt>
                <c:pt idx="11285">
                  <c:v>0.858381502890173</c:v>
                </c:pt>
                <c:pt idx="11286">
                  <c:v>0.858457560085184</c:v>
                </c:pt>
                <c:pt idx="11287">
                  <c:v>0.858533617280195</c:v>
                </c:pt>
                <c:pt idx="11288">
                  <c:v>0.858609674475205</c:v>
                </c:pt>
                <c:pt idx="11289">
                  <c:v>0.858685731670216</c:v>
                </c:pt>
                <c:pt idx="11290">
                  <c:v>0.858761788865227</c:v>
                </c:pt>
                <c:pt idx="11291">
                  <c:v>0.858837846060237</c:v>
                </c:pt>
                <c:pt idx="11292">
                  <c:v>0.858913903255248</c:v>
                </c:pt>
                <c:pt idx="11293">
                  <c:v>0.858989960450258</c:v>
                </c:pt>
                <c:pt idx="11294">
                  <c:v>0.859066017645269</c:v>
                </c:pt>
                <c:pt idx="11295">
                  <c:v>0.85914207484028</c:v>
                </c:pt>
                <c:pt idx="11296">
                  <c:v>0.85921813203529</c:v>
                </c:pt>
                <c:pt idx="11297">
                  <c:v>0.859294189230301</c:v>
                </c:pt>
                <c:pt idx="11298">
                  <c:v>0.859370246425312</c:v>
                </c:pt>
                <c:pt idx="11299">
                  <c:v>0.859446303620322</c:v>
                </c:pt>
                <c:pt idx="11300">
                  <c:v>0.859522360815333</c:v>
                </c:pt>
                <c:pt idx="11301">
                  <c:v>0.859598418010344</c:v>
                </c:pt>
                <c:pt idx="11302">
                  <c:v>0.859674475205354</c:v>
                </c:pt>
                <c:pt idx="11303">
                  <c:v>0.859750532400365</c:v>
                </c:pt>
                <c:pt idx="11304">
                  <c:v>0.859826589595376</c:v>
                </c:pt>
                <c:pt idx="11305">
                  <c:v>0.859902646790386</c:v>
                </c:pt>
                <c:pt idx="11306">
                  <c:v>0.859978703985397</c:v>
                </c:pt>
                <c:pt idx="11307">
                  <c:v>0.860054761180408</c:v>
                </c:pt>
                <c:pt idx="11308">
                  <c:v>0.860130818375418</c:v>
                </c:pt>
                <c:pt idx="11309">
                  <c:v>0.860206875570429</c:v>
                </c:pt>
                <c:pt idx="11310">
                  <c:v>0.86028293276544</c:v>
                </c:pt>
                <c:pt idx="11311">
                  <c:v>0.86035898996045</c:v>
                </c:pt>
                <c:pt idx="11312">
                  <c:v>0.860435047155461</c:v>
                </c:pt>
                <c:pt idx="11313">
                  <c:v>0.860511104350471</c:v>
                </c:pt>
                <c:pt idx="11314">
                  <c:v>0.860587161545482</c:v>
                </c:pt>
                <c:pt idx="11315">
                  <c:v>0.860663218740493</c:v>
                </c:pt>
                <c:pt idx="11316">
                  <c:v>0.860739275935503</c:v>
                </c:pt>
                <c:pt idx="11317">
                  <c:v>0.860815333130514</c:v>
                </c:pt>
                <c:pt idx="11318">
                  <c:v>0.860891390325525</c:v>
                </c:pt>
                <c:pt idx="11319">
                  <c:v>0.860967447520535</c:v>
                </c:pt>
                <c:pt idx="11320">
                  <c:v>0.861043504715546</c:v>
                </c:pt>
                <c:pt idx="11321">
                  <c:v>0.861119561910557</c:v>
                </c:pt>
                <c:pt idx="11322">
                  <c:v>0.861195619105567</c:v>
                </c:pt>
                <c:pt idx="11323">
                  <c:v>0.861271676300578</c:v>
                </c:pt>
                <c:pt idx="11324">
                  <c:v>0.861347733495589</c:v>
                </c:pt>
                <c:pt idx="11325">
                  <c:v>0.861423790690599</c:v>
                </c:pt>
                <c:pt idx="11326">
                  <c:v>0.86149984788561</c:v>
                </c:pt>
                <c:pt idx="11327">
                  <c:v>0.861575905080621</c:v>
                </c:pt>
                <c:pt idx="11328">
                  <c:v>0.861651962275631</c:v>
                </c:pt>
                <c:pt idx="11329">
                  <c:v>0.861728019470642</c:v>
                </c:pt>
                <c:pt idx="11330">
                  <c:v>0.861804076665653</c:v>
                </c:pt>
                <c:pt idx="11331">
                  <c:v>0.861880133860663</c:v>
                </c:pt>
                <c:pt idx="11332">
                  <c:v>0.861956191055674</c:v>
                </c:pt>
                <c:pt idx="11333">
                  <c:v>0.862032248250684</c:v>
                </c:pt>
                <c:pt idx="11334">
                  <c:v>0.862108305445695</c:v>
                </c:pt>
                <c:pt idx="11335">
                  <c:v>0.862184362640706</c:v>
                </c:pt>
                <c:pt idx="11336">
                  <c:v>0.862260419835716</c:v>
                </c:pt>
                <c:pt idx="11337">
                  <c:v>0.862336477030727</c:v>
                </c:pt>
                <c:pt idx="11338">
                  <c:v>0.862412534225738</c:v>
                </c:pt>
                <c:pt idx="11339">
                  <c:v>0.862488591420748</c:v>
                </c:pt>
                <c:pt idx="11340">
                  <c:v>0.862564648615759</c:v>
                </c:pt>
                <c:pt idx="11341">
                  <c:v>0.86264070581077</c:v>
                </c:pt>
                <c:pt idx="11342">
                  <c:v>0.86271676300578</c:v>
                </c:pt>
                <c:pt idx="11343">
                  <c:v>0.862792820200791</c:v>
                </c:pt>
                <c:pt idx="11344">
                  <c:v>0.862868877395802</c:v>
                </c:pt>
                <c:pt idx="11345">
                  <c:v>0.862944934590812</c:v>
                </c:pt>
                <c:pt idx="11346">
                  <c:v>0.863020991785823</c:v>
                </c:pt>
                <c:pt idx="11347">
                  <c:v>0.863097048980834</c:v>
                </c:pt>
                <c:pt idx="11348">
                  <c:v>0.863173106175844</c:v>
                </c:pt>
                <c:pt idx="11349">
                  <c:v>0.863249163370855</c:v>
                </c:pt>
                <c:pt idx="11350">
                  <c:v>0.863325220565866</c:v>
                </c:pt>
                <c:pt idx="11351">
                  <c:v>0.863401277760876</c:v>
                </c:pt>
                <c:pt idx="11352">
                  <c:v>0.863477334955887</c:v>
                </c:pt>
                <c:pt idx="11353">
                  <c:v>0.863553392150897</c:v>
                </c:pt>
                <c:pt idx="11354">
                  <c:v>0.863629449345908</c:v>
                </c:pt>
                <c:pt idx="11355">
                  <c:v>0.863705506540919</c:v>
                </c:pt>
                <c:pt idx="11356">
                  <c:v>0.863781563735929</c:v>
                </c:pt>
                <c:pt idx="11357">
                  <c:v>0.86385762093094</c:v>
                </c:pt>
                <c:pt idx="11358">
                  <c:v>0.863933678125951</c:v>
                </c:pt>
                <c:pt idx="11359">
                  <c:v>0.864009735320961</c:v>
                </c:pt>
                <c:pt idx="11360">
                  <c:v>0.864085792515972</c:v>
                </c:pt>
                <c:pt idx="11361">
                  <c:v>0.864161849710983</c:v>
                </c:pt>
                <c:pt idx="11362">
                  <c:v>0.864237906905993</c:v>
                </c:pt>
                <c:pt idx="11363">
                  <c:v>0.864313964101004</c:v>
                </c:pt>
                <c:pt idx="11364">
                  <c:v>0.864390021296015</c:v>
                </c:pt>
                <c:pt idx="11365">
                  <c:v>0.864466078491025</c:v>
                </c:pt>
                <c:pt idx="11366">
                  <c:v>0.864542135686036</c:v>
                </c:pt>
                <c:pt idx="11367">
                  <c:v>0.864618192881047</c:v>
                </c:pt>
                <c:pt idx="11368">
                  <c:v>0.864694250076057</c:v>
                </c:pt>
                <c:pt idx="11369">
                  <c:v>0.864770307271068</c:v>
                </c:pt>
                <c:pt idx="11370">
                  <c:v>0.864846364466078</c:v>
                </c:pt>
                <c:pt idx="11371">
                  <c:v>0.864922421661089</c:v>
                </c:pt>
                <c:pt idx="11372">
                  <c:v>0.8649984788561</c:v>
                </c:pt>
                <c:pt idx="11373">
                  <c:v>0.86507453605111</c:v>
                </c:pt>
                <c:pt idx="11374">
                  <c:v>0.865150593246121</c:v>
                </c:pt>
                <c:pt idx="11375">
                  <c:v>0.865226650441132</c:v>
                </c:pt>
                <c:pt idx="11376">
                  <c:v>0.865302707636142</c:v>
                </c:pt>
                <c:pt idx="11377">
                  <c:v>0.865378764831153</c:v>
                </c:pt>
                <c:pt idx="11378">
                  <c:v>0.865454822026164</c:v>
                </c:pt>
                <c:pt idx="11379">
                  <c:v>0.865530879221174</c:v>
                </c:pt>
                <c:pt idx="11380">
                  <c:v>0.865606936416185</c:v>
                </c:pt>
                <c:pt idx="11381">
                  <c:v>0.865682993611196</c:v>
                </c:pt>
                <c:pt idx="11382">
                  <c:v>0.865759050806206</c:v>
                </c:pt>
                <c:pt idx="11383">
                  <c:v>0.865835108001217</c:v>
                </c:pt>
                <c:pt idx="11384">
                  <c:v>0.865911165196228</c:v>
                </c:pt>
                <c:pt idx="11385">
                  <c:v>0.865987222391238</c:v>
                </c:pt>
                <c:pt idx="11386">
                  <c:v>0.866063279586249</c:v>
                </c:pt>
                <c:pt idx="11387">
                  <c:v>0.866139336781259</c:v>
                </c:pt>
                <c:pt idx="11388">
                  <c:v>0.86621539397627</c:v>
                </c:pt>
                <c:pt idx="11389">
                  <c:v>0.866291451171281</c:v>
                </c:pt>
                <c:pt idx="11390">
                  <c:v>0.866367508366291</c:v>
                </c:pt>
                <c:pt idx="11391">
                  <c:v>0.866443565561302</c:v>
                </c:pt>
                <c:pt idx="11392">
                  <c:v>0.866519622756313</c:v>
                </c:pt>
                <c:pt idx="11393">
                  <c:v>0.866595679951323</c:v>
                </c:pt>
                <c:pt idx="11394">
                  <c:v>0.866671737146334</c:v>
                </c:pt>
                <c:pt idx="11395">
                  <c:v>0.866747794341345</c:v>
                </c:pt>
                <c:pt idx="11396">
                  <c:v>0.866823851536355</c:v>
                </c:pt>
                <c:pt idx="11397">
                  <c:v>0.866899908731366</c:v>
                </c:pt>
                <c:pt idx="11398">
                  <c:v>0.866975965926377</c:v>
                </c:pt>
                <c:pt idx="11399">
                  <c:v>0.867052023121387</c:v>
                </c:pt>
                <c:pt idx="11400">
                  <c:v>0.867128080316398</c:v>
                </c:pt>
                <c:pt idx="11401">
                  <c:v>0.867204137511409</c:v>
                </c:pt>
                <c:pt idx="11402">
                  <c:v>0.867280194706419</c:v>
                </c:pt>
                <c:pt idx="11403">
                  <c:v>0.86735625190143</c:v>
                </c:pt>
                <c:pt idx="11404">
                  <c:v>0.86743230909644</c:v>
                </c:pt>
                <c:pt idx="11405">
                  <c:v>0.867508366291451</c:v>
                </c:pt>
                <c:pt idx="11406">
                  <c:v>0.867584423486462</c:v>
                </c:pt>
                <c:pt idx="11407">
                  <c:v>0.867660480681472</c:v>
                </c:pt>
                <c:pt idx="11408">
                  <c:v>0.867736537876483</c:v>
                </c:pt>
                <c:pt idx="11409">
                  <c:v>0.867812595071494</c:v>
                </c:pt>
                <c:pt idx="11410">
                  <c:v>0.867888652266504</c:v>
                </c:pt>
                <c:pt idx="11411">
                  <c:v>0.867964709461515</c:v>
                </c:pt>
                <c:pt idx="11412">
                  <c:v>0.868040766656526</c:v>
                </c:pt>
                <c:pt idx="11413">
                  <c:v>0.868116823851536</c:v>
                </c:pt>
                <c:pt idx="11414">
                  <c:v>0.868192881046547</c:v>
                </c:pt>
                <c:pt idx="11415">
                  <c:v>0.868268938241558</c:v>
                </c:pt>
                <c:pt idx="11416">
                  <c:v>0.868344995436568</c:v>
                </c:pt>
                <c:pt idx="11417">
                  <c:v>0.868421052631579</c:v>
                </c:pt>
                <c:pt idx="11418">
                  <c:v>0.86849710982659</c:v>
                </c:pt>
                <c:pt idx="11419">
                  <c:v>0.8685731670216</c:v>
                </c:pt>
                <c:pt idx="11420">
                  <c:v>0.868649224216611</c:v>
                </c:pt>
                <c:pt idx="11421">
                  <c:v>0.868725281411621</c:v>
                </c:pt>
                <c:pt idx="11422">
                  <c:v>0.868801338606632</c:v>
                </c:pt>
                <c:pt idx="11423">
                  <c:v>0.868877395801643</c:v>
                </c:pt>
                <c:pt idx="11424">
                  <c:v>0.868953452996653</c:v>
                </c:pt>
                <c:pt idx="11425">
                  <c:v>0.869029510191664</c:v>
                </c:pt>
                <c:pt idx="11426">
                  <c:v>0.869105567386675</c:v>
                </c:pt>
                <c:pt idx="11427">
                  <c:v>0.869181624581685</c:v>
                </c:pt>
                <c:pt idx="11428">
                  <c:v>0.869257681776696</c:v>
                </c:pt>
                <c:pt idx="11429">
                  <c:v>0.869333738971707</c:v>
                </c:pt>
                <c:pt idx="11430">
                  <c:v>0.869409796166717</c:v>
                </c:pt>
                <c:pt idx="11431">
                  <c:v>0.869485853361728</c:v>
                </c:pt>
                <c:pt idx="11432">
                  <c:v>0.869561910556739</c:v>
                </c:pt>
                <c:pt idx="11433">
                  <c:v>0.869637967751749</c:v>
                </c:pt>
                <c:pt idx="11434">
                  <c:v>0.86971402494676</c:v>
                </c:pt>
                <c:pt idx="11435">
                  <c:v>0.869790082141771</c:v>
                </c:pt>
                <c:pt idx="11436">
                  <c:v>0.869866139336781</c:v>
                </c:pt>
                <c:pt idx="11437">
                  <c:v>0.869942196531792</c:v>
                </c:pt>
                <c:pt idx="11438">
                  <c:v>0.870018253726802</c:v>
                </c:pt>
                <c:pt idx="11439">
                  <c:v>0.870094310921813</c:v>
                </c:pt>
                <c:pt idx="11440">
                  <c:v>0.870170368116824</c:v>
                </c:pt>
                <c:pt idx="11441">
                  <c:v>0.870246425311834</c:v>
                </c:pt>
                <c:pt idx="11442">
                  <c:v>0.870322482506845</c:v>
                </c:pt>
                <c:pt idx="11443">
                  <c:v>0.870398539701856</c:v>
                </c:pt>
                <c:pt idx="11444">
                  <c:v>0.870474596896866</c:v>
                </c:pt>
                <c:pt idx="11445">
                  <c:v>0.870550654091877</c:v>
                </c:pt>
                <c:pt idx="11446">
                  <c:v>0.870626711286888</c:v>
                </c:pt>
                <c:pt idx="11447">
                  <c:v>0.870702768481898</c:v>
                </c:pt>
                <c:pt idx="11448">
                  <c:v>0.870778825676909</c:v>
                </c:pt>
                <c:pt idx="11449">
                  <c:v>0.87085488287192</c:v>
                </c:pt>
                <c:pt idx="11450">
                  <c:v>0.87093094006693</c:v>
                </c:pt>
                <c:pt idx="11451">
                  <c:v>0.871006997261941</c:v>
                </c:pt>
                <c:pt idx="11452">
                  <c:v>0.871083054456952</c:v>
                </c:pt>
                <c:pt idx="11453">
                  <c:v>0.871159111651962</c:v>
                </c:pt>
                <c:pt idx="11454">
                  <c:v>0.871235168846973</c:v>
                </c:pt>
                <c:pt idx="11455">
                  <c:v>0.871311226041983</c:v>
                </c:pt>
                <c:pt idx="11456">
                  <c:v>0.871387283236994</c:v>
                </c:pt>
                <c:pt idx="11457">
                  <c:v>0.871463340432005</c:v>
                </c:pt>
                <c:pt idx="11458">
                  <c:v>0.871539397627015</c:v>
                </c:pt>
                <c:pt idx="11459">
                  <c:v>0.871615454822026</c:v>
                </c:pt>
                <c:pt idx="11460">
                  <c:v>0.871691512017037</c:v>
                </c:pt>
                <c:pt idx="11461">
                  <c:v>0.871767569212047</c:v>
                </c:pt>
                <c:pt idx="11462">
                  <c:v>0.871843626407058</c:v>
                </c:pt>
                <c:pt idx="11463">
                  <c:v>0.871919683602069</c:v>
                </c:pt>
                <c:pt idx="11464">
                  <c:v>0.871995740797079</c:v>
                </c:pt>
                <c:pt idx="11465">
                  <c:v>0.87207179799209</c:v>
                </c:pt>
                <c:pt idx="11466">
                  <c:v>0.872147855187101</c:v>
                </c:pt>
                <c:pt idx="11467">
                  <c:v>0.872223912382111</c:v>
                </c:pt>
                <c:pt idx="11468">
                  <c:v>0.872299969577122</c:v>
                </c:pt>
                <c:pt idx="11469">
                  <c:v>0.872376026772133</c:v>
                </c:pt>
                <c:pt idx="11470">
                  <c:v>0.872452083967143</c:v>
                </c:pt>
                <c:pt idx="11471">
                  <c:v>0.872528141162154</c:v>
                </c:pt>
                <c:pt idx="11472">
                  <c:v>0.872604198357165</c:v>
                </c:pt>
                <c:pt idx="11473">
                  <c:v>0.872680255552175</c:v>
                </c:pt>
                <c:pt idx="11474">
                  <c:v>0.872756312747186</c:v>
                </c:pt>
                <c:pt idx="11475">
                  <c:v>0.872832369942196</c:v>
                </c:pt>
                <c:pt idx="11476">
                  <c:v>0.872908427137207</c:v>
                </c:pt>
                <c:pt idx="11477">
                  <c:v>0.872984484332218</c:v>
                </c:pt>
                <c:pt idx="11478">
                  <c:v>0.873060541527228</c:v>
                </c:pt>
                <c:pt idx="11479">
                  <c:v>0.873136598722239</c:v>
                </c:pt>
                <c:pt idx="11480">
                  <c:v>0.87321265591725</c:v>
                </c:pt>
                <c:pt idx="11481">
                  <c:v>0.87328871311226</c:v>
                </c:pt>
                <c:pt idx="11482">
                  <c:v>0.873364770307271</c:v>
                </c:pt>
                <c:pt idx="11483">
                  <c:v>0.873440827502282</c:v>
                </c:pt>
                <c:pt idx="11484">
                  <c:v>0.873516884697292</c:v>
                </c:pt>
                <c:pt idx="11485">
                  <c:v>0.873592941892303</c:v>
                </c:pt>
                <c:pt idx="11486">
                  <c:v>0.873668999087314</c:v>
                </c:pt>
                <c:pt idx="11487">
                  <c:v>0.873745056282324</c:v>
                </c:pt>
                <c:pt idx="11488">
                  <c:v>0.873821113477335</c:v>
                </c:pt>
                <c:pt idx="11489">
                  <c:v>0.873897170672346</c:v>
                </c:pt>
                <c:pt idx="11490">
                  <c:v>0.873973227867356</c:v>
                </c:pt>
                <c:pt idx="11491">
                  <c:v>0.874049285062367</c:v>
                </c:pt>
                <c:pt idx="11492">
                  <c:v>0.874125342257378</c:v>
                </c:pt>
                <c:pt idx="11493">
                  <c:v>0.874201399452388</c:v>
                </c:pt>
                <c:pt idx="11494">
                  <c:v>0.874277456647399</c:v>
                </c:pt>
                <c:pt idx="11495">
                  <c:v>0.874353513842409</c:v>
                </c:pt>
                <c:pt idx="11496">
                  <c:v>0.87442957103742</c:v>
                </c:pt>
                <c:pt idx="11497">
                  <c:v>0.874505628232431</c:v>
                </c:pt>
                <c:pt idx="11498">
                  <c:v>0.874581685427441</c:v>
                </c:pt>
                <c:pt idx="11499">
                  <c:v>0.874657742622452</c:v>
                </c:pt>
                <c:pt idx="11500">
                  <c:v>0.874733799817463</c:v>
                </c:pt>
                <c:pt idx="11501">
                  <c:v>0.874809857012473</c:v>
                </c:pt>
                <c:pt idx="11502">
                  <c:v>0.874885914207484</c:v>
                </c:pt>
                <c:pt idx="11503">
                  <c:v>0.874961971402495</c:v>
                </c:pt>
                <c:pt idx="11504">
                  <c:v>0.875038028597505</c:v>
                </c:pt>
                <c:pt idx="11505">
                  <c:v>0.875114085792516</c:v>
                </c:pt>
                <c:pt idx="11506">
                  <c:v>0.875190142987527</c:v>
                </c:pt>
                <c:pt idx="11507">
                  <c:v>0.875266200182537</c:v>
                </c:pt>
                <c:pt idx="11508">
                  <c:v>0.875342257377548</c:v>
                </c:pt>
                <c:pt idx="11509">
                  <c:v>0.875418314572559</c:v>
                </c:pt>
                <c:pt idx="11510">
                  <c:v>0.875494371767569</c:v>
                </c:pt>
                <c:pt idx="11511">
                  <c:v>0.87557042896258</c:v>
                </c:pt>
                <c:pt idx="11512">
                  <c:v>0.875646486157591</c:v>
                </c:pt>
                <c:pt idx="11513">
                  <c:v>0.875722543352601</c:v>
                </c:pt>
                <c:pt idx="11514">
                  <c:v>0.875798600547612</c:v>
                </c:pt>
                <c:pt idx="11515">
                  <c:v>0.875874657742622</c:v>
                </c:pt>
                <c:pt idx="11516">
                  <c:v>0.875950714937633</c:v>
                </c:pt>
                <c:pt idx="11517">
                  <c:v>0.876026772132644</c:v>
                </c:pt>
                <c:pt idx="11518">
                  <c:v>0.876102829327654</c:v>
                </c:pt>
                <c:pt idx="11519">
                  <c:v>0.876178886522665</c:v>
                </c:pt>
                <c:pt idx="11520">
                  <c:v>0.876254943717676</c:v>
                </c:pt>
                <c:pt idx="11521">
                  <c:v>0.876331000912686</c:v>
                </c:pt>
                <c:pt idx="11522">
                  <c:v>0.876407058107697</c:v>
                </c:pt>
                <c:pt idx="11523">
                  <c:v>0.876483115302708</c:v>
                </c:pt>
                <c:pt idx="11524">
                  <c:v>0.876559172497718</c:v>
                </c:pt>
                <c:pt idx="11525">
                  <c:v>0.876635229692729</c:v>
                </c:pt>
                <c:pt idx="11526">
                  <c:v>0.87671128688774</c:v>
                </c:pt>
                <c:pt idx="11527">
                  <c:v>0.87678734408275</c:v>
                </c:pt>
                <c:pt idx="11528">
                  <c:v>0.876863401277761</c:v>
                </c:pt>
                <c:pt idx="11529">
                  <c:v>0.876939458472771</c:v>
                </c:pt>
                <c:pt idx="11530">
                  <c:v>0.877015515667782</c:v>
                </c:pt>
                <c:pt idx="11531">
                  <c:v>0.877091572862793</c:v>
                </c:pt>
                <c:pt idx="11532">
                  <c:v>0.877167630057803</c:v>
                </c:pt>
                <c:pt idx="11533">
                  <c:v>0.877243687252814</c:v>
                </c:pt>
                <c:pt idx="11534">
                  <c:v>0.877319744447825</c:v>
                </c:pt>
                <c:pt idx="11535">
                  <c:v>0.877395801642835</c:v>
                </c:pt>
                <c:pt idx="11536">
                  <c:v>0.877471858837846</c:v>
                </c:pt>
                <c:pt idx="11537">
                  <c:v>0.877547916032857</c:v>
                </c:pt>
                <c:pt idx="11538">
                  <c:v>0.877623973227867</c:v>
                </c:pt>
                <c:pt idx="11539">
                  <c:v>0.877700030422878</c:v>
                </c:pt>
                <c:pt idx="11540">
                  <c:v>0.877776087617889</c:v>
                </c:pt>
                <c:pt idx="11541">
                  <c:v>0.877852144812899</c:v>
                </c:pt>
                <c:pt idx="11542">
                  <c:v>0.87792820200791</c:v>
                </c:pt>
                <c:pt idx="11543">
                  <c:v>0.878004259202921</c:v>
                </c:pt>
                <c:pt idx="11544">
                  <c:v>0.878080316397931</c:v>
                </c:pt>
                <c:pt idx="11545">
                  <c:v>0.878156373592942</c:v>
                </c:pt>
                <c:pt idx="11546">
                  <c:v>0.878232430787952</c:v>
                </c:pt>
                <c:pt idx="11547">
                  <c:v>0.878308487982963</c:v>
                </c:pt>
                <c:pt idx="11548">
                  <c:v>0.878384545177974</c:v>
                </c:pt>
                <c:pt idx="11549">
                  <c:v>0.878460602372984</c:v>
                </c:pt>
                <c:pt idx="11550">
                  <c:v>0.878536659567995</c:v>
                </c:pt>
                <c:pt idx="11551">
                  <c:v>0.878612716763006</c:v>
                </c:pt>
                <c:pt idx="11552">
                  <c:v>0.878688773958016</c:v>
                </c:pt>
                <c:pt idx="11553">
                  <c:v>0.878764831153027</c:v>
                </c:pt>
                <c:pt idx="11554">
                  <c:v>0.878840888348038</c:v>
                </c:pt>
                <c:pt idx="11555">
                  <c:v>0.878916945543048</c:v>
                </c:pt>
                <c:pt idx="11556">
                  <c:v>0.878993002738059</c:v>
                </c:pt>
                <c:pt idx="11557">
                  <c:v>0.87906905993307</c:v>
                </c:pt>
                <c:pt idx="11558">
                  <c:v>0.87914511712808</c:v>
                </c:pt>
                <c:pt idx="11559">
                  <c:v>0.879221174323091</c:v>
                </c:pt>
                <c:pt idx="11560">
                  <c:v>0.879297231518102</c:v>
                </c:pt>
                <c:pt idx="11561">
                  <c:v>0.879373288713112</c:v>
                </c:pt>
                <c:pt idx="11562">
                  <c:v>0.879449345908123</c:v>
                </c:pt>
                <c:pt idx="11563">
                  <c:v>0.879525403103133</c:v>
                </c:pt>
                <c:pt idx="11564">
                  <c:v>0.879601460298144</c:v>
                </c:pt>
                <c:pt idx="11565">
                  <c:v>0.879677517493155</c:v>
                </c:pt>
                <c:pt idx="11566">
                  <c:v>0.879753574688165</c:v>
                </c:pt>
                <c:pt idx="11567">
                  <c:v>0.879829631883176</c:v>
                </c:pt>
                <c:pt idx="11568">
                  <c:v>0.879905689078187</c:v>
                </c:pt>
                <c:pt idx="11569">
                  <c:v>0.879981746273197</c:v>
                </c:pt>
                <c:pt idx="11570">
                  <c:v>0.880057803468208</c:v>
                </c:pt>
                <c:pt idx="11571">
                  <c:v>0.880133860663219</c:v>
                </c:pt>
                <c:pt idx="11572">
                  <c:v>0.880209917858229</c:v>
                </c:pt>
                <c:pt idx="11573">
                  <c:v>0.88028597505324</c:v>
                </c:pt>
                <c:pt idx="11574">
                  <c:v>0.880362032248251</c:v>
                </c:pt>
                <c:pt idx="11575">
                  <c:v>0.880438089443261</c:v>
                </c:pt>
                <c:pt idx="11576">
                  <c:v>0.880514146638272</c:v>
                </c:pt>
                <c:pt idx="11577">
                  <c:v>0.880590203833283</c:v>
                </c:pt>
                <c:pt idx="11578">
                  <c:v>0.880666261028293</c:v>
                </c:pt>
                <c:pt idx="11579">
                  <c:v>0.880742318223304</c:v>
                </c:pt>
                <c:pt idx="11580">
                  <c:v>0.880818375418314</c:v>
                </c:pt>
                <c:pt idx="11581">
                  <c:v>0.880894432613325</c:v>
                </c:pt>
                <c:pt idx="11582">
                  <c:v>0.880970489808336</c:v>
                </c:pt>
                <c:pt idx="11583">
                  <c:v>0.881046547003346</c:v>
                </c:pt>
                <c:pt idx="11584">
                  <c:v>0.881122604198357</c:v>
                </c:pt>
                <c:pt idx="11585">
                  <c:v>0.881198661393368</c:v>
                </c:pt>
                <c:pt idx="11586">
                  <c:v>0.881274718588378</c:v>
                </c:pt>
                <c:pt idx="11587">
                  <c:v>0.881350775783389</c:v>
                </c:pt>
                <c:pt idx="11588">
                  <c:v>0.8814268329784</c:v>
                </c:pt>
                <c:pt idx="11589">
                  <c:v>0.88150289017341</c:v>
                </c:pt>
                <c:pt idx="11590">
                  <c:v>0.881578947368421</c:v>
                </c:pt>
                <c:pt idx="11591">
                  <c:v>0.881655004563432</c:v>
                </c:pt>
                <c:pt idx="11592">
                  <c:v>0.881731061758442</c:v>
                </c:pt>
                <c:pt idx="11593">
                  <c:v>0.881807118953453</c:v>
                </c:pt>
                <c:pt idx="11594">
                  <c:v>0.881883176148464</c:v>
                </c:pt>
                <c:pt idx="11595">
                  <c:v>0.881959233343474</c:v>
                </c:pt>
                <c:pt idx="11596">
                  <c:v>0.882035290538485</c:v>
                </c:pt>
                <c:pt idx="11597">
                  <c:v>0.882111347733496</c:v>
                </c:pt>
                <c:pt idx="11598">
                  <c:v>0.882187404928506</c:v>
                </c:pt>
                <c:pt idx="11599">
                  <c:v>0.882263462123517</c:v>
                </c:pt>
                <c:pt idx="11600">
                  <c:v>0.882339519318527</c:v>
                </c:pt>
                <c:pt idx="11601">
                  <c:v>0.882415576513538</c:v>
                </c:pt>
                <c:pt idx="11602">
                  <c:v>0.882491633708549</c:v>
                </c:pt>
                <c:pt idx="11603">
                  <c:v>0.882567690903559</c:v>
                </c:pt>
                <c:pt idx="11604">
                  <c:v>0.88264374809857</c:v>
                </c:pt>
                <c:pt idx="11605">
                  <c:v>0.882719805293581</c:v>
                </c:pt>
                <c:pt idx="11606">
                  <c:v>0.882795862488591</c:v>
                </c:pt>
                <c:pt idx="11607">
                  <c:v>0.882871919683602</c:v>
                </c:pt>
                <c:pt idx="11608">
                  <c:v>0.882947976878613</c:v>
                </c:pt>
                <c:pt idx="11609">
                  <c:v>0.883024034073623</c:v>
                </c:pt>
                <c:pt idx="11610">
                  <c:v>0.883100091268634</c:v>
                </c:pt>
                <c:pt idx="11611">
                  <c:v>0.883176148463645</c:v>
                </c:pt>
                <c:pt idx="11612">
                  <c:v>0.883252205658655</c:v>
                </c:pt>
                <c:pt idx="11613">
                  <c:v>0.883328262853666</c:v>
                </c:pt>
                <c:pt idx="11614">
                  <c:v>0.883404320048677</c:v>
                </c:pt>
                <c:pt idx="11615">
                  <c:v>0.883480377243687</c:v>
                </c:pt>
                <c:pt idx="11616">
                  <c:v>0.883556434438698</c:v>
                </c:pt>
                <c:pt idx="11617">
                  <c:v>0.883632491633708</c:v>
                </c:pt>
                <c:pt idx="11618">
                  <c:v>0.883708548828719</c:v>
                </c:pt>
                <c:pt idx="11619">
                  <c:v>0.88378460602373</c:v>
                </c:pt>
                <c:pt idx="11620">
                  <c:v>0.88386066321874</c:v>
                </c:pt>
                <c:pt idx="11621">
                  <c:v>0.883936720413751</c:v>
                </c:pt>
                <c:pt idx="11622">
                  <c:v>0.884012777608762</c:v>
                </c:pt>
                <c:pt idx="11623">
                  <c:v>0.884088834803772</c:v>
                </c:pt>
                <c:pt idx="11624">
                  <c:v>0.884164891998783</c:v>
                </c:pt>
                <c:pt idx="11625">
                  <c:v>0.884240949193794</c:v>
                </c:pt>
                <c:pt idx="11626">
                  <c:v>0.884317006388804</c:v>
                </c:pt>
                <c:pt idx="11627">
                  <c:v>0.884393063583815</c:v>
                </c:pt>
                <c:pt idx="11628">
                  <c:v>0.884469120778826</c:v>
                </c:pt>
                <c:pt idx="11629">
                  <c:v>0.884545177973836</c:v>
                </c:pt>
                <c:pt idx="11630">
                  <c:v>0.884621235168847</c:v>
                </c:pt>
                <c:pt idx="11631">
                  <c:v>0.884697292363858</c:v>
                </c:pt>
                <c:pt idx="11632">
                  <c:v>0.884773349558868</c:v>
                </c:pt>
                <c:pt idx="11633">
                  <c:v>0.884849406753879</c:v>
                </c:pt>
                <c:pt idx="11634">
                  <c:v>0.88492546394889</c:v>
                </c:pt>
                <c:pt idx="11635">
                  <c:v>0.8850015211439</c:v>
                </c:pt>
                <c:pt idx="11636">
                  <c:v>0.885077578338911</c:v>
                </c:pt>
                <c:pt idx="11637">
                  <c:v>0.885153635533921</c:v>
                </c:pt>
                <c:pt idx="11638">
                  <c:v>0.885229692728932</c:v>
                </c:pt>
                <c:pt idx="11639">
                  <c:v>0.885305749923943</c:v>
                </c:pt>
                <c:pt idx="11640">
                  <c:v>0.885381807118953</c:v>
                </c:pt>
                <c:pt idx="11641">
                  <c:v>0.885457864313964</c:v>
                </c:pt>
                <c:pt idx="11642">
                  <c:v>0.885533921508975</c:v>
                </c:pt>
                <c:pt idx="11643">
                  <c:v>0.885609978703985</c:v>
                </c:pt>
                <c:pt idx="11644">
                  <c:v>0.885686035898996</c:v>
                </c:pt>
                <c:pt idx="11645">
                  <c:v>0.885762093094007</c:v>
                </c:pt>
                <c:pt idx="11646">
                  <c:v>0.885838150289017</c:v>
                </c:pt>
                <c:pt idx="11647">
                  <c:v>0.885914207484028</c:v>
                </c:pt>
                <c:pt idx="11648">
                  <c:v>0.885990264679039</c:v>
                </c:pt>
                <c:pt idx="11649">
                  <c:v>0.886066321874049</c:v>
                </c:pt>
                <c:pt idx="11650">
                  <c:v>0.88614237906906</c:v>
                </c:pt>
                <c:pt idx="11651">
                  <c:v>0.886218436264071</c:v>
                </c:pt>
                <c:pt idx="11652">
                  <c:v>0.886294493459081</c:v>
                </c:pt>
                <c:pt idx="11653">
                  <c:v>0.886370550654092</c:v>
                </c:pt>
                <c:pt idx="11654">
                  <c:v>0.886446607849103</c:v>
                </c:pt>
                <c:pt idx="11655">
                  <c:v>0.886522665044113</c:v>
                </c:pt>
                <c:pt idx="11656">
                  <c:v>0.886598722239124</c:v>
                </c:pt>
                <c:pt idx="11657">
                  <c:v>0.886674779434134</c:v>
                </c:pt>
                <c:pt idx="11658">
                  <c:v>0.886750836629145</c:v>
                </c:pt>
                <c:pt idx="11659">
                  <c:v>0.886826893824156</c:v>
                </c:pt>
                <c:pt idx="11660">
                  <c:v>0.886902951019166</c:v>
                </c:pt>
                <c:pt idx="11661">
                  <c:v>0.886979008214177</c:v>
                </c:pt>
                <c:pt idx="11662">
                  <c:v>0.887055065409188</c:v>
                </c:pt>
                <c:pt idx="11663">
                  <c:v>0.887131122604198</c:v>
                </c:pt>
                <c:pt idx="11664">
                  <c:v>0.887207179799209</c:v>
                </c:pt>
                <c:pt idx="11665">
                  <c:v>0.88728323699422</c:v>
                </c:pt>
                <c:pt idx="11666">
                  <c:v>0.88735929418923</c:v>
                </c:pt>
                <c:pt idx="11667">
                  <c:v>0.887435351384241</c:v>
                </c:pt>
                <c:pt idx="11668">
                  <c:v>0.887511408579252</c:v>
                </c:pt>
                <c:pt idx="11669">
                  <c:v>0.887587465774262</c:v>
                </c:pt>
                <c:pt idx="11670">
                  <c:v>0.887663522969273</c:v>
                </c:pt>
                <c:pt idx="11671">
                  <c:v>0.887739580164283</c:v>
                </c:pt>
                <c:pt idx="11672">
                  <c:v>0.887815637359294</c:v>
                </c:pt>
                <c:pt idx="11673">
                  <c:v>0.887891694554305</c:v>
                </c:pt>
                <c:pt idx="11674">
                  <c:v>0.887967751749315</c:v>
                </c:pt>
                <c:pt idx="11675">
                  <c:v>0.888043808944326</c:v>
                </c:pt>
                <c:pt idx="11676">
                  <c:v>0.888119866139337</c:v>
                </c:pt>
                <c:pt idx="11677">
                  <c:v>0.888195923334347</c:v>
                </c:pt>
                <c:pt idx="11678">
                  <c:v>0.888271980529358</c:v>
                </c:pt>
                <c:pt idx="11679">
                  <c:v>0.888348037724369</c:v>
                </c:pt>
                <c:pt idx="11680">
                  <c:v>0.888424094919379</c:v>
                </c:pt>
                <c:pt idx="11681">
                  <c:v>0.88850015211439</c:v>
                </c:pt>
                <c:pt idx="11682">
                  <c:v>0.888576209309401</c:v>
                </c:pt>
                <c:pt idx="11683">
                  <c:v>0.888652266504411</c:v>
                </c:pt>
                <c:pt idx="11684">
                  <c:v>0.888728323699422</c:v>
                </c:pt>
                <c:pt idx="11685">
                  <c:v>0.888804380894433</c:v>
                </c:pt>
                <c:pt idx="11686">
                  <c:v>0.888880438089443</c:v>
                </c:pt>
                <c:pt idx="11687">
                  <c:v>0.888956495284454</c:v>
                </c:pt>
                <c:pt idx="11688">
                  <c:v>0.889032552479464</c:v>
                </c:pt>
                <c:pt idx="11689">
                  <c:v>0.889108609674475</c:v>
                </c:pt>
                <c:pt idx="11690">
                  <c:v>0.889184666869486</c:v>
                </c:pt>
                <c:pt idx="11691">
                  <c:v>0.889260724064496</c:v>
                </c:pt>
                <c:pt idx="11692">
                  <c:v>0.889336781259507</c:v>
                </c:pt>
                <c:pt idx="11693">
                  <c:v>0.889412838454518</c:v>
                </c:pt>
                <c:pt idx="11694">
                  <c:v>0.889488895649528</c:v>
                </c:pt>
                <c:pt idx="11695">
                  <c:v>0.889564952844539</c:v>
                </c:pt>
                <c:pt idx="11696">
                  <c:v>0.88964101003955</c:v>
                </c:pt>
                <c:pt idx="11697">
                  <c:v>0.88971706723456</c:v>
                </c:pt>
                <c:pt idx="11698">
                  <c:v>0.889793124429571</c:v>
                </c:pt>
                <c:pt idx="11699">
                  <c:v>0.889869181624582</c:v>
                </c:pt>
                <c:pt idx="11700">
                  <c:v>0.889945238819592</c:v>
                </c:pt>
                <c:pt idx="11701">
                  <c:v>0.890021296014603</c:v>
                </c:pt>
                <c:pt idx="11702">
                  <c:v>0.890097353209614</c:v>
                </c:pt>
                <c:pt idx="11703">
                  <c:v>0.890173410404624</c:v>
                </c:pt>
                <c:pt idx="11704">
                  <c:v>0.890249467599635</c:v>
                </c:pt>
                <c:pt idx="11705">
                  <c:v>0.890325524794645</c:v>
                </c:pt>
                <c:pt idx="11706">
                  <c:v>0.890401581989656</c:v>
                </c:pt>
                <c:pt idx="11707">
                  <c:v>0.890477639184667</c:v>
                </c:pt>
                <c:pt idx="11708">
                  <c:v>0.890553696379677</c:v>
                </c:pt>
                <c:pt idx="11709">
                  <c:v>0.890629753574688</c:v>
                </c:pt>
                <c:pt idx="11710">
                  <c:v>0.890705810769699</c:v>
                </c:pt>
                <c:pt idx="11711">
                  <c:v>0.890781867964709</c:v>
                </c:pt>
                <c:pt idx="11712">
                  <c:v>0.89085792515972</c:v>
                </c:pt>
                <c:pt idx="11713">
                  <c:v>0.890933982354731</c:v>
                </c:pt>
                <c:pt idx="11714">
                  <c:v>0.891010039549741</c:v>
                </c:pt>
                <c:pt idx="11715">
                  <c:v>0.891086096744752</c:v>
                </c:pt>
                <c:pt idx="11716">
                  <c:v>0.891162153939763</c:v>
                </c:pt>
                <c:pt idx="11717">
                  <c:v>0.891238211134773</c:v>
                </c:pt>
                <c:pt idx="11718">
                  <c:v>0.891314268329784</c:v>
                </c:pt>
                <c:pt idx="11719">
                  <c:v>0.891390325524795</c:v>
                </c:pt>
                <c:pt idx="11720">
                  <c:v>0.891466382719805</c:v>
                </c:pt>
                <c:pt idx="11721">
                  <c:v>0.891542439914816</c:v>
                </c:pt>
                <c:pt idx="11722">
                  <c:v>0.891618497109826</c:v>
                </c:pt>
                <c:pt idx="11723">
                  <c:v>0.891694554304837</c:v>
                </c:pt>
                <c:pt idx="11724">
                  <c:v>0.891770611499848</c:v>
                </c:pt>
                <c:pt idx="11725">
                  <c:v>0.891846668694858</c:v>
                </c:pt>
                <c:pt idx="11726">
                  <c:v>0.891922725889869</c:v>
                </c:pt>
                <c:pt idx="11727">
                  <c:v>0.89199878308488</c:v>
                </c:pt>
                <c:pt idx="11728">
                  <c:v>0.89207484027989</c:v>
                </c:pt>
                <c:pt idx="11729">
                  <c:v>0.892150897474901</c:v>
                </c:pt>
                <c:pt idx="11730">
                  <c:v>0.892226954669912</c:v>
                </c:pt>
                <c:pt idx="11731">
                  <c:v>0.892303011864922</c:v>
                </c:pt>
                <c:pt idx="11732">
                  <c:v>0.892379069059933</c:v>
                </c:pt>
                <c:pt idx="11733">
                  <c:v>0.892455126254944</c:v>
                </c:pt>
                <c:pt idx="11734">
                  <c:v>0.892531183449954</c:v>
                </c:pt>
                <c:pt idx="11735">
                  <c:v>0.892607240644965</c:v>
                </c:pt>
                <c:pt idx="11736">
                  <c:v>0.892683297839976</c:v>
                </c:pt>
                <c:pt idx="11737">
                  <c:v>0.892759355034986</c:v>
                </c:pt>
                <c:pt idx="11738">
                  <c:v>0.892835412229997</c:v>
                </c:pt>
                <c:pt idx="11739">
                  <c:v>0.892911469425008</c:v>
                </c:pt>
                <c:pt idx="11740">
                  <c:v>0.892987526620018</c:v>
                </c:pt>
                <c:pt idx="11741">
                  <c:v>0.893063583815029</c:v>
                </c:pt>
                <c:pt idx="11742">
                  <c:v>0.893139641010039</c:v>
                </c:pt>
                <c:pt idx="11743">
                  <c:v>0.89321569820505</c:v>
                </c:pt>
                <c:pt idx="11744">
                  <c:v>0.893291755400061</c:v>
                </c:pt>
                <c:pt idx="11745">
                  <c:v>0.893367812595071</c:v>
                </c:pt>
                <c:pt idx="11746">
                  <c:v>0.893443869790082</c:v>
                </c:pt>
                <c:pt idx="11747">
                  <c:v>0.893519926985093</c:v>
                </c:pt>
                <c:pt idx="11748">
                  <c:v>0.893595984180103</c:v>
                </c:pt>
                <c:pt idx="11749">
                  <c:v>0.893672041375114</c:v>
                </c:pt>
                <c:pt idx="11750">
                  <c:v>0.893748098570125</c:v>
                </c:pt>
                <c:pt idx="11751">
                  <c:v>0.893824155765135</c:v>
                </c:pt>
                <c:pt idx="11752">
                  <c:v>0.893900212960146</c:v>
                </c:pt>
                <c:pt idx="11753">
                  <c:v>0.893976270155157</c:v>
                </c:pt>
                <c:pt idx="11754">
                  <c:v>0.894052327350167</c:v>
                </c:pt>
                <c:pt idx="11755">
                  <c:v>0.894128384545178</c:v>
                </c:pt>
                <c:pt idx="11756">
                  <c:v>0.894204441740189</c:v>
                </c:pt>
                <c:pt idx="11757">
                  <c:v>0.894280498935199</c:v>
                </c:pt>
                <c:pt idx="11758">
                  <c:v>0.89435655613021</c:v>
                </c:pt>
                <c:pt idx="11759">
                  <c:v>0.894432613325221</c:v>
                </c:pt>
                <c:pt idx="11760">
                  <c:v>0.894508670520231</c:v>
                </c:pt>
                <c:pt idx="11761">
                  <c:v>0.894584727715242</c:v>
                </c:pt>
                <c:pt idx="11762">
                  <c:v>0.894660784910252</c:v>
                </c:pt>
                <c:pt idx="11763">
                  <c:v>0.894736842105263</c:v>
                </c:pt>
                <c:pt idx="11764">
                  <c:v>0.894812899300274</c:v>
                </c:pt>
                <c:pt idx="11765">
                  <c:v>0.894888956495284</c:v>
                </c:pt>
                <c:pt idx="11766">
                  <c:v>0.894965013690295</c:v>
                </c:pt>
                <c:pt idx="11767">
                  <c:v>0.895041070885306</c:v>
                </c:pt>
                <c:pt idx="11768">
                  <c:v>0.895117128080316</c:v>
                </c:pt>
                <c:pt idx="11769">
                  <c:v>0.895193185275327</c:v>
                </c:pt>
                <c:pt idx="11770">
                  <c:v>0.895269242470338</c:v>
                </c:pt>
                <c:pt idx="11771">
                  <c:v>0.895345299665348</c:v>
                </c:pt>
                <c:pt idx="11772">
                  <c:v>0.895421356860359</c:v>
                </c:pt>
                <c:pt idx="11773">
                  <c:v>0.89549741405537</c:v>
                </c:pt>
                <c:pt idx="11774">
                  <c:v>0.89557347125038</c:v>
                </c:pt>
                <c:pt idx="11775">
                  <c:v>0.895649528445391</c:v>
                </c:pt>
                <c:pt idx="11776">
                  <c:v>0.895725585640402</c:v>
                </c:pt>
                <c:pt idx="11777">
                  <c:v>0.895801642835412</c:v>
                </c:pt>
                <c:pt idx="11778">
                  <c:v>0.895877700030423</c:v>
                </c:pt>
                <c:pt idx="11779">
                  <c:v>0.895953757225434</c:v>
                </c:pt>
                <c:pt idx="11780">
                  <c:v>0.896029814420444</c:v>
                </c:pt>
                <c:pt idx="11781">
                  <c:v>0.896105871615455</c:v>
                </c:pt>
                <c:pt idx="11782">
                  <c:v>0.896181928810465</c:v>
                </c:pt>
                <c:pt idx="11783">
                  <c:v>0.896257986005476</c:v>
                </c:pt>
                <c:pt idx="11784">
                  <c:v>0.896334043200487</c:v>
                </c:pt>
                <c:pt idx="11785">
                  <c:v>0.896410100395497</c:v>
                </c:pt>
                <c:pt idx="11786">
                  <c:v>0.896486157590508</c:v>
                </c:pt>
                <c:pt idx="11787">
                  <c:v>0.896562214785519</c:v>
                </c:pt>
                <c:pt idx="11788">
                  <c:v>0.896638271980529</c:v>
                </c:pt>
                <c:pt idx="11789">
                  <c:v>0.89671432917554</c:v>
                </c:pt>
                <c:pt idx="11790">
                  <c:v>0.896790386370551</c:v>
                </c:pt>
                <c:pt idx="11791">
                  <c:v>0.896866443565561</c:v>
                </c:pt>
                <c:pt idx="11792">
                  <c:v>0.896942500760572</c:v>
                </c:pt>
                <c:pt idx="11793">
                  <c:v>0.897018557955583</c:v>
                </c:pt>
                <c:pt idx="11794">
                  <c:v>0.897094615150593</c:v>
                </c:pt>
                <c:pt idx="11795">
                  <c:v>0.897170672345604</c:v>
                </c:pt>
                <c:pt idx="11796">
                  <c:v>0.897246729540615</c:v>
                </c:pt>
                <c:pt idx="11797">
                  <c:v>0.897322786735625</c:v>
                </c:pt>
                <c:pt idx="11798">
                  <c:v>0.897398843930636</c:v>
                </c:pt>
                <c:pt idx="11799">
                  <c:v>0.897474901125646</c:v>
                </c:pt>
                <c:pt idx="11800">
                  <c:v>0.897550958320657</c:v>
                </c:pt>
                <c:pt idx="11801">
                  <c:v>0.897627015515668</c:v>
                </c:pt>
                <c:pt idx="11802">
                  <c:v>0.897703072710678</c:v>
                </c:pt>
                <c:pt idx="11803">
                  <c:v>0.897779129905689</c:v>
                </c:pt>
                <c:pt idx="11804">
                  <c:v>0.8978551871007</c:v>
                </c:pt>
                <c:pt idx="11805">
                  <c:v>0.89793124429571</c:v>
                </c:pt>
                <c:pt idx="11806">
                  <c:v>0.898007301490721</c:v>
                </c:pt>
                <c:pt idx="11807">
                  <c:v>0.898083358685732</c:v>
                </c:pt>
                <c:pt idx="11808">
                  <c:v>0.898159415880742</c:v>
                </c:pt>
                <c:pt idx="11809">
                  <c:v>0.898235473075753</c:v>
                </c:pt>
                <c:pt idx="11810">
                  <c:v>0.898311530270764</c:v>
                </c:pt>
                <c:pt idx="11811">
                  <c:v>0.898387587465774</c:v>
                </c:pt>
                <c:pt idx="11812">
                  <c:v>0.898463644660785</c:v>
                </c:pt>
                <c:pt idx="11813">
                  <c:v>0.898539701855795</c:v>
                </c:pt>
                <c:pt idx="11814">
                  <c:v>0.898615759050806</c:v>
                </c:pt>
                <c:pt idx="11815">
                  <c:v>0.898691816245817</c:v>
                </c:pt>
                <c:pt idx="11816">
                  <c:v>0.898767873440827</c:v>
                </c:pt>
                <c:pt idx="11817">
                  <c:v>0.898843930635838</c:v>
                </c:pt>
                <c:pt idx="11818">
                  <c:v>0.898919987830849</c:v>
                </c:pt>
                <c:pt idx="11819">
                  <c:v>0.898996045025859</c:v>
                </c:pt>
                <c:pt idx="11820">
                  <c:v>0.89907210222087</c:v>
                </c:pt>
                <c:pt idx="11821">
                  <c:v>0.899148159415881</c:v>
                </c:pt>
                <c:pt idx="11822">
                  <c:v>0.899224216610891</c:v>
                </c:pt>
                <c:pt idx="11823">
                  <c:v>0.899300273805902</c:v>
                </c:pt>
                <c:pt idx="11824">
                  <c:v>0.899376331000913</c:v>
                </c:pt>
                <c:pt idx="11825">
                  <c:v>0.899452388195923</c:v>
                </c:pt>
                <c:pt idx="11826">
                  <c:v>0.899528445390934</c:v>
                </c:pt>
                <c:pt idx="11827">
                  <c:v>0.899604502585945</c:v>
                </c:pt>
                <c:pt idx="11828">
                  <c:v>0.899680559780955</c:v>
                </c:pt>
                <c:pt idx="11829">
                  <c:v>0.899756616975966</c:v>
                </c:pt>
                <c:pt idx="11830">
                  <c:v>0.899832674170976</c:v>
                </c:pt>
                <c:pt idx="11831">
                  <c:v>0.899908731365987</c:v>
                </c:pt>
                <c:pt idx="11832">
                  <c:v>0.899984788560998</c:v>
                </c:pt>
                <c:pt idx="11833">
                  <c:v>0.900060845756009</c:v>
                </c:pt>
                <c:pt idx="11834">
                  <c:v>0.900136902951019</c:v>
                </c:pt>
                <c:pt idx="11835">
                  <c:v>0.90021296014603</c:v>
                </c:pt>
                <c:pt idx="11836">
                  <c:v>0.90028901734104</c:v>
                </c:pt>
                <c:pt idx="11837">
                  <c:v>0.900365074536051</c:v>
                </c:pt>
                <c:pt idx="11838">
                  <c:v>0.900441131731062</c:v>
                </c:pt>
                <c:pt idx="11839">
                  <c:v>0.900517188926072</c:v>
                </c:pt>
                <c:pt idx="11840">
                  <c:v>0.900593246121083</c:v>
                </c:pt>
                <c:pt idx="11841">
                  <c:v>0.900669303316094</c:v>
                </c:pt>
                <c:pt idx="11842">
                  <c:v>0.900745360511104</c:v>
                </c:pt>
                <c:pt idx="11843">
                  <c:v>0.900821417706115</c:v>
                </c:pt>
                <c:pt idx="11844">
                  <c:v>0.900897474901126</c:v>
                </c:pt>
                <c:pt idx="11845">
                  <c:v>0.900973532096136</c:v>
                </c:pt>
                <c:pt idx="11846">
                  <c:v>0.901049589291147</c:v>
                </c:pt>
                <c:pt idx="11847">
                  <c:v>0.901125646486158</c:v>
                </c:pt>
                <c:pt idx="11848">
                  <c:v>0.901201703681168</c:v>
                </c:pt>
                <c:pt idx="11849">
                  <c:v>0.901277760876179</c:v>
                </c:pt>
                <c:pt idx="11850">
                  <c:v>0.90135381807119</c:v>
                </c:pt>
                <c:pt idx="11851">
                  <c:v>0.9014298752662</c:v>
                </c:pt>
                <c:pt idx="11852">
                  <c:v>0.901505932461211</c:v>
                </c:pt>
                <c:pt idx="11853">
                  <c:v>0.901581989656221</c:v>
                </c:pt>
                <c:pt idx="11854">
                  <c:v>0.901658046851232</c:v>
                </c:pt>
                <c:pt idx="11855">
                  <c:v>0.901734104046243</c:v>
                </c:pt>
                <c:pt idx="11856">
                  <c:v>0.901810161241253</c:v>
                </c:pt>
                <c:pt idx="11857">
                  <c:v>0.901886218436264</c:v>
                </c:pt>
                <c:pt idx="11858">
                  <c:v>0.901962275631275</c:v>
                </c:pt>
                <c:pt idx="11859">
                  <c:v>0.902038332826285</c:v>
                </c:pt>
                <c:pt idx="11860">
                  <c:v>0.902114390021296</c:v>
                </c:pt>
                <c:pt idx="11861">
                  <c:v>0.902190447216307</c:v>
                </c:pt>
                <c:pt idx="11862">
                  <c:v>0.902266504411317</c:v>
                </c:pt>
                <c:pt idx="11863">
                  <c:v>0.902342561606328</c:v>
                </c:pt>
                <c:pt idx="11864">
                  <c:v>0.902418618801339</c:v>
                </c:pt>
                <c:pt idx="11865">
                  <c:v>0.902494675996349</c:v>
                </c:pt>
                <c:pt idx="11866">
                  <c:v>0.90257073319136</c:v>
                </c:pt>
                <c:pt idx="11867">
                  <c:v>0.902646790386371</c:v>
                </c:pt>
                <c:pt idx="11868">
                  <c:v>0.902722847581381</c:v>
                </c:pt>
                <c:pt idx="11869">
                  <c:v>0.902798904776392</c:v>
                </c:pt>
                <c:pt idx="11870">
                  <c:v>0.902874961971402</c:v>
                </c:pt>
                <c:pt idx="11871">
                  <c:v>0.902951019166413</c:v>
                </c:pt>
                <c:pt idx="11872">
                  <c:v>0.903027076361424</c:v>
                </c:pt>
                <c:pt idx="11873">
                  <c:v>0.903103133556434</c:v>
                </c:pt>
                <c:pt idx="11874">
                  <c:v>0.903179190751445</c:v>
                </c:pt>
                <c:pt idx="11875">
                  <c:v>0.903255247946456</c:v>
                </c:pt>
                <c:pt idx="11876">
                  <c:v>0.903331305141466</c:v>
                </c:pt>
                <c:pt idx="11877">
                  <c:v>0.903407362336477</c:v>
                </c:pt>
                <c:pt idx="11878">
                  <c:v>0.903483419531488</c:v>
                </c:pt>
                <c:pt idx="11879">
                  <c:v>0.903559476726498</c:v>
                </c:pt>
                <c:pt idx="11880">
                  <c:v>0.903635533921509</c:v>
                </c:pt>
                <c:pt idx="11881">
                  <c:v>0.90371159111652</c:v>
                </c:pt>
                <c:pt idx="11882">
                  <c:v>0.90378764831153</c:v>
                </c:pt>
                <c:pt idx="11883">
                  <c:v>0.903863705506541</c:v>
                </c:pt>
                <c:pt idx="11884">
                  <c:v>0.903939762701551</c:v>
                </c:pt>
                <c:pt idx="11885">
                  <c:v>0.904015819896562</c:v>
                </c:pt>
                <c:pt idx="11886">
                  <c:v>0.904091877091573</c:v>
                </c:pt>
                <c:pt idx="11887">
                  <c:v>0.904167934286583</c:v>
                </c:pt>
                <c:pt idx="11888">
                  <c:v>0.904243991481594</c:v>
                </c:pt>
                <c:pt idx="11889">
                  <c:v>0.904320048676605</c:v>
                </c:pt>
                <c:pt idx="11890">
                  <c:v>0.904396105871615</c:v>
                </c:pt>
                <c:pt idx="11891">
                  <c:v>0.904472163066626</c:v>
                </c:pt>
                <c:pt idx="11892">
                  <c:v>0.904548220261637</c:v>
                </c:pt>
                <c:pt idx="11893">
                  <c:v>0.904624277456647</c:v>
                </c:pt>
                <c:pt idx="11894">
                  <c:v>0.904700334651658</c:v>
                </c:pt>
                <c:pt idx="11895">
                  <c:v>0.904776391846669</c:v>
                </c:pt>
                <c:pt idx="11896">
                  <c:v>0.904852449041679</c:v>
                </c:pt>
                <c:pt idx="11897">
                  <c:v>0.90492850623669</c:v>
                </c:pt>
                <c:pt idx="11898">
                  <c:v>0.905004563431701</c:v>
                </c:pt>
                <c:pt idx="11899">
                  <c:v>0.905080620626711</c:v>
                </c:pt>
                <c:pt idx="11900">
                  <c:v>0.905156677821722</c:v>
                </c:pt>
                <c:pt idx="11901">
                  <c:v>0.905232735016733</c:v>
                </c:pt>
                <c:pt idx="11902">
                  <c:v>0.905308792211743</c:v>
                </c:pt>
                <c:pt idx="11903">
                  <c:v>0.905384849406754</c:v>
                </c:pt>
                <c:pt idx="11904">
                  <c:v>0.905460906601764</c:v>
                </c:pt>
                <c:pt idx="11905">
                  <c:v>0.905536963796775</c:v>
                </c:pt>
                <c:pt idx="11906">
                  <c:v>0.905613020991786</c:v>
                </c:pt>
                <c:pt idx="11907">
                  <c:v>0.905689078186796</c:v>
                </c:pt>
                <c:pt idx="11908">
                  <c:v>0.905765135381807</c:v>
                </c:pt>
                <c:pt idx="11909">
                  <c:v>0.905841192576818</c:v>
                </c:pt>
                <c:pt idx="11910">
                  <c:v>0.905917249771828</c:v>
                </c:pt>
                <c:pt idx="11911">
                  <c:v>0.905993306966839</c:v>
                </c:pt>
                <c:pt idx="11912">
                  <c:v>0.90606936416185</c:v>
                </c:pt>
                <c:pt idx="11913">
                  <c:v>0.90614542135686</c:v>
                </c:pt>
                <c:pt idx="11914">
                  <c:v>0.906221478551871</c:v>
                </c:pt>
                <c:pt idx="11915">
                  <c:v>0.906297535746882</c:v>
                </c:pt>
                <c:pt idx="11916">
                  <c:v>0.906373592941892</c:v>
                </c:pt>
                <c:pt idx="11917">
                  <c:v>0.906449650136903</c:v>
                </c:pt>
                <c:pt idx="11918">
                  <c:v>0.906525707331914</c:v>
                </c:pt>
                <c:pt idx="11919">
                  <c:v>0.906601764526924</c:v>
                </c:pt>
                <c:pt idx="11920">
                  <c:v>0.906677821721935</c:v>
                </c:pt>
                <c:pt idx="11921">
                  <c:v>0.906753878916946</c:v>
                </c:pt>
                <c:pt idx="11922">
                  <c:v>0.906829936111956</c:v>
                </c:pt>
                <c:pt idx="11923">
                  <c:v>0.906905993306967</c:v>
                </c:pt>
                <c:pt idx="11924">
                  <c:v>0.906982050501977</c:v>
                </c:pt>
                <c:pt idx="11925">
                  <c:v>0.907058107696988</c:v>
                </c:pt>
                <c:pt idx="11926">
                  <c:v>0.907134164891999</c:v>
                </c:pt>
                <c:pt idx="11927">
                  <c:v>0.907210222087009</c:v>
                </c:pt>
                <c:pt idx="11928">
                  <c:v>0.90728627928202</c:v>
                </c:pt>
                <c:pt idx="11929">
                  <c:v>0.907362336477031</c:v>
                </c:pt>
                <c:pt idx="11930">
                  <c:v>0.907438393672041</c:v>
                </c:pt>
                <c:pt idx="11931">
                  <c:v>0.907514450867052</c:v>
                </c:pt>
                <c:pt idx="11932">
                  <c:v>0.907590508062063</c:v>
                </c:pt>
                <c:pt idx="11933">
                  <c:v>0.907666565257073</c:v>
                </c:pt>
                <c:pt idx="11934">
                  <c:v>0.907742622452084</c:v>
                </c:pt>
                <c:pt idx="11935">
                  <c:v>0.907818679647095</c:v>
                </c:pt>
                <c:pt idx="11936">
                  <c:v>0.907894736842105</c:v>
                </c:pt>
                <c:pt idx="11937">
                  <c:v>0.907970794037116</c:v>
                </c:pt>
                <c:pt idx="11938">
                  <c:v>0.908046851232127</c:v>
                </c:pt>
                <c:pt idx="11939">
                  <c:v>0.908122908427137</c:v>
                </c:pt>
                <c:pt idx="11940">
                  <c:v>0.908198965622148</c:v>
                </c:pt>
                <c:pt idx="11941">
                  <c:v>0.908275022817159</c:v>
                </c:pt>
                <c:pt idx="11942">
                  <c:v>0.908351080012169</c:v>
                </c:pt>
                <c:pt idx="11943">
                  <c:v>0.90842713720718</c:v>
                </c:pt>
                <c:pt idx="11944">
                  <c:v>0.90850319440219</c:v>
                </c:pt>
                <c:pt idx="11945">
                  <c:v>0.908579251597201</c:v>
                </c:pt>
                <c:pt idx="11946">
                  <c:v>0.908655308792212</c:v>
                </c:pt>
                <c:pt idx="11947">
                  <c:v>0.908731365987222</c:v>
                </c:pt>
                <c:pt idx="11948">
                  <c:v>0.908807423182233</c:v>
                </c:pt>
                <c:pt idx="11949">
                  <c:v>0.908883480377244</c:v>
                </c:pt>
                <c:pt idx="11950">
                  <c:v>0.908959537572254</c:v>
                </c:pt>
                <c:pt idx="11951">
                  <c:v>0.909035594767265</c:v>
                </c:pt>
                <c:pt idx="11952">
                  <c:v>0.909111651962276</c:v>
                </c:pt>
                <c:pt idx="11953">
                  <c:v>0.909187709157286</c:v>
                </c:pt>
                <c:pt idx="11954">
                  <c:v>0.909263766352297</c:v>
                </c:pt>
                <c:pt idx="11955">
                  <c:v>0.909339823547308</c:v>
                </c:pt>
                <c:pt idx="11956">
                  <c:v>0.909415880742318</c:v>
                </c:pt>
                <c:pt idx="11957">
                  <c:v>0.909491937937329</c:v>
                </c:pt>
                <c:pt idx="11958">
                  <c:v>0.90956799513234</c:v>
                </c:pt>
                <c:pt idx="11959">
                  <c:v>0.90964405232735</c:v>
                </c:pt>
                <c:pt idx="11960">
                  <c:v>0.909720109522361</c:v>
                </c:pt>
                <c:pt idx="11961">
                  <c:v>0.909796166717371</c:v>
                </c:pt>
                <c:pt idx="11962">
                  <c:v>0.909872223912382</c:v>
                </c:pt>
                <c:pt idx="11963">
                  <c:v>0.909948281107393</c:v>
                </c:pt>
                <c:pt idx="11964">
                  <c:v>0.910024338302403</c:v>
                </c:pt>
                <c:pt idx="11965">
                  <c:v>0.910100395497414</c:v>
                </c:pt>
                <c:pt idx="11966">
                  <c:v>0.910176452692425</c:v>
                </c:pt>
                <c:pt idx="11967">
                  <c:v>0.910252509887435</c:v>
                </c:pt>
                <c:pt idx="11968">
                  <c:v>0.910328567082446</c:v>
                </c:pt>
                <c:pt idx="11969">
                  <c:v>0.910404624277457</c:v>
                </c:pt>
                <c:pt idx="11970">
                  <c:v>0.910480681472467</c:v>
                </c:pt>
                <c:pt idx="11971">
                  <c:v>0.910556738667478</c:v>
                </c:pt>
                <c:pt idx="11972">
                  <c:v>0.910632795862489</c:v>
                </c:pt>
                <c:pt idx="11973">
                  <c:v>0.910708853057499</c:v>
                </c:pt>
                <c:pt idx="11974">
                  <c:v>0.91078491025251</c:v>
                </c:pt>
                <c:pt idx="11975">
                  <c:v>0.910860967447521</c:v>
                </c:pt>
                <c:pt idx="11976">
                  <c:v>0.910937024642531</c:v>
                </c:pt>
                <c:pt idx="11977">
                  <c:v>0.911013081837542</c:v>
                </c:pt>
                <c:pt idx="11978">
                  <c:v>0.911089139032552</c:v>
                </c:pt>
                <c:pt idx="11979">
                  <c:v>0.911165196227563</c:v>
                </c:pt>
                <c:pt idx="11980">
                  <c:v>0.911241253422574</c:v>
                </c:pt>
                <c:pt idx="11981">
                  <c:v>0.911317310617584</c:v>
                </c:pt>
                <c:pt idx="11982">
                  <c:v>0.911393367812595</c:v>
                </c:pt>
                <c:pt idx="11983">
                  <c:v>0.911469425007606</c:v>
                </c:pt>
                <c:pt idx="11984">
                  <c:v>0.911545482202616</c:v>
                </c:pt>
                <c:pt idx="11985">
                  <c:v>0.911621539397627</c:v>
                </c:pt>
                <c:pt idx="11986">
                  <c:v>0.911697596592638</c:v>
                </c:pt>
                <c:pt idx="11987">
                  <c:v>0.911773653787648</c:v>
                </c:pt>
                <c:pt idx="11988">
                  <c:v>0.911849710982659</c:v>
                </c:pt>
                <c:pt idx="11989">
                  <c:v>0.91192576817767</c:v>
                </c:pt>
                <c:pt idx="11990">
                  <c:v>0.91200182537268</c:v>
                </c:pt>
                <c:pt idx="11991">
                  <c:v>0.912077882567691</c:v>
                </c:pt>
                <c:pt idx="11992">
                  <c:v>0.912153939762702</c:v>
                </c:pt>
                <c:pt idx="11993">
                  <c:v>0.912229996957712</c:v>
                </c:pt>
                <c:pt idx="11994">
                  <c:v>0.912306054152723</c:v>
                </c:pt>
                <c:pt idx="11995">
                  <c:v>0.912382111347733</c:v>
                </c:pt>
                <c:pt idx="11996">
                  <c:v>0.912458168542744</c:v>
                </c:pt>
                <c:pt idx="11997">
                  <c:v>0.912534225737755</c:v>
                </c:pt>
                <c:pt idx="11998">
                  <c:v>0.912610282932765</c:v>
                </c:pt>
                <c:pt idx="11999">
                  <c:v>0.912686340127776</c:v>
                </c:pt>
                <c:pt idx="12000">
                  <c:v>0.912762397322787</c:v>
                </c:pt>
                <c:pt idx="12001">
                  <c:v>0.912838454517797</c:v>
                </c:pt>
                <c:pt idx="12002">
                  <c:v>0.912914511712808</c:v>
                </c:pt>
                <c:pt idx="12003">
                  <c:v>0.912990568907819</c:v>
                </c:pt>
                <c:pt idx="12004">
                  <c:v>0.913066626102829</c:v>
                </c:pt>
                <c:pt idx="12005">
                  <c:v>0.91314268329784</c:v>
                </c:pt>
                <c:pt idx="12006">
                  <c:v>0.913218740492851</c:v>
                </c:pt>
                <c:pt idx="12007">
                  <c:v>0.913294797687861</c:v>
                </c:pt>
                <c:pt idx="12008">
                  <c:v>0.913370854882872</c:v>
                </c:pt>
                <c:pt idx="12009">
                  <c:v>0.913446912077883</c:v>
                </c:pt>
                <c:pt idx="12010">
                  <c:v>0.913522969272893</c:v>
                </c:pt>
                <c:pt idx="12011">
                  <c:v>0.913599026467904</c:v>
                </c:pt>
                <c:pt idx="12012">
                  <c:v>0.913675083662914</c:v>
                </c:pt>
                <c:pt idx="12013">
                  <c:v>0.913751140857925</c:v>
                </c:pt>
                <c:pt idx="12014">
                  <c:v>0.913827198052936</c:v>
                </c:pt>
                <c:pt idx="12015">
                  <c:v>0.913903255247946</c:v>
                </c:pt>
                <c:pt idx="12016">
                  <c:v>0.913979312442957</c:v>
                </c:pt>
                <c:pt idx="12017">
                  <c:v>0.914055369637968</c:v>
                </c:pt>
                <c:pt idx="12018">
                  <c:v>0.914131426832978</c:v>
                </c:pt>
                <c:pt idx="12019">
                  <c:v>0.914207484027989</c:v>
                </c:pt>
                <c:pt idx="12020">
                  <c:v>0.914283541223</c:v>
                </c:pt>
                <c:pt idx="12021">
                  <c:v>0.91435959841801</c:v>
                </c:pt>
                <c:pt idx="12022">
                  <c:v>0.914435655613021</c:v>
                </c:pt>
                <c:pt idx="12023">
                  <c:v>0.914511712808032</c:v>
                </c:pt>
                <c:pt idx="12024">
                  <c:v>0.914587770003042</c:v>
                </c:pt>
                <c:pt idx="12025">
                  <c:v>0.914663827198053</c:v>
                </c:pt>
                <c:pt idx="12026">
                  <c:v>0.914739884393064</c:v>
                </c:pt>
                <c:pt idx="12027">
                  <c:v>0.914815941588074</c:v>
                </c:pt>
                <c:pt idx="12028">
                  <c:v>0.914891998783085</c:v>
                </c:pt>
                <c:pt idx="12029">
                  <c:v>0.914968055978095</c:v>
                </c:pt>
                <c:pt idx="12030">
                  <c:v>0.915044113173106</c:v>
                </c:pt>
                <c:pt idx="12031">
                  <c:v>0.915120170368117</c:v>
                </c:pt>
                <c:pt idx="12032">
                  <c:v>0.915196227563127</c:v>
                </c:pt>
                <c:pt idx="12033">
                  <c:v>0.915272284758138</c:v>
                </c:pt>
                <c:pt idx="12034">
                  <c:v>0.915348341953149</c:v>
                </c:pt>
                <c:pt idx="12035">
                  <c:v>0.915424399148159</c:v>
                </c:pt>
                <c:pt idx="12036">
                  <c:v>0.91550045634317</c:v>
                </c:pt>
                <c:pt idx="12037">
                  <c:v>0.915576513538181</c:v>
                </c:pt>
                <c:pt idx="12038">
                  <c:v>0.915652570733191</c:v>
                </c:pt>
                <c:pt idx="12039">
                  <c:v>0.915728627928202</c:v>
                </c:pt>
                <c:pt idx="12040">
                  <c:v>0.915804685123213</c:v>
                </c:pt>
                <c:pt idx="12041">
                  <c:v>0.915880742318223</c:v>
                </c:pt>
                <c:pt idx="12042">
                  <c:v>0.915956799513234</c:v>
                </c:pt>
                <c:pt idx="12043">
                  <c:v>0.916032856708245</c:v>
                </c:pt>
                <c:pt idx="12044">
                  <c:v>0.916108913903255</c:v>
                </c:pt>
                <c:pt idx="12045">
                  <c:v>0.916184971098266</c:v>
                </c:pt>
                <c:pt idx="12046">
                  <c:v>0.916261028293276</c:v>
                </c:pt>
                <c:pt idx="12047">
                  <c:v>0.916337085488287</c:v>
                </c:pt>
                <c:pt idx="12048">
                  <c:v>0.916413142683298</c:v>
                </c:pt>
                <c:pt idx="12049">
                  <c:v>0.916489199878308</c:v>
                </c:pt>
                <c:pt idx="12050">
                  <c:v>0.916565257073319</c:v>
                </c:pt>
                <c:pt idx="12051">
                  <c:v>0.91664131426833</c:v>
                </c:pt>
                <c:pt idx="12052">
                  <c:v>0.91671737146334</c:v>
                </c:pt>
                <c:pt idx="12053">
                  <c:v>0.916793428658351</c:v>
                </c:pt>
                <c:pt idx="12054">
                  <c:v>0.916869485853362</c:v>
                </c:pt>
                <c:pt idx="12055">
                  <c:v>0.916945543048372</c:v>
                </c:pt>
                <c:pt idx="12056">
                  <c:v>0.917021600243383</c:v>
                </c:pt>
                <c:pt idx="12057">
                  <c:v>0.917097657438394</c:v>
                </c:pt>
                <c:pt idx="12058">
                  <c:v>0.917173714633404</c:v>
                </c:pt>
                <c:pt idx="12059">
                  <c:v>0.917249771828415</c:v>
                </c:pt>
                <c:pt idx="12060">
                  <c:v>0.917325829023426</c:v>
                </c:pt>
                <c:pt idx="12061">
                  <c:v>0.917401886218436</c:v>
                </c:pt>
                <c:pt idx="12062">
                  <c:v>0.917477943413447</c:v>
                </c:pt>
                <c:pt idx="12063">
                  <c:v>0.917554000608458</c:v>
                </c:pt>
                <c:pt idx="12064">
                  <c:v>0.917630057803468</c:v>
                </c:pt>
                <c:pt idx="12065">
                  <c:v>0.917706114998479</c:v>
                </c:pt>
                <c:pt idx="12066">
                  <c:v>0.917782172193489</c:v>
                </c:pt>
                <c:pt idx="12067">
                  <c:v>0.9178582293885</c:v>
                </c:pt>
                <c:pt idx="12068">
                  <c:v>0.917934286583511</c:v>
                </c:pt>
                <c:pt idx="12069">
                  <c:v>0.918010343778521</c:v>
                </c:pt>
                <c:pt idx="12070">
                  <c:v>0.918086400973532</c:v>
                </c:pt>
                <c:pt idx="12071">
                  <c:v>0.918162458168543</c:v>
                </c:pt>
                <c:pt idx="12072">
                  <c:v>0.918238515363553</c:v>
                </c:pt>
                <c:pt idx="12073">
                  <c:v>0.918314572558564</c:v>
                </c:pt>
                <c:pt idx="12074">
                  <c:v>0.918390629753575</c:v>
                </c:pt>
                <c:pt idx="12075">
                  <c:v>0.918466686948585</c:v>
                </c:pt>
                <c:pt idx="12076">
                  <c:v>0.918542744143596</c:v>
                </c:pt>
                <c:pt idx="12077">
                  <c:v>0.918618801338607</c:v>
                </c:pt>
                <c:pt idx="12078">
                  <c:v>0.918694858533617</c:v>
                </c:pt>
                <c:pt idx="12079">
                  <c:v>0.918770915728628</c:v>
                </c:pt>
                <c:pt idx="12080">
                  <c:v>0.918846972923639</c:v>
                </c:pt>
                <c:pt idx="12081">
                  <c:v>0.918923030118649</c:v>
                </c:pt>
                <c:pt idx="12082">
                  <c:v>0.91899908731366</c:v>
                </c:pt>
                <c:pt idx="12083">
                  <c:v>0.919075144508671</c:v>
                </c:pt>
                <c:pt idx="12084">
                  <c:v>0.919151201703681</c:v>
                </c:pt>
                <c:pt idx="12085">
                  <c:v>0.919227258898692</c:v>
                </c:pt>
                <c:pt idx="12086">
                  <c:v>0.919303316093702</c:v>
                </c:pt>
                <c:pt idx="12087">
                  <c:v>0.919379373288713</c:v>
                </c:pt>
                <c:pt idx="12088">
                  <c:v>0.919455430483724</c:v>
                </c:pt>
                <c:pt idx="12089">
                  <c:v>0.919531487678734</c:v>
                </c:pt>
                <c:pt idx="12090">
                  <c:v>0.919607544873745</c:v>
                </c:pt>
                <c:pt idx="12091">
                  <c:v>0.919683602068756</c:v>
                </c:pt>
                <c:pt idx="12092">
                  <c:v>0.919759659263766</c:v>
                </c:pt>
                <c:pt idx="12093">
                  <c:v>0.919835716458777</c:v>
                </c:pt>
                <c:pt idx="12094">
                  <c:v>0.919911773653788</c:v>
                </c:pt>
                <c:pt idx="12095">
                  <c:v>0.919987830848798</c:v>
                </c:pt>
                <c:pt idx="12096">
                  <c:v>0.920063888043809</c:v>
                </c:pt>
                <c:pt idx="12097">
                  <c:v>0.92013994523882</c:v>
                </c:pt>
                <c:pt idx="12098">
                  <c:v>0.92021600243383</c:v>
                </c:pt>
                <c:pt idx="12099">
                  <c:v>0.920292059628841</c:v>
                </c:pt>
                <c:pt idx="12100">
                  <c:v>0.920368116823852</c:v>
                </c:pt>
                <c:pt idx="12101">
                  <c:v>0.920444174018862</c:v>
                </c:pt>
                <c:pt idx="12102">
                  <c:v>0.920520231213873</c:v>
                </c:pt>
                <c:pt idx="12103">
                  <c:v>0.920596288408883</c:v>
                </c:pt>
                <c:pt idx="12104">
                  <c:v>0.920672345603894</c:v>
                </c:pt>
                <c:pt idx="12105">
                  <c:v>0.920748402798905</c:v>
                </c:pt>
                <c:pt idx="12106">
                  <c:v>0.920824459993915</c:v>
                </c:pt>
                <c:pt idx="12107">
                  <c:v>0.920900517188926</c:v>
                </c:pt>
                <c:pt idx="12108">
                  <c:v>0.920976574383937</c:v>
                </c:pt>
                <c:pt idx="12109">
                  <c:v>0.921052631578947</c:v>
                </c:pt>
                <c:pt idx="12110">
                  <c:v>0.921128688773958</c:v>
                </c:pt>
                <c:pt idx="12111">
                  <c:v>0.921204745968969</c:v>
                </c:pt>
                <c:pt idx="12112">
                  <c:v>0.921280803163979</c:v>
                </c:pt>
                <c:pt idx="12113">
                  <c:v>0.92135686035899</c:v>
                </c:pt>
                <c:pt idx="12114">
                  <c:v>0.921432917554001</c:v>
                </c:pt>
                <c:pt idx="12115">
                  <c:v>0.921508974749011</c:v>
                </c:pt>
                <c:pt idx="12116">
                  <c:v>0.921585031944022</c:v>
                </c:pt>
                <c:pt idx="12117">
                  <c:v>0.921661089139033</c:v>
                </c:pt>
                <c:pt idx="12118">
                  <c:v>0.921737146334043</c:v>
                </c:pt>
                <c:pt idx="12119">
                  <c:v>0.921813203529054</c:v>
                </c:pt>
                <c:pt idx="12120">
                  <c:v>0.921889260724064</c:v>
                </c:pt>
                <c:pt idx="12121">
                  <c:v>0.921965317919075</c:v>
                </c:pt>
                <c:pt idx="12122">
                  <c:v>0.922041375114086</c:v>
                </c:pt>
                <c:pt idx="12123">
                  <c:v>0.922117432309096</c:v>
                </c:pt>
                <c:pt idx="12124">
                  <c:v>0.922193489504107</c:v>
                </c:pt>
                <c:pt idx="12125">
                  <c:v>0.922269546699118</c:v>
                </c:pt>
                <c:pt idx="12126">
                  <c:v>0.922345603894128</c:v>
                </c:pt>
                <c:pt idx="12127">
                  <c:v>0.922421661089139</c:v>
                </c:pt>
                <c:pt idx="12128">
                  <c:v>0.92249771828415</c:v>
                </c:pt>
                <c:pt idx="12129">
                  <c:v>0.92257377547916</c:v>
                </c:pt>
                <c:pt idx="12130">
                  <c:v>0.922649832674171</c:v>
                </c:pt>
                <c:pt idx="12131">
                  <c:v>0.922725889869182</c:v>
                </c:pt>
                <c:pt idx="12132">
                  <c:v>0.922801947064192</c:v>
                </c:pt>
                <c:pt idx="12133">
                  <c:v>0.922878004259203</c:v>
                </c:pt>
                <c:pt idx="12134">
                  <c:v>0.922954061454214</c:v>
                </c:pt>
                <c:pt idx="12135">
                  <c:v>0.923030118649224</c:v>
                </c:pt>
                <c:pt idx="12136">
                  <c:v>0.923106175844235</c:v>
                </c:pt>
                <c:pt idx="12137">
                  <c:v>0.923182233039245</c:v>
                </c:pt>
                <c:pt idx="12138">
                  <c:v>0.923258290234256</c:v>
                </c:pt>
                <c:pt idx="12139">
                  <c:v>0.923334347429267</c:v>
                </c:pt>
                <c:pt idx="12140">
                  <c:v>0.923410404624277</c:v>
                </c:pt>
                <c:pt idx="12141">
                  <c:v>0.923486461819288</c:v>
                </c:pt>
                <c:pt idx="12142">
                  <c:v>0.923562519014299</c:v>
                </c:pt>
                <c:pt idx="12143">
                  <c:v>0.923638576209309</c:v>
                </c:pt>
                <c:pt idx="12144">
                  <c:v>0.92371463340432</c:v>
                </c:pt>
                <c:pt idx="12145">
                  <c:v>0.923790690599331</c:v>
                </c:pt>
                <c:pt idx="12146">
                  <c:v>0.923866747794341</c:v>
                </c:pt>
                <c:pt idx="12147">
                  <c:v>0.923942804989352</c:v>
                </c:pt>
                <c:pt idx="12148">
                  <c:v>0.924018862184363</c:v>
                </c:pt>
                <c:pt idx="12149">
                  <c:v>0.924094919379373</c:v>
                </c:pt>
                <c:pt idx="12150">
                  <c:v>0.924170976574384</c:v>
                </c:pt>
                <c:pt idx="12151">
                  <c:v>0.924247033769395</c:v>
                </c:pt>
                <c:pt idx="12152">
                  <c:v>0.924323090964405</c:v>
                </c:pt>
                <c:pt idx="12153">
                  <c:v>0.924399148159416</c:v>
                </c:pt>
                <c:pt idx="12154">
                  <c:v>0.924475205354426</c:v>
                </c:pt>
                <c:pt idx="12155">
                  <c:v>0.924551262549437</c:v>
                </c:pt>
                <c:pt idx="12156">
                  <c:v>0.924627319744448</c:v>
                </c:pt>
                <c:pt idx="12157">
                  <c:v>0.924703376939458</c:v>
                </c:pt>
                <c:pt idx="12158">
                  <c:v>0.924779434134469</c:v>
                </c:pt>
                <c:pt idx="12159">
                  <c:v>0.92485549132948</c:v>
                </c:pt>
                <c:pt idx="12160">
                  <c:v>0.92493154852449</c:v>
                </c:pt>
                <c:pt idx="12161">
                  <c:v>0.925007605719501</c:v>
                </c:pt>
                <c:pt idx="12162">
                  <c:v>0.925083662914512</c:v>
                </c:pt>
                <c:pt idx="12163">
                  <c:v>0.925159720109522</c:v>
                </c:pt>
                <c:pt idx="12164">
                  <c:v>0.925235777304533</c:v>
                </c:pt>
                <c:pt idx="12165">
                  <c:v>0.925311834499544</c:v>
                </c:pt>
                <c:pt idx="12166">
                  <c:v>0.925387891694554</c:v>
                </c:pt>
                <c:pt idx="12167">
                  <c:v>0.925463948889565</c:v>
                </c:pt>
                <c:pt idx="12168">
                  <c:v>0.925540006084576</c:v>
                </c:pt>
                <c:pt idx="12169">
                  <c:v>0.925616063279586</c:v>
                </c:pt>
                <c:pt idx="12170">
                  <c:v>0.925692120474597</c:v>
                </c:pt>
                <c:pt idx="12171">
                  <c:v>0.925768177669607</c:v>
                </c:pt>
                <c:pt idx="12172">
                  <c:v>0.925844234864618</c:v>
                </c:pt>
                <c:pt idx="12173">
                  <c:v>0.925920292059629</c:v>
                </c:pt>
                <c:pt idx="12174">
                  <c:v>0.925996349254639</c:v>
                </c:pt>
                <c:pt idx="12175">
                  <c:v>0.92607240644965</c:v>
                </c:pt>
                <c:pt idx="12176">
                  <c:v>0.926148463644661</c:v>
                </c:pt>
                <c:pt idx="12177">
                  <c:v>0.926224520839671</c:v>
                </c:pt>
                <c:pt idx="12178">
                  <c:v>0.926300578034682</c:v>
                </c:pt>
                <c:pt idx="12179">
                  <c:v>0.926376635229693</c:v>
                </c:pt>
                <c:pt idx="12180">
                  <c:v>0.926452692424703</c:v>
                </c:pt>
                <c:pt idx="12181">
                  <c:v>0.926528749619714</c:v>
                </c:pt>
                <c:pt idx="12182">
                  <c:v>0.926604806814725</c:v>
                </c:pt>
                <c:pt idx="12183">
                  <c:v>0.926680864009735</c:v>
                </c:pt>
                <c:pt idx="12184">
                  <c:v>0.926756921204746</c:v>
                </c:pt>
                <c:pt idx="12185">
                  <c:v>0.926832978399757</c:v>
                </c:pt>
                <c:pt idx="12186">
                  <c:v>0.926909035594767</c:v>
                </c:pt>
                <c:pt idx="12187">
                  <c:v>0.926985092789778</c:v>
                </c:pt>
                <c:pt idx="12188">
                  <c:v>0.927061149984789</c:v>
                </c:pt>
                <c:pt idx="12189">
                  <c:v>0.927137207179799</c:v>
                </c:pt>
                <c:pt idx="12190">
                  <c:v>0.92721326437481</c:v>
                </c:pt>
                <c:pt idx="12191">
                  <c:v>0.92728932156982</c:v>
                </c:pt>
                <c:pt idx="12192">
                  <c:v>0.927365378764831</c:v>
                </c:pt>
                <c:pt idx="12193">
                  <c:v>0.927441435959842</c:v>
                </c:pt>
                <c:pt idx="12194">
                  <c:v>0.927517493154852</c:v>
                </c:pt>
                <c:pt idx="12195">
                  <c:v>0.927593550349863</c:v>
                </c:pt>
                <c:pt idx="12196">
                  <c:v>0.927669607544874</c:v>
                </c:pt>
                <c:pt idx="12197">
                  <c:v>0.927745664739884</c:v>
                </c:pt>
                <c:pt idx="12198">
                  <c:v>0.927821721934895</c:v>
                </c:pt>
                <c:pt idx="12199">
                  <c:v>0.927897779129906</c:v>
                </c:pt>
                <c:pt idx="12200">
                  <c:v>0.927973836324916</c:v>
                </c:pt>
                <c:pt idx="12201">
                  <c:v>0.928049893519927</c:v>
                </c:pt>
                <c:pt idx="12202">
                  <c:v>0.928125950714938</c:v>
                </c:pt>
                <c:pt idx="12203">
                  <c:v>0.928202007909948</c:v>
                </c:pt>
                <c:pt idx="12204">
                  <c:v>0.928278065104959</c:v>
                </c:pt>
                <c:pt idx="12205">
                  <c:v>0.92835412229997</c:v>
                </c:pt>
                <c:pt idx="12206">
                  <c:v>0.92843017949498</c:v>
                </c:pt>
                <c:pt idx="12207">
                  <c:v>0.928506236689991</c:v>
                </c:pt>
                <c:pt idx="12208">
                  <c:v>0.928582293885002</c:v>
                </c:pt>
                <c:pt idx="12209">
                  <c:v>0.928658351080012</c:v>
                </c:pt>
                <c:pt idx="12210">
                  <c:v>0.928734408275023</c:v>
                </c:pt>
                <c:pt idx="12211">
                  <c:v>0.928810465470033</c:v>
                </c:pt>
                <c:pt idx="12212">
                  <c:v>0.928886522665044</c:v>
                </c:pt>
                <c:pt idx="12213">
                  <c:v>0.928962579860055</c:v>
                </c:pt>
                <c:pt idx="12214">
                  <c:v>0.929038637055065</c:v>
                </c:pt>
                <c:pt idx="12215">
                  <c:v>0.929114694250076</c:v>
                </c:pt>
                <c:pt idx="12216">
                  <c:v>0.929190751445087</c:v>
                </c:pt>
                <c:pt idx="12217">
                  <c:v>0.929266808640097</c:v>
                </c:pt>
                <c:pt idx="12218">
                  <c:v>0.929342865835108</c:v>
                </c:pt>
                <c:pt idx="12219">
                  <c:v>0.929418923030119</c:v>
                </c:pt>
                <c:pt idx="12220">
                  <c:v>0.929494980225129</c:v>
                </c:pt>
                <c:pt idx="12221">
                  <c:v>0.92957103742014</c:v>
                </c:pt>
                <c:pt idx="12222">
                  <c:v>0.929647094615151</c:v>
                </c:pt>
                <c:pt idx="12223">
                  <c:v>0.929723151810161</c:v>
                </c:pt>
                <c:pt idx="12224">
                  <c:v>0.929799209005172</c:v>
                </c:pt>
                <c:pt idx="12225">
                  <c:v>0.929875266200183</c:v>
                </c:pt>
                <c:pt idx="12226">
                  <c:v>0.929951323395193</c:v>
                </c:pt>
                <c:pt idx="12227">
                  <c:v>0.930027380590204</c:v>
                </c:pt>
                <c:pt idx="12228">
                  <c:v>0.930103437785214</c:v>
                </c:pt>
                <c:pt idx="12229">
                  <c:v>0.930179494980225</c:v>
                </c:pt>
                <c:pt idx="12230">
                  <c:v>0.930255552175236</c:v>
                </c:pt>
                <c:pt idx="12231">
                  <c:v>0.930331609370246</c:v>
                </c:pt>
                <c:pt idx="12232">
                  <c:v>0.930407666565257</c:v>
                </c:pt>
                <c:pt idx="12233">
                  <c:v>0.930483723760268</c:v>
                </c:pt>
                <c:pt idx="12234">
                  <c:v>0.930559780955278</c:v>
                </c:pt>
                <c:pt idx="12235">
                  <c:v>0.930635838150289</c:v>
                </c:pt>
                <c:pt idx="12236">
                  <c:v>0.9307118953453</c:v>
                </c:pt>
                <c:pt idx="12237">
                  <c:v>0.93078795254031</c:v>
                </c:pt>
                <c:pt idx="12238">
                  <c:v>0.930864009735321</c:v>
                </c:pt>
                <c:pt idx="12239">
                  <c:v>0.930940066930332</c:v>
                </c:pt>
                <c:pt idx="12240">
                  <c:v>0.931016124125342</c:v>
                </c:pt>
                <c:pt idx="12241">
                  <c:v>0.931092181320353</c:v>
                </c:pt>
                <c:pt idx="12242">
                  <c:v>0.931168238515364</c:v>
                </c:pt>
                <c:pt idx="12243">
                  <c:v>0.931244295710374</c:v>
                </c:pt>
                <c:pt idx="12244">
                  <c:v>0.931320352905385</c:v>
                </c:pt>
                <c:pt idx="12245">
                  <c:v>0.931396410100396</c:v>
                </c:pt>
                <c:pt idx="12246">
                  <c:v>0.931472467295406</c:v>
                </c:pt>
                <c:pt idx="12247">
                  <c:v>0.931548524490417</c:v>
                </c:pt>
                <c:pt idx="12248">
                  <c:v>0.931624581685427</c:v>
                </c:pt>
                <c:pt idx="12249">
                  <c:v>0.931700638880438</c:v>
                </c:pt>
                <c:pt idx="12250">
                  <c:v>0.931776696075449</c:v>
                </c:pt>
                <c:pt idx="12251">
                  <c:v>0.931852753270459</c:v>
                </c:pt>
                <c:pt idx="12252">
                  <c:v>0.93192881046547</c:v>
                </c:pt>
                <c:pt idx="12253">
                  <c:v>0.932004867660481</c:v>
                </c:pt>
                <c:pt idx="12254">
                  <c:v>0.932080924855491</c:v>
                </c:pt>
                <c:pt idx="12255">
                  <c:v>0.932156982050502</c:v>
                </c:pt>
                <c:pt idx="12256">
                  <c:v>0.932233039245513</c:v>
                </c:pt>
                <c:pt idx="12257">
                  <c:v>0.932309096440523</c:v>
                </c:pt>
                <c:pt idx="12258">
                  <c:v>0.932385153635534</c:v>
                </c:pt>
                <c:pt idx="12259">
                  <c:v>0.932461210830545</c:v>
                </c:pt>
                <c:pt idx="12260">
                  <c:v>0.932537268025555</c:v>
                </c:pt>
                <c:pt idx="12261">
                  <c:v>0.932613325220566</c:v>
                </c:pt>
                <c:pt idx="12262">
                  <c:v>0.932689382415577</c:v>
                </c:pt>
                <c:pt idx="12263">
                  <c:v>0.932765439610587</c:v>
                </c:pt>
                <c:pt idx="12264">
                  <c:v>0.932841496805598</c:v>
                </c:pt>
                <c:pt idx="12265">
                  <c:v>0.932917554000608</c:v>
                </c:pt>
                <c:pt idx="12266">
                  <c:v>0.932993611195619</c:v>
                </c:pt>
                <c:pt idx="12267">
                  <c:v>0.93306966839063</c:v>
                </c:pt>
                <c:pt idx="12268">
                  <c:v>0.93314572558564</c:v>
                </c:pt>
                <c:pt idx="12269">
                  <c:v>0.933221782780651</c:v>
                </c:pt>
                <c:pt idx="12270">
                  <c:v>0.933297839975662</c:v>
                </c:pt>
                <c:pt idx="12271">
                  <c:v>0.933373897170672</c:v>
                </c:pt>
                <c:pt idx="12272">
                  <c:v>0.933449954365683</c:v>
                </c:pt>
                <c:pt idx="12273">
                  <c:v>0.933526011560694</c:v>
                </c:pt>
                <c:pt idx="12274">
                  <c:v>0.933602068755704</c:v>
                </c:pt>
                <c:pt idx="12275">
                  <c:v>0.933678125950715</c:v>
                </c:pt>
                <c:pt idx="12276">
                  <c:v>0.933754183145726</c:v>
                </c:pt>
                <c:pt idx="12277">
                  <c:v>0.933830240340736</c:v>
                </c:pt>
                <c:pt idx="12278">
                  <c:v>0.933906297535747</c:v>
                </c:pt>
                <c:pt idx="12279">
                  <c:v>0.933982354730757</c:v>
                </c:pt>
                <c:pt idx="12280">
                  <c:v>0.934058411925768</c:v>
                </c:pt>
                <c:pt idx="12281">
                  <c:v>0.934134469120779</c:v>
                </c:pt>
                <c:pt idx="12282">
                  <c:v>0.934210526315789</c:v>
                </c:pt>
                <c:pt idx="12283">
                  <c:v>0.9342865835108</c:v>
                </c:pt>
                <c:pt idx="12284">
                  <c:v>0.934362640705811</c:v>
                </c:pt>
                <c:pt idx="12285">
                  <c:v>0.934438697900821</c:v>
                </c:pt>
                <c:pt idx="12286">
                  <c:v>0.934514755095832</c:v>
                </c:pt>
                <c:pt idx="12287">
                  <c:v>0.934590812290843</c:v>
                </c:pt>
                <c:pt idx="12288">
                  <c:v>0.934666869485853</c:v>
                </c:pt>
                <c:pt idx="12289">
                  <c:v>0.934742926680864</c:v>
                </c:pt>
                <c:pt idx="12290">
                  <c:v>0.934818983875875</c:v>
                </c:pt>
                <c:pt idx="12291">
                  <c:v>0.934895041070885</c:v>
                </c:pt>
                <c:pt idx="12292">
                  <c:v>0.934971098265896</c:v>
                </c:pt>
                <c:pt idx="12293">
                  <c:v>0.935047155460907</c:v>
                </c:pt>
                <c:pt idx="12294">
                  <c:v>0.935123212655917</c:v>
                </c:pt>
                <c:pt idx="12295">
                  <c:v>0.935199269850928</c:v>
                </c:pt>
                <c:pt idx="12296">
                  <c:v>0.935275327045938</c:v>
                </c:pt>
                <c:pt idx="12297">
                  <c:v>0.935351384240949</c:v>
                </c:pt>
                <c:pt idx="12298">
                  <c:v>0.93542744143596</c:v>
                </c:pt>
                <c:pt idx="12299">
                  <c:v>0.93550349863097</c:v>
                </c:pt>
                <c:pt idx="12300">
                  <c:v>0.935579555825981</c:v>
                </c:pt>
                <c:pt idx="12301">
                  <c:v>0.935655613020992</c:v>
                </c:pt>
                <c:pt idx="12302">
                  <c:v>0.935731670216002</c:v>
                </c:pt>
                <c:pt idx="12303">
                  <c:v>0.935807727411013</c:v>
                </c:pt>
                <c:pt idx="12304">
                  <c:v>0.935883784606024</c:v>
                </c:pt>
                <c:pt idx="12305">
                  <c:v>0.935959841801034</c:v>
                </c:pt>
                <c:pt idx="12306">
                  <c:v>0.936035898996045</c:v>
                </c:pt>
                <c:pt idx="12307">
                  <c:v>0.936111956191056</c:v>
                </c:pt>
                <c:pt idx="12308">
                  <c:v>0.936188013386066</c:v>
                </c:pt>
                <c:pt idx="12309">
                  <c:v>0.936264070581077</c:v>
                </c:pt>
                <c:pt idx="12310">
                  <c:v>0.936340127776088</c:v>
                </c:pt>
                <c:pt idx="12311">
                  <c:v>0.936416184971098</c:v>
                </c:pt>
                <c:pt idx="12312">
                  <c:v>0.936492242166109</c:v>
                </c:pt>
                <c:pt idx="12313">
                  <c:v>0.936568299361119</c:v>
                </c:pt>
                <c:pt idx="12314">
                  <c:v>0.93664435655613</c:v>
                </c:pt>
                <c:pt idx="12315">
                  <c:v>0.936720413751141</c:v>
                </c:pt>
                <c:pt idx="12316">
                  <c:v>0.936796470946151</c:v>
                </c:pt>
                <c:pt idx="12317">
                  <c:v>0.936872528141162</c:v>
                </c:pt>
                <c:pt idx="12318">
                  <c:v>0.936948585336173</c:v>
                </c:pt>
                <c:pt idx="12319">
                  <c:v>0.937024642531183</c:v>
                </c:pt>
                <c:pt idx="12320">
                  <c:v>0.937100699726194</c:v>
                </c:pt>
                <c:pt idx="12321">
                  <c:v>0.937176756921205</c:v>
                </c:pt>
                <c:pt idx="12322">
                  <c:v>0.937252814116215</c:v>
                </c:pt>
                <c:pt idx="12323">
                  <c:v>0.937328871311226</c:v>
                </c:pt>
                <c:pt idx="12324">
                  <c:v>0.937404928506237</c:v>
                </c:pt>
                <c:pt idx="12325">
                  <c:v>0.937480985701247</c:v>
                </c:pt>
                <c:pt idx="12326">
                  <c:v>0.937557042896258</c:v>
                </c:pt>
                <c:pt idx="12327">
                  <c:v>0.937633100091269</c:v>
                </c:pt>
                <c:pt idx="12328">
                  <c:v>0.937709157286279</c:v>
                </c:pt>
                <c:pt idx="12329">
                  <c:v>0.93778521448129</c:v>
                </c:pt>
                <c:pt idx="12330">
                  <c:v>0.937861271676301</c:v>
                </c:pt>
                <c:pt idx="12331">
                  <c:v>0.937937328871311</c:v>
                </c:pt>
                <c:pt idx="12332">
                  <c:v>0.938013386066322</c:v>
                </c:pt>
                <c:pt idx="12333">
                  <c:v>0.938089443261332</c:v>
                </c:pt>
                <c:pt idx="12334">
                  <c:v>0.938165500456343</c:v>
                </c:pt>
                <c:pt idx="12335">
                  <c:v>0.938241557651354</c:v>
                </c:pt>
                <c:pt idx="12336">
                  <c:v>0.938317614846364</c:v>
                </c:pt>
                <c:pt idx="12337">
                  <c:v>0.938393672041375</c:v>
                </c:pt>
                <c:pt idx="12338">
                  <c:v>0.938469729236386</c:v>
                </c:pt>
                <c:pt idx="12339">
                  <c:v>0.938545786431396</c:v>
                </c:pt>
                <c:pt idx="12340">
                  <c:v>0.938621843626407</c:v>
                </c:pt>
                <c:pt idx="12341">
                  <c:v>0.938697900821418</c:v>
                </c:pt>
                <c:pt idx="12342">
                  <c:v>0.938773958016428</c:v>
                </c:pt>
                <c:pt idx="12343">
                  <c:v>0.938850015211439</c:v>
                </c:pt>
                <c:pt idx="12344">
                  <c:v>0.93892607240645</c:v>
                </c:pt>
                <c:pt idx="12345">
                  <c:v>0.93900212960146</c:v>
                </c:pt>
                <c:pt idx="12346">
                  <c:v>0.939078186796471</c:v>
                </c:pt>
                <c:pt idx="12347">
                  <c:v>0.939154243991482</c:v>
                </c:pt>
                <c:pt idx="12348">
                  <c:v>0.939230301186492</c:v>
                </c:pt>
                <c:pt idx="12349">
                  <c:v>0.939306358381503</c:v>
                </c:pt>
                <c:pt idx="12350">
                  <c:v>0.939382415576514</c:v>
                </c:pt>
                <c:pt idx="12351">
                  <c:v>0.939458472771524</c:v>
                </c:pt>
                <c:pt idx="12352">
                  <c:v>0.939534529966535</c:v>
                </c:pt>
                <c:pt idx="12353">
                  <c:v>0.939610587161545</c:v>
                </c:pt>
                <c:pt idx="12354">
                  <c:v>0.939686644356556</c:v>
                </c:pt>
                <c:pt idx="12355">
                  <c:v>0.939762701551567</c:v>
                </c:pt>
                <c:pt idx="12356">
                  <c:v>0.939838758746577</c:v>
                </c:pt>
                <c:pt idx="12357">
                  <c:v>0.939914815941588</c:v>
                </c:pt>
                <c:pt idx="12358">
                  <c:v>0.939990873136599</c:v>
                </c:pt>
                <c:pt idx="12359">
                  <c:v>0.940066930331609</c:v>
                </c:pt>
                <c:pt idx="12360">
                  <c:v>0.94014298752662</c:v>
                </c:pt>
                <c:pt idx="12361">
                  <c:v>0.940219044721631</c:v>
                </c:pt>
                <c:pt idx="12362">
                  <c:v>0.940295101916641</c:v>
                </c:pt>
                <c:pt idx="12363">
                  <c:v>0.940371159111652</c:v>
                </c:pt>
                <c:pt idx="12364">
                  <c:v>0.940447216306663</c:v>
                </c:pt>
                <c:pt idx="12365">
                  <c:v>0.940523273501673</c:v>
                </c:pt>
                <c:pt idx="12366">
                  <c:v>0.940599330696684</c:v>
                </c:pt>
                <c:pt idx="12367">
                  <c:v>0.940675387891695</c:v>
                </c:pt>
                <c:pt idx="12368">
                  <c:v>0.940751445086705</c:v>
                </c:pt>
                <c:pt idx="12369">
                  <c:v>0.940827502281716</c:v>
                </c:pt>
                <c:pt idx="12370">
                  <c:v>0.940903559476727</c:v>
                </c:pt>
                <c:pt idx="12371">
                  <c:v>0.940979616671737</c:v>
                </c:pt>
                <c:pt idx="12372">
                  <c:v>0.941055673866748</c:v>
                </c:pt>
                <c:pt idx="12373">
                  <c:v>0.941131731061758</c:v>
                </c:pt>
                <c:pt idx="12374">
                  <c:v>0.941207788256769</c:v>
                </c:pt>
                <c:pt idx="12375">
                  <c:v>0.94128384545178</c:v>
                </c:pt>
                <c:pt idx="12376">
                  <c:v>0.94135990264679</c:v>
                </c:pt>
                <c:pt idx="12377">
                  <c:v>0.941435959841801</c:v>
                </c:pt>
                <c:pt idx="12378">
                  <c:v>0.941512017036812</c:v>
                </c:pt>
                <c:pt idx="12379">
                  <c:v>0.941588074231822</c:v>
                </c:pt>
                <c:pt idx="12380">
                  <c:v>0.941664131426833</c:v>
                </c:pt>
                <c:pt idx="12381">
                  <c:v>0.941740188621844</c:v>
                </c:pt>
                <c:pt idx="12382">
                  <c:v>0.941816245816854</c:v>
                </c:pt>
                <c:pt idx="12383">
                  <c:v>0.941892303011865</c:v>
                </c:pt>
                <c:pt idx="12384">
                  <c:v>0.941968360206876</c:v>
                </c:pt>
                <c:pt idx="12385">
                  <c:v>0.942044417401886</c:v>
                </c:pt>
                <c:pt idx="12386">
                  <c:v>0.942120474596897</c:v>
                </c:pt>
                <c:pt idx="12387">
                  <c:v>0.942196531791908</c:v>
                </c:pt>
                <c:pt idx="12388">
                  <c:v>0.942272588986918</c:v>
                </c:pt>
                <c:pt idx="12389">
                  <c:v>0.942348646181929</c:v>
                </c:pt>
                <c:pt idx="12390">
                  <c:v>0.942424703376939</c:v>
                </c:pt>
                <c:pt idx="12391">
                  <c:v>0.94250076057195</c:v>
                </c:pt>
                <c:pt idx="12392">
                  <c:v>0.942576817766961</c:v>
                </c:pt>
                <c:pt idx="12393">
                  <c:v>0.942652874961971</c:v>
                </c:pt>
                <c:pt idx="12394">
                  <c:v>0.942728932156982</c:v>
                </c:pt>
                <c:pt idx="12395">
                  <c:v>0.942804989351993</c:v>
                </c:pt>
                <c:pt idx="12396">
                  <c:v>0.942881046547003</c:v>
                </c:pt>
                <c:pt idx="12397">
                  <c:v>0.942957103742014</c:v>
                </c:pt>
                <c:pt idx="12398">
                  <c:v>0.943033160937025</c:v>
                </c:pt>
                <c:pt idx="12399">
                  <c:v>0.943109218132035</c:v>
                </c:pt>
                <c:pt idx="12400">
                  <c:v>0.943185275327046</c:v>
                </c:pt>
                <c:pt idx="12401">
                  <c:v>0.943261332522057</c:v>
                </c:pt>
                <c:pt idx="12402">
                  <c:v>0.943337389717067</c:v>
                </c:pt>
                <c:pt idx="12403">
                  <c:v>0.943413446912078</c:v>
                </c:pt>
                <c:pt idx="12404">
                  <c:v>0.943489504107089</c:v>
                </c:pt>
                <c:pt idx="12405">
                  <c:v>0.943565561302099</c:v>
                </c:pt>
                <c:pt idx="12406">
                  <c:v>0.94364161849711</c:v>
                </c:pt>
                <c:pt idx="12407">
                  <c:v>0.94371767569212</c:v>
                </c:pt>
                <c:pt idx="12408">
                  <c:v>0.943793732887131</c:v>
                </c:pt>
                <c:pt idx="12409">
                  <c:v>0.943869790082142</c:v>
                </c:pt>
                <c:pt idx="12410">
                  <c:v>0.943945847277152</c:v>
                </c:pt>
                <c:pt idx="12411">
                  <c:v>0.944021904472163</c:v>
                </c:pt>
                <c:pt idx="12412">
                  <c:v>0.944097961667174</c:v>
                </c:pt>
                <c:pt idx="12413">
                  <c:v>0.944174018862184</c:v>
                </c:pt>
                <c:pt idx="12414">
                  <c:v>0.944250076057195</c:v>
                </c:pt>
                <c:pt idx="12415">
                  <c:v>0.944326133252206</c:v>
                </c:pt>
                <c:pt idx="12416">
                  <c:v>0.944402190447216</c:v>
                </c:pt>
                <c:pt idx="12417">
                  <c:v>0.944478247642227</c:v>
                </c:pt>
                <c:pt idx="12418">
                  <c:v>0.944554304837238</c:v>
                </c:pt>
                <c:pt idx="12419">
                  <c:v>0.944630362032248</c:v>
                </c:pt>
                <c:pt idx="12420">
                  <c:v>0.944706419227259</c:v>
                </c:pt>
                <c:pt idx="12421">
                  <c:v>0.94478247642227</c:v>
                </c:pt>
                <c:pt idx="12422">
                  <c:v>0.94485853361728</c:v>
                </c:pt>
                <c:pt idx="12423">
                  <c:v>0.944934590812291</c:v>
                </c:pt>
                <c:pt idx="12424">
                  <c:v>0.945010648007301</c:v>
                </c:pt>
                <c:pt idx="12425">
                  <c:v>0.945086705202312</c:v>
                </c:pt>
                <c:pt idx="12426">
                  <c:v>0.945162762397323</c:v>
                </c:pt>
                <c:pt idx="12427">
                  <c:v>0.945238819592333</c:v>
                </c:pt>
                <c:pt idx="12428">
                  <c:v>0.945314876787344</c:v>
                </c:pt>
                <c:pt idx="12429">
                  <c:v>0.945390933982355</c:v>
                </c:pt>
                <c:pt idx="12430">
                  <c:v>0.945466991177365</c:v>
                </c:pt>
                <c:pt idx="12431">
                  <c:v>0.945543048372376</c:v>
                </c:pt>
                <c:pt idx="12432">
                  <c:v>0.945619105567387</c:v>
                </c:pt>
                <c:pt idx="12433">
                  <c:v>0.945695162762397</c:v>
                </c:pt>
                <c:pt idx="12434">
                  <c:v>0.945771219957408</c:v>
                </c:pt>
                <c:pt idx="12435">
                  <c:v>0.945847277152419</c:v>
                </c:pt>
                <c:pt idx="12436">
                  <c:v>0.945923334347429</c:v>
                </c:pt>
                <c:pt idx="12437">
                  <c:v>0.94599939154244</c:v>
                </c:pt>
                <c:pt idx="12438">
                  <c:v>0.94607544873745</c:v>
                </c:pt>
                <c:pt idx="12439">
                  <c:v>0.946151505932461</c:v>
                </c:pt>
                <c:pt idx="12440">
                  <c:v>0.946227563127472</c:v>
                </c:pt>
                <c:pt idx="12441">
                  <c:v>0.946303620322482</c:v>
                </c:pt>
                <c:pt idx="12442">
                  <c:v>0.946379677517493</c:v>
                </c:pt>
                <c:pt idx="12443">
                  <c:v>0.946455734712504</c:v>
                </c:pt>
                <c:pt idx="12444">
                  <c:v>0.946531791907514</c:v>
                </c:pt>
                <c:pt idx="12445">
                  <c:v>0.946607849102525</c:v>
                </c:pt>
                <c:pt idx="12446">
                  <c:v>0.946683906297536</c:v>
                </c:pt>
                <c:pt idx="12447">
                  <c:v>0.946759963492546</c:v>
                </c:pt>
                <c:pt idx="12448">
                  <c:v>0.946836020687557</c:v>
                </c:pt>
                <c:pt idx="12449">
                  <c:v>0.946912077882568</c:v>
                </c:pt>
                <c:pt idx="12450">
                  <c:v>0.946988135077578</c:v>
                </c:pt>
                <c:pt idx="12451">
                  <c:v>0.947064192272589</c:v>
                </c:pt>
                <c:pt idx="12452">
                  <c:v>0.9471402494676</c:v>
                </c:pt>
                <c:pt idx="12453">
                  <c:v>0.94721630666261</c:v>
                </c:pt>
                <c:pt idx="12454">
                  <c:v>0.947292363857621</c:v>
                </c:pt>
                <c:pt idx="12455">
                  <c:v>0.947368421052631</c:v>
                </c:pt>
                <c:pt idx="12456">
                  <c:v>0.947444478247642</c:v>
                </c:pt>
                <c:pt idx="12457">
                  <c:v>0.947520535442653</c:v>
                </c:pt>
                <c:pt idx="12458">
                  <c:v>0.947596592637663</c:v>
                </c:pt>
                <c:pt idx="12459">
                  <c:v>0.947672649832674</c:v>
                </c:pt>
                <c:pt idx="12460">
                  <c:v>0.947748707027685</c:v>
                </c:pt>
                <c:pt idx="12461">
                  <c:v>0.947824764222695</c:v>
                </c:pt>
                <c:pt idx="12462">
                  <c:v>0.947900821417706</c:v>
                </c:pt>
                <c:pt idx="12463">
                  <c:v>0.947976878612717</c:v>
                </c:pt>
                <c:pt idx="12464">
                  <c:v>0.948052935807727</c:v>
                </c:pt>
                <c:pt idx="12465">
                  <c:v>0.948128993002738</c:v>
                </c:pt>
                <c:pt idx="12466">
                  <c:v>0.948205050197749</c:v>
                </c:pt>
                <c:pt idx="12467">
                  <c:v>0.948281107392759</c:v>
                </c:pt>
                <c:pt idx="12468">
                  <c:v>0.94835716458777</c:v>
                </c:pt>
                <c:pt idx="12469">
                  <c:v>0.948433221782781</c:v>
                </c:pt>
                <c:pt idx="12470">
                  <c:v>0.948509278977791</c:v>
                </c:pt>
                <c:pt idx="12471">
                  <c:v>0.948585336172802</c:v>
                </c:pt>
                <c:pt idx="12472">
                  <c:v>0.948661393367813</c:v>
                </c:pt>
                <c:pt idx="12473">
                  <c:v>0.948737450562823</c:v>
                </c:pt>
                <c:pt idx="12474">
                  <c:v>0.948813507757834</c:v>
                </c:pt>
                <c:pt idx="12475">
                  <c:v>0.948889564952844</c:v>
                </c:pt>
                <c:pt idx="12476">
                  <c:v>0.948965622147855</c:v>
                </c:pt>
                <c:pt idx="12477">
                  <c:v>0.949041679342866</c:v>
                </c:pt>
                <c:pt idx="12478">
                  <c:v>0.949117736537876</c:v>
                </c:pt>
                <c:pt idx="12479">
                  <c:v>0.949193793732887</c:v>
                </c:pt>
                <c:pt idx="12480">
                  <c:v>0.949269850927898</c:v>
                </c:pt>
                <c:pt idx="12481">
                  <c:v>0.949345908122908</c:v>
                </c:pt>
                <c:pt idx="12482">
                  <c:v>0.949421965317919</c:v>
                </c:pt>
                <c:pt idx="12483">
                  <c:v>0.94949802251293</c:v>
                </c:pt>
                <c:pt idx="12484">
                  <c:v>0.94957407970794</c:v>
                </c:pt>
                <c:pt idx="12485">
                  <c:v>0.949650136902951</c:v>
                </c:pt>
                <c:pt idx="12486">
                  <c:v>0.949726194097962</c:v>
                </c:pt>
                <c:pt idx="12487">
                  <c:v>0.949802251292972</c:v>
                </c:pt>
                <c:pt idx="12488">
                  <c:v>0.949878308487983</c:v>
                </c:pt>
                <c:pt idx="12489">
                  <c:v>0.949954365682994</c:v>
                </c:pt>
                <c:pt idx="12490">
                  <c:v>0.950030422878004</c:v>
                </c:pt>
                <c:pt idx="12491">
                  <c:v>0.950106480073015</c:v>
                </c:pt>
                <c:pt idx="12492">
                  <c:v>0.950182537268026</c:v>
                </c:pt>
                <c:pt idx="12493">
                  <c:v>0.950258594463036</c:v>
                </c:pt>
                <c:pt idx="12494">
                  <c:v>0.950334651658047</c:v>
                </c:pt>
                <c:pt idx="12495">
                  <c:v>0.950410708853057</c:v>
                </c:pt>
                <c:pt idx="12496">
                  <c:v>0.950486766048068</c:v>
                </c:pt>
                <c:pt idx="12497">
                  <c:v>0.950562823243079</c:v>
                </c:pt>
                <c:pt idx="12498">
                  <c:v>0.950638880438089</c:v>
                </c:pt>
                <c:pt idx="12499">
                  <c:v>0.9507149376331</c:v>
                </c:pt>
                <c:pt idx="12500">
                  <c:v>0.950790994828111</c:v>
                </c:pt>
                <c:pt idx="12501">
                  <c:v>0.950867052023121</c:v>
                </c:pt>
                <c:pt idx="12502">
                  <c:v>0.950943109218132</c:v>
                </c:pt>
                <c:pt idx="12503">
                  <c:v>0.951019166413143</c:v>
                </c:pt>
                <c:pt idx="12504">
                  <c:v>0.951095223608153</c:v>
                </c:pt>
                <c:pt idx="12505">
                  <c:v>0.951171280803164</c:v>
                </c:pt>
                <c:pt idx="12506">
                  <c:v>0.951247337998175</c:v>
                </c:pt>
                <c:pt idx="12507">
                  <c:v>0.951323395193185</c:v>
                </c:pt>
                <c:pt idx="12508">
                  <c:v>0.951399452388196</c:v>
                </c:pt>
                <c:pt idx="12509">
                  <c:v>0.951475509583207</c:v>
                </c:pt>
                <c:pt idx="12510">
                  <c:v>0.951551566778217</c:v>
                </c:pt>
                <c:pt idx="12511">
                  <c:v>0.951627623973228</c:v>
                </c:pt>
                <c:pt idx="12512">
                  <c:v>0.951703681168239</c:v>
                </c:pt>
                <c:pt idx="12513">
                  <c:v>0.951779738363249</c:v>
                </c:pt>
                <c:pt idx="12514">
                  <c:v>0.95185579555826</c:v>
                </c:pt>
                <c:pt idx="12515">
                  <c:v>0.95193185275327</c:v>
                </c:pt>
                <c:pt idx="12516">
                  <c:v>0.952007909948281</c:v>
                </c:pt>
                <c:pt idx="12517">
                  <c:v>0.952083967143292</c:v>
                </c:pt>
                <c:pt idx="12518">
                  <c:v>0.952160024338302</c:v>
                </c:pt>
                <c:pt idx="12519">
                  <c:v>0.952236081533313</c:v>
                </c:pt>
                <c:pt idx="12520">
                  <c:v>0.952312138728324</c:v>
                </c:pt>
                <c:pt idx="12521">
                  <c:v>0.952388195923334</c:v>
                </c:pt>
                <c:pt idx="12522">
                  <c:v>0.952464253118345</c:v>
                </c:pt>
                <c:pt idx="12523">
                  <c:v>0.952540310313356</c:v>
                </c:pt>
                <c:pt idx="12524">
                  <c:v>0.952616367508366</c:v>
                </c:pt>
                <c:pt idx="12525">
                  <c:v>0.952692424703377</c:v>
                </c:pt>
                <c:pt idx="12526">
                  <c:v>0.952768481898388</c:v>
                </c:pt>
                <c:pt idx="12527">
                  <c:v>0.952844539093398</c:v>
                </c:pt>
                <c:pt idx="12528">
                  <c:v>0.952920596288409</c:v>
                </c:pt>
                <c:pt idx="12529">
                  <c:v>0.95299665348342</c:v>
                </c:pt>
                <c:pt idx="12530">
                  <c:v>0.95307271067843</c:v>
                </c:pt>
                <c:pt idx="12531">
                  <c:v>0.953148767873441</c:v>
                </c:pt>
                <c:pt idx="12532">
                  <c:v>0.953224825068451</c:v>
                </c:pt>
                <c:pt idx="12533">
                  <c:v>0.953300882263462</c:v>
                </c:pt>
                <c:pt idx="12534">
                  <c:v>0.953376939458473</c:v>
                </c:pt>
                <c:pt idx="12535">
                  <c:v>0.953452996653483</c:v>
                </c:pt>
                <c:pt idx="12536">
                  <c:v>0.953529053848494</c:v>
                </c:pt>
                <c:pt idx="12537">
                  <c:v>0.953605111043505</c:v>
                </c:pt>
                <c:pt idx="12538">
                  <c:v>0.953681168238515</c:v>
                </c:pt>
                <c:pt idx="12539">
                  <c:v>0.953757225433526</c:v>
                </c:pt>
                <c:pt idx="12540">
                  <c:v>0.953833282628537</c:v>
                </c:pt>
                <c:pt idx="12541">
                  <c:v>0.953909339823547</c:v>
                </c:pt>
                <c:pt idx="12542">
                  <c:v>0.953985397018558</c:v>
                </c:pt>
                <c:pt idx="12543">
                  <c:v>0.954061454213569</c:v>
                </c:pt>
                <c:pt idx="12544">
                  <c:v>0.954137511408579</c:v>
                </c:pt>
                <c:pt idx="12545">
                  <c:v>0.95421356860359</c:v>
                </c:pt>
                <c:pt idx="12546">
                  <c:v>0.954289625798601</c:v>
                </c:pt>
                <c:pt idx="12547">
                  <c:v>0.954365682993611</c:v>
                </c:pt>
                <c:pt idx="12548">
                  <c:v>0.954441740188622</c:v>
                </c:pt>
                <c:pt idx="12549">
                  <c:v>0.954517797383632</c:v>
                </c:pt>
                <c:pt idx="12550">
                  <c:v>0.954593854578643</c:v>
                </c:pt>
                <c:pt idx="12551">
                  <c:v>0.954669911773654</c:v>
                </c:pt>
                <c:pt idx="12552">
                  <c:v>0.954745968968664</c:v>
                </c:pt>
                <c:pt idx="12553">
                  <c:v>0.954822026163675</c:v>
                </c:pt>
                <c:pt idx="12554">
                  <c:v>0.954898083358686</c:v>
                </c:pt>
                <c:pt idx="12555">
                  <c:v>0.954974140553696</c:v>
                </c:pt>
                <c:pt idx="12556">
                  <c:v>0.955050197748707</c:v>
                </c:pt>
                <c:pt idx="12557">
                  <c:v>0.955126254943718</c:v>
                </c:pt>
                <c:pt idx="12558">
                  <c:v>0.955202312138728</c:v>
                </c:pt>
                <c:pt idx="12559">
                  <c:v>0.955278369333739</c:v>
                </c:pt>
                <c:pt idx="12560">
                  <c:v>0.95535442652875</c:v>
                </c:pt>
                <c:pt idx="12561">
                  <c:v>0.95543048372376</c:v>
                </c:pt>
                <c:pt idx="12562">
                  <c:v>0.955506540918771</c:v>
                </c:pt>
                <c:pt idx="12563">
                  <c:v>0.955582598113782</c:v>
                </c:pt>
                <c:pt idx="12564">
                  <c:v>0.955658655308792</c:v>
                </c:pt>
                <c:pt idx="12565">
                  <c:v>0.955734712503803</c:v>
                </c:pt>
                <c:pt idx="12566">
                  <c:v>0.955810769698813</c:v>
                </c:pt>
                <c:pt idx="12567">
                  <c:v>0.955886826893824</c:v>
                </c:pt>
                <c:pt idx="12568">
                  <c:v>0.955962884088835</c:v>
                </c:pt>
                <c:pt idx="12569">
                  <c:v>0.956038941283845</c:v>
                </c:pt>
                <c:pt idx="12570">
                  <c:v>0.956114998478856</c:v>
                </c:pt>
                <c:pt idx="12571">
                  <c:v>0.956191055673867</c:v>
                </c:pt>
                <c:pt idx="12572">
                  <c:v>0.956267112868877</c:v>
                </c:pt>
                <c:pt idx="12573">
                  <c:v>0.956343170063888</c:v>
                </c:pt>
                <c:pt idx="12574">
                  <c:v>0.956419227258899</c:v>
                </c:pt>
                <c:pt idx="12575">
                  <c:v>0.956495284453909</c:v>
                </c:pt>
                <c:pt idx="12576">
                  <c:v>0.95657134164892</c:v>
                </c:pt>
                <c:pt idx="12577">
                  <c:v>0.956647398843931</c:v>
                </c:pt>
                <c:pt idx="12578">
                  <c:v>0.956723456038941</c:v>
                </c:pt>
                <c:pt idx="12579">
                  <c:v>0.956799513233952</c:v>
                </c:pt>
                <c:pt idx="12580">
                  <c:v>0.956875570428963</c:v>
                </c:pt>
                <c:pt idx="12581">
                  <c:v>0.956951627623973</c:v>
                </c:pt>
                <c:pt idx="12582">
                  <c:v>0.957027684818984</c:v>
                </c:pt>
                <c:pt idx="12583">
                  <c:v>0.957103742013994</c:v>
                </c:pt>
                <c:pt idx="12584">
                  <c:v>0.957179799209005</c:v>
                </c:pt>
                <c:pt idx="12585">
                  <c:v>0.957255856404016</c:v>
                </c:pt>
                <c:pt idx="12586">
                  <c:v>0.957331913599026</c:v>
                </c:pt>
                <c:pt idx="12587">
                  <c:v>0.957407970794037</c:v>
                </c:pt>
                <c:pt idx="12588">
                  <c:v>0.957484027989048</c:v>
                </c:pt>
                <c:pt idx="12589">
                  <c:v>0.957560085184058</c:v>
                </c:pt>
                <c:pt idx="12590">
                  <c:v>0.957636142379069</c:v>
                </c:pt>
                <c:pt idx="12591">
                  <c:v>0.95771219957408</c:v>
                </c:pt>
                <c:pt idx="12592">
                  <c:v>0.95778825676909</c:v>
                </c:pt>
                <c:pt idx="12593">
                  <c:v>0.957864313964101</c:v>
                </c:pt>
                <c:pt idx="12594">
                  <c:v>0.957940371159112</c:v>
                </c:pt>
                <c:pt idx="12595">
                  <c:v>0.958016428354122</c:v>
                </c:pt>
                <c:pt idx="12596">
                  <c:v>0.958092485549133</c:v>
                </c:pt>
                <c:pt idx="12597">
                  <c:v>0.958168542744144</c:v>
                </c:pt>
                <c:pt idx="12598">
                  <c:v>0.958244599939154</c:v>
                </c:pt>
                <c:pt idx="12599">
                  <c:v>0.958320657134165</c:v>
                </c:pt>
                <c:pt idx="12600">
                  <c:v>0.958396714329175</c:v>
                </c:pt>
                <c:pt idx="12601">
                  <c:v>0.958472771524186</c:v>
                </c:pt>
                <c:pt idx="12602">
                  <c:v>0.958548828719197</c:v>
                </c:pt>
                <c:pt idx="12603">
                  <c:v>0.958624885914207</c:v>
                </c:pt>
                <c:pt idx="12604">
                  <c:v>0.958700943109218</c:v>
                </c:pt>
                <c:pt idx="12605">
                  <c:v>0.958777000304229</c:v>
                </c:pt>
                <c:pt idx="12606">
                  <c:v>0.958853057499239</c:v>
                </c:pt>
                <c:pt idx="12607">
                  <c:v>0.95892911469425</c:v>
                </c:pt>
                <c:pt idx="12608">
                  <c:v>0.959005171889261</c:v>
                </c:pt>
                <c:pt idx="12609">
                  <c:v>0.959081229084271</c:v>
                </c:pt>
                <c:pt idx="12610">
                  <c:v>0.959157286279282</c:v>
                </c:pt>
                <c:pt idx="12611">
                  <c:v>0.959233343474293</c:v>
                </c:pt>
                <c:pt idx="12612">
                  <c:v>0.959309400669303</c:v>
                </c:pt>
                <c:pt idx="12613">
                  <c:v>0.959385457864314</c:v>
                </c:pt>
                <c:pt idx="12614">
                  <c:v>0.959461515059325</c:v>
                </c:pt>
                <c:pt idx="12615">
                  <c:v>0.959537572254335</c:v>
                </c:pt>
                <c:pt idx="12616">
                  <c:v>0.959613629449346</c:v>
                </c:pt>
                <c:pt idx="12617">
                  <c:v>0.959689686644357</c:v>
                </c:pt>
                <c:pt idx="12618">
                  <c:v>0.959765743839367</c:v>
                </c:pt>
                <c:pt idx="12619">
                  <c:v>0.959841801034378</c:v>
                </c:pt>
                <c:pt idx="12620">
                  <c:v>0.959917858229388</c:v>
                </c:pt>
                <c:pt idx="12621">
                  <c:v>0.959993915424399</c:v>
                </c:pt>
                <c:pt idx="12622">
                  <c:v>0.96006997261941</c:v>
                </c:pt>
                <c:pt idx="12623">
                  <c:v>0.96014602981442</c:v>
                </c:pt>
                <c:pt idx="12624">
                  <c:v>0.960222087009431</c:v>
                </c:pt>
                <c:pt idx="12625">
                  <c:v>0.960298144204442</c:v>
                </c:pt>
                <c:pt idx="12626">
                  <c:v>0.960374201399452</c:v>
                </c:pt>
                <c:pt idx="12627">
                  <c:v>0.960450258594463</c:v>
                </c:pt>
                <c:pt idx="12628">
                  <c:v>0.960526315789474</c:v>
                </c:pt>
                <c:pt idx="12629">
                  <c:v>0.960602372984484</c:v>
                </c:pt>
                <c:pt idx="12630">
                  <c:v>0.960678430179495</c:v>
                </c:pt>
                <c:pt idx="12631">
                  <c:v>0.960754487374506</c:v>
                </c:pt>
                <c:pt idx="12632">
                  <c:v>0.960830544569516</c:v>
                </c:pt>
                <c:pt idx="12633">
                  <c:v>0.960906601764527</c:v>
                </c:pt>
                <c:pt idx="12634">
                  <c:v>0.960982658959538</c:v>
                </c:pt>
                <c:pt idx="12635">
                  <c:v>0.961058716154548</c:v>
                </c:pt>
                <c:pt idx="12636">
                  <c:v>0.961134773349559</c:v>
                </c:pt>
                <c:pt idx="12637">
                  <c:v>0.961210830544569</c:v>
                </c:pt>
                <c:pt idx="12638">
                  <c:v>0.96128688773958</c:v>
                </c:pt>
                <c:pt idx="12639">
                  <c:v>0.961362944934591</c:v>
                </c:pt>
                <c:pt idx="12640">
                  <c:v>0.961439002129601</c:v>
                </c:pt>
                <c:pt idx="12641">
                  <c:v>0.961515059324612</c:v>
                </c:pt>
                <c:pt idx="12642">
                  <c:v>0.961591116519623</c:v>
                </c:pt>
                <c:pt idx="12643">
                  <c:v>0.961667173714633</c:v>
                </c:pt>
                <c:pt idx="12644">
                  <c:v>0.961743230909644</c:v>
                </c:pt>
                <c:pt idx="12645">
                  <c:v>0.961819288104655</c:v>
                </c:pt>
                <c:pt idx="12646">
                  <c:v>0.961895345299665</c:v>
                </c:pt>
                <c:pt idx="12647">
                  <c:v>0.961971402494676</c:v>
                </c:pt>
                <c:pt idx="12648">
                  <c:v>0.962047459689687</c:v>
                </c:pt>
                <c:pt idx="12649">
                  <c:v>0.962123516884697</c:v>
                </c:pt>
                <c:pt idx="12650">
                  <c:v>0.962199574079708</c:v>
                </c:pt>
                <c:pt idx="12651">
                  <c:v>0.962275631274719</c:v>
                </c:pt>
                <c:pt idx="12652">
                  <c:v>0.962351688469729</c:v>
                </c:pt>
                <c:pt idx="12653">
                  <c:v>0.96242774566474</c:v>
                </c:pt>
                <c:pt idx="12654">
                  <c:v>0.962503802859751</c:v>
                </c:pt>
                <c:pt idx="12655">
                  <c:v>0.962579860054761</c:v>
                </c:pt>
                <c:pt idx="12656">
                  <c:v>0.962655917249772</c:v>
                </c:pt>
                <c:pt idx="12657">
                  <c:v>0.962731974444782</c:v>
                </c:pt>
                <c:pt idx="12658">
                  <c:v>0.962808031639793</c:v>
                </c:pt>
                <c:pt idx="12659">
                  <c:v>0.962884088834804</c:v>
                </c:pt>
                <c:pt idx="12660">
                  <c:v>0.962960146029814</c:v>
                </c:pt>
                <c:pt idx="12661">
                  <c:v>0.963036203224825</c:v>
                </c:pt>
                <c:pt idx="12662">
                  <c:v>0.963112260419836</c:v>
                </c:pt>
                <c:pt idx="12663">
                  <c:v>0.963188317614846</c:v>
                </c:pt>
                <c:pt idx="12664">
                  <c:v>0.963264374809857</c:v>
                </c:pt>
                <c:pt idx="12665">
                  <c:v>0.963340432004868</c:v>
                </c:pt>
                <c:pt idx="12666">
                  <c:v>0.963416489199878</c:v>
                </c:pt>
                <c:pt idx="12667">
                  <c:v>0.963492546394889</c:v>
                </c:pt>
                <c:pt idx="12668">
                  <c:v>0.9635686035899</c:v>
                </c:pt>
                <c:pt idx="12669">
                  <c:v>0.96364466078491</c:v>
                </c:pt>
                <c:pt idx="12670">
                  <c:v>0.963720717979921</c:v>
                </c:pt>
                <c:pt idx="12671">
                  <c:v>0.963796775174932</c:v>
                </c:pt>
                <c:pt idx="12672">
                  <c:v>0.963872832369942</c:v>
                </c:pt>
                <c:pt idx="12673">
                  <c:v>0.963948889564953</c:v>
                </c:pt>
                <c:pt idx="12674">
                  <c:v>0.964024946759963</c:v>
                </c:pt>
                <c:pt idx="12675">
                  <c:v>0.964101003954974</c:v>
                </c:pt>
                <c:pt idx="12676">
                  <c:v>0.964177061149985</c:v>
                </c:pt>
                <c:pt idx="12677">
                  <c:v>0.964253118344995</c:v>
                </c:pt>
                <c:pt idx="12678">
                  <c:v>0.964329175540006</c:v>
                </c:pt>
                <c:pt idx="12679">
                  <c:v>0.964405232735017</c:v>
                </c:pt>
                <c:pt idx="12680">
                  <c:v>0.964481289930027</c:v>
                </c:pt>
                <c:pt idx="12681">
                  <c:v>0.964557347125038</c:v>
                </c:pt>
                <c:pt idx="12682">
                  <c:v>0.964633404320049</c:v>
                </c:pt>
                <c:pt idx="12683">
                  <c:v>0.964709461515059</c:v>
                </c:pt>
                <c:pt idx="12684">
                  <c:v>0.96478551871007</c:v>
                </c:pt>
                <c:pt idx="12685">
                  <c:v>0.964861575905081</c:v>
                </c:pt>
                <c:pt idx="12686">
                  <c:v>0.964937633100091</c:v>
                </c:pt>
                <c:pt idx="12687">
                  <c:v>0.965013690295102</c:v>
                </c:pt>
                <c:pt idx="12688">
                  <c:v>0.965089747490113</c:v>
                </c:pt>
                <c:pt idx="12689">
                  <c:v>0.965165804685123</c:v>
                </c:pt>
                <c:pt idx="12690">
                  <c:v>0.965241861880134</c:v>
                </c:pt>
                <c:pt idx="12691">
                  <c:v>0.965317919075144</c:v>
                </c:pt>
                <c:pt idx="12692">
                  <c:v>0.965393976270155</c:v>
                </c:pt>
                <c:pt idx="12693">
                  <c:v>0.965470033465166</c:v>
                </c:pt>
                <c:pt idx="12694">
                  <c:v>0.965546090660176</c:v>
                </c:pt>
                <c:pt idx="12695">
                  <c:v>0.965622147855187</c:v>
                </c:pt>
                <c:pt idx="12696">
                  <c:v>0.965698205050198</c:v>
                </c:pt>
                <c:pt idx="12697">
                  <c:v>0.965774262245208</c:v>
                </c:pt>
                <c:pt idx="12698">
                  <c:v>0.965850319440219</c:v>
                </c:pt>
                <c:pt idx="12699">
                  <c:v>0.96592637663523</c:v>
                </c:pt>
                <c:pt idx="12700">
                  <c:v>0.96600243383024</c:v>
                </c:pt>
                <c:pt idx="12701">
                  <c:v>0.966078491025251</c:v>
                </c:pt>
                <c:pt idx="12702">
                  <c:v>0.966154548220262</c:v>
                </c:pt>
                <c:pt idx="12703">
                  <c:v>0.966230605415272</c:v>
                </c:pt>
                <c:pt idx="12704">
                  <c:v>0.966306662610283</c:v>
                </c:pt>
                <c:pt idx="12705">
                  <c:v>0.966382719805294</c:v>
                </c:pt>
                <c:pt idx="12706">
                  <c:v>0.966458777000304</c:v>
                </c:pt>
                <c:pt idx="12707">
                  <c:v>0.966534834195315</c:v>
                </c:pt>
                <c:pt idx="12708">
                  <c:v>0.966610891390325</c:v>
                </c:pt>
                <c:pt idx="12709">
                  <c:v>0.966686948585336</c:v>
                </c:pt>
                <c:pt idx="12710">
                  <c:v>0.966763005780347</c:v>
                </c:pt>
                <c:pt idx="12711">
                  <c:v>0.966839062975357</c:v>
                </c:pt>
                <c:pt idx="12712">
                  <c:v>0.966915120170368</c:v>
                </c:pt>
                <c:pt idx="12713">
                  <c:v>0.966991177365379</c:v>
                </c:pt>
                <c:pt idx="12714">
                  <c:v>0.967067234560389</c:v>
                </c:pt>
                <c:pt idx="12715">
                  <c:v>0.9671432917554</c:v>
                </c:pt>
                <c:pt idx="12716">
                  <c:v>0.967219348950411</c:v>
                </c:pt>
                <c:pt idx="12717">
                  <c:v>0.967295406145421</c:v>
                </c:pt>
                <c:pt idx="12718">
                  <c:v>0.967371463340432</c:v>
                </c:pt>
                <c:pt idx="12719">
                  <c:v>0.967447520535443</c:v>
                </c:pt>
                <c:pt idx="12720">
                  <c:v>0.967523577730453</c:v>
                </c:pt>
                <c:pt idx="12721">
                  <c:v>0.967599634925464</c:v>
                </c:pt>
                <c:pt idx="12722">
                  <c:v>0.967675692120475</c:v>
                </c:pt>
                <c:pt idx="12723">
                  <c:v>0.967751749315485</c:v>
                </c:pt>
                <c:pt idx="12724">
                  <c:v>0.967827806510496</c:v>
                </c:pt>
                <c:pt idx="12725">
                  <c:v>0.967903863705506</c:v>
                </c:pt>
                <c:pt idx="12726">
                  <c:v>0.967979920900517</c:v>
                </c:pt>
                <c:pt idx="12727">
                  <c:v>0.968055978095528</c:v>
                </c:pt>
                <c:pt idx="12728">
                  <c:v>0.968132035290538</c:v>
                </c:pt>
                <c:pt idx="12729">
                  <c:v>0.968208092485549</c:v>
                </c:pt>
                <c:pt idx="12730">
                  <c:v>0.96828414968056</c:v>
                </c:pt>
                <c:pt idx="12731">
                  <c:v>0.96836020687557</c:v>
                </c:pt>
                <c:pt idx="12732">
                  <c:v>0.968436264070581</c:v>
                </c:pt>
                <c:pt idx="12733">
                  <c:v>0.968512321265592</c:v>
                </c:pt>
                <c:pt idx="12734">
                  <c:v>0.968588378460602</c:v>
                </c:pt>
                <c:pt idx="12735">
                  <c:v>0.968664435655613</c:v>
                </c:pt>
                <c:pt idx="12736">
                  <c:v>0.968740492850624</c:v>
                </c:pt>
                <c:pt idx="12737">
                  <c:v>0.968816550045634</c:v>
                </c:pt>
                <c:pt idx="12738">
                  <c:v>0.968892607240645</c:v>
                </c:pt>
                <c:pt idx="12739">
                  <c:v>0.968968664435656</c:v>
                </c:pt>
                <c:pt idx="12740">
                  <c:v>0.969044721630666</c:v>
                </c:pt>
                <c:pt idx="12741">
                  <c:v>0.969120778825677</c:v>
                </c:pt>
                <c:pt idx="12742">
                  <c:v>0.969196836020687</c:v>
                </c:pt>
                <c:pt idx="12743">
                  <c:v>0.969272893215698</c:v>
                </c:pt>
                <c:pt idx="12744">
                  <c:v>0.969348950410709</c:v>
                </c:pt>
                <c:pt idx="12745">
                  <c:v>0.969425007605719</c:v>
                </c:pt>
                <c:pt idx="12746">
                  <c:v>0.96950106480073</c:v>
                </c:pt>
                <c:pt idx="12747">
                  <c:v>0.969577121995741</c:v>
                </c:pt>
                <c:pt idx="12748">
                  <c:v>0.969653179190751</c:v>
                </c:pt>
                <c:pt idx="12749">
                  <c:v>0.969729236385762</c:v>
                </c:pt>
                <c:pt idx="12750">
                  <c:v>0.969805293580773</c:v>
                </c:pt>
                <c:pt idx="12751">
                  <c:v>0.969881350775783</c:v>
                </c:pt>
                <c:pt idx="12752">
                  <c:v>0.969957407970794</c:v>
                </c:pt>
                <c:pt idx="12753">
                  <c:v>0.970033465165805</c:v>
                </c:pt>
                <c:pt idx="12754">
                  <c:v>0.970109522360815</c:v>
                </c:pt>
                <c:pt idx="12755">
                  <c:v>0.970185579555826</c:v>
                </c:pt>
                <c:pt idx="12756">
                  <c:v>0.970261636750837</c:v>
                </c:pt>
                <c:pt idx="12757">
                  <c:v>0.970337693945847</c:v>
                </c:pt>
                <c:pt idx="12758">
                  <c:v>0.970413751140858</c:v>
                </c:pt>
                <c:pt idx="12759">
                  <c:v>0.970489808335869</c:v>
                </c:pt>
                <c:pt idx="12760">
                  <c:v>0.970565865530879</c:v>
                </c:pt>
                <c:pt idx="12761">
                  <c:v>0.97064192272589</c:v>
                </c:pt>
                <c:pt idx="12762">
                  <c:v>0.9707179799209</c:v>
                </c:pt>
                <c:pt idx="12763">
                  <c:v>0.970794037115911</c:v>
                </c:pt>
                <c:pt idx="12764">
                  <c:v>0.970870094310922</c:v>
                </c:pt>
                <c:pt idx="12765">
                  <c:v>0.970946151505932</c:v>
                </c:pt>
                <c:pt idx="12766">
                  <c:v>0.971022208700943</c:v>
                </c:pt>
                <c:pt idx="12767">
                  <c:v>0.971098265895954</c:v>
                </c:pt>
                <c:pt idx="12768">
                  <c:v>0.971174323090964</c:v>
                </c:pt>
                <c:pt idx="12769">
                  <c:v>0.971250380285975</c:v>
                </c:pt>
                <c:pt idx="12770">
                  <c:v>0.971326437480986</c:v>
                </c:pt>
                <c:pt idx="12771">
                  <c:v>0.971402494675996</c:v>
                </c:pt>
                <c:pt idx="12772">
                  <c:v>0.971478551871007</c:v>
                </c:pt>
                <c:pt idx="12773">
                  <c:v>0.971554609066018</c:v>
                </c:pt>
                <c:pt idx="12774">
                  <c:v>0.971630666261028</c:v>
                </c:pt>
                <c:pt idx="12775">
                  <c:v>0.971706723456039</c:v>
                </c:pt>
                <c:pt idx="12776">
                  <c:v>0.97178278065105</c:v>
                </c:pt>
                <c:pt idx="12777">
                  <c:v>0.97185883784606</c:v>
                </c:pt>
                <c:pt idx="12778">
                  <c:v>0.971934895041071</c:v>
                </c:pt>
                <c:pt idx="12779">
                  <c:v>0.972010952236082</c:v>
                </c:pt>
                <c:pt idx="12780">
                  <c:v>0.972087009431092</c:v>
                </c:pt>
                <c:pt idx="12781">
                  <c:v>0.972163066626103</c:v>
                </c:pt>
                <c:pt idx="12782">
                  <c:v>0.972239123821113</c:v>
                </c:pt>
                <c:pt idx="12783">
                  <c:v>0.972315181016124</c:v>
                </c:pt>
                <c:pt idx="12784">
                  <c:v>0.972391238211135</c:v>
                </c:pt>
                <c:pt idx="12785">
                  <c:v>0.972467295406145</c:v>
                </c:pt>
                <c:pt idx="12786">
                  <c:v>0.972543352601156</c:v>
                </c:pt>
                <c:pt idx="12787">
                  <c:v>0.972619409796167</c:v>
                </c:pt>
                <c:pt idx="12788">
                  <c:v>0.972695466991177</c:v>
                </c:pt>
                <c:pt idx="12789">
                  <c:v>0.972771524186188</c:v>
                </c:pt>
                <c:pt idx="12790">
                  <c:v>0.972847581381199</c:v>
                </c:pt>
                <c:pt idx="12791">
                  <c:v>0.972923638576209</c:v>
                </c:pt>
                <c:pt idx="12792">
                  <c:v>0.97299969577122</c:v>
                </c:pt>
                <c:pt idx="12793">
                  <c:v>0.973075752966231</c:v>
                </c:pt>
                <c:pt idx="12794">
                  <c:v>0.973151810161241</c:v>
                </c:pt>
                <c:pt idx="12795">
                  <c:v>0.973227867356252</c:v>
                </c:pt>
                <c:pt idx="12796">
                  <c:v>0.973303924551263</c:v>
                </c:pt>
                <c:pt idx="12797">
                  <c:v>0.973379981746273</c:v>
                </c:pt>
                <c:pt idx="12798">
                  <c:v>0.973456038941284</c:v>
                </c:pt>
                <c:pt idx="12799">
                  <c:v>0.973532096136295</c:v>
                </c:pt>
                <c:pt idx="12800">
                  <c:v>0.973608153331305</c:v>
                </c:pt>
                <c:pt idx="12801">
                  <c:v>0.973684210526316</c:v>
                </c:pt>
                <c:pt idx="12802">
                  <c:v>0.973760267721326</c:v>
                </c:pt>
                <c:pt idx="12803">
                  <c:v>0.973836324916337</c:v>
                </c:pt>
                <c:pt idx="12804">
                  <c:v>0.973912382111348</c:v>
                </c:pt>
                <c:pt idx="12805">
                  <c:v>0.973988439306358</c:v>
                </c:pt>
                <c:pt idx="12806">
                  <c:v>0.974064496501369</c:v>
                </c:pt>
                <c:pt idx="12807">
                  <c:v>0.97414055369638</c:v>
                </c:pt>
                <c:pt idx="12808">
                  <c:v>0.97421661089139</c:v>
                </c:pt>
                <c:pt idx="12809">
                  <c:v>0.974292668086401</c:v>
                </c:pt>
                <c:pt idx="12810">
                  <c:v>0.974368725281412</c:v>
                </c:pt>
                <c:pt idx="12811">
                  <c:v>0.974444782476422</c:v>
                </c:pt>
                <c:pt idx="12812">
                  <c:v>0.974520839671433</c:v>
                </c:pt>
                <c:pt idx="12813">
                  <c:v>0.974596896866444</c:v>
                </c:pt>
                <c:pt idx="12814">
                  <c:v>0.974672954061454</c:v>
                </c:pt>
                <c:pt idx="12815">
                  <c:v>0.974749011256465</c:v>
                </c:pt>
                <c:pt idx="12816">
                  <c:v>0.974825068451476</c:v>
                </c:pt>
                <c:pt idx="12817">
                  <c:v>0.974901125646486</c:v>
                </c:pt>
                <c:pt idx="12818">
                  <c:v>0.974977182841497</c:v>
                </c:pt>
                <c:pt idx="12819">
                  <c:v>0.975053240036507</c:v>
                </c:pt>
                <c:pt idx="12820">
                  <c:v>0.975129297231518</c:v>
                </c:pt>
                <c:pt idx="12821">
                  <c:v>0.975205354426529</c:v>
                </c:pt>
                <c:pt idx="12822">
                  <c:v>0.975281411621539</c:v>
                </c:pt>
                <c:pt idx="12823">
                  <c:v>0.97535746881655</c:v>
                </c:pt>
                <c:pt idx="12824">
                  <c:v>0.975433526011561</c:v>
                </c:pt>
                <c:pt idx="12825">
                  <c:v>0.975509583206571</c:v>
                </c:pt>
                <c:pt idx="12826">
                  <c:v>0.975585640401582</c:v>
                </c:pt>
                <c:pt idx="12827">
                  <c:v>0.975661697596593</c:v>
                </c:pt>
                <c:pt idx="12828">
                  <c:v>0.975737754791603</c:v>
                </c:pt>
                <c:pt idx="12829">
                  <c:v>0.975813811986614</c:v>
                </c:pt>
                <c:pt idx="12830">
                  <c:v>0.975889869181625</c:v>
                </c:pt>
                <c:pt idx="12831">
                  <c:v>0.975965926376635</c:v>
                </c:pt>
                <c:pt idx="12832">
                  <c:v>0.976041983571646</c:v>
                </c:pt>
                <c:pt idx="12833">
                  <c:v>0.976118040766657</c:v>
                </c:pt>
                <c:pt idx="12834">
                  <c:v>0.976194097961667</c:v>
                </c:pt>
                <c:pt idx="12835">
                  <c:v>0.976270155156678</c:v>
                </c:pt>
                <c:pt idx="12836">
                  <c:v>0.976346212351688</c:v>
                </c:pt>
                <c:pt idx="12837">
                  <c:v>0.976422269546699</c:v>
                </c:pt>
                <c:pt idx="12838">
                  <c:v>0.97649832674171</c:v>
                </c:pt>
                <c:pt idx="12839">
                  <c:v>0.97657438393672</c:v>
                </c:pt>
                <c:pt idx="12840">
                  <c:v>0.976650441131731</c:v>
                </c:pt>
                <c:pt idx="12841">
                  <c:v>0.976726498326742</c:v>
                </c:pt>
                <c:pt idx="12842">
                  <c:v>0.976802555521752</c:v>
                </c:pt>
                <c:pt idx="12843">
                  <c:v>0.976878612716763</c:v>
                </c:pt>
                <c:pt idx="12844">
                  <c:v>0.976954669911774</c:v>
                </c:pt>
                <c:pt idx="12845">
                  <c:v>0.977030727106784</c:v>
                </c:pt>
                <c:pt idx="12846">
                  <c:v>0.977106784301795</c:v>
                </c:pt>
                <c:pt idx="12847">
                  <c:v>0.977182841496806</c:v>
                </c:pt>
                <c:pt idx="12848">
                  <c:v>0.977258898691816</c:v>
                </c:pt>
                <c:pt idx="12849">
                  <c:v>0.977334955886827</c:v>
                </c:pt>
                <c:pt idx="12850">
                  <c:v>0.977411013081838</c:v>
                </c:pt>
                <c:pt idx="12851">
                  <c:v>0.977487070276848</c:v>
                </c:pt>
                <c:pt idx="12852">
                  <c:v>0.977563127471859</c:v>
                </c:pt>
                <c:pt idx="12853">
                  <c:v>0.977639184666869</c:v>
                </c:pt>
                <c:pt idx="12854">
                  <c:v>0.97771524186188</c:v>
                </c:pt>
                <c:pt idx="12855">
                  <c:v>0.977791299056891</c:v>
                </c:pt>
                <c:pt idx="12856">
                  <c:v>0.977867356251901</c:v>
                </c:pt>
                <c:pt idx="12857">
                  <c:v>0.977943413446912</c:v>
                </c:pt>
                <c:pt idx="12858">
                  <c:v>0.978019470641923</c:v>
                </c:pt>
                <c:pt idx="12859">
                  <c:v>0.978095527836933</c:v>
                </c:pt>
                <c:pt idx="12860">
                  <c:v>0.978171585031944</c:v>
                </c:pt>
                <c:pt idx="12861">
                  <c:v>0.978247642226955</c:v>
                </c:pt>
                <c:pt idx="12862">
                  <c:v>0.978323699421965</c:v>
                </c:pt>
                <c:pt idx="12863">
                  <c:v>0.978399756616976</c:v>
                </c:pt>
                <c:pt idx="12864">
                  <c:v>0.978475813811987</c:v>
                </c:pt>
                <c:pt idx="12865">
                  <c:v>0.978551871006997</c:v>
                </c:pt>
                <c:pt idx="12866">
                  <c:v>0.978627928202008</c:v>
                </c:pt>
                <c:pt idx="12867">
                  <c:v>0.978703985397018</c:v>
                </c:pt>
                <c:pt idx="12868">
                  <c:v>0.978780042592029</c:v>
                </c:pt>
                <c:pt idx="12869">
                  <c:v>0.97885609978704</c:v>
                </c:pt>
                <c:pt idx="12870">
                  <c:v>0.97893215698205</c:v>
                </c:pt>
                <c:pt idx="12871">
                  <c:v>0.979008214177061</c:v>
                </c:pt>
                <c:pt idx="12872">
                  <c:v>0.979084271372072</c:v>
                </c:pt>
                <c:pt idx="12873">
                  <c:v>0.979160328567082</c:v>
                </c:pt>
                <c:pt idx="12874">
                  <c:v>0.979236385762093</c:v>
                </c:pt>
                <c:pt idx="12875">
                  <c:v>0.979312442957104</c:v>
                </c:pt>
                <c:pt idx="12876">
                  <c:v>0.979388500152114</c:v>
                </c:pt>
                <c:pt idx="12877">
                  <c:v>0.979464557347125</c:v>
                </c:pt>
                <c:pt idx="12878">
                  <c:v>0.979540614542136</c:v>
                </c:pt>
                <c:pt idx="12879">
                  <c:v>0.979616671737146</c:v>
                </c:pt>
                <c:pt idx="12880">
                  <c:v>0.979692728932157</c:v>
                </c:pt>
                <c:pt idx="12881">
                  <c:v>0.979768786127168</c:v>
                </c:pt>
                <c:pt idx="12882">
                  <c:v>0.979844843322178</c:v>
                </c:pt>
                <c:pt idx="12883">
                  <c:v>0.979920900517189</c:v>
                </c:pt>
                <c:pt idx="12884">
                  <c:v>0.979996957712199</c:v>
                </c:pt>
                <c:pt idx="12885">
                  <c:v>0.98007301490721</c:v>
                </c:pt>
                <c:pt idx="12886">
                  <c:v>0.980149072102221</c:v>
                </c:pt>
                <c:pt idx="12887">
                  <c:v>0.980225129297231</c:v>
                </c:pt>
                <c:pt idx="12888">
                  <c:v>0.980301186492242</c:v>
                </c:pt>
                <c:pt idx="12889">
                  <c:v>0.980377243687253</c:v>
                </c:pt>
                <c:pt idx="12890">
                  <c:v>0.980453300882263</c:v>
                </c:pt>
                <c:pt idx="12891">
                  <c:v>0.980529358077274</c:v>
                </c:pt>
                <c:pt idx="12892">
                  <c:v>0.980605415272285</c:v>
                </c:pt>
                <c:pt idx="12893">
                  <c:v>0.980681472467295</c:v>
                </c:pt>
                <c:pt idx="12894">
                  <c:v>0.980757529662306</c:v>
                </c:pt>
                <c:pt idx="12895">
                  <c:v>0.980833586857317</c:v>
                </c:pt>
                <c:pt idx="12896">
                  <c:v>0.980909644052327</c:v>
                </c:pt>
                <c:pt idx="12897">
                  <c:v>0.980985701247338</c:v>
                </c:pt>
                <c:pt idx="12898">
                  <c:v>0.981061758442349</c:v>
                </c:pt>
                <c:pt idx="12899">
                  <c:v>0.981137815637359</c:v>
                </c:pt>
                <c:pt idx="12900">
                  <c:v>0.98121387283237</c:v>
                </c:pt>
                <c:pt idx="12901">
                  <c:v>0.981289930027381</c:v>
                </c:pt>
                <c:pt idx="12902">
                  <c:v>0.981365987222391</c:v>
                </c:pt>
                <c:pt idx="12903">
                  <c:v>0.981442044417402</c:v>
                </c:pt>
                <c:pt idx="12904">
                  <c:v>0.981518101612412</c:v>
                </c:pt>
                <c:pt idx="12905">
                  <c:v>0.981594158807423</c:v>
                </c:pt>
                <c:pt idx="12906">
                  <c:v>0.981670216002434</c:v>
                </c:pt>
                <c:pt idx="12907">
                  <c:v>0.981746273197444</c:v>
                </c:pt>
                <c:pt idx="12908">
                  <c:v>0.981822330392455</c:v>
                </c:pt>
                <c:pt idx="12909">
                  <c:v>0.981898387587466</c:v>
                </c:pt>
                <c:pt idx="12910">
                  <c:v>0.981974444782476</c:v>
                </c:pt>
                <c:pt idx="12911">
                  <c:v>0.982050501977487</c:v>
                </c:pt>
                <c:pt idx="12912">
                  <c:v>0.982126559172498</c:v>
                </c:pt>
                <c:pt idx="12913">
                  <c:v>0.982202616367508</c:v>
                </c:pt>
                <c:pt idx="12914">
                  <c:v>0.982278673562519</c:v>
                </c:pt>
                <c:pt idx="12915">
                  <c:v>0.98235473075753</c:v>
                </c:pt>
                <c:pt idx="12916">
                  <c:v>0.98243078795254</c:v>
                </c:pt>
                <c:pt idx="12917">
                  <c:v>0.982506845147551</c:v>
                </c:pt>
                <c:pt idx="12918">
                  <c:v>0.982582902342562</c:v>
                </c:pt>
                <c:pt idx="12919">
                  <c:v>0.982658959537572</c:v>
                </c:pt>
                <c:pt idx="12920">
                  <c:v>0.982735016732583</c:v>
                </c:pt>
                <c:pt idx="12921">
                  <c:v>0.982811073927594</c:v>
                </c:pt>
                <c:pt idx="12922">
                  <c:v>0.982887131122604</c:v>
                </c:pt>
                <c:pt idx="12923">
                  <c:v>0.982963188317615</c:v>
                </c:pt>
                <c:pt idx="12924">
                  <c:v>0.983039245512625</c:v>
                </c:pt>
                <c:pt idx="12925">
                  <c:v>0.983115302707636</c:v>
                </c:pt>
                <c:pt idx="12926">
                  <c:v>0.983191359902647</c:v>
                </c:pt>
                <c:pt idx="12927">
                  <c:v>0.983267417097657</c:v>
                </c:pt>
                <c:pt idx="12928">
                  <c:v>0.983343474292668</c:v>
                </c:pt>
                <c:pt idx="12929">
                  <c:v>0.983419531487679</c:v>
                </c:pt>
                <c:pt idx="12930">
                  <c:v>0.983495588682689</c:v>
                </c:pt>
                <c:pt idx="12931">
                  <c:v>0.9835716458777</c:v>
                </c:pt>
                <c:pt idx="12932">
                  <c:v>0.983647703072711</c:v>
                </c:pt>
                <c:pt idx="12933">
                  <c:v>0.983723760267721</c:v>
                </c:pt>
                <c:pt idx="12934">
                  <c:v>0.983799817462732</c:v>
                </c:pt>
                <c:pt idx="12935">
                  <c:v>0.983875874657743</c:v>
                </c:pt>
                <c:pt idx="12936">
                  <c:v>0.983951931852753</c:v>
                </c:pt>
                <c:pt idx="12937">
                  <c:v>0.984027989047764</c:v>
                </c:pt>
                <c:pt idx="12938">
                  <c:v>0.984104046242775</c:v>
                </c:pt>
                <c:pt idx="12939">
                  <c:v>0.984180103437785</c:v>
                </c:pt>
                <c:pt idx="12940">
                  <c:v>0.984256160632796</c:v>
                </c:pt>
                <c:pt idx="12941">
                  <c:v>0.984332217827807</c:v>
                </c:pt>
                <c:pt idx="12942">
                  <c:v>0.984408275022817</c:v>
                </c:pt>
                <c:pt idx="12943">
                  <c:v>0.984484332217828</c:v>
                </c:pt>
                <c:pt idx="12944">
                  <c:v>0.984560389412838</c:v>
                </c:pt>
                <c:pt idx="12945">
                  <c:v>0.984636446607849</c:v>
                </c:pt>
                <c:pt idx="12946">
                  <c:v>0.98471250380286</c:v>
                </c:pt>
                <c:pt idx="12947">
                  <c:v>0.98478856099787</c:v>
                </c:pt>
                <c:pt idx="12948">
                  <c:v>0.984864618192881</c:v>
                </c:pt>
                <c:pt idx="12949">
                  <c:v>0.984940675387892</c:v>
                </c:pt>
                <c:pt idx="12950">
                  <c:v>0.985016732582902</c:v>
                </c:pt>
                <c:pt idx="12951">
                  <c:v>0.985092789777913</c:v>
                </c:pt>
                <c:pt idx="12952">
                  <c:v>0.985168846972924</c:v>
                </c:pt>
                <c:pt idx="12953">
                  <c:v>0.985244904167934</c:v>
                </c:pt>
                <c:pt idx="12954">
                  <c:v>0.985320961362945</c:v>
                </c:pt>
                <c:pt idx="12955">
                  <c:v>0.985397018557956</c:v>
                </c:pt>
                <c:pt idx="12956">
                  <c:v>0.985473075752966</c:v>
                </c:pt>
                <c:pt idx="12957">
                  <c:v>0.985549132947977</c:v>
                </c:pt>
                <c:pt idx="12958">
                  <c:v>0.985625190142988</c:v>
                </c:pt>
                <c:pt idx="12959">
                  <c:v>0.985701247337998</c:v>
                </c:pt>
                <c:pt idx="12960">
                  <c:v>0.985777304533009</c:v>
                </c:pt>
                <c:pt idx="12961">
                  <c:v>0.985853361728019</c:v>
                </c:pt>
                <c:pt idx="12962">
                  <c:v>0.98592941892303</c:v>
                </c:pt>
                <c:pt idx="12963">
                  <c:v>0.986005476118041</c:v>
                </c:pt>
                <c:pt idx="12964">
                  <c:v>0.986081533313051</c:v>
                </c:pt>
                <c:pt idx="12965">
                  <c:v>0.986157590508062</c:v>
                </c:pt>
                <c:pt idx="12966">
                  <c:v>0.986233647703073</c:v>
                </c:pt>
                <c:pt idx="12967">
                  <c:v>0.986309704898083</c:v>
                </c:pt>
                <c:pt idx="12968">
                  <c:v>0.986385762093094</c:v>
                </c:pt>
                <c:pt idx="12969">
                  <c:v>0.986461819288105</c:v>
                </c:pt>
                <c:pt idx="12970">
                  <c:v>0.986537876483115</c:v>
                </c:pt>
                <c:pt idx="12971">
                  <c:v>0.986613933678126</c:v>
                </c:pt>
                <c:pt idx="12972">
                  <c:v>0.986689990873137</c:v>
                </c:pt>
                <c:pt idx="12973">
                  <c:v>0.986766048068147</c:v>
                </c:pt>
                <c:pt idx="12974">
                  <c:v>0.986842105263158</c:v>
                </c:pt>
                <c:pt idx="12975">
                  <c:v>0.986918162458169</c:v>
                </c:pt>
                <c:pt idx="12976">
                  <c:v>0.986994219653179</c:v>
                </c:pt>
                <c:pt idx="12977">
                  <c:v>0.98707027684819</c:v>
                </c:pt>
                <c:pt idx="12978">
                  <c:v>0.9871463340432</c:v>
                </c:pt>
                <c:pt idx="12979">
                  <c:v>0.987222391238211</c:v>
                </c:pt>
                <c:pt idx="12980">
                  <c:v>0.987298448433222</c:v>
                </c:pt>
                <c:pt idx="12981">
                  <c:v>0.987374505628232</c:v>
                </c:pt>
                <c:pt idx="12982">
                  <c:v>0.987450562823243</c:v>
                </c:pt>
                <c:pt idx="12983">
                  <c:v>0.987526620018254</c:v>
                </c:pt>
                <c:pt idx="12984">
                  <c:v>0.987602677213264</c:v>
                </c:pt>
                <c:pt idx="12985">
                  <c:v>0.987678734408275</c:v>
                </c:pt>
                <c:pt idx="12986">
                  <c:v>0.987754791603286</c:v>
                </c:pt>
                <c:pt idx="12987">
                  <c:v>0.987830848798296</c:v>
                </c:pt>
                <c:pt idx="12988">
                  <c:v>0.987906905993307</c:v>
                </c:pt>
                <c:pt idx="12989">
                  <c:v>0.987982963188318</c:v>
                </c:pt>
                <c:pt idx="12990">
                  <c:v>0.988059020383328</c:v>
                </c:pt>
                <c:pt idx="12991">
                  <c:v>0.988135077578339</c:v>
                </c:pt>
                <c:pt idx="12992">
                  <c:v>0.98821113477335</c:v>
                </c:pt>
                <c:pt idx="12993">
                  <c:v>0.98828719196836</c:v>
                </c:pt>
                <c:pt idx="12994">
                  <c:v>0.988363249163371</c:v>
                </c:pt>
                <c:pt idx="12995">
                  <c:v>0.988439306358381</c:v>
                </c:pt>
                <c:pt idx="12996">
                  <c:v>0.988515363553392</c:v>
                </c:pt>
                <c:pt idx="12997">
                  <c:v>0.988591420748403</c:v>
                </c:pt>
                <c:pt idx="12998">
                  <c:v>0.988667477943413</c:v>
                </c:pt>
                <c:pt idx="12999">
                  <c:v>0.988743535138424</c:v>
                </c:pt>
                <c:pt idx="13000">
                  <c:v>0.988819592333435</c:v>
                </c:pt>
                <c:pt idx="13001">
                  <c:v>0.988895649528445</c:v>
                </c:pt>
                <c:pt idx="13002">
                  <c:v>0.988971706723456</c:v>
                </c:pt>
                <c:pt idx="13003">
                  <c:v>0.989047763918467</c:v>
                </c:pt>
                <c:pt idx="13004">
                  <c:v>0.989123821113477</c:v>
                </c:pt>
                <c:pt idx="13005">
                  <c:v>0.989199878308488</c:v>
                </c:pt>
                <c:pt idx="13006">
                  <c:v>0.989275935503499</c:v>
                </c:pt>
                <c:pt idx="13007">
                  <c:v>0.989351992698509</c:v>
                </c:pt>
                <c:pt idx="13008">
                  <c:v>0.98942804989352</c:v>
                </c:pt>
                <c:pt idx="13009">
                  <c:v>0.98950410708853</c:v>
                </c:pt>
                <c:pt idx="13010">
                  <c:v>0.989580164283541</c:v>
                </c:pt>
                <c:pt idx="13011">
                  <c:v>0.989656221478552</c:v>
                </c:pt>
                <c:pt idx="13012">
                  <c:v>0.989732278673562</c:v>
                </c:pt>
                <c:pt idx="13013">
                  <c:v>0.989808335868573</c:v>
                </c:pt>
                <c:pt idx="13014">
                  <c:v>0.989884393063584</c:v>
                </c:pt>
                <c:pt idx="13015">
                  <c:v>0.989960450258594</c:v>
                </c:pt>
                <c:pt idx="13016">
                  <c:v>0.990036507453605</c:v>
                </c:pt>
                <c:pt idx="13017">
                  <c:v>0.990112564648616</c:v>
                </c:pt>
                <c:pt idx="13018">
                  <c:v>0.990188621843626</c:v>
                </c:pt>
                <c:pt idx="13019">
                  <c:v>0.990264679038637</c:v>
                </c:pt>
                <c:pt idx="13020">
                  <c:v>0.990340736233648</c:v>
                </c:pt>
                <c:pt idx="13021">
                  <c:v>0.990416793428658</c:v>
                </c:pt>
                <c:pt idx="13022">
                  <c:v>0.990492850623669</c:v>
                </c:pt>
                <c:pt idx="13023">
                  <c:v>0.99056890781868</c:v>
                </c:pt>
                <c:pt idx="13024">
                  <c:v>0.99064496501369</c:v>
                </c:pt>
                <c:pt idx="13025">
                  <c:v>0.990721022208701</c:v>
                </c:pt>
                <c:pt idx="13026">
                  <c:v>0.990797079403712</c:v>
                </c:pt>
                <c:pt idx="13027">
                  <c:v>0.990873136598722</c:v>
                </c:pt>
                <c:pt idx="13028">
                  <c:v>0.990949193793733</c:v>
                </c:pt>
                <c:pt idx="13029">
                  <c:v>0.991025250988743</c:v>
                </c:pt>
                <c:pt idx="13030">
                  <c:v>0.991101308183754</c:v>
                </c:pt>
                <c:pt idx="13031">
                  <c:v>0.991177365378765</c:v>
                </c:pt>
                <c:pt idx="13032">
                  <c:v>0.991253422573775</c:v>
                </c:pt>
                <c:pt idx="13033">
                  <c:v>0.991329479768786</c:v>
                </c:pt>
                <c:pt idx="13034">
                  <c:v>0.991405536963797</c:v>
                </c:pt>
                <c:pt idx="13035">
                  <c:v>0.991481594158807</c:v>
                </c:pt>
                <c:pt idx="13036">
                  <c:v>0.991557651353818</c:v>
                </c:pt>
                <c:pt idx="13037">
                  <c:v>0.991633708548829</c:v>
                </c:pt>
                <c:pt idx="13038">
                  <c:v>0.991709765743839</c:v>
                </c:pt>
                <c:pt idx="13039">
                  <c:v>0.99178582293885</c:v>
                </c:pt>
                <c:pt idx="13040">
                  <c:v>0.991861880133861</c:v>
                </c:pt>
                <c:pt idx="13041">
                  <c:v>0.991937937328871</c:v>
                </c:pt>
                <c:pt idx="13042">
                  <c:v>0.992013994523882</c:v>
                </c:pt>
                <c:pt idx="13043">
                  <c:v>0.992090051718893</c:v>
                </c:pt>
                <c:pt idx="13044">
                  <c:v>0.992166108913903</c:v>
                </c:pt>
                <c:pt idx="13045">
                  <c:v>0.992242166108914</c:v>
                </c:pt>
                <c:pt idx="13046">
                  <c:v>0.992318223303924</c:v>
                </c:pt>
                <c:pt idx="13047">
                  <c:v>0.992394280498935</c:v>
                </c:pt>
                <c:pt idx="13048">
                  <c:v>0.992470337693946</c:v>
                </c:pt>
                <c:pt idx="13049">
                  <c:v>0.992546394888956</c:v>
                </c:pt>
                <c:pt idx="13050">
                  <c:v>0.992622452083967</c:v>
                </c:pt>
                <c:pt idx="13051">
                  <c:v>0.992698509278978</c:v>
                </c:pt>
                <c:pt idx="13052">
                  <c:v>0.992774566473988</c:v>
                </c:pt>
                <c:pt idx="13053">
                  <c:v>0.992850623668999</c:v>
                </c:pt>
                <c:pt idx="13054">
                  <c:v>0.99292668086401</c:v>
                </c:pt>
                <c:pt idx="13055">
                  <c:v>0.99300273805902</c:v>
                </c:pt>
                <c:pt idx="13056">
                  <c:v>0.993078795254031</c:v>
                </c:pt>
                <c:pt idx="13057">
                  <c:v>0.993154852449042</c:v>
                </c:pt>
                <c:pt idx="13058">
                  <c:v>0.993230909644052</c:v>
                </c:pt>
                <c:pt idx="13059">
                  <c:v>0.993306966839063</c:v>
                </c:pt>
                <c:pt idx="13060">
                  <c:v>0.993383024034074</c:v>
                </c:pt>
                <c:pt idx="13061">
                  <c:v>0.993459081229084</c:v>
                </c:pt>
                <c:pt idx="13062">
                  <c:v>0.993535138424095</c:v>
                </c:pt>
                <c:pt idx="13063">
                  <c:v>0.993611195619106</c:v>
                </c:pt>
                <c:pt idx="13064">
                  <c:v>0.993687252814116</c:v>
                </c:pt>
                <c:pt idx="13065">
                  <c:v>0.993763310009127</c:v>
                </c:pt>
                <c:pt idx="13066">
                  <c:v>0.993839367204137</c:v>
                </c:pt>
                <c:pt idx="13067">
                  <c:v>0.993915424399148</c:v>
                </c:pt>
                <c:pt idx="13068">
                  <c:v>0.993991481594159</c:v>
                </c:pt>
                <c:pt idx="13069">
                  <c:v>0.994067538789169</c:v>
                </c:pt>
                <c:pt idx="13070">
                  <c:v>0.99414359598418</c:v>
                </c:pt>
                <c:pt idx="13071">
                  <c:v>0.994219653179191</c:v>
                </c:pt>
                <c:pt idx="13072">
                  <c:v>0.994295710374201</c:v>
                </c:pt>
                <c:pt idx="13073">
                  <c:v>0.994371767569212</c:v>
                </c:pt>
                <c:pt idx="13074">
                  <c:v>0.994447824764223</c:v>
                </c:pt>
                <c:pt idx="13075">
                  <c:v>0.994523881959233</c:v>
                </c:pt>
                <c:pt idx="13076">
                  <c:v>0.994599939154244</c:v>
                </c:pt>
                <c:pt idx="13077">
                  <c:v>0.994675996349255</c:v>
                </c:pt>
                <c:pt idx="13078">
                  <c:v>0.994752053544265</c:v>
                </c:pt>
                <c:pt idx="13079">
                  <c:v>0.994828110739276</c:v>
                </c:pt>
                <c:pt idx="13080">
                  <c:v>0.994904167934287</c:v>
                </c:pt>
                <c:pt idx="13081">
                  <c:v>0.994980225129297</c:v>
                </c:pt>
                <c:pt idx="13082">
                  <c:v>0.995056282324308</c:v>
                </c:pt>
                <c:pt idx="13083">
                  <c:v>0.995132339519319</c:v>
                </c:pt>
                <c:pt idx="13084">
                  <c:v>0.995208396714329</c:v>
                </c:pt>
                <c:pt idx="13085">
                  <c:v>0.99528445390934</c:v>
                </c:pt>
                <c:pt idx="13086">
                  <c:v>0.99536051110435</c:v>
                </c:pt>
                <c:pt idx="13087">
                  <c:v>0.995436568299361</c:v>
                </c:pt>
                <c:pt idx="13088">
                  <c:v>0.995512625494372</c:v>
                </c:pt>
                <c:pt idx="13089">
                  <c:v>0.995588682689382</c:v>
                </c:pt>
                <c:pt idx="13090">
                  <c:v>0.995664739884393</c:v>
                </c:pt>
                <c:pt idx="13091">
                  <c:v>0.995740797079404</c:v>
                </c:pt>
                <c:pt idx="13092">
                  <c:v>0.995816854274414</c:v>
                </c:pt>
                <c:pt idx="13093">
                  <c:v>0.995892911469425</c:v>
                </c:pt>
                <c:pt idx="13094">
                  <c:v>0.995968968664436</c:v>
                </c:pt>
                <c:pt idx="13095">
                  <c:v>0.996045025859446</c:v>
                </c:pt>
                <c:pt idx="13096">
                  <c:v>0.996121083054457</c:v>
                </c:pt>
                <c:pt idx="13097">
                  <c:v>0.996197140249468</c:v>
                </c:pt>
                <c:pt idx="13098">
                  <c:v>0.996273197444478</c:v>
                </c:pt>
                <c:pt idx="13099">
                  <c:v>0.996349254639489</c:v>
                </c:pt>
                <c:pt idx="13100">
                  <c:v>0.9964253118345</c:v>
                </c:pt>
                <c:pt idx="13101">
                  <c:v>0.99650136902951</c:v>
                </c:pt>
                <c:pt idx="13102">
                  <c:v>0.996577426224521</c:v>
                </c:pt>
                <c:pt idx="13103">
                  <c:v>0.996653483419531</c:v>
                </c:pt>
                <c:pt idx="13104">
                  <c:v>0.996729540614542</c:v>
                </c:pt>
                <c:pt idx="13105">
                  <c:v>0.996805597809553</c:v>
                </c:pt>
                <c:pt idx="13106">
                  <c:v>0.996881655004563</c:v>
                </c:pt>
                <c:pt idx="13107">
                  <c:v>0.996957712199574</c:v>
                </c:pt>
                <c:pt idx="13108">
                  <c:v>0.997033769394585</c:v>
                </c:pt>
                <c:pt idx="13109">
                  <c:v>0.997109826589595</c:v>
                </c:pt>
                <c:pt idx="13110">
                  <c:v>0.997185883784606</c:v>
                </c:pt>
                <c:pt idx="13111">
                  <c:v>0.997261940979617</c:v>
                </c:pt>
                <c:pt idx="13112">
                  <c:v>0.997337998174627</c:v>
                </c:pt>
                <c:pt idx="13113">
                  <c:v>0.997414055369638</c:v>
                </c:pt>
                <c:pt idx="13114">
                  <c:v>0.997490112564649</c:v>
                </c:pt>
                <c:pt idx="13115">
                  <c:v>0.997566169759658</c:v>
                </c:pt>
                <c:pt idx="13116">
                  <c:v>0.99764222695467</c:v>
                </c:pt>
                <c:pt idx="13117">
                  <c:v>0.997718284149681</c:v>
                </c:pt>
                <c:pt idx="13118">
                  <c:v>0.997794341344691</c:v>
                </c:pt>
                <c:pt idx="13119">
                  <c:v>0.997870398539702</c:v>
                </c:pt>
                <c:pt idx="13120">
                  <c:v>0.997946455734712</c:v>
                </c:pt>
                <c:pt idx="13121">
                  <c:v>0.998022512929723</c:v>
                </c:pt>
                <c:pt idx="13122">
                  <c:v>0.998098570124734</c:v>
                </c:pt>
                <c:pt idx="13123">
                  <c:v>0.998174627319744</c:v>
                </c:pt>
                <c:pt idx="13124">
                  <c:v>0.998250684514755</c:v>
                </c:pt>
                <c:pt idx="13125">
                  <c:v>0.998326741709766</c:v>
                </c:pt>
                <c:pt idx="13126">
                  <c:v>0.998402798904776</c:v>
                </c:pt>
                <c:pt idx="13127">
                  <c:v>0.998478856099787</c:v>
                </c:pt>
                <c:pt idx="13128">
                  <c:v>0.998554913294798</c:v>
                </c:pt>
                <c:pt idx="13129">
                  <c:v>0.998630970489808</c:v>
                </c:pt>
                <c:pt idx="13130">
                  <c:v>0.998707027684819</c:v>
                </c:pt>
                <c:pt idx="13131">
                  <c:v>0.99878308487983</c:v>
                </c:pt>
                <c:pt idx="13132">
                  <c:v>0.99885914207484</c:v>
                </c:pt>
                <c:pt idx="13133">
                  <c:v>0.998935199269851</c:v>
                </c:pt>
                <c:pt idx="13134">
                  <c:v>0.999011256464862</c:v>
                </c:pt>
                <c:pt idx="13135">
                  <c:v>0.999087313659872</c:v>
                </c:pt>
                <c:pt idx="13136">
                  <c:v>0.999163370854883</c:v>
                </c:pt>
                <c:pt idx="13137">
                  <c:v>0.999239428049893</c:v>
                </c:pt>
                <c:pt idx="13138">
                  <c:v>0.999315485244904</c:v>
                </c:pt>
                <c:pt idx="13139">
                  <c:v>0.999391542439915</c:v>
                </c:pt>
                <c:pt idx="13140">
                  <c:v>0.999467599634925</c:v>
                </c:pt>
                <c:pt idx="13141">
                  <c:v>0.999543656829936</c:v>
                </c:pt>
                <c:pt idx="13142">
                  <c:v>0.999619714024947</c:v>
                </c:pt>
                <c:pt idx="13143">
                  <c:v>0.999695771219957</c:v>
                </c:pt>
                <c:pt idx="13144">
                  <c:v>0.999771828414968</c:v>
                </c:pt>
                <c:pt idx="13145">
                  <c:v>0.999847885609979</c:v>
                </c:pt>
                <c:pt idx="13146">
                  <c:v>0.999923942804989</c:v>
                </c:pt>
                <c:pt idx="13147">
                  <c:v>1.0</c:v>
                </c:pt>
              </c:numCache>
            </c:numRef>
          </c:xVal>
          <c:yVal>
            <c:numRef>
              <c:f>Sheet3!$H$2:$H$13149</c:f>
              <c:numCache>
                <c:formatCode>General</c:formatCode>
                <c:ptCount val="13148"/>
                <c:pt idx="0">
                  <c:v>232.068978</c:v>
                </c:pt>
                <c:pt idx="1">
                  <c:v>159.196218</c:v>
                </c:pt>
                <c:pt idx="2">
                  <c:v>138.665043</c:v>
                </c:pt>
                <c:pt idx="3">
                  <c:v>133.861555</c:v>
                </c:pt>
                <c:pt idx="4">
                  <c:v>130.519473</c:v>
                </c:pt>
                <c:pt idx="5">
                  <c:v>123.338078</c:v>
                </c:pt>
                <c:pt idx="6">
                  <c:v>111.594024</c:v>
                </c:pt>
                <c:pt idx="7">
                  <c:v>104.708102</c:v>
                </c:pt>
                <c:pt idx="8">
                  <c:v>100.900936</c:v>
                </c:pt>
                <c:pt idx="9">
                  <c:v>98.243158</c:v>
                </c:pt>
                <c:pt idx="10">
                  <c:v>95.20507899999988</c:v>
                </c:pt>
                <c:pt idx="11">
                  <c:v>94.47237299999973</c:v>
                </c:pt>
                <c:pt idx="12">
                  <c:v>94.32428299999998</c:v>
                </c:pt>
                <c:pt idx="13">
                  <c:v>93.70818</c:v>
                </c:pt>
                <c:pt idx="14">
                  <c:v>92.30816799999998</c:v>
                </c:pt>
                <c:pt idx="15">
                  <c:v>91.97890199999998</c:v>
                </c:pt>
                <c:pt idx="16">
                  <c:v>90.256219</c:v>
                </c:pt>
                <c:pt idx="17">
                  <c:v>86.237984</c:v>
                </c:pt>
                <c:pt idx="18">
                  <c:v>83.36827799999995</c:v>
                </c:pt>
                <c:pt idx="19">
                  <c:v>77.66030299999989</c:v>
                </c:pt>
                <c:pt idx="20">
                  <c:v>77.61171199999998</c:v>
                </c:pt>
                <c:pt idx="21">
                  <c:v>74.01298799999998</c:v>
                </c:pt>
                <c:pt idx="22">
                  <c:v>73.760614</c:v>
                </c:pt>
                <c:pt idx="23">
                  <c:v>73.240857</c:v>
                </c:pt>
                <c:pt idx="24">
                  <c:v>71.697759</c:v>
                </c:pt>
                <c:pt idx="25">
                  <c:v>70.63240699999986</c:v>
                </c:pt>
                <c:pt idx="26">
                  <c:v>69.32153099999998</c:v>
                </c:pt>
                <c:pt idx="27">
                  <c:v>69.05959799999998</c:v>
                </c:pt>
                <c:pt idx="28">
                  <c:v>68.34897999999998</c:v>
                </c:pt>
                <c:pt idx="29">
                  <c:v>68.19233799999974</c:v>
                </c:pt>
                <c:pt idx="30">
                  <c:v>65.433862</c:v>
                </c:pt>
                <c:pt idx="31">
                  <c:v>64.233015</c:v>
                </c:pt>
                <c:pt idx="32">
                  <c:v>62.256212</c:v>
                </c:pt>
                <c:pt idx="33">
                  <c:v>61.182081</c:v>
                </c:pt>
                <c:pt idx="34">
                  <c:v>59.87642</c:v>
                </c:pt>
                <c:pt idx="35">
                  <c:v>59.67125100000001</c:v>
                </c:pt>
                <c:pt idx="36">
                  <c:v>58.953968</c:v>
                </c:pt>
                <c:pt idx="37">
                  <c:v>58.475174</c:v>
                </c:pt>
                <c:pt idx="38">
                  <c:v>58.07205</c:v>
                </c:pt>
                <c:pt idx="39">
                  <c:v>57.993458</c:v>
                </c:pt>
                <c:pt idx="40">
                  <c:v>57.905937</c:v>
                </c:pt>
                <c:pt idx="41">
                  <c:v>57.852866</c:v>
                </c:pt>
                <c:pt idx="42">
                  <c:v>55.916878</c:v>
                </c:pt>
                <c:pt idx="43">
                  <c:v>55.896198</c:v>
                </c:pt>
                <c:pt idx="44">
                  <c:v>55.81386</c:v>
                </c:pt>
                <c:pt idx="45">
                  <c:v>55.71555</c:v>
                </c:pt>
                <c:pt idx="46">
                  <c:v>55.457717</c:v>
                </c:pt>
                <c:pt idx="47">
                  <c:v>55.334217</c:v>
                </c:pt>
                <c:pt idx="48">
                  <c:v>54.665663</c:v>
                </c:pt>
                <c:pt idx="49">
                  <c:v>54.61535</c:v>
                </c:pt>
                <c:pt idx="50">
                  <c:v>54.614679</c:v>
                </c:pt>
                <c:pt idx="51">
                  <c:v>54.266306</c:v>
                </c:pt>
                <c:pt idx="52">
                  <c:v>52.12679100000001</c:v>
                </c:pt>
                <c:pt idx="53">
                  <c:v>50.760179</c:v>
                </c:pt>
                <c:pt idx="54">
                  <c:v>50.69985900000001</c:v>
                </c:pt>
                <c:pt idx="55">
                  <c:v>50.285972</c:v>
                </c:pt>
                <c:pt idx="56">
                  <c:v>49.752031</c:v>
                </c:pt>
                <c:pt idx="57">
                  <c:v>49.679059</c:v>
                </c:pt>
                <c:pt idx="58">
                  <c:v>49.66643</c:v>
                </c:pt>
                <c:pt idx="59">
                  <c:v>49.31988399999997</c:v>
                </c:pt>
                <c:pt idx="60">
                  <c:v>48.797475</c:v>
                </c:pt>
                <c:pt idx="61">
                  <c:v>48.24423</c:v>
                </c:pt>
                <c:pt idx="62">
                  <c:v>48.147175</c:v>
                </c:pt>
                <c:pt idx="63">
                  <c:v>48.10700900000001</c:v>
                </c:pt>
                <c:pt idx="64">
                  <c:v>47.73857700000001</c:v>
                </c:pt>
                <c:pt idx="65">
                  <c:v>47.273335</c:v>
                </c:pt>
                <c:pt idx="66">
                  <c:v>46.757729</c:v>
                </c:pt>
                <c:pt idx="67">
                  <c:v>46.641033</c:v>
                </c:pt>
                <c:pt idx="68">
                  <c:v>45.39870600000001</c:v>
                </c:pt>
                <c:pt idx="69">
                  <c:v>45.253017</c:v>
                </c:pt>
                <c:pt idx="70">
                  <c:v>45.251487</c:v>
                </c:pt>
                <c:pt idx="71">
                  <c:v>45.140874</c:v>
                </c:pt>
                <c:pt idx="72">
                  <c:v>44.598595</c:v>
                </c:pt>
                <c:pt idx="73">
                  <c:v>44.14493700000001</c:v>
                </c:pt>
                <c:pt idx="74">
                  <c:v>43.748601</c:v>
                </c:pt>
                <c:pt idx="75">
                  <c:v>43.72226000000001</c:v>
                </c:pt>
                <c:pt idx="76">
                  <c:v>43.638831</c:v>
                </c:pt>
                <c:pt idx="77">
                  <c:v>43.392115</c:v>
                </c:pt>
                <c:pt idx="78">
                  <c:v>42.427709</c:v>
                </c:pt>
                <c:pt idx="79">
                  <c:v>41.759267</c:v>
                </c:pt>
                <c:pt idx="80">
                  <c:v>41.74698900000001</c:v>
                </c:pt>
                <c:pt idx="81">
                  <c:v>41.23071700000001</c:v>
                </c:pt>
                <c:pt idx="82">
                  <c:v>40.952656</c:v>
                </c:pt>
                <c:pt idx="83">
                  <c:v>40.774059</c:v>
                </c:pt>
                <c:pt idx="84">
                  <c:v>40.559369</c:v>
                </c:pt>
                <c:pt idx="85">
                  <c:v>39.511239</c:v>
                </c:pt>
                <c:pt idx="86">
                  <c:v>39.42748</c:v>
                </c:pt>
                <c:pt idx="87">
                  <c:v>39.160608</c:v>
                </c:pt>
                <c:pt idx="88">
                  <c:v>39.014957</c:v>
                </c:pt>
                <c:pt idx="89">
                  <c:v>38.81431600000001</c:v>
                </c:pt>
                <c:pt idx="90">
                  <c:v>38.429532</c:v>
                </c:pt>
                <c:pt idx="91">
                  <c:v>38.29842400000001</c:v>
                </c:pt>
                <c:pt idx="92">
                  <c:v>38.139623</c:v>
                </c:pt>
                <c:pt idx="93">
                  <c:v>38.094289</c:v>
                </c:pt>
                <c:pt idx="94">
                  <c:v>37.97690900000001</c:v>
                </c:pt>
                <c:pt idx="95">
                  <c:v>37.928292</c:v>
                </c:pt>
                <c:pt idx="96">
                  <c:v>37.617133</c:v>
                </c:pt>
                <c:pt idx="97">
                  <c:v>37.575778</c:v>
                </c:pt>
                <c:pt idx="98">
                  <c:v>37.558805</c:v>
                </c:pt>
                <c:pt idx="99">
                  <c:v>37.548557</c:v>
                </c:pt>
                <c:pt idx="100">
                  <c:v>37.52210700000001</c:v>
                </c:pt>
                <c:pt idx="101">
                  <c:v>37.478272</c:v>
                </c:pt>
                <c:pt idx="102">
                  <c:v>37.227114</c:v>
                </c:pt>
                <c:pt idx="103">
                  <c:v>36.931904</c:v>
                </c:pt>
                <c:pt idx="104">
                  <c:v>36.815533</c:v>
                </c:pt>
                <c:pt idx="105">
                  <c:v>36.51003</c:v>
                </c:pt>
                <c:pt idx="106">
                  <c:v>36.469281</c:v>
                </c:pt>
                <c:pt idx="107">
                  <c:v>36.200548</c:v>
                </c:pt>
                <c:pt idx="108">
                  <c:v>36.041032</c:v>
                </c:pt>
                <c:pt idx="109">
                  <c:v>36.025145</c:v>
                </c:pt>
                <c:pt idx="110">
                  <c:v>35.944463</c:v>
                </c:pt>
                <c:pt idx="111">
                  <c:v>35.93264300000001</c:v>
                </c:pt>
                <c:pt idx="112">
                  <c:v>35.620617</c:v>
                </c:pt>
                <c:pt idx="113">
                  <c:v>35.616031</c:v>
                </c:pt>
                <c:pt idx="114">
                  <c:v>35.410763</c:v>
                </c:pt>
                <c:pt idx="115">
                  <c:v>34.977009</c:v>
                </c:pt>
                <c:pt idx="116">
                  <c:v>34.949978</c:v>
                </c:pt>
                <c:pt idx="117">
                  <c:v>34.93990100000001</c:v>
                </c:pt>
                <c:pt idx="118">
                  <c:v>34.874401</c:v>
                </c:pt>
                <c:pt idx="119">
                  <c:v>34.815578</c:v>
                </c:pt>
                <c:pt idx="120">
                  <c:v>34.549377</c:v>
                </c:pt>
                <c:pt idx="121">
                  <c:v>34.529837</c:v>
                </c:pt>
                <c:pt idx="122">
                  <c:v>34.45212</c:v>
                </c:pt>
                <c:pt idx="123">
                  <c:v>34.045923</c:v>
                </c:pt>
                <c:pt idx="124">
                  <c:v>33.981614</c:v>
                </c:pt>
                <c:pt idx="125">
                  <c:v>33.916034</c:v>
                </c:pt>
                <c:pt idx="126">
                  <c:v>33.78451300000001</c:v>
                </c:pt>
                <c:pt idx="127">
                  <c:v>33.561092</c:v>
                </c:pt>
                <c:pt idx="128">
                  <c:v>33.50441</c:v>
                </c:pt>
                <c:pt idx="129">
                  <c:v>33.419308</c:v>
                </c:pt>
                <c:pt idx="130">
                  <c:v>33.385165</c:v>
                </c:pt>
                <c:pt idx="131">
                  <c:v>33.31782199999999</c:v>
                </c:pt>
                <c:pt idx="132">
                  <c:v>33.269815</c:v>
                </c:pt>
                <c:pt idx="133">
                  <c:v>33.174469</c:v>
                </c:pt>
                <c:pt idx="134">
                  <c:v>33.154404</c:v>
                </c:pt>
                <c:pt idx="135">
                  <c:v>33.153263</c:v>
                </c:pt>
                <c:pt idx="136">
                  <c:v>33.03562700000001</c:v>
                </c:pt>
                <c:pt idx="137">
                  <c:v>32.88138399999999</c:v>
                </c:pt>
                <c:pt idx="138">
                  <c:v>32.721847</c:v>
                </c:pt>
                <c:pt idx="139">
                  <c:v>32.518755</c:v>
                </c:pt>
                <c:pt idx="140">
                  <c:v>32.259648</c:v>
                </c:pt>
                <c:pt idx="141">
                  <c:v>32.253105</c:v>
                </c:pt>
                <c:pt idx="142">
                  <c:v>32.217938</c:v>
                </c:pt>
                <c:pt idx="143">
                  <c:v>31.983584</c:v>
                </c:pt>
                <c:pt idx="144">
                  <c:v>31.98261699999989</c:v>
                </c:pt>
                <c:pt idx="145">
                  <c:v>31.930381</c:v>
                </c:pt>
                <c:pt idx="146">
                  <c:v>31.91998600000001</c:v>
                </c:pt>
                <c:pt idx="147">
                  <c:v>31.86846999999998</c:v>
                </c:pt>
                <c:pt idx="148">
                  <c:v>31.825618</c:v>
                </c:pt>
                <c:pt idx="149">
                  <c:v>31.80578999999998</c:v>
                </c:pt>
                <c:pt idx="150">
                  <c:v>31.80154</c:v>
                </c:pt>
                <c:pt idx="151">
                  <c:v>31.720904</c:v>
                </c:pt>
                <c:pt idx="152">
                  <c:v>31.42857</c:v>
                </c:pt>
                <c:pt idx="153">
                  <c:v>31.397953</c:v>
                </c:pt>
                <c:pt idx="154">
                  <c:v>31.379008</c:v>
                </c:pt>
                <c:pt idx="155">
                  <c:v>31.274868</c:v>
                </c:pt>
                <c:pt idx="156">
                  <c:v>31.25596000000001</c:v>
                </c:pt>
                <c:pt idx="157">
                  <c:v>31.23866599999999</c:v>
                </c:pt>
                <c:pt idx="158">
                  <c:v>31.21099299999999</c:v>
                </c:pt>
                <c:pt idx="159">
                  <c:v>31.197109</c:v>
                </c:pt>
                <c:pt idx="160">
                  <c:v>31.14345399999999</c:v>
                </c:pt>
                <c:pt idx="161">
                  <c:v>31.139274</c:v>
                </c:pt>
                <c:pt idx="162">
                  <c:v>31.073946</c:v>
                </c:pt>
                <c:pt idx="163">
                  <c:v>31.07041</c:v>
                </c:pt>
                <c:pt idx="164">
                  <c:v>31.042168</c:v>
                </c:pt>
                <c:pt idx="165">
                  <c:v>30.97745400000001</c:v>
                </c:pt>
                <c:pt idx="166">
                  <c:v>30.870265</c:v>
                </c:pt>
                <c:pt idx="167">
                  <c:v>30.80193999999999</c:v>
                </c:pt>
                <c:pt idx="168">
                  <c:v>30.766801</c:v>
                </c:pt>
                <c:pt idx="169">
                  <c:v>30.664249</c:v>
                </c:pt>
                <c:pt idx="170">
                  <c:v>30.608899</c:v>
                </c:pt>
                <c:pt idx="171">
                  <c:v>30.49716099999999</c:v>
                </c:pt>
                <c:pt idx="172">
                  <c:v>30.434505</c:v>
                </c:pt>
                <c:pt idx="173">
                  <c:v>30.253045</c:v>
                </c:pt>
                <c:pt idx="174">
                  <c:v>30.223664</c:v>
                </c:pt>
                <c:pt idx="175">
                  <c:v>30.149461</c:v>
                </c:pt>
                <c:pt idx="176">
                  <c:v>30.141465</c:v>
                </c:pt>
                <c:pt idx="177">
                  <c:v>30.08583</c:v>
                </c:pt>
                <c:pt idx="178">
                  <c:v>29.940501</c:v>
                </c:pt>
                <c:pt idx="179">
                  <c:v>29.903085</c:v>
                </c:pt>
                <c:pt idx="180">
                  <c:v>29.884574</c:v>
                </c:pt>
                <c:pt idx="181">
                  <c:v>29.808732</c:v>
                </c:pt>
                <c:pt idx="182">
                  <c:v>29.729077</c:v>
                </c:pt>
                <c:pt idx="183">
                  <c:v>29.63674</c:v>
                </c:pt>
                <c:pt idx="184">
                  <c:v>29.599635</c:v>
                </c:pt>
                <c:pt idx="185">
                  <c:v>29.59842799999998</c:v>
                </c:pt>
                <c:pt idx="186">
                  <c:v>29.53611799999999</c:v>
                </c:pt>
                <c:pt idx="187">
                  <c:v>29.495761</c:v>
                </c:pt>
                <c:pt idx="188">
                  <c:v>29.49427</c:v>
                </c:pt>
                <c:pt idx="189">
                  <c:v>29.48240699999989</c:v>
                </c:pt>
                <c:pt idx="190">
                  <c:v>29.47519</c:v>
                </c:pt>
                <c:pt idx="191">
                  <c:v>29.354428</c:v>
                </c:pt>
                <c:pt idx="192">
                  <c:v>29.216246</c:v>
                </c:pt>
                <c:pt idx="193">
                  <c:v>29.102149</c:v>
                </c:pt>
                <c:pt idx="194">
                  <c:v>29.06006500000001</c:v>
                </c:pt>
                <c:pt idx="195">
                  <c:v>29.021367</c:v>
                </c:pt>
                <c:pt idx="196">
                  <c:v>29.00179899999999</c:v>
                </c:pt>
                <c:pt idx="197">
                  <c:v>28.972252</c:v>
                </c:pt>
                <c:pt idx="198">
                  <c:v>28.924257</c:v>
                </c:pt>
                <c:pt idx="199">
                  <c:v>28.841029</c:v>
                </c:pt>
                <c:pt idx="200">
                  <c:v>28.77777</c:v>
                </c:pt>
                <c:pt idx="201">
                  <c:v>28.668883</c:v>
                </c:pt>
                <c:pt idx="202">
                  <c:v>28.64646</c:v>
                </c:pt>
                <c:pt idx="203">
                  <c:v>28.588974</c:v>
                </c:pt>
                <c:pt idx="204">
                  <c:v>28.367734</c:v>
                </c:pt>
                <c:pt idx="205">
                  <c:v>28.362189</c:v>
                </c:pt>
                <c:pt idx="206">
                  <c:v>28.360795</c:v>
                </c:pt>
                <c:pt idx="207">
                  <c:v>28.33484</c:v>
                </c:pt>
                <c:pt idx="208">
                  <c:v>28.07161899999999</c:v>
                </c:pt>
                <c:pt idx="209">
                  <c:v>28.038096</c:v>
                </c:pt>
                <c:pt idx="210">
                  <c:v>27.98778099999998</c:v>
                </c:pt>
                <c:pt idx="211">
                  <c:v>27.92098</c:v>
                </c:pt>
                <c:pt idx="212">
                  <c:v>27.91430099999999</c:v>
                </c:pt>
                <c:pt idx="213">
                  <c:v>27.854362</c:v>
                </c:pt>
                <c:pt idx="214">
                  <c:v>27.849692</c:v>
                </c:pt>
                <c:pt idx="215">
                  <c:v>27.749966</c:v>
                </c:pt>
                <c:pt idx="216">
                  <c:v>27.660765</c:v>
                </c:pt>
                <c:pt idx="217">
                  <c:v>27.607063</c:v>
                </c:pt>
                <c:pt idx="218">
                  <c:v>27.585915</c:v>
                </c:pt>
                <c:pt idx="219">
                  <c:v>27.53999200000001</c:v>
                </c:pt>
                <c:pt idx="220">
                  <c:v>27.537258</c:v>
                </c:pt>
                <c:pt idx="221">
                  <c:v>27.450814</c:v>
                </c:pt>
                <c:pt idx="222">
                  <c:v>27.400838</c:v>
                </c:pt>
                <c:pt idx="223">
                  <c:v>27.192511</c:v>
                </c:pt>
                <c:pt idx="224">
                  <c:v>27.164814</c:v>
                </c:pt>
                <c:pt idx="225">
                  <c:v>27.132816</c:v>
                </c:pt>
                <c:pt idx="226">
                  <c:v>27.108624</c:v>
                </c:pt>
                <c:pt idx="227">
                  <c:v>27.05808</c:v>
                </c:pt>
                <c:pt idx="228">
                  <c:v>27.029819</c:v>
                </c:pt>
                <c:pt idx="229">
                  <c:v>26.958601</c:v>
                </c:pt>
                <c:pt idx="230">
                  <c:v>26.958294</c:v>
                </c:pt>
                <c:pt idx="231">
                  <c:v>26.956975</c:v>
                </c:pt>
                <c:pt idx="232">
                  <c:v>26.939013</c:v>
                </c:pt>
                <c:pt idx="233">
                  <c:v>26.898926</c:v>
                </c:pt>
                <c:pt idx="234">
                  <c:v>26.895447</c:v>
                </c:pt>
                <c:pt idx="235">
                  <c:v>26.88071</c:v>
                </c:pt>
                <c:pt idx="236">
                  <c:v>26.86739</c:v>
                </c:pt>
                <c:pt idx="237">
                  <c:v>26.858617</c:v>
                </c:pt>
                <c:pt idx="238">
                  <c:v>26.851454</c:v>
                </c:pt>
                <c:pt idx="239">
                  <c:v>26.844797</c:v>
                </c:pt>
                <c:pt idx="240">
                  <c:v>26.782978</c:v>
                </c:pt>
                <c:pt idx="241">
                  <c:v>26.758211</c:v>
                </c:pt>
                <c:pt idx="242">
                  <c:v>26.747696</c:v>
                </c:pt>
                <c:pt idx="243">
                  <c:v>26.554655</c:v>
                </c:pt>
                <c:pt idx="244">
                  <c:v>26.53863</c:v>
                </c:pt>
                <c:pt idx="245">
                  <c:v>26.489978</c:v>
                </c:pt>
                <c:pt idx="246">
                  <c:v>26.455419</c:v>
                </c:pt>
                <c:pt idx="247">
                  <c:v>26.447911</c:v>
                </c:pt>
                <c:pt idx="248">
                  <c:v>26.383018</c:v>
                </c:pt>
                <c:pt idx="249">
                  <c:v>26.366819</c:v>
                </c:pt>
                <c:pt idx="250">
                  <c:v>26.361938</c:v>
                </c:pt>
                <c:pt idx="251">
                  <c:v>26.342147</c:v>
                </c:pt>
                <c:pt idx="252">
                  <c:v>26.30255500000001</c:v>
                </c:pt>
                <c:pt idx="253">
                  <c:v>26.29626</c:v>
                </c:pt>
                <c:pt idx="254">
                  <c:v>26.267974</c:v>
                </c:pt>
                <c:pt idx="255">
                  <c:v>26.113108</c:v>
                </c:pt>
                <c:pt idx="256">
                  <c:v>26.099388</c:v>
                </c:pt>
                <c:pt idx="257">
                  <c:v>26.07851</c:v>
                </c:pt>
                <c:pt idx="258">
                  <c:v>26.060571</c:v>
                </c:pt>
                <c:pt idx="259">
                  <c:v>26.034038</c:v>
                </c:pt>
                <c:pt idx="260">
                  <c:v>26.031132</c:v>
                </c:pt>
                <c:pt idx="261">
                  <c:v>26.02084</c:v>
                </c:pt>
                <c:pt idx="262">
                  <c:v>25.99107</c:v>
                </c:pt>
                <c:pt idx="263">
                  <c:v>25.974887</c:v>
                </c:pt>
                <c:pt idx="264">
                  <c:v>25.928197</c:v>
                </c:pt>
                <c:pt idx="265">
                  <c:v>25.79201</c:v>
                </c:pt>
                <c:pt idx="266">
                  <c:v>25.774811</c:v>
                </c:pt>
                <c:pt idx="267">
                  <c:v>25.694923</c:v>
                </c:pt>
                <c:pt idx="268">
                  <c:v>25.639404</c:v>
                </c:pt>
                <c:pt idx="269">
                  <c:v>25.625621</c:v>
                </c:pt>
                <c:pt idx="270">
                  <c:v>25.584194</c:v>
                </c:pt>
                <c:pt idx="271">
                  <c:v>25.572154</c:v>
                </c:pt>
                <c:pt idx="272">
                  <c:v>25.545819</c:v>
                </c:pt>
                <c:pt idx="273">
                  <c:v>25.523336</c:v>
                </c:pt>
                <c:pt idx="274">
                  <c:v>25.497592</c:v>
                </c:pt>
                <c:pt idx="275">
                  <c:v>25.421738</c:v>
                </c:pt>
                <c:pt idx="276">
                  <c:v>25.405186</c:v>
                </c:pt>
                <c:pt idx="277">
                  <c:v>25.374893</c:v>
                </c:pt>
                <c:pt idx="278">
                  <c:v>25.36536</c:v>
                </c:pt>
                <c:pt idx="279">
                  <c:v>25.35490800000001</c:v>
                </c:pt>
                <c:pt idx="280">
                  <c:v>25.33554</c:v>
                </c:pt>
                <c:pt idx="281">
                  <c:v>25.310505</c:v>
                </c:pt>
                <c:pt idx="282">
                  <c:v>25.307286</c:v>
                </c:pt>
                <c:pt idx="283">
                  <c:v>25.290849</c:v>
                </c:pt>
                <c:pt idx="284">
                  <c:v>25.268435</c:v>
                </c:pt>
                <c:pt idx="285">
                  <c:v>25.264535</c:v>
                </c:pt>
                <c:pt idx="286">
                  <c:v>25.24745100000001</c:v>
                </c:pt>
                <c:pt idx="287">
                  <c:v>25.235904</c:v>
                </c:pt>
                <c:pt idx="288">
                  <c:v>25.198606</c:v>
                </c:pt>
                <c:pt idx="289">
                  <c:v>25.160336</c:v>
                </c:pt>
                <c:pt idx="290">
                  <c:v>25.12810199999999</c:v>
                </c:pt>
                <c:pt idx="291">
                  <c:v>25.045927</c:v>
                </c:pt>
                <c:pt idx="292">
                  <c:v>25.039857</c:v>
                </c:pt>
                <c:pt idx="293">
                  <c:v>25.009867</c:v>
                </c:pt>
                <c:pt idx="294">
                  <c:v>24.924064</c:v>
                </c:pt>
                <c:pt idx="295">
                  <c:v>24.878371</c:v>
                </c:pt>
                <c:pt idx="296">
                  <c:v>24.830147</c:v>
                </c:pt>
                <c:pt idx="297">
                  <c:v>24.777258</c:v>
                </c:pt>
                <c:pt idx="298">
                  <c:v>24.736039</c:v>
                </c:pt>
                <c:pt idx="299">
                  <c:v>24.734729</c:v>
                </c:pt>
                <c:pt idx="300">
                  <c:v>24.72329</c:v>
                </c:pt>
                <c:pt idx="301">
                  <c:v>24.695947</c:v>
                </c:pt>
                <c:pt idx="302">
                  <c:v>24.617815</c:v>
                </c:pt>
                <c:pt idx="303">
                  <c:v>24.573772</c:v>
                </c:pt>
                <c:pt idx="304">
                  <c:v>24.48879899999998</c:v>
                </c:pt>
                <c:pt idx="305">
                  <c:v>24.467416</c:v>
                </c:pt>
                <c:pt idx="306">
                  <c:v>24.414765</c:v>
                </c:pt>
                <c:pt idx="307">
                  <c:v>24.412662</c:v>
                </c:pt>
                <c:pt idx="308">
                  <c:v>24.377824</c:v>
                </c:pt>
                <c:pt idx="309">
                  <c:v>24.36428</c:v>
                </c:pt>
                <c:pt idx="310">
                  <c:v>24.35153</c:v>
                </c:pt>
                <c:pt idx="311">
                  <c:v>24.3463</c:v>
                </c:pt>
                <c:pt idx="312">
                  <c:v>24.334699</c:v>
                </c:pt>
                <c:pt idx="313">
                  <c:v>24.26654999999992</c:v>
                </c:pt>
                <c:pt idx="314">
                  <c:v>24.15262</c:v>
                </c:pt>
                <c:pt idx="315">
                  <c:v>24.11546299999999</c:v>
                </c:pt>
                <c:pt idx="316">
                  <c:v>24.064177</c:v>
                </c:pt>
                <c:pt idx="317">
                  <c:v>24.044037</c:v>
                </c:pt>
                <c:pt idx="318">
                  <c:v>24.04273899999998</c:v>
                </c:pt>
                <c:pt idx="319">
                  <c:v>24.021369</c:v>
                </c:pt>
                <c:pt idx="320">
                  <c:v>24.009515</c:v>
                </c:pt>
                <c:pt idx="321">
                  <c:v>24.0044</c:v>
                </c:pt>
                <c:pt idx="322">
                  <c:v>23.98653199999998</c:v>
                </c:pt>
                <c:pt idx="323">
                  <c:v>23.957126</c:v>
                </c:pt>
                <c:pt idx="324">
                  <c:v>23.95254999999992</c:v>
                </c:pt>
                <c:pt idx="325">
                  <c:v>23.94964699999992</c:v>
                </c:pt>
                <c:pt idx="326">
                  <c:v>23.94570199999998</c:v>
                </c:pt>
                <c:pt idx="327">
                  <c:v>23.936658</c:v>
                </c:pt>
                <c:pt idx="328">
                  <c:v>23.922878</c:v>
                </c:pt>
                <c:pt idx="329">
                  <c:v>23.806579</c:v>
                </c:pt>
                <c:pt idx="330">
                  <c:v>23.804336</c:v>
                </c:pt>
                <c:pt idx="331">
                  <c:v>23.78187</c:v>
                </c:pt>
                <c:pt idx="332">
                  <c:v>23.777216</c:v>
                </c:pt>
                <c:pt idx="333">
                  <c:v>23.76974199999998</c:v>
                </c:pt>
                <c:pt idx="334">
                  <c:v>23.764803</c:v>
                </c:pt>
                <c:pt idx="335">
                  <c:v>23.745109</c:v>
                </c:pt>
                <c:pt idx="336">
                  <c:v>23.664307</c:v>
                </c:pt>
                <c:pt idx="337">
                  <c:v>23.659927</c:v>
                </c:pt>
                <c:pt idx="338">
                  <c:v>23.657999</c:v>
                </c:pt>
                <c:pt idx="339">
                  <c:v>23.648977</c:v>
                </c:pt>
                <c:pt idx="340">
                  <c:v>23.642589</c:v>
                </c:pt>
                <c:pt idx="341">
                  <c:v>23.632701</c:v>
                </c:pt>
                <c:pt idx="342">
                  <c:v>23.613375</c:v>
                </c:pt>
                <c:pt idx="343">
                  <c:v>23.571089</c:v>
                </c:pt>
                <c:pt idx="344">
                  <c:v>23.565418</c:v>
                </c:pt>
                <c:pt idx="345">
                  <c:v>23.37952</c:v>
                </c:pt>
                <c:pt idx="346">
                  <c:v>23.326784</c:v>
                </c:pt>
                <c:pt idx="347">
                  <c:v>23.302647</c:v>
                </c:pt>
                <c:pt idx="348">
                  <c:v>23.302217</c:v>
                </c:pt>
                <c:pt idx="349">
                  <c:v>23.28272299999989</c:v>
                </c:pt>
                <c:pt idx="350">
                  <c:v>23.278638</c:v>
                </c:pt>
                <c:pt idx="351">
                  <c:v>23.278206</c:v>
                </c:pt>
                <c:pt idx="352">
                  <c:v>23.24064699999992</c:v>
                </c:pt>
                <c:pt idx="353">
                  <c:v>23.198275</c:v>
                </c:pt>
                <c:pt idx="354">
                  <c:v>23.194632</c:v>
                </c:pt>
                <c:pt idx="355">
                  <c:v>23.177221</c:v>
                </c:pt>
                <c:pt idx="356">
                  <c:v>23.163241</c:v>
                </c:pt>
                <c:pt idx="357">
                  <c:v>23.157943</c:v>
                </c:pt>
                <c:pt idx="358">
                  <c:v>23.12744500000001</c:v>
                </c:pt>
                <c:pt idx="359">
                  <c:v>23.124602</c:v>
                </c:pt>
                <c:pt idx="360">
                  <c:v>23.101199</c:v>
                </c:pt>
                <c:pt idx="361">
                  <c:v>23.09146700000001</c:v>
                </c:pt>
                <c:pt idx="362">
                  <c:v>22.982754</c:v>
                </c:pt>
                <c:pt idx="363">
                  <c:v>22.94563599999998</c:v>
                </c:pt>
                <c:pt idx="364">
                  <c:v>22.878183</c:v>
                </c:pt>
                <c:pt idx="365">
                  <c:v>22.818036</c:v>
                </c:pt>
                <c:pt idx="366">
                  <c:v>22.801379</c:v>
                </c:pt>
                <c:pt idx="367">
                  <c:v>22.774563</c:v>
                </c:pt>
                <c:pt idx="368">
                  <c:v>22.721442</c:v>
                </c:pt>
                <c:pt idx="369">
                  <c:v>22.662419</c:v>
                </c:pt>
                <c:pt idx="370">
                  <c:v>22.6589</c:v>
                </c:pt>
                <c:pt idx="371">
                  <c:v>22.641417</c:v>
                </c:pt>
                <c:pt idx="372">
                  <c:v>22.63795</c:v>
                </c:pt>
                <c:pt idx="373">
                  <c:v>22.572883</c:v>
                </c:pt>
                <c:pt idx="374">
                  <c:v>22.55184300000001</c:v>
                </c:pt>
                <c:pt idx="375">
                  <c:v>22.549817</c:v>
                </c:pt>
                <c:pt idx="376">
                  <c:v>22.511501</c:v>
                </c:pt>
                <c:pt idx="377">
                  <c:v>22.467166</c:v>
                </c:pt>
                <c:pt idx="378">
                  <c:v>22.462957</c:v>
                </c:pt>
                <c:pt idx="379">
                  <c:v>22.446831</c:v>
                </c:pt>
                <c:pt idx="380">
                  <c:v>22.434599</c:v>
                </c:pt>
                <c:pt idx="381">
                  <c:v>22.37886900000001</c:v>
                </c:pt>
                <c:pt idx="382">
                  <c:v>22.324037</c:v>
                </c:pt>
                <c:pt idx="383">
                  <c:v>22.32005699999999</c:v>
                </c:pt>
                <c:pt idx="384">
                  <c:v>22.317298</c:v>
                </c:pt>
                <c:pt idx="385">
                  <c:v>22.313537</c:v>
                </c:pt>
                <c:pt idx="386">
                  <c:v>22.22880899999999</c:v>
                </c:pt>
                <c:pt idx="387">
                  <c:v>22.211306</c:v>
                </c:pt>
                <c:pt idx="388">
                  <c:v>22.14389</c:v>
                </c:pt>
                <c:pt idx="389">
                  <c:v>22.143565</c:v>
                </c:pt>
                <c:pt idx="390">
                  <c:v>22.064519</c:v>
                </c:pt>
                <c:pt idx="391">
                  <c:v>22.035353</c:v>
                </c:pt>
                <c:pt idx="392">
                  <c:v>22.011147</c:v>
                </c:pt>
                <c:pt idx="393">
                  <c:v>21.995244</c:v>
                </c:pt>
                <c:pt idx="394">
                  <c:v>21.989171</c:v>
                </c:pt>
                <c:pt idx="395">
                  <c:v>21.94490800000001</c:v>
                </c:pt>
                <c:pt idx="396">
                  <c:v>21.912022</c:v>
                </c:pt>
                <c:pt idx="397">
                  <c:v>21.908238</c:v>
                </c:pt>
                <c:pt idx="398">
                  <c:v>21.902551</c:v>
                </c:pt>
                <c:pt idx="399">
                  <c:v>21.870242</c:v>
                </c:pt>
                <c:pt idx="400">
                  <c:v>21.81964899999999</c:v>
                </c:pt>
                <c:pt idx="401">
                  <c:v>21.800273</c:v>
                </c:pt>
                <c:pt idx="402">
                  <c:v>21.788002</c:v>
                </c:pt>
                <c:pt idx="403">
                  <c:v>21.762396</c:v>
                </c:pt>
                <c:pt idx="404">
                  <c:v>21.69761099999999</c:v>
                </c:pt>
                <c:pt idx="405">
                  <c:v>21.69415800000001</c:v>
                </c:pt>
                <c:pt idx="406">
                  <c:v>21.68935400000001</c:v>
                </c:pt>
                <c:pt idx="407">
                  <c:v>21.66127699999999</c:v>
                </c:pt>
                <c:pt idx="408">
                  <c:v>21.652221</c:v>
                </c:pt>
                <c:pt idx="409">
                  <c:v>21.627451</c:v>
                </c:pt>
                <c:pt idx="410">
                  <c:v>21.563832</c:v>
                </c:pt>
                <c:pt idx="411">
                  <c:v>21.542889</c:v>
                </c:pt>
                <c:pt idx="412">
                  <c:v>21.508621</c:v>
                </c:pt>
                <c:pt idx="413">
                  <c:v>21.46552199999998</c:v>
                </c:pt>
                <c:pt idx="414">
                  <c:v>21.45889499999999</c:v>
                </c:pt>
                <c:pt idx="415">
                  <c:v>21.414662</c:v>
                </c:pt>
                <c:pt idx="416">
                  <c:v>21.414559</c:v>
                </c:pt>
                <c:pt idx="417">
                  <c:v>21.413718</c:v>
                </c:pt>
                <c:pt idx="418">
                  <c:v>21.401492</c:v>
                </c:pt>
                <c:pt idx="419">
                  <c:v>21.363481</c:v>
                </c:pt>
                <c:pt idx="420">
                  <c:v>21.23038</c:v>
                </c:pt>
                <c:pt idx="421">
                  <c:v>21.188652</c:v>
                </c:pt>
                <c:pt idx="422">
                  <c:v>21.133986</c:v>
                </c:pt>
                <c:pt idx="423">
                  <c:v>21.117217</c:v>
                </c:pt>
                <c:pt idx="424">
                  <c:v>21.101166</c:v>
                </c:pt>
                <c:pt idx="425">
                  <c:v>21.100959</c:v>
                </c:pt>
                <c:pt idx="426">
                  <c:v>21.07866</c:v>
                </c:pt>
                <c:pt idx="427">
                  <c:v>21.073524</c:v>
                </c:pt>
                <c:pt idx="428">
                  <c:v>21.05638</c:v>
                </c:pt>
                <c:pt idx="429">
                  <c:v>21.048698</c:v>
                </c:pt>
                <c:pt idx="430">
                  <c:v>21.028391</c:v>
                </c:pt>
                <c:pt idx="431">
                  <c:v>21.017151</c:v>
                </c:pt>
                <c:pt idx="432">
                  <c:v>21.009169</c:v>
                </c:pt>
                <c:pt idx="433">
                  <c:v>21.003608</c:v>
                </c:pt>
                <c:pt idx="434">
                  <c:v>21.002202</c:v>
                </c:pt>
                <c:pt idx="435">
                  <c:v>20.97394999999998</c:v>
                </c:pt>
                <c:pt idx="436">
                  <c:v>20.961358</c:v>
                </c:pt>
                <c:pt idx="437">
                  <c:v>20.952675</c:v>
                </c:pt>
                <c:pt idx="438">
                  <c:v>20.93513099999998</c:v>
                </c:pt>
                <c:pt idx="439">
                  <c:v>20.901335</c:v>
                </c:pt>
                <c:pt idx="440">
                  <c:v>20.880152</c:v>
                </c:pt>
                <c:pt idx="441">
                  <c:v>20.839696</c:v>
                </c:pt>
                <c:pt idx="442">
                  <c:v>20.814288</c:v>
                </c:pt>
                <c:pt idx="443">
                  <c:v>20.797722</c:v>
                </c:pt>
                <c:pt idx="444">
                  <c:v>20.761211</c:v>
                </c:pt>
                <c:pt idx="445">
                  <c:v>20.757272</c:v>
                </c:pt>
                <c:pt idx="446">
                  <c:v>20.7468</c:v>
                </c:pt>
                <c:pt idx="447">
                  <c:v>20.71669899999999</c:v>
                </c:pt>
                <c:pt idx="448">
                  <c:v>20.679493</c:v>
                </c:pt>
                <c:pt idx="449">
                  <c:v>20.673116</c:v>
                </c:pt>
                <c:pt idx="450">
                  <c:v>20.672085</c:v>
                </c:pt>
                <c:pt idx="451">
                  <c:v>20.65158600000001</c:v>
                </c:pt>
                <c:pt idx="452">
                  <c:v>20.638442</c:v>
                </c:pt>
                <c:pt idx="453">
                  <c:v>20.606013</c:v>
                </c:pt>
                <c:pt idx="454">
                  <c:v>20.555588</c:v>
                </c:pt>
                <c:pt idx="455">
                  <c:v>20.5125</c:v>
                </c:pt>
                <c:pt idx="456">
                  <c:v>20.455897</c:v>
                </c:pt>
                <c:pt idx="457">
                  <c:v>20.454961</c:v>
                </c:pt>
                <c:pt idx="458">
                  <c:v>20.452597</c:v>
                </c:pt>
                <c:pt idx="459">
                  <c:v>20.444512</c:v>
                </c:pt>
                <c:pt idx="460">
                  <c:v>20.422952</c:v>
                </c:pt>
                <c:pt idx="461">
                  <c:v>20.42252699999992</c:v>
                </c:pt>
                <c:pt idx="462">
                  <c:v>20.414151</c:v>
                </c:pt>
                <c:pt idx="463">
                  <c:v>20.408024</c:v>
                </c:pt>
                <c:pt idx="464">
                  <c:v>20.402287</c:v>
                </c:pt>
                <c:pt idx="465">
                  <c:v>20.400624</c:v>
                </c:pt>
                <c:pt idx="466">
                  <c:v>20.357425</c:v>
                </c:pt>
                <c:pt idx="467">
                  <c:v>20.332433</c:v>
                </c:pt>
                <c:pt idx="468">
                  <c:v>20.322404</c:v>
                </c:pt>
                <c:pt idx="469">
                  <c:v>20.318537</c:v>
                </c:pt>
                <c:pt idx="470">
                  <c:v>20.304255</c:v>
                </c:pt>
                <c:pt idx="471">
                  <c:v>20.299213</c:v>
                </c:pt>
                <c:pt idx="472">
                  <c:v>20.21930100000001</c:v>
                </c:pt>
                <c:pt idx="473">
                  <c:v>20.16357199999999</c:v>
                </c:pt>
                <c:pt idx="474">
                  <c:v>20.162032</c:v>
                </c:pt>
                <c:pt idx="475">
                  <c:v>20.159413</c:v>
                </c:pt>
                <c:pt idx="476">
                  <c:v>20.128727</c:v>
                </c:pt>
                <c:pt idx="477">
                  <c:v>20.11173</c:v>
                </c:pt>
                <c:pt idx="478">
                  <c:v>20.032725</c:v>
                </c:pt>
                <c:pt idx="479">
                  <c:v>20.025278</c:v>
                </c:pt>
                <c:pt idx="480">
                  <c:v>20.016474</c:v>
                </c:pt>
                <c:pt idx="481">
                  <c:v>19.99938</c:v>
                </c:pt>
                <c:pt idx="482">
                  <c:v>19.98838199999998</c:v>
                </c:pt>
                <c:pt idx="483">
                  <c:v>19.979012</c:v>
                </c:pt>
                <c:pt idx="484">
                  <c:v>19.946514</c:v>
                </c:pt>
                <c:pt idx="485">
                  <c:v>19.9131</c:v>
                </c:pt>
                <c:pt idx="486">
                  <c:v>19.905592</c:v>
                </c:pt>
                <c:pt idx="487">
                  <c:v>19.898548</c:v>
                </c:pt>
                <c:pt idx="488">
                  <c:v>19.877706</c:v>
                </c:pt>
                <c:pt idx="489">
                  <c:v>19.875025</c:v>
                </c:pt>
                <c:pt idx="490">
                  <c:v>19.839042</c:v>
                </c:pt>
                <c:pt idx="491">
                  <c:v>19.812885</c:v>
                </c:pt>
                <c:pt idx="492">
                  <c:v>19.75886</c:v>
                </c:pt>
                <c:pt idx="493">
                  <c:v>19.716447</c:v>
                </c:pt>
                <c:pt idx="494">
                  <c:v>19.691488</c:v>
                </c:pt>
                <c:pt idx="495">
                  <c:v>19.675565</c:v>
                </c:pt>
                <c:pt idx="496">
                  <c:v>19.67373299999998</c:v>
                </c:pt>
                <c:pt idx="497">
                  <c:v>19.672816</c:v>
                </c:pt>
                <c:pt idx="498">
                  <c:v>19.66697</c:v>
                </c:pt>
                <c:pt idx="499">
                  <c:v>19.654903</c:v>
                </c:pt>
                <c:pt idx="500">
                  <c:v>19.648915</c:v>
                </c:pt>
                <c:pt idx="501">
                  <c:v>19.64016000000001</c:v>
                </c:pt>
                <c:pt idx="502">
                  <c:v>19.633295</c:v>
                </c:pt>
                <c:pt idx="503">
                  <c:v>19.631361</c:v>
                </c:pt>
                <c:pt idx="504">
                  <c:v>19.60888</c:v>
                </c:pt>
                <c:pt idx="505">
                  <c:v>19.595849</c:v>
                </c:pt>
                <c:pt idx="506">
                  <c:v>19.564512</c:v>
                </c:pt>
                <c:pt idx="507">
                  <c:v>19.478174</c:v>
                </c:pt>
                <c:pt idx="508">
                  <c:v>19.464504</c:v>
                </c:pt>
                <c:pt idx="509">
                  <c:v>19.414535</c:v>
                </c:pt>
                <c:pt idx="510">
                  <c:v>19.387279</c:v>
                </c:pt>
                <c:pt idx="511">
                  <c:v>19.36901</c:v>
                </c:pt>
                <c:pt idx="512">
                  <c:v>19.365862</c:v>
                </c:pt>
                <c:pt idx="513">
                  <c:v>19.282018</c:v>
                </c:pt>
                <c:pt idx="514">
                  <c:v>19.274019</c:v>
                </c:pt>
                <c:pt idx="515">
                  <c:v>19.25449</c:v>
                </c:pt>
                <c:pt idx="516">
                  <c:v>19.202067</c:v>
                </c:pt>
                <c:pt idx="517">
                  <c:v>19.192908</c:v>
                </c:pt>
                <c:pt idx="518">
                  <c:v>19.176725</c:v>
                </c:pt>
                <c:pt idx="519">
                  <c:v>19.170464</c:v>
                </c:pt>
                <c:pt idx="520">
                  <c:v>19.134712</c:v>
                </c:pt>
                <c:pt idx="521">
                  <c:v>19.120809</c:v>
                </c:pt>
                <c:pt idx="522">
                  <c:v>19.115112</c:v>
                </c:pt>
                <c:pt idx="523">
                  <c:v>19.090248</c:v>
                </c:pt>
                <c:pt idx="524">
                  <c:v>19.052709</c:v>
                </c:pt>
                <c:pt idx="525">
                  <c:v>19.004075</c:v>
                </c:pt>
                <c:pt idx="526">
                  <c:v>18.994829</c:v>
                </c:pt>
                <c:pt idx="527">
                  <c:v>18.992058</c:v>
                </c:pt>
                <c:pt idx="528">
                  <c:v>18.938973</c:v>
                </c:pt>
                <c:pt idx="529">
                  <c:v>18.91402799999999</c:v>
                </c:pt>
                <c:pt idx="530">
                  <c:v>18.881822</c:v>
                </c:pt>
                <c:pt idx="531">
                  <c:v>18.861861</c:v>
                </c:pt>
                <c:pt idx="532">
                  <c:v>18.836098</c:v>
                </c:pt>
                <c:pt idx="533">
                  <c:v>18.806485</c:v>
                </c:pt>
                <c:pt idx="534">
                  <c:v>18.80218899999999</c:v>
                </c:pt>
                <c:pt idx="535">
                  <c:v>18.78186000000001</c:v>
                </c:pt>
                <c:pt idx="536">
                  <c:v>18.781698</c:v>
                </c:pt>
                <c:pt idx="537">
                  <c:v>18.758699</c:v>
                </c:pt>
                <c:pt idx="538">
                  <c:v>18.7465</c:v>
                </c:pt>
                <c:pt idx="539">
                  <c:v>18.746429</c:v>
                </c:pt>
                <c:pt idx="540">
                  <c:v>18.690791</c:v>
                </c:pt>
                <c:pt idx="541">
                  <c:v>18.683592</c:v>
                </c:pt>
                <c:pt idx="542">
                  <c:v>18.621645</c:v>
                </c:pt>
                <c:pt idx="543">
                  <c:v>18.573566</c:v>
                </c:pt>
                <c:pt idx="544">
                  <c:v>18.561863</c:v>
                </c:pt>
                <c:pt idx="545">
                  <c:v>18.559997</c:v>
                </c:pt>
                <c:pt idx="546">
                  <c:v>18.53875499999999</c:v>
                </c:pt>
                <c:pt idx="547">
                  <c:v>18.501433</c:v>
                </c:pt>
                <c:pt idx="548">
                  <c:v>18.486052</c:v>
                </c:pt>
                <c:pt idx="549">
                  <c:v>18.464338</c:v>
                </c:pt>
                <c:pt idx="550">
                  <c:v>18.438863</c:v>
                </c:pt>
                <c:pt idx="551">
                  <c:v>18.40769299999998</c:v>
                </c:pt>
                <c:pt idx="552">
                  <c:v>18.389125</c:v>
                </c:pt>
                <c:pt idx="553">
                  <c:v>18.367156</c:v>
                </c:pt>
                <c:pt idx="554">
                  <c:v>18.306095</c:v>
                </c:pt>
                <c:pt idx="555">
                  <c:v>18.290001</c:v>
                </c:pt>
                <c:pt idx="556">
                  <c:v>18.287751</c:v>
                </c:pt>
                <c:pt idx="557">
                  <c:v>18.265405</c:v>
                </c:pt>
                <c:pt idx="558">
                  <c:v>18.25037</c:v>
                </c:pt>
                <c:pt idx="559">
                  <c:v>18.24455499999999</c:v>
                </c:pt>
                <c:pt idx="560">
                  <c:v>18.227214</c:v>
                </c:pt>
                <c:pt idx="561">
                  <c:v>18.215129</c:v>
                </c:pt>
                <c:pt idx="562">
                  <c:v>18.213831</c:v>
                </c:pt>
                <c:pt idx="563">
                  <c:v>18.197235</c:v>
                </c:pt>
                <c:pt idx="564">
                  <c:v>18.14741799999999</c:v>
                </c:pt>
                <c:pt idx="565">
                  <c:v>18.099457</c:v>
                </c:pt>
                <c:pt idx="566">
                  <c:v>18.071359</c:v>
                </c:pt>
                <c:pt idx="567">
                  <c:v>18.054578</c:v>
                </c:pt>
                <c:pt idx="568">
                  <c:v>18.031317</c:v>
                </c:pt>
                <c:pt idx="569">
                  <c:v>18.015175</c:v>
                </c:pt>
                <c:pt idx="570">
                  <c:v>17.978655</c:v>
                </c:pt>
                <c:pt idx="571">
                  <c:v>17.96531899999998</c:v>
                </c:pt>
                <c:pt idx="572">
                  <c:v>17.965286</c:v>
                </c:pt>
                <c:pt idx="573">
                  <c:v>17.938987</c:v>
                </c:pt>
                <c:pt idx="574">
                  <c:v>17.930138</c:v>
                </c:pt>
                <c:pt idx="575">
                  <c:v>17.922822</c:v>
                </c:pt>
                <c:pt idx="576">
                  <c:v>17.894143</c:v>
                </c:pt>
                <c:pt idx="577">
                  <c:v>17.862691</c:v>
                </c:pt>
                <c:pt idx="578">
                  <c:v>17.851171</c:v>
                </c:pt>
                <c:pt idx="579">
                  <c:v>17.84570799999998</c:v>
                </c:pt>
                <c:pt idx="580">
                  <c:v>17.836719</c:v>
                </c:pt>
                <c:pt idx="581">
                  <c:v>17.804081</c:v>
                </c:pt>
                <c:pt idx="582">
                  <c:v>17.802087</c:v>
                </c:pt>
                <c:pt idx="583">
                  <c:v>17.679942</c:v>
                </c:pt>
                <c:pt idx="584">
                  <c:v>17.674097</c:v>
                </c:pt>
                <c:pt idx="585">
                  <c:v>17.672345</c:v>
                </c:pt>
                <c:pt idx="586">
                  <c:v>17.663784</c:v>
                </c:pt>
                <c:pt idx="587">
                  <c:v>17.662409</c:v>
                </c:pt>
                <c:pt idx="588">
                  <c:v>17.65068399999999</c:v>
                </c:pt>
                <c:pt idx="589">
                  <c:v>17.636295</c:v>
                </c:pt>
                <c:pt idx="590">
                  <c:v>17.615621</c:v>
                </c:pt>
                <c:pt idx="591">
                  <c:v>17.600215</c:v>
                </c:pt>
                <c:pt idx="592">
                  <c:v>17.575509</c:v>
                </c:pt>
                <c:pt idx="593">
                  <c:v>17.56439</c:v>
                </c:pt>
                <c:pt idx="594">
                  <c:v>17.538877</c:v>
                </c:pt>
                <c:pt idx="595">
                  <c:v>17.53480800000001</c:v>
                </c:pt>
                <c:pt idx="596">
                  <c:v>17.511788</c:v>
                </c:pt>
                <c:pt idx="597">
                  <c:v>17.511199</c:v>
                </c:pt>
                <c:pt idx="598">
                  <c:v>17.473918</c:v>
                </c:pt>
                <c:pt idx="599">
                  <c:v>17.447878</c:v>
                </c:pt>
                <c:pt idx="600">
                  <c:v>17.406258</c:v>
                </c:pt>
                <c:pt idx="601">
                  <c:v>17.394826</c:v>
                </c:pt>
                <c:pt idx="602">
                  <c:v>17.376141</c:v>
                </c:pt>
                <c:pt idx="603">
                  <c:v>17.348797</c:v>
                </c:pt>
                <c:pt idx="604">
                  <c:v>17.312068</c:v>
                </c:pt>
                <c:pt idx="605">
                  <c:v>17.278438</c:v>
                </c:pt>
                <c:pt idx="606">
                  <c:v>17.269998</c:v>
                </c:pt>
                <c:pt idx="607">
                  <c:v>17.26148</c:v>
                </c:pt>
                <c:pt idx="608">
                  <c:v>17.256872</c:v>
                </c:pt>
                <c:pt idx="609">
                  <c:v>17.233852</c:v>
                </c:pt>
                <c:pt idx="610">
                  <c:v>17.21972999999998</c:v>
                </c:pt>
                <c:pt idx="611">
                  <c:v>17.210163</c:v>
                </c:pt>
                <c:pt idx="612">
                  <c:v>17.174754</c:v>
                </c:pt>
                <c:pt idx="613">
                  <c:v>17.160574</c:v>
                </c:pt>
                <c:pt idx="614">
                  <c:v>17.158687</c:v>
                </c:pt>
                <c:pt idx="615">
                  <c:v>17.12489800000001</c:v>
                </c:pt>
                <c:pt idx="616">
                  <c:v>17.117683</c:v>
                </c:pt>
                <c:pt idx="617">
                  <c:v>17.10750699999999</c:v>
                </c:pt>
                <c:pt idx="618">
                  <c:v>17.095081</c:v>
                </c:pt>
                <c:pt idx="619">
                  <c:v>17.064925</c:v>
                </c:pt>
                <c:pt idx="620">
                  <c:v>16.938991</c:v>
                </c:pt>
                <c:pt idx="621">
                  <c:v>16.913726</c:v>
                </c:pt>
                <c:pt idx="622">
                  <c:v>16.898827</c:v>
                </c:pt>
                <c:pt idx="623">
                  <c:v>16.875107</c:v>
                </c:pt>
                <c:pt idx="624">
                  <c:v>16.85943899999999</c:v>
                </c:pt>
                <c:pt idx="625">
                  <c:v>16.854193</c:v>
                </c:pt>
                <c:pt idx="626">
                  <c:v>16.853913</c:v>
                </c:pt>
                <c:pt idx="627">
                  <c:v>16.841607</c:v>
                </c:pt>
                <c:pt idx="628">
                  <c:v>16.830889</c:v>
                </c:pt>
                <c:pt idx="629">
                  <c:v>16.828617</c:v>
                </c:pt>
                <c:pt idx="630">
                  <c:v>16.81914099999999</c:v>
                </c:pt>
                <c:pt idx="631">
                  <c:v>16.801392</c:v>
                </c:pt>
                <c:pt idx="632">
                  <c:v>16.766428</c:v>
                </c:pt>
                <c:pt idx="633">
                  <c:v>16.759459</c:v>
                </c:pt>
                <c:pt idx="634">
                  <c:v>16.759035</c:v>
                </c:pt>
                <c:pt idx="635">
                  <c:v>16.74097099999999</c:v>
                </c:pt>
                <c:pt idx="636">
                  <c:v>16.73682700000001</c:v>
                </c:pt>
                <c:pt idx="637">
                  <c:v>16.694262</c:v>
                </c:pt>
                <c:pt idx="638">
                  <c:v>16.67972899999999</c:v>
                </c:pt>
                <c:pt idx="639">
                  <c:v>16.666368</c:v>
                </c:pt>
                <c:pt idx="640">
                  <c:v>16.65859499999999</c:v>
                </c:pt>
                <c:pt idx="641">
                  <c:v>16.65550500000001</c:v>
                </c:pt>
                <c:pt idx="642">
                  <c:v>16.612139</c:v>
                </c:pt>
                <c:pt idx="643">
                  <c:v>16.60373299999998</c:v>
                </c:pt>
                <c:pt idx="644">
                  <c:v>16.602738</c:v>
                </c:pt>
                <c:pt idx="645">
                  <c:v>16.578699</c:v>
                </c:pt>
                <c:pt idx="646">
                  <c:v>16.55314</c:v>
                </c:pt>
                <c:pt idx="647">
                  <c:v>16.544857</c:v>
                </c:pt>
                <c:pt idx="648">
                  <c:v>16.538045</c:v>
                </c:pt>
                <c:pt idx="649">
                  <c:v>16.516286</c:v>
                </c:pt>
                <c:pt idx="650">
                  <c:v>16.515116</c:v>
                </c:pt>
                <c:pt idx="651">
                  <c:v>16.508509</c:v>
                </c:pt>
                <c:pt idx="652">
                  <c:v>16.499499</c:v>
                </c:pt>
                <c:pt idx="653">
                  <c:v>16.45658</c:v>
                </c:pt>
                <c:pt idx="654">
                  <c:v>16.44906599999999</c:v>
                </c:pt>
                <c:pt idx="655">
                  <c:v>16.44500499999998</c:v>
                </c:pt>
                <c:pt idx="656">
                  <c:v>16.439657</c:v>
                </c:pt>
                <c:pt idx="657">
                  <c:v>16.437673</c:v>
                </c:pt>
                <c:pt idx="658">
                  <c:v>16.42852999999989</c:v>
                </c:pt>
                <c:pt idx="659">
                  <c:v>16.41901</c:v>
                </c:pt>
                <c:pt idx="660">
                  <c:v>16.415569</c:v>
                </c:pt>
                <c:pt idx="661">
                  <c:v>16.379866</c:v>
                </c:pt>
                <c:pt idx="662">
                  <c:v>16.316441</c:v>
                </c:pt>
                <c:pt idx="663">
                  <c:v>16.312703</c:v>
                </c:pt>
                <c:pt idx="664">
                  <c:v>16.299937</c:v>
                </c:pt>
                <c:pt idx="665">
                  <c:v>16.299888</c:v>
                </c:pt>
                <c:pt idx="666">
                  <c:v>16.292511</c:v>
                </c:pt>
                <c:pt idx="667">
                  <c:v>16.288328</c:v>
                </c:pt>
                <c:pt idx="668">
                  <c:v>16.280718</c:v>
                </c:pt>
                <c:pt idx="669">
                  <c:v>16.275193</c:v>
                </c:pt>
                <c:pt idx="670">
                  <c:v>16.272289</c:v>
                </c:pt>
                <c:pt idx="671">
                  <c:v>16.271477</c:v>
                </c:pt>
                <c:pt idx="672">
                  <c:v>16.252725</c:v>
                </c:pt>
                <c:pt idx="673">
                  <c:v>16.247723</c:v>
                </c:pt>
                <c:pt idx="674">
                  <c:v>16.246323</c:v>
                </c:pt>
                <c:pt idx="675">
                  <c:v>16.230284</c:v>
                </c:pt>
                <c:pt idx="676">
                  <c:v>16.229495</c:v>
                </c:pt>
                <c:pt idx="677">
                  <c:v>16.218479</c:v>
                </c:pt>
                <c:pt idx="678">
                  <c:v>16.20477199999999</c:v>
                </c:pt>
                <c:pt idx="679">
                  <c:v>16.200347</c:v>
                </c:pt>
                <c:pt idx="680">
                  <c:v>16.173452</c:v>
                </c:pt>
                <c:pt idx="681">
                  <c:v>16.171035</c:v>
                </c:pt>
                <c:pt idx="682">
                  <c:v>16.16734</c:v>
                </c:pt>
                <c:pt idx="683">
                  <c:v>16.164423</c:v>
                </c:pt>
                <c:pt idx="684">
                  <c:v>16.14881</c:v>
                </c:pt>
                <c:pt idx="685">
                  <c:v>16.14677500000001</c:v>
                </c:pt>
                <c:pt idx="686">
                  <c:v>16.11208999999999</c:v>
                </c:pt>
                <c:pt idx="687">
                  <c:v>16.109897</c:v>
                </c:pt>
                <c:pt idx="688">
                  <c:v>16.103818</c:v>
                </c:pt>
                <c:pt idx="689">
                  <c:v>16.065813</c:v>
                </c:pt>
                <c:pt idx="690">
                  <c:v>16.06013799999998</c:v>
                </c:pt>
                <c:pt idx="691">
                  <c:v>16.047073</c:v>
                </c:pt>
                <c:pt idx="692">
                  <c:v>16.04554699999992</c:v>
                </c:pt>
                <c:pt idx="693">
                  <c:v>15.964027</c:v>
                </c:pt>
                <c:pt idx="694">
                  <c:v>15.961786</c:v>
                </c:pt>
                <c:pt idx="695">
                  <c:v>15.94806</c:v>
                </c:pt>
                <c:pt idx="696">
                  <c:v>15.928542</c:v>
                </c:pt>
                <c:pt idx="697">
                  <c:v>15.888198</c:v>
                </c:pt>
                <c:pt idx="698">
                  <c:v>15.886887</c:v>
                </c:pt>
                <c:pt idx="699">
                  <c:v>15.837916</c:v>
                </c:pt>
                <c:pt idx="700">
                  <c:v>15.828383</c:v>
                </c:pt>
                <c:pt idx="701">
                  <c:v>15.811655</c:v>
                </c:pt>
                <c:pt idx="702">
                  <c:v>15.809024</c:v>
                </c:pt>
                <c:pt idx="703">
                  <c:v>15.804141</c:v>
                </c:pt>
                <c:pt idx="704">
                  <c:v>15.787532</c:v>
                </c:pt>
                <c:pt idx="705">
                  <c:v>15.777283</c:v>
                </c:pt>
                <c:pt idx="706">
                  <c:v>15.767151</c:v>
                </c:pt>
                <c:pt idx="707">
                  <c:v>15.766258</c:v>
                </c:pt>
                <c:pt idx="708">
                  <c:v>15.752418</c:v>
                </c:pt>
                <c:pt idx="709">
                  <c:v>15.740215</c:v>
                </c:pt>
                <c:pt idx="710">
                  <c:v>15.737319</c:v>
                </c:pt>
                <c:pt idx="711">
                  <c:v>15.726451</c:v>
                </c:pt>
                <c:pt idx="712">
                  <c:v>15.66382</c:v>
                </c:pt>
                <c:pt idx="713">
                  <c:v>15.651961</c:v>
                </c:pt>
                <c:pt idx="714">
                  <c:v>15.651712</c:v>
                </c:pt>
                <c:pt idx="715">
                  <c:v>15.648582</c:v>
                </c:pt>
                <c:pt idx="716">
                  <c:v>15.646873</c:v>
                </c:pt>
                <c:pt idx="717">
                  <c:v>15.636968</c:v>
                </c:pt>
                <c:pt idx="718">
                  <c:v>15.607444</c:v>
                </c:pt>
                <c:pt idx="719">
                  <c:v>15.606911</c:v>
                </c:pt>
                <c:pt idx="720">
                  <c:v>15.604505</c:v>
                </c:pt>
                <c:pt idx="721">
                  <c:v>15.58537</c:v>
                </c:pt>
                <c:pt idx="722">
                  <c:v>15.549282</c:v>
                </c:pt>
                <c:pt idx="723">
                  <c:v>15.545645</c:v>
                </c:pt>
                <c:pt idx="724">
                  <c:v>15.537978</c:v>
                </c:pt>
                <c:pt idx="725">
                  <c:v>15.527955</c:v>
                </c:pt>
                <c:pt idx="726">
                  <c:v>15.527247</c:v>
                </c:pt>
                <c:pt idx="727">
                  <c:v>15.526895</c:v>
                </c:pt>
                <c:pt idx="728">
                  <c:v>15.524789</c:v>
                </c:pt>
                <c:pt idx="729">
                  <c:v>15.524261</c:v>
                </c:pt>
                <c:pt idx="730">
                  <c:v>15.496794</c:v>
                </c:pt>
                <c:pt idx="731">
                  <c:v>15.492139</c:v>
                </c:pt>
                <c:pt idx="732">
                  <c:v>15.481166</c:v>
                </c:pt>
                <c:pt idx="733">
                  <c:v>15.479055</c:v>
                </c:pt>
                <c:pt idx="734">
                  <c:v>15.468188</c:v>
                </c:pt>
                <c:pt idx="735">
                  <c:v>15.437794</c:v>
                </c:pt>
                <c:pt idx="736">
                  <c:v>15.425818</c:v>
                </c:pt>
                <c:pt idx="737">
                  <c:v>15.422438</c:v>
                </c:pt>
                <c:pt idx="738">
                  <c:v>15.413033</c:v>
                </c:pt>
                <c:pt idx="739">
                  <c:v>15.40903</c:v>
                </c:pt>
                <c:pt idx="740">
                  <c:v>15.395986</c:v>
                </c:pt>
                <c:pt idx="741">
                  <c:v>15.390409</c:v>
                </c:pt>
                <c:pt idx="742">
                  <c:v>15.375965</c:v>
                </c:pt>
                <c:pt idx="743">
                  <c:v>15.360723</c:v>
                </c:pt>
                <c:pt idx="744">
                  <c:v>15.335957</c:v>
                </c:pt>
                <c:pt idx="745">
                  <c:v>15.333341</c:v>
                </c:pt>
                <c:pt idx="746">
                  <c:v>15.329281</c:v>
                </c:pt>
                <c:pt idx="747">
                  <c:v>15.309843</c:v>
                </c:pt>
                <c:pt idx="748">
                  <c:v>15.30572</c:v>
                </c:pt>
                <c:pt idx="749">
                  <c:v>15.300608</c:v>
                </c:pt>
                <c:pt idx="750">
                  <c:v>15.254535</c:v>
                </c:pt>
                <c:pt idx="751">
                  <c:v>15.253545</c:v>
                </c:pt>
                <c:pt idx="752">
                  <c:v>15.251322</c:v>
                </c:pt>
                <c:pt idx="753">
                  <c:v>15.240685</c:v>
                </c:pt>
                <c:pt idx="754">
                  <c:v>15.215966</c:v>
                </c:pt>
                <c:pt idx="755">
                  <c:v>15.178608</c:v>
                </c:pt>
                <c:pt idx="756">
                  <c:v>15.174019</c:v>
                </c:pt>
                <c:pt idx="757">
                  <c:v>15.173455</c:v>
                </c:pt>
                <c:pt idx="758">
                  <c:v>15.171228</c:v>
                </c:pt>
                <c:pt idx="759">
                  <c:v>15.170915</c:v>
                </c:pt>
                <c:pt idx="760">
                  <c:v>15.155003</c:v>
                </c:pt>
                <c:pt idx="761">
                  <c:v>15.135345</c:v>
                </c:pt>
                <c:pt idx="762">
                  <c:v>15.128003</c:v>
                </c:pt>
                <c:pt idx="763">
                  <c:v>15.117734</c:v>
                </c:pt>
                <c:pt idx="764">
                  <c:v>15.113835</c:v>
                </c:pt>
                <c:pt idx="765">
                  <c:v>15.100405</c:v>
                </c:pt>
                <c:pt idx="766">
                  <c:v>15.041581</c:v>
                </c:pt>
                <c:pt idx="767">
                  <c:v>15.038821</c:v>
                </c:pt>
                <c:pt idx="768">
                  <c:v>15.037521</c:v>
                </c:pt>
                <c:pt idx="769">
                  <c:v>15.032486</c:v>
                </c:pt>
                <c:pt idx="770">
                  <c:v>15.024125</c:v>
                </c:pt>
                <c:pt idx="771">
                  <c:v>15.023897</c:v>
                </c:pt>
                <c:pt idx="772">
                  <c:v>15.008083</c:v>
                </c:pt>
                <c:pt idx="773">
                  <c:v>14.943155</c:v>
                </c:pt>
                <c:pt idx="774">
                  <c:v>14.891397</c:v>
                </c:pt>
                <c:pt idx="775">
                  <c:v>14.889501</c:v>
                </c:pt>
                <c:pt idx="776">
                  <c:v>14.873499</c:v>
                </c:pt>
                <c:pt idx="777">
                  <c:v>14.871352</c:v>
                </c:pt>
                <c:pt idx="778">
                  <c:v>14.824158</c:v>
                </c:pt>
                <c:pt idx="779">
                  <c:v>14.819116</c:v>
                </c:pt>
                <c:pt idx="780">
                  <c:v>14.817708</c:v>
                </c:pt>
                <c:pt idx="781">
                  <c:v>14.814608</c:v>
                </c:pt>
                <c:pt idx="782">
                  <c:v>14.80828</c:v>
                </c:pt>
                <c:pt idx="783">
                  <c:v>14.803715</c:v>
                </c:pt>
                <c:pt idx="784">
                  <c:v>14.800747</c:v>
                </c:pt>
                <c:pt idx="785">
                  <c:v>14.787034</c:v>
                </c:pt>
                <c:pt idx="786">
                  <c:v>14.773637</c:v>
                </c:pt>
                <c:pt idx="787">
                  <c:v>14.765892</c:v>
                </c:pt>
                <c:pt idx="788">
                  <c:v>14.74728</c:v>
                </c:pt>
                <c:pt idx="789">
                  <c:v>14.659818</c:v>
                </c:pt>
                <c:pt idx="790">
                  <c:v>14.61755</c:v>
                </c:pt>
                <c:pt idx="791">
                  <c:v>14.605946</c:v>
                </c:pt>
                <c:pt idx="792">
                  <c:v>14.604931</c:v>
                </c:pt>
                <c:pt idx="793">
                  <c:v>14.593484</c:v>
                </c:pt>
                <c:pt idx="794">
                  <c:v>14.588255</c:v>
                </c:pt>
                <c:pt idx="795">
                  <c:v>14.579761</c:v>
                </c:pt>
                <c:pt idx="796">
                  <c:v>14.576023</c:v>
                </c:pt>
                <c:pt idx="797">
                  <c:v>14.556798</c:v>
                </c:pt>
                <c:pt idx="798">
                  <c:v>14.538772</c:v>
                </c:pt>
                <c:pt idx="799">
                  <c:v>14.530784</c:v>
                </c:pt>
                <c:pt idx="800">
                  <c:v>14.523813</c:v>
                </c:pt>
                <c:pt idx="801">
                  <c:v>14.511895</c:v>
                </c:pt>
                <c:pt idx="802">
                  <c:v>14.499748</c:v>
                </c:pt>
                <c:pt idx="803">
                  <c:v>14.497041</c:v>
                </c:pt>
                <c:pt idx="804">
                  <c:v>14.494249</c:v>
                </c:pt>
                <c:pt idx="805">
                  <c:v>14.481661</c:v>
                </c:pt>
                <c:pt idx="806">
                  <c:v>14.479007</c:v>
                </c:pt>
                <c:pt idx="807">
                  <c:v>14.45922</c:v>
                </c:pt>
                <c:pt idx="808">
                  <c:v>14.447885</c:v>
                </c:pt>
                <c:pt idx="809">
                  <c:v>14.447409</c:v>
                </c:pt>
                <c:pt idx="810">
                  <c:v>14.445905</c:v>
                </c:pt>
                <c:pt idx="811">
                  <c:v>14.42503</c:v>
                </c:pt>
                <c:pt idx="812">
                  <c:v>14.418799</c:v>
                </c:pt>
                <c:pt idx="813">
                  <c:v>14.403215</c:v>
                </c:pt>
                <c:pt idx="814">
                  <c:v>14.398762</c:v>
                </c:pt>
                <c:pt idx="815">
                  <c:v>14.363592</c:v>
                </c:pt>
                <c:pt idx="816">
                  <c:v>14.359611</c:v>
                </c:pt>
                <c:pt idx="817">
                  <c:v>14.322641</c:v>
                </c:pt>
                <c:pt idx="818">
                  <c:v>14.319235</c:v>
                </c:pt>
                <c:pt idx="819">
                  <c:v>14.303476</c:v>
                </c:pt>
                <c:pt idx="820">
                  <c:v>14.298986</c:v>
                </c:pt>
                <c:pt idx="821">
                  <c:v>14.277276</c:v>
                </c:pt>
                <c:pt idx="822">
                  <c:v>14.257817</c:v>
                </c:pt>
                <c:pt idx="823">
                  <c:v>14.238377</c:v>
                </c:pt>
                <c:pt idx="824">
                  <c:v>14.229896</c:v>
                </c:pt>
                <c:pt idx="825">
                  <c:v>14.229196</c:v>
                </c:pt>
                <c:pt idx="826">
                  <c:v>14.205247</c:v>
                </c:pt>
                <c:pt idx="827">
                  <c:v>14.180172</c:v>
                </c:pt>
                <c:pt idx="828">
                  <c:v>14.17592</c:v>
                </c:pt>
                <c:pt idx="829">
                  <c:v>14.171575</c:v>
                </c:pt>
                <c:pt idx="830">
                  <c:v>14.159608</c:v>
                </c:pt>
                <c:pt idx="831">
                  <c:v>14.1527</c:v>
                </c:pt>
                <c:pt idx="832">
                  <c:v>14.144495</c:v>
                </c:pt>
                <c:pt idx="833">
                  <c:v>14.14268</c:v>
                </c:pt>
                <c:pt idx="834">
                  <c:v>14.118203</c:v>
                </c:pt>
                <c:pt idx="835">
                  <c:v>14.113003</c:v>
                </c:pt>
                <c:pt idx="836">
                  <c:v>14.097113</c:v>
                </c:pt>
                <c:pt idx="837">
                  <c:v>14.096688</c:v>
                </c:pt>
                <c:pt idx="838">
                  <c:v>14.044231</c:v>
                </c:pt>
                <c:pt idx="839">
                  <c:v>14.043566</c:v>
                </c:pt>
                <c:pt idx="840">
                  <c:v>14.024755</c:v>
                </c:pt>
                <c:pt idx="841">
                  <c:v>14.018869</c:v>
                </c:pt>
                <c:pt idx="842">
                  <c:v>14.015784</c:v>
                </c:pt>
                <c:pt idx="843">
                  <c:v>13.996692</c:v>
                </c:pt>
                <c:pt idx="844">
                  <c:v>13.995197</c:v>
                </c:pt>
                <c:pt idx="845">
                  <c:v>13.952309</c:v>
                </c:pt>
                <c:pt idx="846">
                  <c:v>13.939448</c:v>
                </c:pt>
                <c:pt idx="847">
                  <c:v>13.934474</c:v>
                </c:pt>
                <c:pt idx="848">
                  <c:v>13.920568</c:v>
                </c:pt>
                <c:pt idx="849">
                  <c:v>13.906359</c:v>
                </c:pt>
                <c:pt idx="850">
                  <c:v>13.899055</c:v>
                </c:pt>
                <c:pt idx="851">
                  <c:v>13.898772</c:v>
                </c:pt>
                <c:pt idx="852">
                  <c:v>13.89856</c:v>
                </c:pt>
                <c:pt idx="853">
                  <c:v>13.889296</c:v>
                </c:pt>
                <c:pt idx="854">
                  <c:v>13.882462</c:v>
                </c:pt>
                <c:pt idx="855">
                  <c:v>13.876341</c:v>
                </c:pt>
                <c:pt idx="856">
                  <c:v>13.872525</c:v>
                </c:pt>
                <c:pt idx="857">
                  <c:v>13.863797</c:v>
                </c:pt>
                <c:pt idx="858">
                  <c:v>13.836758</c:v>
                </c:pt>
                <c:pt idx="859">
                  <c:v>13.821753</c:v>
                </c:pt>
                <c:pt idx="860">
                  <c:v>13.814904</c:v>
                </c:pt>
                <c:pt idx="861">
                  <c:v>13.804427</c:v>
                </c:pt>
                <c:pt idx="862">
                  <c:v>13.788844</c:v>
                </c:pt>
                <c:pt idx="863">
                  <c:v>13.78084</c:v>
                </c:pt>
                <c:pt idx="864">
                  <c:v>13.768451</c:v>
                </c:pt>
                <c:pt idx="865">
                  <c:v>13.759857</c:v>
                </c:pt>
                <c:pt idx="866">
                  <c:v>13.756392</c:v>
                </c:pt>
                <c:pt idx="867">
                  <c:v>13.755851</c:v>
                </c:pt>
                <c:pt idx="868">
                  <c:v>13.743176</c:v>
                </c:pt>
                <c:pt idx="869">
                  <c:v>13.727625</c:v>
                </c:pt>
                <c:pt idx="870">
                  <c:v>13.725107</c:v>
                </c:pt>
                <c:pt idx="871">
                  <c:v>13.712003</c:v>
                </c:pt>
                <c:pt idx="872">
                  <c:v>13.70312</c:v>
                </c:pt>
                <c:pt idx="873">
                  <c:v>13.689256</c:v>
                </c:pt>
                <c:pt idx="874">
                  <c:v>13.67899</c:v>
                </c:pt>
                <c:pt idx="875">
                  <c:v>13.677438</c:v>
                </c:pt>
                <c:pt idx="876">
                  <c:v>13.674436</c:v>
                </c:pt>
                <c:pt idx="877">
                  <c:v>13.665</c:v>
                </c:pt>
                <c:pt idx="878">
                  <c:v>13.661122</c:v>
                </c:pt>
                <c:pt idx="879">
                  <c:v>13.642955</c:v>
                </c:pt>
                <c:pt idx="880">
                  <c:v>13.633054</c:v>
                </c:pt>
                <c:pt idx="881">
                  <c:v>13.618902</c:v>
                </c:pt>
                <c:pt idx="882">
                  <c:v>13.612814</c:v>
                </c:pt>
                <c:pt idx="883">
                  <c:v>13.593791</c:v>
                </c:pt>
                <c:pt idx="884">
                  <c:v>13.583669</c:v>
                </c:pt>
                <c:pt idx="885">
                  <c:v>13.576325</c:v>
                </c:pt>
                <c:pt idx="886">
                  <c:v>13.565519</c:v>
                </c:pt>
                <c:pt idx="887">
                  <c:v>13.561694</c:v>
                </c:pt>
                <c:pt idx="888">
                  <c:v>13.551942</c:v>
                </c:pt>
                <c:pt idx="889">
                  <c:v>13.550763</c:v>
                </c:pt>
                <c:pt idx="890">
                  <c:v>13.534192</c:v>
                </c:pt>
                <c:pt idx="891">
                  <c:v>13.520651</c:v>
                </c:pt>
                <c:pt idx="892">
                  <c:v>13.520046</c:v>
                </c:pt>
                <c:pt idx="893">
                  <c:v>13.51642</c:v>
                </c:pt>
                <c:pt idx="894">
                  <c:v>13.515355</c:v>
                </c:pt>
                <c:pt idx="895">
                  <c:v>13.496886</c:v>
                </c:pt>
                <c:pt idx="896">
                  <c:v>13.488546</c:v>
                </c:pt>
                <c:pt idx="897">
                  <c:v>13.48533</c:v>
                </c:pt>
                <c:pt idx="898">
                  <c:v>13.482561</c:v>
                </c:pt>
                <c:pt idx="899">
                  <c:v>13.482395</c:v>
                </c:pt>
                <c:pt idx="900">
                  <c:v>13.470991</c:v>
                </c:pt>
                <c:pt idx="901">
                  <c:v>13.464821</c:v>
                </c:pt>
                <c:pt idx="902">
                  <c:v>13.447594</c:v>
                </c:pt>
                <c:pt idx="903">
                  <c:v>13.445086</c:v>
                </c:pt>
                <c:pt idx="904">
                  <c:v>13.443989</c:v>
                </c:pt>
                <c:pt idx="905">
                  <c:v>13.432651</c:v>
                </c:pt>
                <c:pt idx="906">
                  <c:v>13.428133</c:v>
                </c:pt>
                <c:pt idx="907">
                  <c:v>13.423244</c:v>
                </c:pt>
                <c:pt idx="908">
                  <c:v>13.412593</c:v>
                </c:pt>
                <c:pt idx="909">
                  <c:v>13.388418</c:v>
                </c:pt>
                <c:pt idx="910">
                  <c:v>13.387336</c:v>
                </c:pt>
                <c:pt idx="911">
                  <c:v>13.370482</c:v>
                </c:pt>
                <c:pt idx="912">
                  <c:v>13.36551</c:v>
                </c:pt>
                <c:pt idx="913">
                  <c:v>13.346657</c:v>
                </c:pt>
                <c:pt idx="914">
                  <c:v>13.341901</c:v>
                </c:pt>
                <c:pt idx="915">
                  <c:v>13.333301</c:v>
                </c:pt>
                <c:pt idx="916">
                  <c:v>13.329504</c:v>
                </c:pt>
                <c:pt idx="917">
                  <c:v>13.328377</c:v>
                </c:pt>
                <c:pt idx="918">
                  <c:v>13.311542</c:v>
                </c:pt>
                <c:pt idx="919">
                  <c:v>13.304655</c:v>
                </c:pt>
                <c:pt idx="920">
                  <c:v>13.287184</c:v>
                </c:pt>
                <c:pt idx="921">
                  <c:v>13.282606</c:v>
                </c:pt>
                <c:pt idx="922">
                  <c:v>13.2801</c:v>
                </c:pt>
                <c:pt idx="923">
                  <c:v>13.268581</c:v>
                </c:pt>
                <c:pt idx="924">
                  <c:v>13.263931</c:v>
                </c:pt>
                <c:pt idx="925">
                  <c:v>13.263496</c:v>
                </c:pt>
                <c:pt idx="926">
                  <c:v>13.25857</c:v>
                </c:pt>
                <c:pt idx="927">
                  <c:v>13.250531</c:v>
                </c:pt>
                <c:pt idx="928">
                  <c:v>13.240118</c:v>
                </c:pt>
                <c:pt idx="929">
                  <c:v>13.235867</c:v>
                </c:pt>
                <c:pt idx="930">
                  <c:v>13.215367</c:v>
                </c:pt>
                <c:pt idx="931">
                  <c:v>13.19486</c:v>
                </c:pt>
                <c:pt idx="932">
                  <c:v>13.193224</c:v>
                </c:pt>
                <c:pt idx="933">
                  <c:v>13.187928</c:v>
                </c:pt>
                <c:pt idx="934">
                  <c:v>13.176968</c:v>
                </c:pt>
                <c:pt idx="935">
                  <c:v>13.152255</c:v>
                </c:pt>
                <c:pt idx="936">
                  <c:v>13.15199</c:v>
                </c:pt>
                <c:pt idx="937">
                  <c:v>13.133497</c:v>
                </c:pt>
                <c:pt idx="938">
                  <c:v>13.12555</c:v>
                </c:pt>
                <c:pt idx="939">
                  <c:v>13.086519</c:v>
                </c:pt>
                <c:pt idx="940">
                  <c:v>13.069846</c:v>
                </c:pt>
                <c:pt idx="941">
                  <c:v>13.065912</c:v>
                </c:pt>
                <c:pt idx="942">
                  <c:v>13.063759</c:v>
                </c:pt>
                <c:pt idx="943">
                  <c:v>13.037311</c:v>
                </c:pt>
                <c:pt idx="944">
                  <c:v>13.017718</c:v>
                </c:pt>
                <c:pt idx="945">
                  <c:v>13.016927</c:v>
                </c:pt>
                <c:pt idx="946">
                  <c:v>12.991689</c:v>
                </c:pt>
                <c:pt idx="947">
                  <c:v>12.978354</c:v>
                </c:pt>
                <c:pt idx="948">
                  <c:v>12.977666</c:v>
                </c:pt>
                <c:pt idx="949">
                  <c:v>12.973217</c:v>
                </c:pt>
                <c:pt idx="950">
                  <c:v>12.971077</c:v>
                </c:pt>
                <c:pt idx="951">
                  <c:v>12.966267</c:v>
                </c:pt>
                <c:pt idx="952">
                  <c:v>12.965535</c:v>
                </c:pt>
                <c:pt idx="953">
                  <c:v>12.964484</c:v>
                </c:pt>
                <c:pt idx="954">
                  <c:v>12.962328</c:v>
                </c:pt>
                <c:pt idx="955">
                  <c:v>12.959504</c:v>
                </c:pt>
                <c:pt idx="956">
                  <c:v>12.947899</c:v>
                </c:pt>
                <c:pt idx="957">
                  <c:v>12.947131</c:v>
                </c:pt>
                <c:pt idx="958">
                  <c:v>12.906594</c:v>
                </c:pt>
                <c:pt idx="959">
                  <c:v>12.88647</c:v>
                </c:pt>
                <c:pt idx="960">
                  <c:v>12.884213</c:v>
                </c:pt>
                <c:pt idx="961">
                  <c:v>12.883125</c:v>
                </c:pt>
                <c:pt idx="962">
                  <c:v>12.882941</c:v>
                </c:pt>
                <c:pt idx="963">
                  <c:v>12.873761</c:v>
                </c:pt>
                <c:pt idx="964">
                  <c:v>12.872395</c:v>
                </c:pt>
                <c:pt idx="965">
                  <c:v>12.872093</c:v>
                </c:pt>
                <c:pt idx="966">
                  <c:v>12.871005</c:v>
                </c:pt>
                <c:pt idx="967">
                  <c:v>12.857047</c:v>
                </c:pt>
                <c:pt idx="968">
                  <c:v>12.855661</c:v>
                </c:pt>
                <c:pt idx="969">
                  <c:v>12.84813</c:v>
                </c:pt>
                <c:pt idx="970">
                  <c:v>12.826489</c:v>
                </c:pt>
                <c:pt idx="971">
                  <c:v>12.824594</c:v>
                </c:pt>
                <c:pt idx="972">
                  <c:v>12.818256</c:v>
                </c:pt>
                <c:pt idx="973">
                  <c:v>12.817769</c:v>
                </c:pt>
                <c:pt idx="974">
                  <c:v>12.800062</c:v>
                </c:pt>
                <c:pt idx="975">
                  <c:v>12.790188</c:v>
                </c:pt>
                <c:pt idx="976">
                  <c:v>12.788347</c:v>
                </c:pt>
                <c:pt idx="977">
                  <c:v>12.777147</c:v>
                </c:pt>
                <c:pt idx="978">
                  <c:v>12.774062</c:v>
                </c:pt>
                <c:pt idx="979">
                  <c:v>12.770369</c:v>
                </c:pt>
                <c:pt idx="980">
                  <c:v>12.763606</c:v>
                </c:pt>
                <c:pt idx="981">
                  <c:v>12.748953</c:v>
                </c:pt>
                <c:pt idx="982">
                  <c:v>12.74761</c:v>
                </c:pt>
                <c:pt idx="983">
                  <c:v>12.734835</c:v>
                </c:pt>
                <c:pt idx="984">
                  <c:v>12.731833</c:v>
                </c:pt>
                <c:pt idx="985">
                  <c:v>12.722399</c:v>
                </c:pt>
                <c:pt idx="986">
                  <c:v>12.715978</c:v>
                </c:pt>
                <c:pt idx="987">
                  <c:v>12.715706</c:v>
                </c:pt>
                <c:pt idx="988">
                  <c:v>12.707213</c:v>
                </c:pt>
                <c:pt idx="989">
                  <c:v>12.704095</c:v>
                </c:pt>
                <c:pt idx="990">
                  <c:v>12.700009</c:v>
                </c:pt>
                <c:pt idx="991">
                  <c:v>12.690759</c:v>
                </c:pt>
                <c:pt idx="992">
                  <c:v>12.669148</c:v>
                </c:pt>
                <c:pt idx="993">
                  <c:v>12.662002</c:v>
                </c:pt>
                <c:pt idx="994">
                  <c:v>12.658085</c:v>
                </c:pt>
                <c:pt idx="995">
                  <c:v>12.653166</c:v>
                </c:pt>
                <c:pt idx="996">
                  <c:v>12.650498</c:v>
                </c:pt>
                <c:pt idx="997">
                  <c:v>12.645066</c:v>
                </c:pt>
                <c:pt idx="998">
                  <c:v>12.63941</c:v>
                </c:pt>
                <c:pt idx="999">
                  <c:v>12.623252</c:v>
                </c:pt>
                <c:pt idx="1000">
                  <c:v>12.616248</c:v>
                </c:pt>
                <c:pt idx="1001">
                  <c:v>12.602909</c:v>
                </c:pt>
                <c:pt idx="1002">
                  <c:v>12.593708</c:v>
                </c:pt>
                <c:pt idx="1003">
                  <c:v>12.591546</c:v>
                </c:pt>
                <c:pt idx="1004">
                  <c:v>12.588858</c:v>
                </c:pt>
                <c:pt idx="1005">
                  <c:v>12.578232</c:v>
                </c:pt>
                <c:pt idx="1006">
                  <c:v>12.570543</c:v>
                </c:pt>
                <c:pt idx="1007">
                  <c:v>12.553085</c:v>
                </c:pt>
                <c:pt idx="1008">
                  <c:v>12.546268</c:v>
                </c:pt>
                <c:pt idx="1009">
                  <c:v>12.545123</c:v>
                </c:pt>
                <c:pt idx="1010">
                  <c:v>12.541705</c:v>
                </c:pt>
                <c:pt idx="1011">
                  <c:v>12.531424</c:v>
                </c:pt>
                <c:pt idx="1012">
                  <c:v>12.524694</c:v>
                </c:pt>
                <c:pt idx="1013">
                  <c:v>12.520769</c:v>
                </c:pt>
                <c:pt idx="1014">
                  <c:v>12.481412</c:v>
                </c:pt>
                <c:pt idx="1015">
                  <c:v>12.46633</c:v>
                </c:pt>
                <c:pt idx="1016">
                  <c:v>12.460937</c:v>
                </c:pt>
                <c:pt idx="1017">
                  <c:v>12.45823</c:v>
                </c:pt>
                <c:pt idx="1018">
                  <c:v>12.456628</c:v>
                </c:pt>
                <c:pt idx="1019">
                  <c:v>12.454542</c:v>
                </c:pt>
                <c:pt idx="1020">
                  <c:v>12.453643</c:v>
                </c:pt>
                <c:pt idx="1021">
                  <c:v>12.452726</c:v>
                </c:pt>
                <c:pt idx="1022">
                  <c:v>12.44146</c:v>
                </c:pt>
                <c:pt idx="1023">
                  <c:v>12.430097</c:v>
                </c:pt>
                <c:pt idx="1024">
                  <c:v>12.41756</c:v>
                </c:pt>
                <c:pt idx="1025">
                  <c:v>12.406592</c:v>
                </c:pt>
                <c:pt idx="1026">
                  <c:v>12.399253</c:v>
                </c:pt>
                <c:pt idx="1027">
                  <c:v>12.398365</c:v>
                </c:pt>
                <c:pt idx="1028">
                  <c:v>12.395962</c:v>
                </c:pt>
                <c:pt idx="1029">
                  <c:v>12.394878</c:v>
                </c:pt>
                <c:pt idx="1030">
                  <c:v>12.393982</c:v>
                </c:pt>
                <c:pt idx="1031">
                  <c:v>12.393241</c:v>
                </c:pt>
                <c:pt idx="1032">
                  <c:v>12.382672</c:v>
                </c:pt>
                <c:pt idx="1033">
                  <c:v>12.376608</c:v>
                </c:pt>
                <c:pt idx="1034">
                  <c:v>12.357067</c:v>
                </c:pt>
                <c:pt idx="1035">
                  <c:v>12.356969</c:v>
                </c:pt>
                <c:pt idx="1036">
                  <c:v>12.34495</c:v>
                </c:pt>
                <c:pt idx="1037">
                  <c:v>12.341924</c:v>
                </c:pt>
                <c:pt idx="1038">
                  <c:v>12.331069</c:v>
                </c:pt>
                <c:pt idx="1039">
                  <c:v>12.321633</c:v>
                </c:pt>
                <c:pt idx="1040">
                  <c:v>12.316137</c:v>
                </c:pt>
                <c:pt idx="1041">
                  <c:v>12.30153</c:v>
                </c:pt>
                <c:pt idx="1042">
                  <c:v>12.292124</c:v>
                </c:pt>
                <c:pt idx="1043">
                  <c:v>12.288379</c:v>
                </c:pt>
                <c:pt idx="1044">
                  <c:v>12.280649</c:v>
                </c:pt>
                <c:pt idx="1045">
                  <c:v>12.269292</c:v>
                </c:pt>
                <c:pt idx="1046">
                  <c:v>12.260548</c:v>
                </c:pt>
                <c:pt idx="1047">
                  <c:v>12.244605</c:v>
                </c:pt>
                <c:pt idx="1048">
                  <c:v>12.208154</c:v>
                </c:pt>
                <c:pt idx="1049">
                  <c:v>12.198215</c:v>
                </c:pt>
                <c:pt idx="1050">
                  <c:v>12.194356</c:v>
                </c:pt>
                <c:pt idx="1051">
                  <c:v>12.178443</c:v>
                </c:pt>
                <c:pt idx="1052">
                  <c:v>12.177118</c:v>
                </c:pt>
                <c:pt idx="1053">
                  <c:v>12.173013</c:v>
                </c:pt>
                <c:pt idx="1054">
                  <c:v>12.168893</c:v>
                </c:pt>
                <c:pt idx="1055">
                  <c:v>12.1656</c:v>
                </c:pt>
                <c:pt idx="1056">
                  <c:v>12.142223</c:v>
                </c:pt>
                <c:pt idx="1057">
                  <c:v>12.139908</c:v>
                </c:pt>
                <c:pt idx="1058">
                  <c:v>12.13109</c:v>
                </c:pt>
                <c:pt idx="1059">
                  <c:v>12.129551</c:v>
                </c:pt>
                <c:pt idx="1060">
                  <c:v>12.126581</c:v>
                </c:pt>
                <c:pt idx="1061">
                  <c:v>12.110183</c:v>
                </c:pt>
                <c:pt idx="1062">
                  <c:v>12.087897</c:v>
                </c:pt>
                <c:pt idx="1063">
                  <c:v>12.080862</c:v>
                </c:pt>
                <c:pt idx="1064">
                  <c:v>12.080746</c:v>
                </c:pt>
                <c:pt idx="1065">
                  <c:v>12.079928</c:v>
                </c:pt>
                <c:pt idx="1066">
                  <c:v>12.059577</c:v>
                </c:pt>
                <c:pt idx="1067">
                  <c:v>12.033034</c:v>
                </c:pt>
                <c:pt idx="1068">
                  <c:v>12.029568</c:v>
                </c:pt>
                <c:pt idx="1069">
                  <c:v>12.025958</c:v>
                </c:pt>
                <c:pt idx="1070">
                  <c:v>12.022616</c:v>
                </c:pt>
                <c:pt idx="1071">
                  <c:v>12.019273</c:v>
                </c:pt>
                <c:pt idx="1072">
                  <c:v>12.018946</c:v>
                </c:pt>
                <c:pt idx="1073">
                  <c:v>11.994857</c:v>
                </c:pt>
                <c:pt idx="1074">
                  <c:v>11.984019</c:v>
                </c:pt>
                <c:pt idx="1075">
                  <c:v>11.980992</c:v>
                </c:pt>
                <c:pt idx="1076">
                  <c:v>11.980451</c:v>
                </c:pt>
                <c:pt idx="1077">
                  <c:v>11.977213</c:v>
                </c:pt>
                <c:pt idx="1078">
                  <c:v>11.974845</c:v>
                </c:pt>
                <c:pt idx="1079">
                  <c:v>11.972592</c:v>
                </c:pt>
                <c:pt idx="1080">
                  <c:v>11.964134</c:v>
                </c:pt>
                <c:pt idx="1081">
                  <c:v>11.959814</c:v>
                </c:pt>
                <c:pt idx="1082">
                  <c:v>11.956131</c:v>
                </c:pt>
                <c:pt idx="1083">
                  <c:v>11.950799</c:v>
                </c:pt>
                <c:pt idx="1084">
                  <c:v>11.947668</c:v>
                </c:pt>
                <c:pt idx="1085">
                  <c:v>11.918372</c:v>
                </c:pt>
                <c:pt idx="1086">
                  <c:v>11.91537</c:v>
                </c:pt>
                <c:pt idx="1087">
                  <c:v>11.9072</c:v>
                </c:pt>
                <c:pt idx="1088">
                  <c:v>11.898742</c:v>
                </c:pt>
                <c:pt idx="1089">
                  <c:v>11.897648</c:v>
                </c:pt>
                <c:pt idx="1090">
                  <c:v>11.889302</c:v>
                </c:pt>
                <c:pt idx="1091">
                  <c:v>11.880294</c:v>
                </c:pt>
                <c:pt idx="1092">
                  <c:v>11.869452</c:v>
                </c:pt>
                <c:pt idx="1093">
                  <c:v>11.865824</c:v>
                </c:pt>
                <c:pt idx="1094">
                  <c:v>11.860031</c:v>
                </c:pt>
                <c:pt idx="1095">
                  <c:v>11.846578</c:v>
                </c:pt>
                <c:pt idx="1096">
                  <c:v>11.846546</c:v>
                </c:pt>
                <c:pt idx="1097">
                  <c:v>11.836516</c:v>
                </c:pt>
                <c:pt idx="1098">
                  <c:v>11.823685</c:v>
                </c:pt>
                <c:pt idx="1099">
                  <c:v>11.820027</c:v>
                </c:pt>
                <c:pt idx="1100">
                  <c:v>11.819926</c:v>
                </c:pt>
                <c:pt idx="1101">
                  <c:v>11.815218</c:v>
                </c:pt>
                <c:pt idx="1102">
                  <c:v>11.796683</c:v>
                </c:pt>
                <c:pt idx="1103">
                  <c:v>11.789787</c:v>
                </c:pt>
                <c:pt idx="1104">
                  <c:v>11.78646</c:v>
                </c:pt>
                <c:pt idx="1105">
                  <c:v>11.77225</c:v>
                </c:pt>
                <c:pt idx="1106">
                  <c:v>11.769492</c:v>
                </c:pt>
                <c:pt idx="1107">
                  <c:v>11.764805</c:v>
                </c:pt>
                <c:pt idx="1108">
                  <c:v>11.764318</c:v>
                </c:pt>
                <c:pt idx="1109">
                  <c:v>11.757008</c:v>
                </c:pt>
                <c:pt idx="1110">
                  <c:v>11.756944</c:v>
                </c:pt>
                <c:pt idx="1111">
                  <c:v>11.754269</c:v>
                </c:pt>
                <c:pt idx="1112">
                  <c:v>11.748421</c:v>
                </c:pt>
                <c:pt idx="1113">
                  <c:v>11.73538</c:v>
                </c:pt>
                <c:pt idx="1114">
                  <c:v>11.727508</c:v>
                </c:pt>
                <c:pt idx="1115">
                  <c:v>11.690344</c:v>
                </c:pt>
                <c:pt idx="1116">
                  <c:v>11.679979</c:v>
                </c:pt>
                <c:pt idx="1117">
                  <c:v>11.67694</c:v>
                </c:pt>
                <c:pt idx="1118">
                  <c:v>11.673253</c:v>
                </c:pt>
                <c:pt idx="1119">
                  <c:v>11.669373</c:v>
                </c:pt>
                <c:pt idx="1120">
                  <c:v>11.659556</c:v>
                </c:pt>
                <c:pt idx="1121">
                  <c:v>11.650951</c:v>
                </c:pt>
                <c:pt idx="1122">
                  <c:v>11.649468</c:v>
                </c:pt>
                <c:pt idx="1123">
                  <c:v>11.648646</c:v>
                </c:pt>
                <c:pt idx="1124">
                  <c:v>11.62963</c:v>
                </c:pt>
                <c:pt idx="1125">
                  <c:v>11.628787</c:v>
                </c:pt>
                <c:pt idx="1126">
                  <c:v>11.623617</c:v>
                </c:pt>
                <c:pt idx="1127">
                  <c:v>11.608039</c:v>
                </c:pt>
                <c:pt idx="1128">
                  <c:v>11.603069</c:v>
                </c:pt>
                <c:pt idx="1129">
                  <c:v>11.583041</c:v>
                </c:pt>
                <c:pt idx="1130">
                  <c:v>11.560942</c:v>
                </c:pt>
                <c:pt idx="1131">
                  <c:v>11.560311</c:v>
                </c:pt>
                <c:pt idx="1132">
                  <c:v>11.556916</c:v>
                </c:pt>
                <c:pt idx="1133">
                  <c:v>11.54947</c:v>
                </c:pt>
                <c:pt idx="1134">
                  <c:v>11.549187</c:v>
                </c:pt>
                <c:pt idx="1135">
                  <c:v>11.544329</c:v>
                </c:pt>
                <c:pt idx="1136">
                  <c:v>11.533931</c:v>
                </c:pt>
                <c:pt idx="1137">
                  <c:v>11.533841</c:v>
                </c:pt>
                <c:pt idx="1138">
                  <c:v>11.518477</c:v>
                </c:pt>
                <c:pt idx="1139">
                  <c:v>11.503721</c:v>
                </c:pt>
                <c:pt idx="1140">
                  <c:v>11.489706</c:v>
                </c:pt>
                <c:pt idx="1141">
                  <c:v>11.482525</c:v>
                </c:pt>
                <c:pt idx="1142">
                  <c:v>11.475251</c:v>
                </c:pt>
                <c:pt idx="1143">
                  <c:v>11.47019</c:v>
                </c:pt>
                <c:pt idx="1144">
                  <c:v>11.465738</c:v>
                </c:pt>
                <c:pt idx="1145">
                  <c:v>11.458914</c:v>
                </c:pt>
                <c:pt idx="1146">
                  <c:v>11.449655</c:v>
                </c:pt>
                <c:pt idx="1147">
                  <c:v>11.444101</c:v>
                </c:pt>
                <c:pt idx="1148">
                  <c:v>11.443131</c:v>
                </c:pt>
                <c:pt idx="1149">
                  <c:v>11.437254</c:v>
                </c:pt>
                <c:pt idx="1150">
                  <c:v>11.435536</c:v>
                </c:pt>
                <c:pt idx="1151">
                  <c:v>11.432486</c:v>
                </c:pt>
                <c:pt idx="1152">
                  <c:v>11.428717</c:v>
                </c:pt>
                <c:pt idx="1153">
                  <c:v>11.382384</c:v>
                </c:pt>
                <c:pt idx="1154">
                  <c:v>11.367246</c:v>
                </c:pt>
                <c:pt idx="1155">
                  <c:v>11.364931</c:v>
                </c:pt>
                <c:pt idx="1156">
                  <c:v>11.359671</c:v>
                </c:pt>
                <c:pt idx="1157">
                  <c:v>11.357361</c:v>
                </c:pt>
                <c:pt idx="1158">
                  <c:v>11.342451</c:v>
                </c:pt>
                <c:pt idx="1159">
                  <c:v>11.333593</c:v>
                </c:pt>
                <c:pt idx="1160">
                  <c:v>11.330228</c:v>
                </c:pt>
                <c:pt idx="1161">
                  <c:v>11.32942</c:v>
                </c:pt>
                <c:pt idx="1162">
                  <c:v>11.320425</c:v>
                </c:pt>
                <c:pt idx="1163">
                  <c:v>11.318282</c:v>
                </c:pt>
                <c:pt idx="1164">
                  <c:v>11.311263</c:v>
                </c:pt>
                <c:pt idx="1165">
                  <c:v>11.308019</c:v>
                </c:pt>
                <c:pt idx="1166">
                  <c:v>11.306682</c:v>
                </c:pt>
                <c:pt idx="1167">
                  <c:v>11.298575</c:v>
                </c:pt>
                <c:pt idx="1168">
                  <c:v>11.283933</c:v>
                </c:pt>
                <c:pt idx="1169">
                  <c:v>11.274848</c:v>
                </c:pt>
                <c:pt idx="1170">
                  <c:v>11.273713</c:v>
                </c:pt>
                <c:pt idx="1171">
                  <c:v>11.272502</c:v>
                </c:pt>
                <c:pt idx="1172">
                  <c:v>11.272072</c:v>
                </c:pt>
                <c:pt idx="1173">
                  <c:v>11.251623</c:v>
                </c:pt>
                <c:pt idx="1174">
                  <c:v>11.246992</c:v>
                </c:pt>
                <c:pt idx="1175">
                  <c:v>11.23981</c:v>
                </c:pt>
                <c:pt idx="1176">
                  <c:v>11.234231</c:v>
                </c:pt>
                <c:pt idx="1177">
                  <c:v>11.233272</c:v>
                </c:pt>
                <c:pt idx="1178">
                  <c:v>11.231641</c:v>
                </c:pt>
                <c:pt idx="1179">
                  <c:v>11.231467</c:v>
                </c:pt>
                <c:pt idx="1180">
                  <c:v>11.222009</c:v>
                </c:pt>
                <c:pt idx="1181">
                  <c:v>11.214962</c:v>
                </c:pt>
                <c:pt idx="1182">
                  <c:v>11.211304</c:v>
                </c:pt>
                <c:pt idx="1183">
                  <c:v>11.205718</c:v>
                </c:pt>
                <c:pt idx="1184">
                  <c:v>11.204458</c:v>
                </c:pt>
                <c:pt idx="1185">
                  <c:v>11.188129</c:v>
                </c:pt>
                <c:pt idx="1186">
                  <c:v>11.18681</c:v>
                </c:pt>
                <c:pt idx="1187">
                  <c:v>11.171308</c:v>
                </c:pt>
                <c:pt idx="1188">
                  <c:v>11.167642</c:v>
                </c:pt>
                <c:pt idx="1189">
                  <c:v>11.153513</c:v>
                </c:pt>
                <c:pt idx="1190">
                  <c:v>11.141472</c:v>
                </c:pt>
                <c:pt idx="1191">
                  <c:v>11.140978</c:v>
                </c:pt>
                <c:pt idx="1192">
                  <c:v>11.13336</c:v>
                </c:pt>
                <c:pt idx="1193">
                  <c:v>11.130815</c:v>
                </c:pt>
                <c:pt idx="1194">
                  <c:v>11.127837</c:v>
                </c:pt>
                <c:pt idx="1195">
                  <c:v>11.127552</c:v>
                </c:pt>
                <c:pt idx="1196">
                  <c:v>11.122153</c:v>
                </c:pt>
                <c:pt idx="1197">
                  <c:v>11.113913</c:v>
                </c:pt>
                <c:pt idx="1198">
                  <c:v>11.106628</c:v>
                </c:pt>
                <c:pt idx="1199">
                  <c:v>11.101402</c:v>
                </c:pt>
                <c:pt idx="1200">
                  <c:v>11.101269</c:v>
                </c:pt>
                <c:pt idx="1201">
                  <c:v>11.098888</c:v>
                </c:pt>
                <c:pt idx="1202">
                  <c:v>11.09271</c:v>
                </c:pt>
                <c:pt idx="1203">
                  <c:v>11.092659</c:v>
                </c:pt>
                <c:pt idx="1204">
                  <c:v>11.091074</c:v>
                </c:pt>
                <c:pt idx="1205">
                  <c:v>11.083162</c:v>
                </c:pt>
                <c:pt idx="1206">
                  <c:v>11.080296</c:v>
                </c:pt>
                <c:pt idx="1207">
                  <c:v>11.070999</c:v>
                </c:pt>
                <c:pt idx="1208">
                  <c:v>11.068853</c:v>
                </c:pt>
                <c:pt idx="1209">
                  <c:v>11.055758</c:v>
                </c:pt>
                <c:pt idx="1210">
                  <c:v>11.054879</c:v>
                </c:pt>
                <c:pt idx="1211">
                  <c:v>11.041851</c:v>
                </c:pt>
                <c:pt idx="1212">
                  <c:v>11.030818</c:v>
                </c:pt>
                <c:pt idx="1213">
                  <c:v>11.022363</c:v>
                </c:pt>
                <c:pt idx="1214">
                  <c:v>11.016247</c:v>
                </c:pt>
                <c:pt idx="1215">
                  <c:v>11.012964</c:v>
                </c:pt>
                <c:pt idx="1216">
                  <c:v>11.009913</c:v>
                </c:pt>
                <c:pt idx="1217">
                  <c:v>11.009643</c:v>
                </c:pt>
                <c:pt idx="1218">
                  <c:v>11.004871</c:v>
                </c:pt>
                <c:pt idx="1219">
                  <c:v>11.000905</c:v>
                </c:pt>
                <c:pt idx="1220">
                  <c:v>10.99676</c:v>
                </c:pt>
                <c:pt idx="1221">
                  <c:v>10.984834</c:v>
                </c:pt>
                <c:pt idx="1222">
                  <c:v>10.951537</c:v>
                </c:pt>
                <c:pt idx="1223">
                  <c:v>10.93645</c:v>
                </c:pt>
                <c:pt idx="1224">
                  <c:v>10.933019</c:v>
                </c:pt>
                <c:pt idx="1225">
                  <c:v>10.931494</c:v>
                </c:pt>
                <c:pt idx="1226">
                  <c:v>10.93125</c:v>
                </c:pt>
                <c:pt idx="1227">
                  <c:v>10.920938</c:v>
                </c:pt>
                <c:pt idx="1228">
                  <c:v>10.909378</c:v>
                </c:pt>
                <c:pt idx="1229">
                  <c:v>10.890556</c:v>
                </c:pt>
                <c:pt idx="1230">
                  <c:v>10.890335</c:v>
                </c:pt>
                <c:pt idx="1231">
                  <c:v>10.884269</c:v>
                </c:pt>
                <c:pt idx="1232">
                  <c:v>10.870725</c:v>
                </c:pt>
                <c:pt idx="1233">
                  <c:v>10.867241</c:v>
                </c:pt>
                <c:pt idx="1234">
                  <c:v>10.849772</c:v>
                </c:pt>
                <c:pt idx="1235">
                  <c:v>10.838446</c:v>
                </c:pt>
                <c:pt idx="1236">
                  <c:v>10.83625</c:v>
                </c:pt>
                <c:pt idx="1237">
                  <c:v>10.831367</c:v>
                </c:pt>
                <c:pt idx="1238">
                  <c:v>10.830715</c:v>
                </c:pt>
                <c:pt idx="1239">
                  <c:v>10.817123</c:v>
                </c:pt>
                <c:pt idx="1240">
                  <c:v>10.810986</c:v>
                </c:pt>
                <c:pt idx="1241">
                  <c:v>10.807428</c:v>
                </c:pt>
                <c:pt idx="1242">
                  <c:v>10.804456</c:v>
                </c:pt>
                <c:pt idx="1243">
                  <c:v>10.803743</c:v>
                </c:pt>
                <c:pt idx="1244">
                  <c:v>10.790374</c:v>
                </c:pt>
                <c:pt idx="1245">
                  <c:v>10.786643</c:v>
                </c:pt>
                <c:pt idx="1246">
                  <c:v>10.775911</c:v>
                </c:pt>
                <c:pt idx="1247">
                  <c:v>10.756225</c:v>
                </c:pt>
                <c:pt idx="1248">
                  <c:v>10.7302</c:v>
                </c:pt>
                <c:pt idx="1249">
                  <c:v>10.717442</c:v>
                </c:pt>
                <c:pt idx="1250">
                  <c:v>10.711894</c:v>
                </c:pt>
                <c:pt idx="1251">
                  <c:v>10.708612</c:v>
                </c:pt>
                <c:pt idx="1252">
                  <c:v>10.706165</c:v>
                </c:pt>
                <c:pt idx="1253">
                  <c:v>10.704571</c:v>
                </c:pt>
                <c:pt idx="1254">
                  <c:v>10.70421</c:v>
                </c:pt>
                <c:pt idx="1255">
                  <c:v>10.702372</c:v>
                </c:pt>
                <c:pt idx="1256">
                  <c:v>10.702236</c:v>
                </c:pt>
                <c:pt idx="1257">
                  <c:v>10.697803</c:v>
                </c:pt>
                <c:pt idx="1258">
                  <c:v>10.685377</c:v>
                </c:pt>
                <c:pt idx="1259">
                  <c:v>10.682142</c:v>
                </c:pt>
                <c:pt idx="1260">
                  <c:v>10.673193</c:v>
                </c:pt>
                <c:pt idx="1261">
                  <c:v>10.670353</c:v>
                </c:pt>
                <c:pt idx="1262">
                  <c:v>10.666433</c:v>
                </c:pt>
                <c:pt idx="1263">
                  <c:v>10.661618</c:v>
                </c:pt>
                <c:pt idx="1264">
                  <c:v>10.659846</c:v>
                </c:pt>
                <c:pt idx="1265">
                  <c:v>10.626019</c:v>
                </c:pt>
                <c:pt idx="1266">
                  <c:v>10.614143</c:v>
                </c:pt>
                <c:pt idx="1267">
                  <c:v>10.600232</c:v>
                </c:pt>
                <c:pt idx="1268">
                  <c:v>10.593837</c:v>
                </c:pt>
                <c:pt idx="1269">
                  <c:v>10.59296</c:v>
                </c:pt>
                <c:pt idx="1270">
                  <c:v>10.591049</c:v>
                </c:pt>
                <c:pt idx="1271">
                  <c:v>10.581281</c:v>
                </c:pt>
                <c:pt idx="1272">
                  <c:v>10.575661</c:v>
                </c:pt>
                <c:pt idx="1273">
                  <c:v>10.575567</c:v>
                </c:pt>
                <c:pt idx="1274">
                  <c:v>10.573939</c:v>
                </c:pt>
                <c:pt idx="1275">
                  <c:v>10.564035</c:v>
                </c:pt>
                <c:pt idx="1276">
                  <c:v>10.561374</c:v>
                </c:pt>
                <c:pt idx="1277">
                  <c:v>10.559502</c:v>
                </c:pt>
                <c:pt idx="1278">
                  <c:v>10.55167</c:v>
                </c:pt>
                <c:pt idx="1279">
                  <c:v>10.550913</c:v>
                </c:pt>
                <c:pt idx="1280">
                  <c:v>10.547852</c:v>
                </c:pt>
                <c:pt idx="1281">
                  <c:v>10.543151</c:v>
                </c:pt>
                <c:pt idx="1282">
                  <c:v>10.541653</c:v>
                </c:pt>
                <c:pt idx="1283">
                  <c:v>10.538455</c:v>
                </c:pt>
                <c:pt idx="1284">
                  <c:v>10.535849</c:v>
                </c:pt>
                <c:pt idx="1285">
                  <c:v>10.531587</c:v>
                </c:pt>
                <c:pt idx="1286">
                  <c:v>10.529772</c:v>
                </c:pt>
                <c:pt idx="1287">
                  <c:v>10.52966</c:v>
                </c:pt>
                <c:pt idx="1288">
                  <c:v>10.525827</c:v>
                </c:pt>
                <c:pt idx="1289">
                  <c:v>10.516113</c:v>
                </c:pt>
                <c:pt idx="1290">
                  <c:v>10.51269</c:v>
                </c:pt>
                <c:pt idx="1291">
                  <c:v>10.508879</c:v>
                </c:pt>
                <c:pt idx="1292">
                  <c:v>10.507295</c:v>
                </c:pt>
                <c:pt idx="1293">
                  <c:v>10.505975</c:v>
                </c:pt>
                <c:pt idx="1294">
                  <c:v>10.487648</c:v>
                </c:pt>
                <c:pt idx="1295">
                  <c:v>10.485702</c:v>
                </c:pt>
                <c:pt idx="1296">
                  <c:v>10.480184</c:v>
                </c:pt>
                <c:pt idx="1297">
                  <c:v>10.467189</c:v>
                </c:pt>
                <c:pt idx="1298">
                  <c:v>10.460316</c:v>
                </c:pt>
                <c:pt idx="1299">
                  <c:v>10.456367</c:v>
                </c:pt>
                <c:pt idx="1300">
                  <c:v>10.45514</c:v>
                </c:pt>
                <c:pt idx="1301">
                  <c:v>10.434011</c:v>
                </c:pt>
                <c:pt idx="1302">
                  <c:v>10.433517</c:v>
                </c:pt>
                <c:pt idx="1303">
                  <c:v>10.408411</c:v>
                </c:pt>
                <c:pt idx="1304">
                  <c:v>10.407202</c:v>
                </c:pt>
                <c:pt idx="1305">
                  <c:v>10.395666</c:v>
                </c:pt>
                <c:pt idx="1306">
                  <c:v>10.385062</c:v>
                </c:pt>
                <c:pt idx="1307">
                  <c:v>10.381692</c:v>
                </c:pt>
                <c:pt idx="1308">
                  <c:v>10.381063</c:v>
                </c:pt>
                <c:pt idx="1309">
                  <c:v>10.379892</c:v>
                </c:pt>
                <c:pt idx="1310">
                  <c:v>10.375025</c:v>
                </c:pt>
                <c:pt idx="1311">
                  <c:v>10.355274</c:v>
                </c:pt>
                <c:pt idx="1312">
                  <c:v>10.351871</c:v>
                </c:pt>
                <c:pt idx="1313">
                  <c:v>10.345148</c:v>
                </c:pt>
                <c:pt idx="1314">
                  <c:v>10.344965</c:v>
                </c:pt>
                <c:pt idx="1315">
                  <c:v>10.342203</c:v>
                </c:pt>
                <c:pt idx="1316">
                  <c:v>10.328253</c:v>
                </c:pt>
                <c:pt idx="1317">
                  <c:v>10.32596</c:v>
                </c:pt>
                <c:pt idx="1318">
                  <c:v>10.325086</c:v>
                </c:pt>
                <c:pt idx="1319">
                  <c:v>10.311351</c:v>
                </c:pt>
                <c:pt idx="1320">
                  <c:v>10.305731</c:v>
                </c:pt>
                <c:pt idx="1321">
                  <c:v>10.287858</c:v>
                </c:pt>
                <c:pt idx="1322">
                  <c:v>10.28085</c:v>
                </c:pt>
                <c:pt idx="1323">
                  <c:v>10.278743</c:v>
                </c:pt>
                <c:pt idx="1324">
                  <c:v>10.270312</c:v>
                </c:pt>
                <c:pt idx="1325">
                  <c:v>10.267811</c:v>
                </c:pt>
                <c:pt idx="1326">
                  <c:v>10.26651</c:v>
                </c:pt>
                <c:pt idx="1327">
                  <c:v>10.260699</c:v>
                </c:pt>
                <c:pt idx="1328">
                  <c:v>10.249571</c:v>
                </c:pt>
                <c:pt idx="1329">
                  <c:v>10.242964</c:v>
                </c:pt>
                <c:pt idx="1330">
                  <c:v>10.242656</c:v>
                </c:pt>
                <c:pt idx="1331">
                  <c:v>10.238485</c:v>
                </c:pt>
                <c:pt idx="1332">
                  <c:v>10.235441</c:v>
                </c:pt>
                <c:pt idx="1333">
                  <c:v>10.226839</c:v>
                </c:pt>
                <c:pt idx="1334">
                  <c:v>10.213055</c:v>
                </c:pt>
                <c:pt idx="1335">
                  <c:v>10.199004</c:v>
                </c:pt>
                <c:pt idx="1336">
                  <c:v>10.195132</c:v>
                </c:pt>
                <c:pt idx="1337">
                  <c:v>10.173467</c:v>
                </c:pt>
                <c:pt idx="1338">
                  <c:v>10.151584</c:v>
                </c:pt>
                <c:pt idx="1339">
                  <c:v>10.145461</c:v>
                </c:pt>
                <c:pt idx="1340">
                  <c:v>10.141905</c:v>
                </c:pt>
                <c:pt idx="1341">
                  <c:v>10.140515</c:v>
                </c:pt>
                <c:pt idx="1342">
                  <c:v>10.132995</c:v>
                </c:pt>
                <c:pt idx="1343">
                  <c:v>10.130591</c:v>
                </c:pt>
                <c:pt idx="1344">
                  <c:v>10.129133</c:v>
                </c:pt>
                <c:pt idx="1345">
                  <c:v>10.113574</c:v>
                </c:pt>
                <c:pt idx="1346">
                  <c:v>10.109839</c:v>
                </c:pt>
                <c:pt idx="1347">
                  <c:v>10.09426</c:v>
                </c:pt>
                <c:pt idx="1348">
                  <c:v>10.07393</c:v>
                </c:pt>
                <c:pt idx="1349">
                  <c:v>10.073535</c:v>
                </c:pt>
                <c:pt idx="1350">
                  <c:v>10.070031</c:v>
                </c:pt>
                <c:pt idx="1351">
                  <c:v>10.06059</c:v>
                </c:pt>
                <c:pt idx="1352">
                  <c:v>10.056601</c:v>
                </c:pt>
                <c:pt idx="1353">
                  <c:v>10.051234</c:v>
                </c:pt>
                <c:pt idx="1354">
                  <c:v>10.048064</c:v>
                </c:pt>
                <c:pt idx="1355">
                  <c:v>10.026463</c:v>
                </c:pt>
                <c:pt idx="1356">
                  <c:v>10.014926</c:v>
                </c:pt>
                <c:pt idx="1357">
                  <c:v>10.00664</c:v>
                </c:pt>
                <c:pt idx="1358">
                  <c:v>10.005156</c:v>
                </c:pt>
                <c:pt idx="1359">
                  <c:v>9.998944</c:v>
                </c:pt>
                <c:pt idx="1360">
                  <c:v>9.998872999999996</c:v>
                </c:pt>
                <c:pt idx="1361">
                  <c:v>9.975403</c:v>
                </c:pt>
                <c:pt idx="1362">
                  <c:v>9.974020000000001</c:v>
                </c:pt>
                <c:pt idx="1363">
                  <c:v>9.964902</c:v>
                </c:pt>
                <c:pt idx="1364">
                  <c:v>9.961572</c:v>
                </c:pt>
                <c:pt idx="1365">
                  <c:v>9.960740000000004</c:v>
                </c:pt>
                <c:pt idx="1366">
                  <c:v>9.948200999999997</c:v>
                </c:pt>
                <c:pt idx="1367">
                  <c:v>9.947485</c:v>
                </c:pt>
                <c:pt idx="1368">
                  <c:v>9.932039</c:v>
                </c:pt>
                <c:pt idx="1369">
                  <c:v>9.931247</c:v>
                </c:pt>
                <c:pt idx="1370">
                  <c:v>9.926565</c:v>
                </c:pt>
                <c:pt idx="1371">
                  <c:v>9.924244</c:v>
                </c:pt>
                <c:pt idx="1372">
                  <c:v>9.907277000000001</c:v>
                </c:pt>
                <c:pt idx="1373">
                  <c:v>9.904974999999998</c:v>
                </c:pt>
                <c:pt idx="1374">
                  <c:v>9.896637</c:v>
                </c:pt>
                <c:pt idx="1375">
                  <c:v>9.888984</c:v>
                </c:pt>
                <c:pt idx="1376">
                  <c:v>9.878043000000003</c:v>
                </c:pt>
                <c:pt idx="1377">
                  <c:v>9.878010000000001</c:v>
                </c:pt>
                <c:pt idx="1378">
                  <c:v>9.86904</c:v>
                </c:pt>
                <c:pt idx="1379">
                  <c:v>9.866723</c:v>
                </c:pt>
                <c:pt idx="1380">
                  <c:v>9.865197</c:v>
                </c:pt>
                <c:pt idx="1381">
                  <c:v>9.856986</c:v>
                </c:pt>
                <c:pt idx="1382">
                  <c:v>9.850731000000004</c:v>
                </c:pt>
                <c:pt idx="1383">
                  <c:v>9.846599</c:v>
                </c:pt>
                <c:pt idx="1384">
                  <c:v>9.845858000000001</c:v>
                </c:pt>
                <c:pt idx="1385">
                  <c:v>9.844437000000002</c:v>
                </c:pt>
                <c:pt idx="1386">
                  <c:v>9.840549</c:v>
                </c:pt>
                <c:pt idx="1387">
                  <c:v>9.835799</c:v>
                </c:pt>
                <c:pt idx="1388">
                  <c:v>9.824204000000001</c:v>
                </c:pt>
                <c:pt idx="1389">
                  <c:v>9.818323999999998</c:v>
                </c:pt>
                <c:pt idx="1390">
                  <c:v>9.809560000000002</c:v>
                </c:pt>
                <c:pt idx="1391">
                  <c:v>9.808166000000001</c:v>
                </c:pt>
                <c:pt idx="1392">
                  <c:v>9.806551</c:v>
                </c:pt>
                <c:pt idx="1393">
                  <c:v>9.800609</c:v>
                </c:pt>
                <c:pt idx="1394">
                  <c:v>9.797567000000001</c:v>
                </c:pt>
                <c:pt idx="1395">
                  <c:v>9.797474</c:v>
                </c:pt>
                <c:pt idx="1396">
                  <c:v>9.794576999999998</c:v>
                </c:pt>
                <c:pt idx="1397">
                  <c:v>9.792733</c:v>
                </c:pt>
                <c:pt idx="1398">
                  <c:v>9.791589</c:v>
                </c:pt>
                <c:pt idx="1399">
                  <c:v>9.790543000000001</c:v>
                </c:pt>
                <c:pt idx="1400">
                  <c:v>9.789931000000001</c:v>
                </c:pt>
                <c:pt idx="1401">
                  <c:v>9.788153999999998</c:v>
                </c:pt>
                <c:pt idx="1402">
                  <c:v>9.783147000000001</c:v>
                </c:pt>
                <c:pt idx="1403">
                  <c:v>9.766274</c:v>
                </c:pt>
                <c:pt idx="1404">
                  <c:v>9.758639</c:v>
                </c:pt>
                <c:pt idx="1405">
                  <c:v>9.748403999999998</c:v>
                </c:pt>
                <c:pt idx="1406">
                  <c:v>9.739657000000001</c:v>
                </c:pt>
                <c:pt idx="1407">
                  <c:v>9.734839999999998</c:v>
                </c:pt>
                <c:pt idx="1408">
                  <c:v>9.730108999999998</c:v>
                </c:pt>
                <c:pt idx="1409">
                  <c:v>9.725791000000001</c:v>
                </c:pt>
                <c:pt idx="1410">
                  <c:v>9.715699</c:v>
                </c:pt>
                <c:pt idx="1411">
                  <c:v>9.714961999999998</c:v>
                </c:pt>
                <c:pt idx="1412">
                  <c:v>9.707241999999998</c:v>
                </c:pt>
                <c:pt idx="1413">
                  <c:v>9.706178999999998</c:v>
                </c:pt>
                <c:pt idx="1414">
                  <c:v>9.694598000000001</c:v>
                </c:pt>
                <c:pt idx="1415">
                  <c:v>9.690937000000003</c:v>
                </c:pt>
                <c:pt idx="1416">
                  <c:v>9.684040000000001</c:v>
                </c:pt>
                <c:pt idx="1417">
                  <c:v>9.677967999999998</c:v>
                </c:pt>
                <c:pt idx="1418">
                  <c:v>9.670227999999996</c:v>
                </c:pt>
                <c:pt idx="1419">
                  <c:v>9.669020000000001</c:v>
                </c:pt>
                <c:pt idx="1420">
                  <c:v>9.663391000000001</c:v>
                </c:pt>
                <c:pt idx="1421">
                  <c:v>9.66164</c:v>
                </c:pt>
                <c:pt idx="1422">
                  <c:v>9.658990999999998</c:v>
                </c:pt>
                <c:pt idx="1423">
                  <c:v>9.650766</c:v>
                </c:pt>
                <c:pt idx="1424">
                  <c:v>9.647497000000001</c:v>
                </c:pt>
                <c:pt idx="1425">
                  <c:v>9.643961999999998</c:v>
                </c:pt>
                <c:pt idx="1426">
                  <c:v>9.623233000000001</c:v>
                </c:pt>
                <c:pt idx="1427">
                  <c:v>9.617061999999998</c:v>
                </c:pt>
                <c:pt idx="1428">
                  <c:v>9.613209999999998</c:v>
                </c:pt>
                <c:pt idx="1429">
                  <c:v>9.608234999999998</c:v>
                </c:pt>
                <c:pt idx="1430">
                  <c:v>9.594060999999998</c:v>
                </c:pt>
                <c:pt idx="1431">
                  <c:v>9.590593</c:v>
                </c:pt>
                <c:pt idx="1432">
                  <c:v>9.588774</c:v>
                </c:pt>
                <c:pt idx="1433">
                  <c:v>9.580210999999998</c:v>
                </c:pt>
                <c:pt idx="1434">
                  <c:v>9.568105000000001</c:v>
                </c:pt>
                <c:pt idx="1435">
                  <c:v>9.55915</c:v>
                </c:pt>
                <c:pt idx="1436">
                  <c:v>9.550046</c:v>
                </c:pt>
                <c:pt idx="1437">
                  <c:v>9.544873999999998</c:v>
                </c:pt>
                <c:pt idx="1438">
                  <c:v>9.542101000000001</c:v>
                </c:pt>
                <c:pt idx="1439">
                  <c:v>9.539107000000001</c:v>
                </c:pt>
                <c:pt idx="1440">
                  <c:v>9.536862999999998</c:v>
                </c:pt>
                <c:pt idx="1441">
                  <c:v>9.524731000000001</c:v>
                </c:pt>
                <c:pt idx="1442">
                  <c:v>9.517493</c:v>
                </c:pt>
                <c:pt idx="1443">
                  <c:v>9.516761000000001</c:v>
                </c:pt>
                <c:pt idx="1444">
                  <c:v>9.501527000000001</c:v>
                </c:pt>
                <c:pt idx="1445">
                  <c:v>9.499070000000001</c:v>
                </c:pt>
                <c:pt idx="1446">
                  <c:v>9.49365</c:v>
                </c:pt>
                <c:pt idx="1447">
                  <c:v>9.492751</c:v>
                </c:pt>
                <c:pt idx="1448">
                  <c:v>9.480956</c:v>
                </c:pt>
                <c:pt idx="1449">
                  <c:v>9.478468000000001</c:v>
                </c:pt>
                <c:pt idx="1450">
                  <c:v>9.477315</c:v>
                </c:pt>
                <c:pt idx="1451">
                  <c:v>9.475614</c:v>
                </c:pt>
                <c:pt idx="1452">
                  <c:v>9.474842</c:v>
                </c:pt>
                <c:pt idx="1453">
                  <c:v>9.474441</c:v>
                </c:pt>
                <c:pt idx="1454">
                  <c:v>9.468096</c:v>
                </c:pt>
                <c:pt idx="1455">
                  <c:v>9.459449</c:v>
                </c:pt>
                <c:pt idx="1456">
                  <c:v>9.458192</c:v>
                </c:pt>
                <c:pt idx="1457">
                  <c:v>9.454108000000001</c:v>
                </c:pt>
                <c:pt idx="1458">
                  <c:v>9.453729</c:v>
                </c:pt>
                <c:pt idx="1459">
                  <c:v>9.447169999999998</c:v>
                </c:pt>
                <c:pt idx="1460">
                  <c:v>9.438466</c:v>
                </c:pt>
                <c:pt idx="1461">
                  <c:v>9.434226999999998</c:v>
                </c:pt>
                <c:pt idx="1462">
                  <c:v>9.432872</c:v>
                </c:pt>
                <c:pt idx="1463">
                  <c:v>9.413199</c:v>
                </c:pt>
                <c:pt idx="1464">
                  <c:v>9.412023000000001</c:v>
                </c:pt>
                <c:pt idx="1465">
                  <c:v>9.410170999999998</c:v>
                </c:pt>
                <c:pt idx="1466">
                  <c:v>9.406886</c:v>
                </c:pt>
                <c:pt idx="1467">
                  <c:v>9.405104</c:v>
                </c:pt>
                <c:pt idx="1468">
                  <c:v>9.401479</c:v>
                </c:pt>
                <c:pt idx="1469">
                  <c:v>9.400901000000001</c:v>
                </c:pt>
                <c:pt idx="1470">
                  <c:v>9.397766</c:v>
                </c:pt>
                <c:pt idx="1471">
                  <c:v>9.396424</c:v>
                </c:pt>
                <c:pt idx="1472">
                  <c:v>9.395474</c:v>
                </c:pt>
                <c:pt idx="1473">
                  <c:v>9.392943</c:v>
                </c:pt>
                <c:pt idx="1474">
                  <c:v>9.378751000000001</c:v>
                </c:pt>
                <c:pt idx="1475">
                  <c:v>9.372850000000004</c:v>
                </c:pt>
                <c:pt idx="1476">
                  <c:v>9.372506</c:v>
                </c:pt>
                <c:pt idx="1477">
                  <c:v>9.372185</c:v>
                </c:pt>
                <c:pt idx="1478">
                  <c:v>9.372060000000002</c:v>
                </c:pt>
                <c:pt idx="1479">
                  <c:v>9.367243</c:v>
                </c:pt>
                <c:pt idx="1480">
                  <c:v>9.36548300000001</c:v>
                </c:pt>
                <c:pt idx="1481">
                  <c:v>9.363608000000002</c:v>
                </c:pt>
                <c:pt idx="1482">
                  <c:v>9.362745</c:v>
                </c:pt>
                <c:pt idx="1483">
                  <c:v>9.362125</c:v>
                </c:pt>
                <c:pt idx="1484">
                  <c:v>9.356056</c:v>
                </c:pt>
                <c:pt idx="1485">
                  <c:v>9.351821000000001</c:v>
                </c:pt>
                <c:pt idx="1486">
                  <c:v>9.348831000000001</c:v>
                </c:pt>
                <c:pt idx="1487">
                  <c:v>9.346553</c:v>
                </c:pt>
                <c:pt idx="1488">
                  <c:v>9.345443000000002</c:v>
                </c:pt>
                <c:pt idx="1489">
                  <c:v>9.343166</c:v>
                </c:pt>
                <c:pt idx="1490">
                  <c:v>9.339155000000003</c:v>
                </c:pt>
                <c:pt idx="1491">
                  <c:v>9.334455</c:v>
                </c:pt>
                <c:pt idx="1492">
                  <c:v>9.323448</c:v>
                </c:pt>
                <c:pt idx="1493">
                  <c:v>9.319075000000001</c:v>
                </c:pt>
                <c:pt idx="1494">
                  <c:v>9.313413</c:v>
                </c:pt>
                <c:pt idx="1495">
                  <c:v>9.295068000000001</c:v>
                </c:pt>
                <c:pt idx="1496">
                  <c:v>9.271607999999998</c:v>
                </c:pt>
                <c:pt idx="1497">
                  <c:v>9.269471000000001</c:v>
                </c:pt>
                <c:pt idx="1498">
                  <c:v>9.266002</c:v>
                </c:pt>
                <c:pt idx="1499">
                  <c:v>9.260447000000002</c:v>
                </c:pt>
                <c:pt idx="1500">
                  <c:v>9.260224</c:v>
                </c:pt>
                <c:pt idx="1501">
                  <c:v>9.246054000000001</c:v>
                </c:pt>
                <c:pt idx="1502">
                  <c:v>9.239337999999998</c:v>
                </c:pt>
                <c:pt idx="1503">
                  <c:v>9.228395999999998</c:v>
                </c:pt>
                <c:pt idx="1504">
                  <c:v>9.220576999999998</c:v>
                </c:pt>
                <c:pt idx="1505">
                  <c:v>9.21953</c:v>
                </c:pt>
                <c:pt idx="1506">
                  <c:v>9.208674999999997</c:v>
                </c:pt>
                <c:pt idx="1507">
                  <c:v>9.198344999999996</c:v>
                </c:pt>
                <c:pt idx="1508">
                  <c:v>9.195153000000001</c:v>
                </c:pt>
                <c:pt idx="1509">
                  <c:v>9.188341999999998</c:v>
                </c:pt>
                <c:pt idx="1510">
                  <c:v>9.187917000000001</c:v>
                </c:pt>
                <c:pt idx="1511">
                  <c:v>9.171952</c:v>
                </c:pt>
                <c:pt idx="1512">
                  <c:v>9.170970999999996</c:v>
                </c:pt>
                <c:pt idx="1513">
                  <c:v>9.167708000000001</c:v>
                </c:pt>
                <c:pt idx="1514">
                  <c:v>9.16674</c:v>
                </c:pt>
                <c:pt idx="1515">
                  <c:v>9.153590000000002</c:v>
                </c:pt>
                <c:pt idx="1516">
                  <c:v>9.147506000000001</c:v>
                </c:pt>
                <c:pt idx="1517">
                  <c:v>9.146269999999997</c:v>
                </c:pt>
                <c:pt idx="1518">
                  <c:v>9.119889</c:v>
                </c:pt>
                <c:pt idx="1519">
                  <c:v>9.103663000000001</c:v>
                </c:pt>
                <c:pt idx="1520">
                  <c:v>9.099018000000001</c:v>
                </c:pt>
                <c:pt idx="1521">
                  <c:v>9.090306</c:v>
                </c:pt>
                <c:pt idx="1522">
                  <c:v>9.088772999999996</c:v>
                </c:pt>
                <c:pt idx="1523">
                  <c:v>9.082923000000001</c:v>
                </c:pt>
                <c:pt idx="1524">
                  <c:v>9.074321999999998</c:v>
                </c:pt>
                <c:pt idx="1525">
                  <c:v>9.066835000000002</c:v>
                </c:pt>
                <c:pt idx="1526">
                  <c:v>9.064479</c:v>
                </c:pt>
                <c:pt idx="1527">
                  <c:v>9.058256</c:v>
                </c:pt>
                <c:pt idx="1528">
                  <c:v>9.036300999999998</c:v>
                </c:pt>
                <c:pt idx="1529">
                  <c:v>9.033418000000001</c:v>
                </c:pt>
                <c:pt idx="1530">
                  <c:v>9.032125000000001</c:v>
                </c:pt>
                <c:pt idx="1531">
                  <c:v>9.030403000000001</c:v>
                </c:pt>
                <c:pt idx="1532">
                  <c:v>9.027266</c:v>
                </c:pt>
                <c:pt idx="1533">
                  <c:v>9.025841000000001</c:v>
                </c:pt>
                <c:pt idx="1534">
                  <c:v>9.014100000000001</c:v>
                </c:pt>
                <c:pt idx="1535">
                  <c:v>9.011705000000001</c:v>
                </c:pt>
                <c:pt idx="1536">
                  <c:v>9.000898000000001</c:v>
                </c:pt>
                <c:pt idx="1537">
                  <c:v>8.998569</c:v>
                </c:pt>
                <c:pt idx="1538">
                  <c:v>8.985742</c:v>
                </c:pt>
                <c:pt idx="1539">
                  <c:v>8.980832</c:v>
                </c:pt>
                <c:pt idx="1540">
                  <c:v>8.980735000000002</c:v>
                </c:pt>
                <c:pt idx="1541">
                  <c:v>8.964986</c:v>
                </c:pt>
                <c:pt idx="1542">
                  <c:v>8.958835</c:v>
                </c:pt>
                <c:pt idx="1543">
                  <c:v>8.958618000000001</c:v>
                </c:pt>
                <c:pt idx="1544">
                  <c:v>8.956281</c:v>
                </c:pt>
                <c:pt idx="1545">
                  <c:v>8.955318</c:v>
                </c:pt>
                <c:pt idx="1546">
                  <c:v>8.952299</c:v>
                </c:pt>
                <c:pt idx="1547">
                  <c:v>8.939127000000001</c:v>
                </c:pt>
                <c:pt idx="1548">
                  <c:v>8.915891</c:v>
                </c:pt>
                <c:pt idx="1549">
                  <c:v>8.914132</c:v>
                </c:pt>
                <c:pt idx="1550">
                  <c:v>8.894003000000001</c:v>
                </c:pt>
                <c:pt idx="1551">
                  <c:v>8.889741</c:v>
                </c:pt>
                <c:pt idx="1552">
                  <c:v>8.889217</c:v>
                </c:pt>
                <c:pt idx="1553">
                  <c:v>8.884174</c:v>
                </c:pt>
                <c:pt idx="1554">
                  <c:v>8.863865</c:v>
                </c:pt>
                <c:pt idx="1555">
                  <c:v>8.855642</c:v>
                </c:pt>
                <c:pt idx="1556">
                  <c:v>8.855088</c:v>
                </c:pt>
                <c:pt idx="1557">
                  <c:v>8.851807000000002</c:v>
                </c:pt>
                <c:pt idx="1558">
                  <c:v>8.850850000000002</c:v>
                </c:pt>
                <c:pt idx="1559">
                  <c:v>8.84919</c:v>
                </c:pt>
                <c:pt idx="1560">
                  <c:v>8.844836</c:v>
                </c:pt>
                <c:pt idx="1561">
                  <c:v>8.844292999999998</c:v>
                </c:pt>
                <c:pt idx="1562">
                  <c:v>8.841297999999998</c:v>
                </c:pt>
                <c:pt idx="1563">
                  <c:v>8.840170999999996</c:v>
                </c:pt>
                <c:pt idx="1564">
                  <c:v>8.833552</c:v>
                </c:pt>
                <c:pt idx="1565">
                  <c:v>8.832887000000002</c:v>
                </c:pt>
                <c:pt idx="1566">
                  <c:v>8.826903000000001</c:v>
                </c:pt>
                <c:pt idx="1567">
                  <c:v>8.826127000000001</c:v>
                </c:pt>
                <c:pt idx="1568">
                  <c:v>8.818904000000001</c:v>
                </c:pt>
                <c:pt idx="1569">
                  <c:v>8.815475000000002</c:v>
                </c:pt>
                <c:pt idx="1570">
                  <c:v>8.814107000000003</c:v>
                </c:pt>
                <c:pt idx="1571">
                  <c:v>8.812220000000003</c:v>
                </c:pt>
                <c:pt idx="1572">
                  <c:v>8.808457</c:v>
                </c:pt>
                <c:pt idx="1573">
                  <c:v>8.807683</c:v>
                </c:pt>
                <c:pt idx="1574">
                  <c:v>8.798762999999997</c:v>
                </c:pt>
                <c:pt idx="1575">
                  <c:v>8.794847000000001</c:v>
                </c:pt>
                <c:pt idx="1576">
                  <c:v>8.794170999999997</c:v>
                </c:pt>
                <c:pt idx="1577">
                  <c:v>8.791792999999998</c:v>
                </c:pt>
                <c:pt idx="1578">
                  <c:v>8.791369999999997</c:v>
                </c:pt>
                <c:pt idx="1579">
                  <c:v>8.777674</c:v>
                </c:pt>
                <c:pt idx="1580">
                  <c:v>8.774990999999998</c:v>
                </c:pt>
                <c:pt idx="1581">
                  <c:v>8.764380999999998</c:v>
                </c:pt>
                <c:pt idx="1582">
                  <c:v>8.753346</c:v>
                </c:pt>
                <c:pt idx="1583">
                  <c:v>8.735821999999998</c:v>
                </c:pt>
                <c:pt idx="1584">
                  <c:v>8.722100999999998</c:v>
                </c:pt>
                <c:pt idx="1585">
                  <c:v>8.716187000000001</c:v>
                </c:pt>
                <c:pt idx="1586">
                  <c:v>8.714312999999998</c:v>
                </c:pt>
                <c:pt idx="1587">
                  <c:v>8.703662</c:v>
                </c:pt>
                <c:pt idx="1588">
                  <c:v>8.700907000000001</c:v>
                </c:pt>
                <c:pt idx="1589">
                  <c:v>8.698635000000001</c:v>
                </c:pt>
                <c:pt idx="1590">
                  <c:v>8.696912</c:v>
                </c:pt>
                <c:pt idx="1591">
                  <c:v>8.693620999999998</c:v>
                </c:pt>
                <c:pt idx="1592">
                  <c:v>8.690053000000001</c:v>
                </c:pt>
                <c:pt idx="1593">
                  <c:v>8.685774</c:v>
                </c:pt>
                <c:pt idx="1594">
                  <c:v>8.678445</c:v>
                </c:pt>
                <c:pt idx="1595">
                  <c:v>8.678416</c:v>
                </c:pt>
                <c:pt idx="1596">
                  <c:v>8.6728</c:v>
                </c:pt>
                <c:pt idx="1597">
                  <c:v>8.663431000000002</c:v>
                </c:pt>
                <c:pt idx="1598">
                  <c:v>8.662124</c:v>
                </c:pt>
                <c:pt idx="1599">
                  <c:v>8.659841</c:v>
                </c:pt>
                <c:pt idx="1600">
                  <c:v>8.652249</c:v>
                </c:pt>
                <c:pt idx="1601">
                  <c:v>8.648895999999998</c:v>
                </c:pt>
                <c:pt idx="1602">
                  <c:v>8.648647999999996</c:v>
                </c:pt>
                <c:pt idx="1603">
                  <c:v>8.645639</c:v>
                </c:pt>
                <c:pt idx="1604">
                  <c:v>8.636632</c:v>
                </c:pt>
                <c:pt idx="1605">
                  <c:v>8.623685</c:v>
                </c:pt>
                <c:pt idx="1606">
                  <c:v>8.621602</c:v>
                </c:pt>
                <c:pt idx="1607">
                  <c:v>8.620565000000001</c:v>
                </c:pt>
                <c:pt idx="1608">
                  <c:v>8.610197999999998</c:v>
                </c:pt>
                <c:pt idx="1609">
                  <c:v>8.608590999999998</c:v>
                </c:pt>
                <c:pt idx="1610">
                  <c:v>8.606037</c:v>
                </c:pt>
                <c:pt idx="1611">
                  <c:v>8.603184</c:v>
                </c:pt>
                <c:pt idx="1612">
                  <c:v>8.595646</c:v>
                </c:pt>
                <c:pt idx="1613">
                  <c:v>8.592038</c:v>
                </c:pt>
                <c:pt idx="1614">
                  <c:v>8.585558</c:v>
                </c:pt>
                <c:pt idx="1615">
                  <c:v>8.583170999999998</c:v>
                </c:pt>
                <c:pt idx="1616">
                  <c:v>8.581146</c:v>
                </c:pt>
                <c:pt idx="1617">
                  <c:v>8.574428000000001</c:v>
                </c:pt>
                <c:pt idx="1618">
                  <c:v>8.558697</c:v>
                </c:pt>
                <c:pt idx="1619">
                  <c:v>8.554816</c:v>
                </c:pt>
                <c:pt idx="1620">
                  <c:v>8.554009</c:v>
                </c:pt>
                <c:pt idx="1621">
                  <c:v>8.548422999999997</c:v>
                </c:pt>
                <c:pt idx="1622">
                  <c:v>8.548244999999997</c:v>
                </c:pt>
                <c:pt idx="1623">
                  <c:v>8.540824999999998</c:v>
                </c:pt>
                <c:pt idx="1624">
                  <c:v>8.540067999999996</c:v>
                </c:pt>
                <c:pt idx="1625">
                  <c:v>8.539857000000001</c:v>
                </c:pt>
                <c:pt idx="1626">
                  <c:v>8.526215000000001</c:v>
                </c:pt>
                <c:pt idx="1627">
                  <c:v>8.525409</c:v>
                </c:pt>
                <c:pt idx="1628">
                  <c:v>8.518712999999998</c:v>
                </c:pt>
                <c:pt idx="1629">
                  <c:v>8.51557</c:v>
                </c:pt>
                <c:pt idx="1630">
                  <c:v>8.511743000000001</c:v>
                </c:pt>
                <c:pt idx="1631">
                  <c:v>8.507738000000001</c:v>
                </c:pt>
                <c:pt idx="1632">
                  <c:v>8.504169999999998</c:v>
                </c:pt>
                <c:pt idx="1633">
                  <c:v>8.503885</c:v>
                </c:pt>
                <c:pt idx="1634">
                  <c:v>8.503468000000001</c:v>
                </c:pt>
                <c:pt idx="1635">
                  <c:v>8.497027000000001</c:v>
                </c:pt>
                <c:pt idx="1636">
                  <c:v>8.49299</c:v>
                </c:pt>
                <c:pt idx="1637">
                  <c:v>8.487104</c:v>
                </c:pt>
                <c:pt idx="1638">
                  <c:v>8.475887</c:v>
                </c:pt>
                <c:pt idx="1639">
                  <c:v>8.466375000000001</c:v>
                </c:pt>
                <c:pt idx="1640">
                  <c:v>8.464644</c:v>
                </c:pt>
                <c:pt idx="1641">
                  <c:v>8.462925</c:v>
                </c:pt>
                <c:pt idx="1642">
                  <c:v>8.462272</c:v>
                </c:pt>
                <c:pt idx="1643">
                  <c:v>8.454679</c:v>
                </c:pt>
                <c:pt idx="1644">
                  <c:v>8.449962999999998</c:v>
                </c:pt>
                <c:pt idx="1645">
                  <c:v>8.445116</c:v>
                </c:pt>
                <c:pt idx="1646">
                  <c:v>8.440505000000003</c:v>
                </c:pt>
                <c:pt idx="1647">
                  <c:v>8.440376999999996</c:v>
                </c:pt>
                <c:pt idx="1648">
                  <c:v>8.431854</c:v>
                </c:pt>
                <c:pt idx="1649">
                  <c:v>8.430960000000001</c:v>
                </c:pt>
                <c:pt idx="1650">
                  <c:v>8.430722</c:v>
                </c:pt>
                <c:pt idx="1651">
                  <c:v>8.425216</c:v>
                </c:pt>
                <c:pt idx="1652">
                  <c:v>8.423194</c:v>
                </c:pt>
                <c:pt idx="1653">
                  <c:v>8.406164</c:v>
                </c:pt>
                <c:pt idx="1654">
                  <c:v>8.399287000000002</c:v>
                </c:pt>
                <c:pt idx="1655">
                  <c:v>8.397995000000003</c:v>
                </c:pt>
                <c:pt idx="1656">
                  <c:v>8.388940000000001</c:v>
                </c:pt>
                <c:pt idx="1657">
                  <c:v>8.384264000000001</c:v>
                </c:pt>
                <c:pt idx="1658">
                  <c:v>8.380840000000002</c:v>
                </c:pt>
                <c:pt idx="1659">
                  <c:v>8.377382</c:v>
                </c:pt>
                <c:pt idx="1660">
                  <c:v>8.375292</c:v>
                </c:pt>
                <c:pt idx="1661">
                  <c:v>8.375253</c:v>
                </c:pt>
                <c:pt idx="1662">
                  <c:v>8.37151</c:v>
                </c:pt>
                <c:pt idx="1663">
                  <c:v>8.361925000000001</c:v>
                </c:pt>
                <c:pt idx="1664">
                  <c:v>8.36139</c:v>
                </c:pt>
                <c:pt idx="1665">
                  <c:v>8.358416</c:v>
                </c:pt>
                <c:pt idx="1666">
                  <c:v>8.352932</c:v>
                </c:pt>
                <c:pt idx="1667">
                  <c:v>8.352169</c:v>
                </c:pt>
                <c:pt idx="1668">
                  <c:v>8.350756</c:v>
                </c:pt>
                <c:pt idx="1669">
                  <c:v>8.345186</c:v>
                </c:pt>
                <c:pt idx="1670">
                  <c:v>8.341762</c:v>
                </c:pt>
                <c:pt idx="1671">
                  <c:v>8.326695</c:v>
                </c:pt>
                <c:pt idx="1672">
                  <c:v>8.325976</c:v>
                </c:pt>
                <c:pt idx="1673">
                  <c:v>8.325312</c:v>
                </c:pt>
                <c:pt idx="1674">
                  <c:v>8.315636</c:v>
                </c:pt>
                <c:pt idx="1675">
                  <c:v>8.313642</c:v>
                </c:pt>
                <c:pt idx="1676">
                  <c:v>8.308704</c:v>
                </c:pt>
                <c:pt idx="1677">
                  <c:v>8.306649</c:v>
                </c:pt>
                <c:pt idx="1678">
                  <c:v>8.300675</c:v>
                </c:pt>
                <c:pt idx="1679">
                  <c:v>8.296366999999998</c:v>
                </c:pt>
                <c:pt idx="1680">
                  <c:v>8.295846</c:v>
                </c:pt>
                <c:pt idx="1681">
                  <c:v>8.295819</c:v>
                </c:pt>
                <c:pt idx="1682">
                  <c:v>8.289428000000001</c:v>
                </c:pt>
                <c:pt idx="1683">
                  <c:v>8.287527999999998</c:v>
                </c:pt>
                <c:pt idx="1684">
                  <c:v>8.284744000000001</c:v>
                </c:pt>
                <c:pt idx="1685">
                  <c:v>8.27293</c:v>
                </c:pt>
                <c:pt idx="1686">
                  <c:v>8.266049</c:v>
                </c:pt>
                <c:pt idx="1687">
                  <c:v>8.264438</c:v>
                </c:pt>
                <c:pt idx="1688">
                  <c:v>8.258895000000001</c:v>
                </c:pt>
                <c:pt idx="1689">
                  <c:v>8.252199</c:v>
                </c:pt>
                <c:pt idx="1690">
                  <c:v>8.251864</c:v>
                </c:pt>
                <c:pt idx="1691">
                  <c:v>8.248487000000001</c:v>
                </c:pt>
                <c:pt idx="1692">
                  <c:v>8.246986</c:v>
                </c:pt>
                <c:pt idx="1693">
                  <c:v>8.245019999999998</c:v>
                </c:pt>
                <c:pt idx="1694">
                  <c:v>8.243469999999998</c:v>
                </c:pt>
                <c:pt idx="1695">
                  <c:v>8.242335000000001</c:v>
                </c:pt>
                <c:pt idx="1696">
                  <c:v>8.241899999999997</c:v>
                </c:pt>
                <c:pt idx="1697">
                  <c:v>8.236220999999997</c:v>
                </c:pt>
                <c:pt idx="1698">
                  <c:v>8.232753000000001</c:v>
                </c:pt>
                <c:pt idx="1699">
                  <c:v>8.225186</c:v>
                </c:pt>
                <c:pt idx="1700">
                  <c:v>8.223686</c:v>
                </c:pt>
                <c:pt idx="1701">
                  <c:v>8.222104000000001</c:v>
                </c:pt>
                <c:pt idx="1702">
                  <c:v>8.203536</c:v>
                </c:pt>
                <c:pt idx="1703">
                  <c:v>8.202150000000001</c:v>
                </c:pt>
                <c:pt idx="1704">
                  <c:v>8.200525000000001</c:v>
                </c:pt>
                <c:pt idx="1705">
                  <c:v>8.189963000000001</c:v>
                </c:pt>
                <c:pt idx="1706">
                  <c:v>8.189886</c:v>
                </c:pt>
                <c:pt idx="1707">
                  <c:v>8.188915999999998</c:v>
                </c:pt>
                <c:pt idx="1708">
                  <c:v>8.182188</c:v>
                </c:pt>
                <c:pt idx="1709">
                  <c:v>8.181332</c:v>
                </c:pt>
                <c:pt idx="1710">
                  <c:v>8.174812</c:v>
                </c:pt>
                <c:pt idx="1711">
                  <c:v>8.168588000000001</c:v>
                </c:pt>
                <c:pt idx="1712">
                  <c:v>8.168136</c:v>
                </c:pt>
                <c:pt idx="1713">
                  <c:v>8.153811000000001</c:v>
                </c:pt>
                <c:pt idx="1714">
                  <c:v>8.151019</c:v>
                </c:pt>
                <c:pt idx="1715">
                  <c:v>8.150276000000001</c:v>
                </c:pt>
                <c:pt idx="1716">
                  <c:v>8.148332999999997</c:v>
                </c:pt>
                <c:pt idx="1717">
                  <c:v>8.144819999999997</c:v>
                </c:pt>
                <c:pt idx="1718">
                  <c:v>8.142960999999996</c:v>
                </c:pt>
                <c:pt idx="1719">
                  <c:v>8.140885</c:v>
                </c:pt>
                <c:pt idx="1720">
                  <c:v>8.139143000000001</c:v>
                </c:pt>
                <c:pt idx="1721">
                  <c:v>8.13685</c:v>
                </c:pt>
                <c:pt idx="1722">
                  <c:v>8.136789</c:v>
                </c:pt>
                <c:pt idx="1723">
                  <c:v>8.129435000000002</c:v>
                </c:pt>
                <c:pt idx="1724">
                  <c:v>8.123235000000001</c:v>
                </c:pt>
                <c:pt idx="1725">
                  <c:v>8.122236</c:v>
                </c:pt>
                <c:pt idx="1726">
                  <c:v>8.118841999999998</c:v>
                </c:pt>
                <c:pt idx="1727">
                  <c:v>8.114139</c:v>
                </c:pt>
                <c:pt idx="1728">
                  <c:v>8.113743000000001</c:v>
                </c:pt>
                <c:pt idx="1729">
                  <c:v>8.111717999999996</c:v>
                </c:pt>
                <c:pt idx="1730">
                  <c:v>8.101282999999998</c:v>
                </c:pt>
                <c:pt idx="1731">
                  <c:v>8.096950000000001</c:v>
                </c:pt>
                <c:pt idx="1732">
                  <c:v>8.092374</c:v>
                </c:pt>
                <c:pt idx="1733">
                  <c:v>8.091525000000001</c:v>
                </c:pt>
                <c:pt idx="1734">
                  <c:v>8.089403</c:v>
                </c:pt>
                <c:pt idx="1735">
                  <c:v>8.082408000000002</c:v>
                </c:pt>
                <c:pt idx="1736">
                  <c:v>8.074637000000002</c:v>
                </c:pt>
                <c:pt idx="1737">
                  <c:v>8.068720000000001</c:v>
                </c:pt>
                <c:pt idx="1738">
                  <c:v>8.065927</c:v>
                </c:pt>
                <c:pt idx="1739">
                  <c:v>8.061006</c:v>
                </c:pt>
                <c:pt idx="1740">
                  <c:v>8.054234</c:v>
                </c:pt>
                <c:pt idx="1741">
                  <c:v>8.0503</c:v>
                </c:pt>
                <c:pt idx="1742">
                  <c:v>8.047574</c:v>
                </c:pt>
                <c:pt idx="1743">
                  <c:v>8.045668000000001</c:v>
                </c:pt>
                <c:pt idx="1744">
                  <c:v>8.044346000000001</c:v>
                </c:pt>
                <c:pt idx="1745">
                  <c:v>8.039136</c:v>
                </c:pt>
                <c:pt idx="1746">
                  <c:v>8.033322999999997</c:v>
                </c:pt>
                <c:pt idx="1747">
                  <c:v>8.032321999999998</c:v>
                </c:pt>
                <c:pt idx="1748">
                  <c:v>8.020917000000001</c:v>
                </c:pt>
                <c:pt idx="1749">
                  <c:v>8.019738</c:v>
                </c:pt>
                <c:pt idx="1750">
                  <c:v>8.015262000000001</c:v>
                </c:pt>
                <c:pt idx="1751">
                  <c:v>8.010381000000001</c:v>
                </c:pt>
                <c:pt idx="1752">
                  <c:v>7.998267</c:v>
                </c:pt>
                <c:pt idx="1753">
                  <c:v>7.995738</c:v>
                </c:pt>
                <c:pt idx="1754">
                  <c:v>7.989715</c:v>
                </c:pt>
                <c:pt idx="1755">
                  <c:v>7.985405</c:v>
                </c:pt>
                <c:pt idx="1756">
                  <c:v>7.97767</c:v>
                </c:pt>
                <c:pt idx="1757">
                  <c:v>7.97093</c:v>
                </c:pt>
                <c:pt idx="1758">
                  <c:v>7.956529</c:v>
                </c:pt>
                <c:pt idx="1759">
                  <c:v>7.950086999999995</c:v>
                </c:pt>
                <c:pt idx="1760">
                  <c:v>7.946306</c:v>
                </c:pt>
                <c:pt idx="1761">
                  <c:v>7.944491</c:v>
                </c:pt>
                <c:pt idx="1762">
                  <c:v>7.938968</c:v>
                </c:pt>
                <c:pt idx="1763">
                  <c:v>7.932611</c:v>
                </c:pt>
                <c:pt idx="1764">
                  <c:v>7.92489</c:v>
                </c:pt>
                <c:pt idx="1765">
                  <c:v>7.924843</c:v>
                </c:pt>
                <c:pt idx="1766">
                  <c:v>7.924037999999988</c:v>
                </c:pt>
                <c:pt idx="1767">
                  <c:v>7.923049</c:v>
                </c:pt>
                <c:pt idx="1768">
                  <c:v>7.920055999999994</c:v>
                </c:pt>
                <c:pt idx="1769">
                  <c:v>7.919183</c:v>
                </c:pt>
                <c:pt idx="1770">
                  <c:v>7.913805</c:v>
                </c:pt>
                <c:pt idx="1771">
                  <c:v>7.908162</c:v>
                </c:pt>
                <c:pt idx="1772">
                  <c:v>7.908151</c:v>
                </c:pt>
                <c:pt idx="1773">
                  <c:v>7.901404</c:v>
                </c:pt>
                <c:pt idx="1774">
                  <c:v>7.892286999999992</c:v>
                </c:pt>
                <c:pt idx="1775">
                  <c:v>7.887088999999992</c:v>
                </c:pt>
                <c:pt idx="1776">
                  <c:v>7.884686999999988</c:v>
                </c:pt>
                <c:pt idx="1777">
                  <c:v>7.883897</c:v>
                </c:pt>
                <c:pt idx="1778">
                  <c:v>7.880544999999992</c:v>
                </c:pt>
                <c:pt idx="1779">
                  <c:v>7.878574999999992</c:v>
                </c:pt>
                <c:pt idx="1780">
                  <c:v>7.875187999999992</c:v>
                </c:pt>
                <c:pt idx="1781">
                  <c:v>7.875023</c:v>
                </c:pt>
                <c:pt idx="1782">
                  <c:v>7.862111999999981</c:v>
                </c:pt>
                <c:pt idx="1783">
                  <c:v>7.859049</c:v>
                </c:pt>
                <c:pt idx="1784">
                  <c:v>7.855302</c:v>
                </c:pt>
                <c:pt idx="1785">
                  <c:v>7.852687999999992</c:v>
                </c:pt>
                <c:pt idx="1786">
                  <c:v>7.850662</c:v>
                </c:pt>
                <c:pt idx="1787">
                  <c:v>7.848213</c:v>
                </c:pt>
                <c:pt idx="1788">
                  <c:v>7.846984999999986</c:v>
                </c:pt>
                <c:pt idx="1789">
                  <c:v>7.84323</c:v>
                </c:pt>
                <c:pt idx="1790">
                  <c:v>7.830493</c:v>
                </c:pt>
                <c:pt idx="1791">
                  <c:v>7.829705999999994</c:v>
                </c:pt>
                <c:pt idx="1792">
                  <c:v>7.829470999999994</c:v>
                </c:pt>
                <c:pt idx="1793">
                  <c:v>7.829448</c:v>
                </c:pt>
                <c:pt idx="1794">
                  <c:v>7.829305999999994</c:v>
                </c:pt>
                <c:pt idx="1795">
                  <c:v>7.827348999999995</c:v>
                </c:pt>
                <c:pt idx="1796">
                  <c:v>7.825434999999981</c:v>
                </c:pt>
                <c:pt idx="1797">
                  <c:v>7.822677999999994</c:v>
                </c:pt>
                <c:pt idx="1798">
                  <c:v>7.816930999999988</c:v>
                </c:pt>
                <c:pt idx="1799">
                  <c:v>7.816921999999995</c:v>
                </c:pt>
                <c:pt idx="1800">
                  <c:v>7.813139999999992</c:v>
                </c:pt>
                <c:pt idx="1801">
                  <c:v>7.801406</c:v>
                </c:pt>
                <c:pt idx="1802">
                  <c:v>7.800094</c:v>
                </c:pt>
                <c:pt idx="1803">
                  <c:v>7.788165</c:v>
                </c:pt>
                <c:pt idx="1804">
                  <c:v>7.769218</c:v>
                </c:pt>
                <c:pt idx="1805">
                  <c:v>7.762303</c:v>
                </c:pt>
                <c:pt idx="1806">
                  <c:v>7.759305</c:v>
                </c:pt>
                <c:pt idx="1807">
                  <c:v>7.755885999999988</c:v>
                </c:pt>
                <c:pt idx="1808">
                  <c:v>7.751884999999992</c:v>
                </c:pt>
                <c:pt idx="1809">
                  <c:v>7.744482999999992</c:v>
                </c:pt>
                <c:pt idx="1810">
                  <c:v>7.744</c:v>
                </c:pt>
                <c:pt idx="1811">
                  <c:v>7.730156</c:v>
                </c:pt>
                <c:pt idx="1812">
                  <c:v>7.726430999999994</c:v>
                </c:pt>
                <c:pt idx="1813">
                  <c:v>7.726024999999995</c:v>
                </c:pt>
                <c:pt idx="1814">
                  <c:v>7.724001999999992</c:v>
                </c:pt>
                <c:pt idx="1815">
                  <c:v>7.722068</c:v>
                </c:pt>
                <c:pt idx="1816">
                  <c:v>7.721575999999992</c:v>
                </c:pt>
                <c:pt idx="1817">
                  <c:v>7.713461</c:v>
                </c:pt>
                <c:pt idx="1818">
                  <c:v>7.702441</c:v>
                </c:pt>
                <c:pt idx="1819">
                  <c:v>7.701834</c:v>
                </c:pt>
                <c:pt idx="1820">
                  <c:v>7.698528999999992</c:v>
                </c:pt>
                <c:pt idx="1821">
                  <c:v>7.68528</c:v>
                </c:pt>
                <c:pt idx="1822">
                  <c:v>7.682153999999989</c:v>
                </c:pt>
                <c:pt idx="1823">
                  <c:v>7.681839</c:v>
                </c:pt>
                <c:pt idx="1824">
                  <c:v>7.681424999999995</c:v>
                </c:pt>
                <c:pt idx="1825">
                  <c:v>7.676685</c:v>
                </c:pt>
                <c:pt idx="1826">
                  <c:v>7.673622</c:v>
                </c:pt>
                <c:pt idx="1827">
                  <c:v>7.671193</c:v>
                </c:pt>
                <c:pt idx="1828">
                  <c:v>7.668179999999988</c:v>
                </c:pt>
                <c:pt idx="1829">
                  <c:v>7.667810999999979</c:v>
                </c:pt>
                <c:pt idx="1830">
                  <c:v>7.659396</c:v>
                </c:pt>
                <c:pt idx="1831">
                  <c:v>7.652606999999992</c:v>
                </c:pt>
                <c:pt idx="1832">
                  <c:v>7.652234999999986</c:v>
                </c:pt>
                <c:pt idx="1833">
                  <c:v>7.648912999999988</c:v>
                </c:pt>
                <c:pt idx="1834">
                  <c:v>7.647035999999984</c:v>
                </c:pt>
                <c:pt idx="1835">
                  <c:v>7.645671</c:v>
                </c:pt>
                <c:pt idx="1836">
                  <c:v>7.644201999999995</c:v>
                </c:pt>
                <c:pt idx="1837">
                  <c:v>7.643100999999992</c:v>
                </c:pt>
                <c:pt idx="1838">
                  <c:v>7.641083</c:v>
                </c:pt>
                <c:pt idx="1839">
                  <c:v>7.639462</c:v>
                </c:pt>
                <c:pt idx="1840">
                  <c:v>7.638397</c:v>
                </c:pt>
                <c:pt idx="1841">
                  <c:v>7.635494999999992</c:v>
                </c:pt>
                <c:pt idx="1842">
                  <c:v>7.63422</c:v>
                </c:pt>
                <c:pt idx="1843">
                  <c:v>7.632579999999994</c:v>
                </c:pt>
                <c:pt idx="1844">
                  <c:v>7.629389999999994</c:v>
                </c:pt>
                <c:pt idx="1845">
                  <c:v>7.624243999999995</c:v>
                </c:pt>
                <c:pt idx="1846">
                  <c:v>7.615046999999992</c:v>
                </c:pt>
                <c:pt idx="1847">
                  <c:v>7.612763999999998</c:v>
                </c:pt>
                <c:pt idx="1848">
                  <c:v>7.608825999999992</c:v>
                </c:pt>
                <c:pt idx="1849">
                  <c:v>7.604123999999989</c:v>
                </c:pt>
                <c:pt idx="1850">
                  <c:v>7.602602</c:v>
                </c:pt>
                <c:pt idx="1851">
                  <c:v>7.602572999999987</c:v>
                </c:pt>
                <c:pt idx="1852">
                  <c:v>7.601864</c:v>
                </c:pt>
                <c:pt idx="1853">
                  <c:v>7.588804</c:v>
                </c:pt>
                <c:pt idx="1854">
                  <c:v>7.581335</c:v>
                </c:pt>
                <c:pt idx="1855">
                  <c:v>7.578514999999988</c:v>
                </c:pt>
                <c:pt idx="1856">
                  <c:v>7.573989</c:v>
                </c:pt>
                <c:pt idx="1857">
                  <c:v>7.567957999999986</c:v>
                </c:pt>
                <c:pt idx="1858">
                  <c:v>7.566793</c:v>
                </c:pt>
                <c:pt idx="1859">
                  <c:v>7.565539999999988</c:v>
                </c:pt>
                <c:pt idx="1860">
                  <c:v>7.562418999999988</c:v>
                </c:pt>
                <c:pt idx="1861">
                  <c:v>7.560595999999988</c:v>
                </c:pt>
                <c:pt idx="1862">
                  <c:v>7.556319</c:v>
                </c:pt>
                <c:pt idx="1863">
                  <c:v>7.554892999999995</c:v>
                </c:pt>
                <c:pt idx="1864">
                  <c:v>7.55182</c:v>
                </c:pt>
                <c:pt idx="1865">
                  <c:v>7.544314999999986</c:v>
                </c:pt>
                <c:pt idx="1866">
                  <c:v>7.540874999999994</c:v>
                </c:pt>
                <c:pt idx="1867">
                  <c:v>7.535648</c:v>
                </c:pt>
                <c:pt idx="1868">
                  <c:v>7.528885999999986</c:v>
                </c:pt>
                <c:pt idx="1869">
                  <c:v>7.526796</c:v>
                </c:pt>
                <c:pt idx="1870">
                  <c:v>7.524954999999979</c:v>
                </c:pt>
                <c:pt idx="1871">
                  <c:v>7.522169999999996</c:v>
                </c:pt>
                <c:pt idx="1872">
                  <c:v>7.520271</c:v>
                </c:pt>
                <c:pt idx="1873">
                  <c:v>7.512386999999988</c:v>
                </c:pt>
                <c:pt idx="1874">
                  <c:v>7.506784999999994</c:v>
                </c:pt>
                <c:pt idx="1875">
                  <c:v>7.504101999999992</c:v>
                </c:pt>
                <c:pt idx="1876">
                  <c:v>7.503681</c:v>
                </c:pt>
                <c:pt idx="1877">
                  <c:v>7.500433999999998</c:v>
                </c:pt>
                <c:pt idx="1878">
                  <c:v>7.494074999999992</c:v>
                </c:pt>
                <c:pt idx="1879">
                  <c:v>7.487935999999988</c:v>
                </c:pt>
                <c:pt idx="1880">
                  <c:v>7.486928</c:v>
                </c:pt>
                <c:pt idx="1881">
                  <c:v>7.479546</c:v>
                </c:pt>
                <c:pt idx="1882">
                  <c:v>7.472892</c:v>
                </c:pt>
                <c:pt idx="1883">
                  <c:v>7.465713</c:v>
                </c:pt>
                <c:pt idx="1884">
                  <c:v>7.462843</c:v>
                </c:pt>
                <c:pt idx="1885">
                  <c:v>7.461314999999995</c:v>
                </c:pt>
                <c:pt idx="1886">
                  <c:v>7.460344</c:v>
                </c:pt>
                <c:pt idx="1887">
                  <c:v>7.457724999999995</c:v>
                </c:pt>
                <c:pt idx="1888">
                  <c:v>7.456359</c:v>
                </c:pt>
                <c:pt idx="1889">
                  <c:v>7.455076</c:v>
                </c:pt>
                <c:pt idx="1890">
                  <c:v>7.450507</c:v>
                </c:pt>
                <c:pt idx="1891">
                  <c:v>7.44659</c:v>
                </c:pt>
                <c:pt idx="1892">
                  <c:v>7.444011999999994</c:v>
                </c:pt>
                <c:pt idx="1893">
                  <c:v>7.441389</c:v>
                </c:pt>
                <c:pt idx="1894">
                  <c:v>7.437901</c:v>
                </c:pt>
                <c:pt idx="1895">
                  <c:v>7.435595</c:v>
                </c:pt>
                <c:pt idx="1896">
                  <c:v>7.432591</c:v>
                </c:pt>
                <c:pt idx="1897">
                  <c:v>7.431641</c:v>
                </c:pt>
                <c:pt idx="1898">
                  <c:v>7.423595999999995</c:v>
                </c:pt>
                <c:pt idx="1899">
                  <c:v>7.419145</c:v>
                </c:pt>
                <c:pt idx="1900">
                  <c:v>7.417741</c:v>
                </c:pt>
                <c:pt idx="1901">
                  <c:v>7.408825</c:v>
                </c:pt>
                <c:pt idx="1902">
                  <c:v>7.408729</c:v>
                </c:pt>
                <c:pt idx="1903">
                  <c:v>7.407856999999995</c:v>
                </c:pt>
                <c:pt idx="1904">
                  <c:v>7.406063</c:v>
                </c:pt>
                <c:pt idx="1905">
                  <c:v>7.405303</c:v>
                </c:pt>
                <c:pt idx="1906">
                  <c:v>7.399452</c:v>
                </c:pt>
                <c:pt idx="1907">
                  <c:v>7.398199</c:v>
                </c:pt>
                <c:pt idx="1908">
                  <c:v>7.393152999999994</c:v>
                </c:pt>
                <c:pt idx="1909">
                  <c:v>7.391284999999994</c:v>
                </c:pt>
                <c:pt idx="1910">
                  <c:v>7.390330999999992</c:v>
                </c:pt>
                <c:pt idx="1911">
                  <c:v>7.384018999999988</c:v>
                </c:pt>
                <c:pt idx="1912">
                  <c:v>7.380688</c:v>
                </c:pt>
                <c:pt idx="1913">
                  <c:v>7.371789</c:v>
                </c:pt>
                <c:pt idx="1914">
                  <c:v>7.3705</c:v>
                </c:pt>
                <c:pt idx="1915">
                  <c:v>7.368564999999988</c:v>
                </c:pt>
                <c:pt idx="1916">
                  <c:v>7.366367</c:v>
                </c:pt>
                <c:pt idx="1917">
                  <c:v>7.359449</c:v>
                </c:pt>
                <c:pt idx="1918">
                  <c:v>7.358086999999988</c:v>
                </c:pt>
                <c:pt idx="1919">
                  <c:v>7.349063</c:v>
                </c:pt>
                <c:pt idx="1920">
                  <c:v>7.348929999999997</c:v>
                </c:pt>
                <c:pt idx="1921">
                  <c:v>7.346057</c:v>
                </c:pt>
                <c:pt idx="1922">
                  <c:v>7.340887999999992</c:v>
                </c:pt>
                <c:pt idx="1923">
                  <c:v>7.340218</c:v>
                </c:pt>
                <c:pt idx="1924">
                  <c:v>7.332492</c:v>
                </c:pt>
                <c:pt idx="1925">
                  <c:v>7.331538</c:v>
                </c:pt>
                <c:pt idx="1926">
                  <c:v>7.331326</c:v>
                </c:pt>
                <c:pt idx="1927">
                  <c:v>7.328157999999986</c:v>
                </c:pt>
                <c:pt idx="1928">
                  <c:v>7.326725999999994</c:v>
                </c:pt>
                <c:pt idx="1929">
                  <c:v>7.326590999999992</c:v>
                </c:pt>
                <c:pt idx="1930">
                  <c:v>7.322528999999988</c:v>
                </c:pt>
                <c:pt idx="1931">
                  <c:v>7.318800999999992</c:v>
                </c:pt>
                <c:pt idx="1932">
                  <c:v>7.31646</c:v>
                </c:pt>
                <c:pt idx="1933">
                  <c:v>7.316437999999994</c:v>
                </c:pt>
                <c:pt idx="1934">
                  <c:v>7.314084999999979</c:v>
                </c:pt>
                <c:pt idx="1935">
                  <c:v>7.307865999999992</c:v>
                </c:pt>
                <c:pt idx="1936">
                  <c:v>7.307588999999986</c:v>
                </c:pt>
                <c:pt idx="1937">
                  <c:v>7.305532999999992</c:v>
                </c:pt>
                <c:pt idx="1938">
                  <c:v>7.300593999999998</c:v>
                </c:pt>
                <c:pt idx="1939">
                  <c:v>7.294412999999992</c:v>
                </c:pt>
                <c:pt idx="1940">
                  <c:v>7.289323</c:v>
                </c:pt>
                <c:pt idx="1941">
                  <c:v>7.284538999999992</c:v>
                </c:pt>
                <c:pt idx="1942">
                  <c:v>7.284366</c:v>
                </c:pt>
                <c:pt idx="1943">
                  <c:v>7.277756</c:v>
                </c:pt>
                <c:pt idx="1944">
                  <c:v>7.275811</c:v>
                </c:pt>
                <c:pt idx="1945">
                  <c:v>7.275576</c:v>
                </c:pt>
                <c:pt idx="1946">
                  <c:v>7.271418</c:v>
                </c:pt>
                <c:pt idx="1947">
                  <c:v>7.270956</c:v>
                </c:pt>
                <c:pt idx="1948">
                  <c:v>7.270089</c:v>
                </c:pt>
                <c:pt idx="1949">
                  <c:v>7.269052</c:v>
                </c:pt>
                <c:pt idx="1950">
                  <c:v>7.267617999999992</c:v>
                </c:pt>
                <c:pt idx="1951">
                  <c:v>7.263803999999999</c:v>
                </c:pt>
                <c:pt idx="1952">
                  <c:v>7.26142</c:v>
                </c:pt>
                <c:pt idx="1953">
                  <c:v>7.242102</c:v>
                </c:pt>
                <c:pt idx="1954">
                  <c:v>7.235562</c:v>
                </c:pt>
                <c:pt idx="1955">
                  <c:v>7.234255</c:v>
                </c:pt>
                <c:pt idx="1956">
                  <c:v>7.224167999999992</c:v>
                </c:pt>
                <c:pt idx="1957">
                  <c:v>7.222015999999986</c:v>
                </c:pt>
                <c:pt idx="1958">
                  <c:v>7.219591</c:v>
                </c:pt>
                <c:pt idx="1959">
                  <c:v>7.218074</c:v>
                </c:pt>
                <c:pt idx="1960">
                  <c:v>7.213669</c:v>
                </c:pt>
                <c:pt idx="1961">
                  <c:v>7.208843</c:v>
                </c:pt>
                <c:pt idx="1962">
                  <c:v>7.200609</c:v>
                </c:pt>
                <c:pt idx="1963">
                  <c:v>7.199173</c:v>
                </c:pt>
                <c:pt idx="1964">
                  <c:v>7.198393</c:v>
                </c:pt>
                <c:pt idx="1965">
                  <c:v>7.197853999999989</c:v>
                </c:pt>
                <c:pt idx="1966">
                  <c:v>7.197038999999986</c:v>
                </c:pt>
                <c:pt idx="1967">
                  <c:v>7.196517999999987</c:v>
                </c:pt>
                <c:pt idx="1968">
                  <c:v>7.195908999999988</c:v>
                </c:pt>
                <c:pt idx="1969">
                  <c:v>7.195729</c:v>
                </c:pt>
                <c:pt idx="1970">
                  <c:v>7.192442999999995</c:v>
                </c:pt>
                <c:pt idx="1971">
                  <c:v>7.190866999999995</c:v>
                </c:pt>
                <c:pt idx="1972">
                  <c:v>7.187643</c:v>
                </c:pt>
                <c:pt idx="1973">
                  <c:v>7.181841</c:v>
                </c:pt>
                <c:pt idx="1974">
                  <c:v>7.169419999999992</c:v>
                </c:pt>
                <c:pt idx="1975">
                  <c:v>7.168490999999988</c:v>
                </c:pt>
                <c:pt idx="1976">
                  <c:v>7.161141999999995</c:v>
                </c:pt>
                <c:pt idx="1977">
                  <c:v>7.142437999999988</c:v>
                </c:pt>
                <c:pt idx="1978">
                  <c:v>7.141608</c:v>
                </c:pt>
                <c:pt idx="1979">
                  <c:v>7.135327</c:v>
                </c:pt>
                <c:pt idx="1980">
                  <c:v>7.135143</c:v>
                </c:pt>
                <c:pt idx="1981">
                  <c:v>7.127002999999988</c:v>
                </c:pt>
                <c:pt idx="1982">
                  <c:v>7.124475999999981</c:v>
                </c:pt>
                <c:pt idx="1983">
                  <c:v>7.121636999999994</c:v>
                </c:pt>
                <c:pt idx="1984">
                  <c:v>7.120918999999984</c:v>
                </c:pt>
                <c:pt idx="1985">
                  <c:v>7.119864999999995</c:v>
                </c:pt>
                <c:pt idx="1986">
                  <c:v>7.110727999999995</c:v>
                </c:pt>
                <c:pt idx="1987">
                  <c:v>7.099915999999988</c:v>
                </c:pt>
                <c:pt idx="1988">
                  <c:v>7.093966</c:v>
                </c:pt>
                <c:pt idx="1989">
                  <c:v>7.087468</c:v>
                </c:pt>
                <c:pt idx="1990">
                  <c:v>7.086754</c:v>
                </c:pt>
                <c:pt idx="1991">
                  <c:v>7.083681</c:v>
                </c:pt>
                <c:pt idx="1992">
                  <c:v>7.08181</c:v>
                </c:pt>
                <c:pt idx="1993">
                  <c:v>7.07934</c:v>
                </c:pt>
                <c:pt idx="1994">
                  <c:v>7.065233</c:v>
                </c:pt>
                <c:pt idx="1995">
                  <c:v>7.064891999999988</c:v>
                </c:pt>
                <c:pt idx="1996">
                  <c:v>7.062863999999998</c:v>
                </c:pt>
                <c:pt idx="1997">
                  <c:v>7.052419</c:v>
                </c:pt>
                <c:pt idx="1998">
                  <c:v>7.048337</c:v>
                </c:pt>
                <c:pt idx="1999">
                  <c:v>7.046258</c:v>
                </c:pt>
                <c:pt idx="2000">
                  <c:v>7.044305999999994</c:v>
                </c:pt>
                <c:pt idx="2001">
                  <c:v>7.034190999999995</c:v>
                </c:pt>
                <c:pt idx="2002">
                  <c:v>7.032010999999994</c:v>
                </c:pt>
                <c:pt idx="2003">
                  <c:v>7.023651</c:v>
                </c:pt>
                <c:pt idx="2004">
                  <c:v>7.012213999999998</c:v>
                </c:pt>
                <c:pt idx="2005">
                  <c:v>7.00916</c:v>
                </c:pt>
                <c:pt idx="2006">
                  <c:v>6.986032</c:v>
                </c:pt>
                <c:pt idx="2007">
                  <c:v>6.985347</c:v>
                </c:pt>
                <c:pt idx="2008">
                  <c:v>6.983281</c:v>
                </c:pt>
                <c:pt idx="2009">
                  <c:v>6.979794</c:v>
                </c:pt>
                <c:pt idx="2010">
                  <c:v>6.973625</c:v>
                </c:pt>
                <c:pt idx="2011">
                  <c:v>6.959751</c:v>
                </c:pt>
                <c:pt idx="2012">
                  <c:v>6.959748</c:v>
                </c:pt>
                <c:pt idx="2013">
                  <c:v>6.958054</c:v>
                </c:pt>
                <c:pt idx="2014">
                  <c:v>6.952909</c:v>
                </c:pt>
                <c:pt idx="2015">
                  <c:v>6.944002</c:v>
                </c:pt>
                <c:pt idx="2016">
                  <c:v>6.934407</c:v>
                </c:pt>
                <c:pt idx="2017">
                  <c:v>6.931783</c:v>
                </c:pt>
                <c:pt idx="2018">
                  <c:v>6.930769</c:v>
                </c:pt>
                <c:pt idx="2019">
                  <c:v>6.929712</c:v>
                </c:pt>
                <c:pt idx="2020">
                  <c:v>6.925325</c:v>
                </c:pt>
                <c:pt idx="2021">
                  <c:v>6.913503</c:v>
                </c:pt>
                <c:pt idx="2022">
                  <c:v>6.91142</c:v>
                </c:pt>
                <c:pt idx="2023">
                  <c:v>6.909596</c:v>
                </c:pt>
                <c:pt idx="2024">
                  <c:v>6.909472</c:v>
                </c:pt>
                <c:pt idx="2025">
                  <c:v>6.909407</c:v>
                </c:pt>
                <c:pt idx="2026">
                  <c:v>6.908222</c:v>
                </c:pt>
                <c:pt idx="2027">
                  <c:v>6.907314999999992</c:v>
                </c:pt>
                <c:pt idx="2028">
                  <c:v>6.90526</c:v>
                </c:pt>
                <c:pt idx="2029">
                  <c:v>6.900732</c:v>
                </c:pt>
                <c:pt idx="2030">
                  <c:v>6.899662</c:v>
                </c:pt>
                <c:pt idx="2031">
                  <c:v>6.898218</c:v>
                </c:pt>
                <c:pt idx="2032">
                  <c:v>6.896007</c:v>
                </c:pt>
                <c:pt idx="2033">
                  <c:v>6.893179999999996</c:v>
                </c:pt>
                <c:pt idx="2034">
                  <c:v>6.886533999999997</c:v>
                </c:pt>
                <c:pt idx="2035">
                  <c:v>6.883036999999994</c:v>
                </c:pt>
                <c:pt idx="2036">
                  <c:v>6.880397</c:v>
                </c:pt>
                <c:pt idx="2037">
                  <c:v>6.878505999999994</c:v>
                </c:pt>
                <c:pt idx="2038">
                  <c:v>6.875754999999994</c:v>
                </c:pt>
                <c:pt idx="2039">
                  <c:v>6.875652</c:v>
                </c:pt>
                <c:pt idx="2040">
                  <c:v>6.874628</c:v>
                </c:pt>
                <c:pt idx="2041">
                  <c:v>6.874294</c:v>
                </c:pt>
                <c:pt idx="2042">
                  <c:v>6.871547</c:v>
                </c:pt>
                <c:pt idx="2043">
                  <c:v>6.867898999999988</c:v>
                </c:pt>
                <c:pt idx="2044">
                  <c:v>6.857493999999995</c:v>
                </c:pt>
                <c:pt idx="2045">
                  <c:v>6.853027</c:v>
                </c:pt>
                <c:pt idx="2046">
                  <c:v>6.848061</c:v>
                </c:pt>
                <c:pt idx="2047">
                  <c:v>6.845088999999992</c:v>
                </c:pt>
                <c:pt idx="2048">
                  <c:v>6.844948999999992</c:v>
                </c:pt>
                <c:pt idx="2049">
                  <c:v>6.844680999999992</c:v>
                </c:pt>
                <c:pt idx="2050">
                  <c:v>6.84229</c:v>
                </c:pt>
                <c:pt idx="2051">
                  <c:v>6.83854</c:v>
                </c:pt>
                <c:pt idx="2052">
                  <c:v>6.825869</c:v>
                </c:pt>
                <c:pt idx="2053">
                  <c:v>6.821524999999988</c:v>
                </c:pt>
                <c:pt idx="2054">
                  <c:v>6.819999999999998</c:v>
                </c:pt>
                <c:pt idx="2055">
                  <c:v>6.816470999999995</c:v>
                </c:pt>
                <c:pt idx="2056">
                  <c:v>6.816004999999992</c:v>
                </c:pt>
                <c:pt idx="2057">
                  <c:v>6.814865999999988</c:v>
                </c:pt>
                <c:pt idx="2058">
                  <c:v>6.813613999999998</c:v>
                </c:pt>
                <c:pt idx="2059">
                  <c:v>6.809429</c:v>
                </c:pt>
                <c:pt idx="2060">
                  <c:v>6.80333</c:v>
                </c:pt>
                <c:pt idx="2061">
                  <c:v>6.798776</c:v>
                </c:pt>
                <c:pt idx="2062">
                  <c:v>6.798121</c:v>
                </c:pt>
                <c:pt idx="2063">
                  <c:v>6.791627</c:v>
                </c:pt>
                <c:pt idx="2064">
                  <c:v>6.788302</c:v>
                </c:pt>
                <c:pt idx="2065">
                  <c:v>6.783133999999999</c:v>
                </c:pt>
                <c:pt idx="2066">
                  <c:v>6.781716</c:v>
                </c:pt>
                <c:pt idx="2067">
                  <c:v>6.780539</c:v>
                </c:pt>
                <c:pt idx="2068">
                  <c:v>6.778859</c:v>
                </c:pt>
                <c:pt idx="2069">
                  <c:v>6.777130999999994</c:v>
                </c:pt>
                <c:pt idx="2070">
                  <c:v>6.773085</c:v>
                </c:pt>
                <c:pt idx="2071">
                  <c:v>6.769336</c:v>
                </c:pt>
                <c:pt idx="2072">
                  <c:v>6.766774</c:v>
                </c:pt>
                <c:pt idx="2073">
                  <c:v>6.764843999999996</c:v>
                </c:pt>
                <c:pt idx="2074">
                  <c:v>6.764688999999992</c:v>
                </c:pt>
                <c:pt idx="2075">
                  <c:v>6.763406999999995</c:v>
                </c:pt>
                <c:pt idx="2076">
                  <c:v>6.756167</c:v>
                </c:pt>
                <c:pt idx="2077">
                  <c:v>6.755046</c:v>
                </c:pt>
                <c:pt idx="2078">
                  <c:v>6.747212</c:v>
                </c:pt>
                <c:pt idx="2079">
                  <c:v>6.742059</c:v>
                </c:pt>
                <c:pt idx="2080">
                  <c:v>6.73615</c:v>
                </c:pt>
                <c:pt idx="2081">
                  <c:v>6.735553</c:v>
                </c:pt>
                <c:pt idx="2082">
                  <c:v>6.733206</c:v>
                </c:pt>
                <c:pt idx="2083">
                  <c:v>6.730346</c:v>
                </c:pt>
                <c:pt idx="2084">
                  <c:v>6.724628</c:v>
                </c:pt>
                <c:pt idx="2085">
                  <c:v>6.721512999999994</c:v>
                </c:pt>
                <c:pt idx="2086">
                  <c:v>6.716454</c:v>
                </c:pt>
                <c:pt idx="2087">
                  <c:v>6.714542999999995</c:v>
                </c:pt>
                <c:pt idx="2088">
                  <c:v>6.713419</c:v>
                </c:pt>
                <c:pt idx="2089">
                  <c:v>6.712332</c:v>
                </c:pt>
                <c:pt idx="2090">
                  <c:v>6.703643</c:v>
                </c:pt>
                <c:pt idx="2091">
                  <c:v>6.689765</c:v>
                </c:pt>
                <c:pt idx="2092">
                  <c:v>6.688137999999988</c:v>
                </c:pt>
                <c:pt idx="2093">
                  <c:v>6.686722</c:v>
                </c:pt>
                <c:pt idx="2094">
                  <c:v>6.679324</c:v>
                </c:pt>
                <c:pt idx="2095">
                  <c:v>6.679012</c:v>
                </c:pt>
                <c:pt idx="2096">
                  <c:v>6.678572</c:v>
                </c:pt>
                <c:pt idx="2097">
                  <c:v>6.678358</c:v>
                </c:pt>
                <c:pt idx="2098">
                  <c:v>6.675827</c:v>
                </c:pt>
                <c:pt idx="2099">
                  <c:v>6.664212999999986</c:v>
                </c:pt>
                <c:pt idx="2100">
                  <c:v>6.658201</c:v>
                </c:pt>
                <c:pt idx="2101">
                  <c:v>6.656208</c:v>
                </c:pt>
                <c:pt idx="2102">
                  <c:v>6.651622</c:v>
                </c:pt>
                <c:pt idx="2103">
                  <c:v>6.649324</c:v>
                </c:pt>
                <c:pt idx="2104">
                  <c:v>6.644350999999988</c:v>
                </c:pt>
                <c:pt idx="2105">
                  <c:v>6.641559</c:v>
                </c:pt>
                <c:pt idx="2106">
                  <c:v>6.631011</c:v>
                </c:pt>
                <c:pt idx="2107">
                  <c:v>6.625937999999981</c:v>
                </c:pt>
                <c:pt idx="2108">
                  <c:v>6.612099999999994</c:v>
                </c:pt>
                <c:pt idx="2109">
                  <c:v>6.599968</c:v>
                </c:pt>
                <c:pt idx="2110">
                  <c:v>6.597336999999992</c:v>
                </c:pt>
                <c:pt idx="2111">
                  <c:v>6.594018999999988</c:v>
                </c:pt>
                <c:pt idx="2112">
                  <c:v>6.589335</c:v>
                </c:pt>
                <c:pt idx="2113">
                  <c:v>6.579384</c:v>
                </c:pt>
                <c:pt idx="2114">
                  <c:v>6.577627</c:v>
                </c:pt>
                <c:pt idx="2115">
                  <c:v>6.569821</c:v>
                </c:pt>
                <c:pt idx="2116">
                  <c:v>6.563899</c:v>
                </c:pt>
                <c:pt idx="2117">
                  <c:v>6.562496999999992</c:v>
                </c:pt>
                <c:pt idx="2118">
                  <c:v>6.562234999999988</c:v>
                </c:pt>
                <c:pt idx="2119">
                  <c:v>6.561301</c:v>
                </c:pt>
                <c:pt idx="2120">
                  <c:v>6.556722</c:v>
                </c:pt>
                <c:pt idx="2121">
                  <c:v>6.556514999999986</c:v>
                </c:pt>
                <c:pt idx="2122">
                  <c:v>6.550129999999998</c:v>
                </c:pt>
                <c:pt idx="2123">
                  <c:v>6.548921</c:v>
                </c:pt>
                <c:pt idx="2124">
                  <c:v>6.547264</c:v>
                </c:pt>
                <c:pt idx="2125">
                  <c:v>6.539897</c:v>
                </c:pt>
                <c:pt idx="2126">
                  <c:v>6.538672</c:v>
                </c:pt>
                <c:pt idx="2127">
                  <c:v>6.529869</c:v>
                </c:pt>
                <c:pt idx="2128">
                  <c:v>6.528805999999988</c:v>
                </c:pt>
                <c:pt idx="2129">
                  <c:v>6.528006999999992</c:v>
                </c:pt>
                <c:pt idx="2130">
                  <c:v>6.526554999999986</c:v>
                </c:pt>
                <c:pt idx="2131">
                  <c:v>6.524470999999986</c:v>
                </c:pt>
                <c:pt idx="2132">
                  <c:v>6.523929999999996</c:v>
                </c:pt>
                <c:pt idx="2133">
                  <c:v>6.523748</c:v>
                </c:pt>
                <c:pt idx="2134">
                  <c:v>6.523191999999995</c:v>
                </c:pt>
                <c:pt idx="2135">
                  <c:v>6.521398</c:v>
                </c:pt>
                <c:pt idx="2136">
                  <c:v>6.519412</c:v>
                </c:pt>
                <c:pt idx="2137">
                  <c:v>6.516821</c:v>
                </c:pt>
                <c:pt idx="2138">
                  <c:v>6.509452</c:v>
                </c:pt>
                <c:pt idx="2139">
                  <c:v>6.505944999999992</c:v>
                </c:pt>
                <c:pt idx="2140">
                  <c:v>6.503876</c:v>
                </c:pt>
                <c:pt idx="2141">
                  <c:v>6.491122</c:v>
                </c:pt>
                <c:pt idx="2142">
                  <c:v>6.476881</c:v>
                </c:pt>
                <c:pt idx="2143">
                  <c:v>6.470791</c:v>
                </c:pt>
                <c:pt idx="2144">
                  <c:v>6.468881999999994</c:v>
                </c:pt>
                <c:pt idx="2145">
                  <c:v>6.463474999999994</c:v>
                </c:pt>
                <c:pt idx="2146">
                  <c:v>6.457853</c:v>
                </c:pt>
                <c:pt idx="2147">
                  <c:v>6.455709</c:v>
                </c:pt>
                <c:pt idx="2148">
                  <c:v>6.455476</c:v>
                </c:pt>
                <c:pt idx="2149">
                  <c:v>6.452253</c:v>
                </c:pt>
                <c:pt idx="2150">
                  <c:v>6.450889</c:v>
                </c:pt>
                <c:pt idx="2151">
                  <c:v>6.445597</c:v>
                </c:pt>
                <c:pt idx="2152">
                  <c:v>6.441488</c:v>
                </c:pt>
                <c:pt idx="2153">
                  <c:v>6.439634</c:v>
                </c:pt>
                <c:pt idx="2154">
                  <c:v>6.43431</c:v>
                </c:pt>
                <c:pt idx="2155">
                  <c:v>6.432843</c:v>
                </c:pt>
                <c:pt idx="2156">
                  <c:v>6.431705</c:v>
                </c:pt>
                <c:pt idx="2157">
                  <c:v>6.430406</c:v>
                </c:pt>
                <c:pt idx="2158">
                  <c:v>6.428135999999988</c:v>
                </c:pt>
                <c:pt idx="2159">
                  <c:v>6.426904999999992</c:v>
                </c:pt>
                <c:pt idx="2160">
                  <c:v>6.417202</c:v>
                </c:pt>
                <c:pt idx="2161">
                  <c:v>6.415054999999992</c:v>
                </c:pt>
                <c:pt idx="2162">
                  <c:v>6.41136</c:v>
                </c:pt>
                <c:pt idx="2163">
                  <c:v>6.411084</c:v>
                </c:pt>
                <c:pt idx="2164">
                  <c:v>6.41038</c:v>
                </c:pt>
                <c:pt idx="2165">
                  <c:v>6.407493</c:v>
                </c:pt>
                <c:pt idx="2166">
                  <c:v>6.404266</c:v>
                </c:pt>
                <c:pt idx="2167">
                  <c:v>6.399258</c:v>
                </c:pt>
                <c:pt idx="2168">
                  <c:v>6.398653</c:v>
                </c:pt>
                <c:pt idx="2169">
                  <c:v>6.391553999999997</c:v>
                </c:pt>
                <c:pt idx="2170">
                  <c:v>6.390010999999988</c:v>
                </c:pt>
                <c:pt idx="2171">
                  <c:v>6.384975999999984</c:v>
                </c:pt>
                <c:pt idx="2172">
                  <c:v>6.378484999999988</c:v>
                </c:pt>
                <c:pt idx="2173">
                  <c:v>6.376732</c:v>
                </c:pt>
                <c:pt idx="2174">
                  <c:v>6.36907</c:v>
                </c:pt>
                <c:pt idx="2175">
                  <c:v>6.358932999999988</c:v>
                </c:pt>
                <c:pt idx="2176">
                  <c:v>6.357698</c:v>
                </c:pt>
                <c:pt idx="2177">
                  <c:v>6.355767</c:v>
                </c:pt>
                <c:pt idx="2178">
                  <c:v>6.34908</c:v>
                </c:pt>
                <c:pt idx="2179">
                  <c:v>6.340691</c:v>
                </c:pt>
                <c:pt idx="2180">
                  <c:v>6.340025999999995</c:v>
                </c:pt>
                <c:pt idx="2181">
                  <c:v>6.336643</c:v>
                </c:pt>
                <c:pt idx="2182">
                  <c:v>6.335297</c:v>
                </c:pt>
                <c:pt idx="2183">
                  <c:v>6.334009999999997</c:v>
                </c:pt>
                <c:pt idx="2184">
                  <c:v>6.325034999999981</c:v>
                </c:pt>
                <c:pt idx="2185">
                  <c:v>6.320210999999992</c:v>
                </c:pt>
                <c:pt idx="2186">
                  <c:v>6.311179</c:v>
                </c:pt>
                <c:pt idx="2187">
                  <c:v>6.301296</c:v>
                </c:pt>
                <c:pt idx="2188">
                  <c:v>6.298514999999986</c:v>
                </c:pt>
                <c:pt idx="2189">
                  <c:v>6.293181999999994</c:v>
                </c:pt>
                <c:pt idx="2190">
                  <c:v>6.287415999999988</c:v>
                </c:pt>
                <c:pt idx="2191">
                  <c:v>6.28518</c:v>
                </c:pt>
                <c:pt idx="2192">
                  <c:v>6.282494</c:v>
                </c:pt>
                <c:pt idx="2193">
                  <c:v>6.266183999999996</c:v>
                </c:pt>
                <c:pt idx="2194">
                  <c:v>6.259357</c:v>
                </c:pt>
                <c:pt idx="2195">
                  <c:v>6.258124999999992</c:v>
                </c:pt>
                <c:pt idx="2196">
                  <c:v>6.257349</c:v>
                </c:pt>
                <c:pt idx="2197">
                  <c:v>6.255872</c:v>
                </c:pt>
                <c:pt idx="2198">
                  <c:v>6.255423</c:v>
                </c:pt>
                <c:pt idx="2199">
                  <c:v>6.254131999999988</c:v>
                </c:pt>
                <c:pt idx="2200">
                  <c:v>6.247427</c:v>
                </c:pt>
                <c:pt idx="2201">
                  <c:v>6.24504</c:v>
                </c:pt>
                <c:pt idx="2202">
                  <c:v>6.244254</c:v>
                </c:pt>
                <c:pt idx="2203">
                  <c:v>6.24336</c:v>
                </c:pt>
                <c:pt idx="2204">
                  <c:v>6.239566</c:v>
                </c:pt>
                <c:pt idx="2205">
                  <c:v>6.237576999999995</c:v>
                </c:pt>
                <c:pt idx="2206">
                  <c:v>6.236666</c:v>
                </c:pt>
                <c:pt idx="2207">
                  <c:v>6.235232</c:v>
                </c:pt>
                <c:pt idx="2208">
                  <c:v>6.230256</c:v>
                </c:pt>
                <c:pt idx="2209">
                  <c:v>6.214972999999992</c:v>
                </c:pt>
                <c:pt idx="2210">
                  <c:v>6.211576</c:v>
                </c:pt>
                <c:pt idx="2211">
                  <c:v>6.206849</c:v>
                </c:pt>
                <c:pt idx="2212">
                  <c:v>6.203924999999995</c:v>
                </c:pt>
                <c:pt idx="2213">
                  <c:v>6.201368</c:v>
                </c:pt>
                <c:pt idx="2214">
                  <c:v>6.200729</c:v>
                </c:pt>
                <c:pt idx="2215">
                  <c:v>6.200284</c:v>
                </c:pt>
                <c:pt idx="2216">
                  <c:v>6.199632</c:v>
                </c:pt>
                <c:pt idx="2217">
                  <c:v>6.198143999999997</c:v>
                </c:pt>
                <c:pt idx="2218">
                  <c:v>6.192749999999998</c:v>
                </c:pt>
                <c:pt idx="2219">
                  <c:v>6.192268</c:v>
                </c:pt>
                <c:pt idx="2220">
                  <c:v>6.187393</c:v>
                </c:pt>
                <c:pt idx="2221">
                  <c:v>6.186768</c:v>
                </c:pt>
                <c:pt idx="2222">
                  <c:v>6.184311999999988</c:v>
                </c:pt>
                <c:pt idx="2223">
                  <c:v>6.182618999999995</c:v>
                </c:pt>
                <c:pt idx="2224">
                  <c:v>6.182487999999988</c:v>
                </c:pt>
                <c:pt idx="2225">
                  <c:v>6.18142</c:v>
                </c:pt>
                <c:pt idx="2226">
                  <c:v>6.179661</c:v>
                </c:pt>
                <c:pt idx="2227">
                  <c:v>6.172728</c:v>
                </c:pt>
                <c:pt idx="2228">
                  <c:v>6.168819999999988</c:v>
                </c:pt>
                <c:pt idx="2229">
                  <c:v>6.166543999999996</c:v>
                </c:pt>
                <c:pt idx="2230">
                  <c:v>6.160175999999984</c:v>
                </c:pt>
                <c:pt idx="2231">
                  <c:v>6.159157999999992</c:v>
                </c:pt>
                <c:pt idx="2232">
                  <c:v>6.158090999999994</c:v>
                </c:pt>
                <c:pt idx="2233">
                  <c:v>6.156636999999995</c:v>
                </c:pt>
                <c:pt idx="2234">
                  <c:v>6.155704999999988</c:v>
                </c:pt>
                <c:pt idx="2235">
                  <c:v>6.150483999999989</c:v>
                </c:pt>
                <c:pt idx="2236">
                  <c:v>6.147087999999986</c:v>
                </c:pt>
                <c:pt idx="2237">
                  <c:v>6.146915999999986</c:v>
                </c:pt>
                <c:pt idx="2238">
                  <c:v>6.143832999999995</c:v>
                </c:pt>
                <c:pt idx="2239">
                  <c:v>6.131933999999998</c:v>
                </c:pt>
                <c:pt idx="2240">
                  <c:v>6.129538999999988</c:v>
                </c:pt>
                <c:pt idx="2241">
                  <c:v>6.124377999999986</c:v>
                </c:pt>
                <c:pt idx="2242">
                  <c:v>6.123199999999994</c:v>
                </c:pt>
                <c:pt idx="2243">
                  <c:v>6.113779999999998</c:v>
                </c:pt>
                <c:pt idx="2244">
                  <c:v>6.113211999999995</c:v>
                </c:pt>
                <c:pt idx="2245">
                  <c:v>6.109443</c:v>
                </c:pt>
                <c:pt idx="2246">
                  <c:v>6.098461</c:v>
                </c:pt>
                <c:pt idx="2247">
                  <c:v>6.095517999999988</c:v>
                </c:pt>
                <c:pt idx="2248">
                  <c:v>6.093835999999992</c:v>
                </c:pt>
                <c:pt idx="2249">
                  <c:v>6.084769</c:v>
                </c:pt>
                <c:pt idx="2250">
                  <c:v>6.083111999999995</c:v>
                </c:pt>
                <c:pt idx="2251">
                  <c:v>6.075734</c:v>
                </c:pt>
                <c:pt idx="2252">
                  <c:v>6.074564</c:v>
                </c:pt>
                <c:pt idx="2253">
                  <c:v>6.070729</c:v>
                </c:pt>
                <c:pt idx="2254">
                  <c:v>6.069341</c:v>
                </c:pt>
                <c:pt idx="2255">
                  <c:v>6.060805999999988</c:v>
                </c:pt>
                <c:pt idx="2256">
                  <c:v>6.060196999999992</c:v>
                </c:pt>
                <c:pt idx="2257">
                  <c:v>6.054388999999992</c:v>
                </c:pt>
                <c:pt idx="2258">
                  <c:v>6.053251</c:v>
                </c:pt>
                <c:pt idx="2259">
                  <c:v>6.051905999999994</c:v>
                </c:pt>
                <c:pt idx="2260">
                  <c:v>6.051105999999995</c:v>
                </c:pt>
                <c:pt idx="2261">
                  <c:v>6.049494</c:v>
                </c:pt>
                <c:pt idx="2262">
                  <c:v>6.045553</c:v>
                </c:pt>
                <c:pt idx="2263">
                  <c:v>6.040222</c:v>
                </c:pt>
                <c:pt idx="2264">
                  <c:v>6.039669</c:v>
                </c:pt>
                <c:pt idx="2265">
                  <c:v>6.037973999999998</c:v>
                </c:pt>
                <c:pt idx="2266">
                  <c:v>6.034893</c:v>
                </c:pt>
                <c:pt idx="2267">
                  <c:v>6.032248</c:v>
                </c:pt>
                <c:pt idx="2268">
                  <c:v>6.025407999999992</c:v>
                </c:pt>
                <c:pt idx="2269">
                  <c:v>6.025262</c:v>
                </c:pt>
                <c:pt idx="2270">
                  <c:v>6.023960999999995</c:v>
                </c:pt>
                <c:pt idx="2271">
                  <c:v>6.023423</c:v>
                </c:pt>
                <c:pt idx="2272">
                  <c:v>6.016605</c:v>
                </c:pt>
                <c:pt idx="2273">
                  <c:v>6.013606</c:v>
                </c:pt>
                <c:pt idx="2274">
                  <c:v>6.012873999999996</c:v>
                </c:pt>
                <c:pt idx="2275">
                  <c:v>6.005688</c:v>
                </c:pt>
                <c:pt idx="2276">
                  <c:v>6.005538999999994</c:v>
                </c:pt>
                <c:pt idx="2277">
                  <c:v>6.005430999999994</c:v>
                </c:pt>
                <c:pt idx="2278">
                  <c:v>6.004594999999986</c:v>
                </c:pt>
                <c:pt idx="2279">
                  <c:v>6.002411999999992</c:v>
                </c:pt>
                <c:pt idx="2280">
                  <c:v>6.000564999999995</c:v>
                </c:pt>
                <c:pt idx="2281">
                  <c:v>6.000486999999992</c:v>
                </c:pt>
                <c:pt idx="2282">
                  <c:v>5.986353</c:v>
                </c:pt>
                <c:pt idx="2283">
                  <c:v>5.983639</c:v>
                </c:pt>
                <c:pt idx="2284">
                  <c:v>5.983312</c:v>
                </c:pt>
                <c:pt idx="2285">
                  <c:v>5.978381</c:v>
                </c:pt>
                <c:pt idx="2286">
                  <c:v>5.970544</c:v>
                </c:pt>
                <c:pt idx="2287">
                  <c:v>5.969657</c:v>
                </c:pt>
                <c:pt idx="2288">
                  <c:v>5.965939999999994</c:v>
                </c:pt>
                <c:pt idx="2289">
                  <c:v>5.965863</c:v>
                </c:pt>
                <c:pt idx="2290">
                  <c:v>5.962496999999995</c:v>
                </c:pt>
                <c:pt idx="2291">
                  <c:v>5.961593</c:v>
                </c:pt>
                <c:pt idx="2292">
                  <c:v>5.960032</c:v>
                </c:pt>
                <c:pt idx="2293">
                  <c:v>5.954505999999988</c:v>
                </c:pt>
                <c:pt idx="2294">
                  <c:v>5.947079</c:v>
                </c:pt>
                <c:pt idx="2295">
                  <c:v>5.942678</c:v>
                </c:pt>
                <c:pt idx="2296">
                  <c:v>5.937796</c:v>
                </c:pt>
                <c:pt idx="2297">
                  <c:v>5.937544</c:v>
                </c:pt>
                <c:pt idx="2298">
                  <c:v>5.937271</c:v>
                </c:pt>
                <c:pt idx="2299">
                  <c:v>5.933456</c:v>
                </c:pt>
                <c:pt idx="2300">
                  <c:v>5.931335</c:v>
                </c:pt>
                <c:pt idx="2301">
                  <c:v>5.930366</c:v>
                </c:pt>
                <c:pt idx="2302">
                  <c:v>5.92876</c:v>
                </c:pt>
                <c:pt idx="2303">
                  <c:v>5.925029</c:v>
                </c:pt>
                <c:pt idx="2304">
                  <c:v>5.924985999999981</c:v>
                </c:pt>
                <c:pt idx="2305">
                  <c:v>5.920307</c:v>
                </c:pt>
                <c:pt idx="2306">
                  <c:v>5.918415999999992</c:v>
                </c:pt>
                <c:pt idx="2307">
                  <c:v>5.913947</c:v>
                </c:pt>
                <c:pt idx="2308">
                  <c:v>5.908982</c:v>
                </c:pt>
                <c:pt idx="2309">
                  <c:v>5.908544</c:v>
                </c:pt>
                <c:pt idx="2310">
                  <c:v>5.901801</c:v>
                </c:pt>
                <c:pt idx="2311">
                  <c:v>5.89937</c:v>
                </c:pt>
                <c:pt idx="2312">
                  <c:v>5.894313999999989</c:v>
                </c:pt>
                <c:pt idx="2313">
                  <c:v>5.892710999999988</c:v>
                </c:pt>
                <c:pt idx="2314">
                  <c:v>5.885533999999994</c:v>
                </c:pt>
                <c:pt idx="2315">
                  <c:v>5.883228</c:v>
                </c:pt>
                <c:pt idx="2316">
                  <c:v>5.880636</c:v>
                </c:pt>
                <c:pt idx="2317">
                  <c:v>5.869080999999988</c:v>
                </c:pt>
                <c:pt idx="2318">
                  <c:v>5.868811999999986</c:v>
                </c:pt>
                <c:pt idx="2319">
                  <c:v>5.867157999999984</c:v>
                </c:pt>
                <c:pt idx="2320">
                  <c:v>5.86327</c:v>
                </c:pt>
                <c:pt idx="2321">
                  <c:v>5.860281999999992</c:v>
                </c:pt>
                <c:pt idx="2322">
                  <c:v>5.858130999999986</c:v>
                </c:pt>
                <c:pt idx="2323">
                  <c:v>5.857433999999989</c:v>
                </c:pt>
                <c:pt idx="2324">
                  <c:v>5.857370999999992</c:v>
                </c:pt>
                <c:pt idx="2325">
                  <c:v>5.848212</c:v>
                </c:pt>
                <c:pt idx="2326">
                  <c:v>5.84627</c:v>
                </c:pt>
                <c:pt idx="2327">
                  <c:v>5.842614999999988</c:v>
                </c:pt>
                <c:pt idx="2328">
                  <c:v>5.841471</c:v>
                </c:pt>
                <c:pt idx="2329">
                  <c:v>5.839514999999992</c:v>
                </c:pt>
                <c:pt idx="2330">
                  <c:v>5.838628</c:v>
                </c:pt>
                <c:pt idx="2331">
                  <c:v>5.835397</c:v>
                </c:pt>
                <c:pt idx="2332">
                  <c:v>5.829582999999988</c:v>
                </c:pt>
                <c:pt idx="2333">
                  <c:v>5.828974999999984</c:v>
                </c:pt>
                <c:pt idx="2334">
                  <c:v>5.827879999999988</c:v>
                </c:pt>
                <c:pt idx="2335">
                  <c:v>5.823655999999992</c:v>
                </c:pt>
                <c:pt idx="2336">
                  <c:v>5.822858999999988</c:v>
                </c:pt>
                <c:pt idx="2337">
                  <c:v>5.822203</c:v>
                </c:pt>
                <c:pt idx="2338">
                  <c:v>5.821456999999992</c:v>
                </c:pt>
                <c:pt idx="2339">
                  <c:v>5.820839999999992</c:v>
                </c:pt>
                <c:pt idx="2340">
                  <c:v>5.820343999999999</c:v>
                </c:pt>
                <c:pt idx="2341">
                  <c:v>5.816838999999994</c:v>
                </c:pt>
                <c:pt idx="2342">
                  <c:v>5.814808999999988</c:v>
                </c:pt>
                <c:pt idx="2343">
                  <c:v>5.810925999999988</c:v>
                </c:pt>
                <c:pt idx="2344">
                  <c:v>5.805780999999992</c:v>
                </c:pt>
                <c:pt idx="2345">
                  <c:v>5.802539999999992</c:v>
                </c:pt>
                <c:pt idx="2346">
                  <c:v>5.799626</c:v>
                </c:pt>
                <c:pt idx="2347">
                  <c:v>5.798057</c:v>
                </c:pt>
                <c:pt idx="2348">
                  <c:v>5.792115999999986</c:v>
                </c:pt>
                <c:pt idx="2349">
                  <c:v>5.787242</c:v>
                </c:pt>
                <c:pt idx="2350">
                  <c:v>5.776743</c:v>
                </c:pt>
                <c:pt idx="2351">
                  <c:v>5.770291</c:v>
                </c:pt>
                <c:pt idx="2352">
                  <c:v>5.765779999999998</c:v>
                </c:pt>
                <c:pt idx="2353">
                  <c:v>5.762519999999988</c:v>
                </c:pt>
                <c:pt idx="2354">
                  <c:v>5.757307</c:v>
                </c:pt>
                <c:pt idx="2355">
                  <c:v>5.754025999999992</c:v>
                </c:pt>
                <c:pt idx="2356">
                  <c:v>5.744532999999992</c:v>
                </c:pt>
                <c:pt idx="2357">
                  <c:v>5.744064</c:v>
                </c:pt>
                <c:pt idx="2358">
                  <c:v>5.742731</c:v>
                </c:pt>
                <c:pt idx="2359">
                  <c:v>5.73449</c:v>
                </c:pt>
                <c:pt idx="2360">
                  <c:v>5.733381</c:v>
                </c:pt>
                <c:pt idx="2361">
                  <c:v>5.725312999999994</c:v>
                </c:pt>
                <c:pt idx="2362">
                  <c:v>5.724487999999986</c:v>
                </c:pt>
                <c:pt idx="2363">
                  <c:v>5.724386999999986</c:v>
                </c:pt>
                <c:pt idx="2364">
                  <c:v>5.720326</c:v>
                </c:pt>
                <c:pt idx="2365">
                  <c:v>5.717489999999992</c:v>
                </c:pt>
                <c:pt idx="2366">
                  <c:v>5.71675</c:v>
                </c:pt>
                <c:pt idx="2367">
                  <c:v>5.710646</c:v>
                </c:pt>
                <c:pt idx="2368">
                  <c:v>5.710173</c:v>
                </c:pt>
                <c:pt idx="2369">
                  <c:v>5.707693</c:v>
                </c:pt>
                <c:pt idx="2370">
                  <c:v>5.706395</c:v>
                </c:pt>
                <c:pt idx="2371">
                  <c:v>5.703783</c:v>
                </c:pt>
                <c:pt idx="2372">
                  <c:v>5.700906999999995</c:v>
                </c:pt>
                <c:pt idx="2373">
                  <c:v>5.698958999999988</c:v>
                </c:pt>
                <c:pt idx="2374">
                  <c:v>5.696387999999992</c:v>
                </c:pt>
                <c:pt idx="2375">
                  <c:v>5.695551999999986</c:v>
                </c:pt>
                <c:pt idx="2376">
                  <c:v>5.687425999999988</c:v>
                </c:pt>
                <c:pt idx="2377">
                  <c:v>5.686944999999992</c:v>
                </c:pt>
                <c:pt idx="2378">
                  <c:v>5.684071999999987</c:v>
                </c:pt>
                <c:pt idx="2379">
                  <c:v>5.682404999999986</c:v>
                </c:pt>
                <c:pt idx="2380">
                  <c:v>5.678710999999994</c:v>
                </c:pt>
                <c:pt idx="2381">
                  <c:v>5.666278</c:v>
                </c:pt>
                <c:pt idx="2382">
                  <c:v>5.658844999999988</c:v>
                </c:pt>
                <c:pt idx="2383">
                  <c:v>5.654001999999986</c:v>
                </c:pt>
                <c:pt idx="2384">
                  <c:v>5.645175999999986</c:v>
                </c:pt>
                <c:pt idx="2385">
                  <c:v>5.641605</c:v>
                </c:pt>
                <c:pt idx="2386">
                  <c:v>5.639077999999999</c:v>
                </c:pt>
                <c:pt idx="2387">
                  <c:v>5.636201</c:v>
                </c:pt>
                <c:pt idx="2388">
                  <c:v>5.633475999999995</c:v>
                </c:pt>
                <c:pt idx="2389">
                  <c:v>5.628440999999987</c:v>
                </c:pt>
                <c:pt idx="2390">
                  <c:v>5.626187999999984</c:v>
                </c:pt>
                <c:pt idx="2391">
                  <c:v>5.618541999999992</c:v>
                </c:pt>
                <c:pt idx="2392">
                  <c:v>5.617630999999988</c:v>
                </c:pt>
                <c:pt idx="2393">
                  <c:v>5.615438999999988</c:v>
                </c:pt>
                <c:pt idx="2394">
                  <c:v>5.607963999999995</c:v>
                </c:pt>
                <c:pt idx="2395">
                  <c:v>5.603214999999992</c:v>
                </c:pt>
                <c:pt idx="2396">
                  <c:v>5.600906999999988</c:v>
                </c:pt>
                <c:pt idx="2397">
                  <c:v>5.600797</c:v>
                </c:pt>
                <c:pt idx="2398">
                  <c:v>5.599882</c:v>
                </c:pt>
                <c:pt idx="2399">
                  <c:v>5.597827999999994</c:v>
                </c:pt>
                <c:pt idx="2400">
                  <c:v>5.594212999999995</c:v>
                </c:pt>
                <c:pt idx="2401">
                  <c:v>5.59046</c:v>
                </c:pt>
                <c:pt idx="2402">
                  <c:v>5.586158</c:v>
                </c:pt>
                <c:pt idx="2403">
                  <c:v>5.580739</c:v>
                </c:pt>
                <c:pt idx="2404">
                  <c:v>5.57528</c:v>
                </c:pt>
                <c:pt idx="2405">
                  <c:v>5.572829</c:v>
                </c:pt>
                <c:pt idx="2406">
                  <c:v>5.572278</c:v>
                </c:pt>
                <c:pt idx="2407">
                  <c:v>5.571447</c:v>
                </c:pt>
                <c:pt idx="2408">
                  <c:v>5.564389999999988</c:v>
                </c:pt>
                <c:pt idx="2409">
                  <c:v>5.564327999999992</c:v>
                </c:pt>
                <c:pt idx="2410">
                  <c:v>5.55828</c:v>
                </c:pt>
                <c:pt idx="2411">
                  <c:v>5.558222</c:v>
                </c:pt>
                <c:pt idx="2412">
                  <c:v>5.553256</c:v>
                </c:pt>
                <c:pt idx="2413">
                  <c:v>5.54726</c:v>
                </c:pt>
                <c:pt idx="2414">
                  <c:v>5.545543</c:v>
                </c:pt>
                <c:pt idx="2415">
                  <c:v>5.539657</c:v>
                </c:pt>
                <c:pt idx="2416">
                  <c:v>5.537957999999992</c:v>
                </c:pt>
                <c:pt idx="2417">
                  <c:v>5.533138</c:v>
                </c:pt>
                <c:pt idx="2418">
                  <c:v>5.530739</c:v>
                </c:pt>
                <c:pt idx="2419">
                  <c:v>5.529102</c:v>
                </c:pt>
                <c:pt idx="2420">
                  <c:v>5.528703999999999</c:v>
                </c:pt>
                <c:pt idx="2421">
                  <c:v>5.526527999999995</c:v>
                </c:pt>
                <c:pt idx="2422">
                  <c:v>5.523713999999996</c:v>
                </c:pt>
                <c:pt idx="2423">
                  <c:v>5.522297</c:v>
                </c:pt>
                <c:pt idx="2424">
                  <c:v>5.521729</c:v>
                </c:pt>
                <c:pt idx="2425">
                  <c:v>5.51962</c:v>
                </c:pt>
                <c:pt idx="2426">
                  <c:v>5.518949999999998</c:v>
                </c:pt>
                <c:pt idx="2427">
                  <c:v>5.518585999999986</c:v>
                </c:pt>
                <c:pt idx="2428">
                  <c:v>5.507836999999988</c:v>
                </c:pt>
                <c:pt idx="2429">
                  <c:v>5.505967</c:v>
                </c:pt>
                <c:pt idx="2430">
                  <c:v>5.505949999999999</c:v>
                </c:pt>
                <c:pt idx="2431">
                  <c:v>5.50579</c:v>
                </c:pt>
                <c:pt idx="2432">
                  <c:v>5.504786999999988</c:v>
                </c:pt>
                <c:pt idx="2433">
                  <c:v>5.503783</c:v>
                </c:pt>
                <c:pt idx="2434">
                  <c:v>5.484472</c:v>
                </c:pt>
                <c:pt idx="2435">
                  <c:v>5.483783</c:v>
                </c:pt>
                <c:pt idx="2436">
                  <c:v>5.471674</c:v>
                </c:pt>
                <c:pt idx="2437">
                  <c:v>5.467024999999992</c:v>
                </c:pt>
                <c:pt idx="2438">
                  <c:v>5.46641</c:v>
                </c:pt>
                <c:pt idx="2439">
                  <c:v>5.457657</c:v>
                </c:pt>
                <c:pt idx="2440">
                  <c:v>5.456047</c:v>
                </c:pt>
                <c:pt idx="2441">
                  <c:v>5.449987</c:v>
                </c:pt>
                <c:pt idx="2442">
                  <c:v>5.447481999999995</c:v>
                </c:pt>
                <c:pt idx="2443">
                  <c:v>5.44442</c:v>
                </c:pt>
                <c:pt idx="2444">
                  <c:v>5.441883</c:v>
                </c:pt>
                <c:pt idx="2445">
                  <c:v>5.441429</c:v>
                </c:pt>
                <c:pt idx="2446">
                  <c:v>5.4404</c:v>
                </c:pt>
                <c:pt idx="2447">
                  <c:v>5.438217</c:v>
                </c:pt>
                <c:pt idx="2448">
                  <c:v>5.436238</c:v>
                </c:pt>
                <c:pt idx="2449">
                  <c:v>5.433427</c:v>
                </c:pt>
                <c:pt idx="2450">
                  <c:v>5.427906999999988</c:v>
                </c:pt>
                <c:pt idx="2451">
                  <c:v>5.425549999999999</c:v>
                </c:pt>
                <c:pt idx="2452">
                  <c:v>5.419404</c:v>
                </c:pt>
                <c:pt idx="2453">
                  <c:v>5.4119</c:v>
                </c:pt>
                <c:pt idx="2454">
                  <c:v>5.410164</c:v>
                </c:pt>
                <c:pt idx="2455">
                  <c:v>5.407624</c:v>
                </c:pt>
                <c:pt idx="2456">
                  <c:v>5.407469</c:v>
                </c:pt>
                <c:pt idx="2457">
                  <c:v>5.401131</c:v>
                </c:pt>
                <c:pt idx="2458">
                  <c:v>5.392419999999988</c:v>
                </c:pt>
                <c:pt idx="2459">
                  <c:v>5.388776</c:v>
                </c:pt>
                <c:pt idx="2460">
                  <c:v>5.386342</c:v>
                </c:pt>
                <c:pt idx="2461">
                  <c:v>5.385433999999996</c:v>
                </c:pt>
                <c:pt idx="2462">
                  <c:v>5.384444999999988</c:v>
                </c:pt>
                <c:pt idx="2463">
                  <c:v>5.380842</c:v>
                </c:pt>
                <c:pt idx="2464">
                  <c:v>5.376103</c:v>
                </c:pt>
                <c:pt idx="2465">
                  <c:v>5.376072</c:v>
                </c:pt>
                <c:pt idx="2466">
                  <c:v>5.369986999999986</c:v>
                </c:pt>
                <c:pt idx="2467">
                  <c:v>5.369143</c:v>
                </c:pt>
                <c:pt idx="2468">
                  <c:v>5.368976999999986</c:v>
                </c:pt>
                <c:pt idx="2469">
                  <c:v>5.364128999999986</c:v>
                </c:pt>
                <c:pt idx="2470">
                  <c:v>5.360887999999986</c:v>
                </c:pt>
                <c:pt idx="2471">
                  <c:v>5.35373</c:v>
                </c:pt>
                <c:pt idx="2472">
                  <c:v>5.35222</c:v>
                </c:pt>
                <c:pt idx="2473">
                  <c:v>5.348631</c:v>
                </c:pt>
                <c:pt idx="2474">
                  <c:v>5.346612</c:v>
                </c:pt>
                <c:pt idx="2475">
                  <c:v>5.34612</c:v>
                </c:pt>
                <c:pt idx="2476">
                  <c:v>5.344262</c:v>
                </c:pt>
                <c:pt idx="2477">
                  <c:v>5.343629</c:v>
                </c:pt>
                <c:pt idx="2478">
                  <c:v>5.338122</c:v>
                </c:pt>
                <c:pt idx="2479">
                  <c:v>5.327427999999988</c:v>
                </c:pt>
                <c:pt idx="2480">
                  <c:v>5.318423999999998</c:v>
                </c:pt>
                <c:pt idx="2481">
                  <c:v>5.312209999999998</c:v>
                </c:pt>
                <c:pt idx="2482">
                  <c:v>5.309509</c:v>
                </c:pt>
                <c:pt idx="2483">
                  <c:v>5.307919999999986</c:v>
                </c:pt>
                <c:pt idx="2484">
                  <c:v>5.303113999999995</c:v>
                </c:pt>
                <c:pt idx="2485">
                  <c:v>5.302451999999992</c:v>
                </c:pt>
                <c:pt idx="2486">
                  <c:v>5.299013</c:v>
                </c:pt>
                <c:pt idx="2487">
                  <c:v>5.295179999999998</c:v>
                </c:pt>
                <c:pt idx="2488">
                  <c:v>5.289605</c:v>
                </c:pt>
                <c:pt idx="2489">
                  <c:v>5.286941</c:v>
                </c:pt>
                <c:pt idx="2490">
                  <c:v>5.286712</c:v>
                </c:pt>
                <c:pt idx="2491">
                  <c:v>5.281283</c:v>
                </c:pt>
                <c:pt idx="2492">
                  <c:v>5.27915</c:v>
                </c:pt>
                <c:pt idx="2493">
                  <c:v>5.273816</c:v>
                </c:pt>
                <c:pt idx="2494">
                  <c:v>5.270707</c:v>
                </c:pt>
                <c:pt idx="2495">
                  <c:v>5.269644</c:v>
                </c:pt>
                <c:pt idx="2496">
                  <c:v>5.269171</c:v>
                </c:pt>
                <c:pt idx="2497">
                  <c:v>5.267209999999999</c:v>
                </c:pt>
                <c:pt idx="2498">
                  <c:v>5.266223</c:v>
                </c:pt>
                <c:pt idx="2499">
                  <c:v>5.265536999999986</c:v>
                </c:pt>
                <c:pt idx="2500">
                  <c:v>5.263004</c:v>
                </c:pt>
                <c:pt idx="2501">
                  <c:v>5.260634</c:v>
                </c:pt>
                <c:pt idx="2502">
                  <c:v>5.259561</c:v>
                </c:pt>
                <c:pt idx="2503">
                  <c:v>5.257863</c:v>
                </c:pt>
                <c:pt idx="2504">
                  <c:v>5.257379</c:v>
                </c:pt>
                <c:pt idx="2505">
                  <c:v>5.251269</c:v>
                </c:pt>
                <c:pt idx="2506">
                  <c:v>5.244815999999986</c:v>
                </c:pt>
                <c:pt idx="2507">
                  <c:v>5.244614999999992</c:v>
                </c:pt>
                <c:pt idx="2508">
                  <c:v>5.242017999999994</c:v>
                </c:pt>
                <c:pt idx="2509">
                  <c:v>5.230619</c:v>
                </c:pt>
                <c:pt idx="2510">
                  <c:v>5.226882999999995</c:v>
                </c:pt>
                <c:pt idx="2511">
                  <c:v>5.221444</c:v>
                </c:pt>
                <c:pt idx="2512">
                  <c:v>5.2086</c:v>
                </c:pt>
                <c:pt idx="2513">
                  <c:v>5.207450999999994</c:v>
                </c:pt>
                <c:pt idx="2514">
                  <c:v>5.199853</c:v>
                </c:pt>
                <c:pt idx="2515">
                  <c:v>5.197282999999992</c:v>
                </c:pt>
                <c:pt idx="2516">
                  <c:v>5.196721</c:v>
                </c:pt>
                <c:pt idx="2517">
                  <c:v>5.196043</c:v>
                </c:pt>
                <c:pt idx="2518">
                  <c:v>5.193592999999995</c:v>
                </c:pt>
                <c:pt idx="2519">
                  <c:v>5.191882999999994</c:v>
                </c:pt>
                <c:pt idx="2520">
                  <c:v>5.190124999999986</c:v>
                </c:pt>
                <c:pt idx="2521">
                  <c:v>5.188317999999994</c:v>
                </c:pt>
                <c:pt idx="2522">
                  <c:v>5.186689</c:v>
                </c:pt>
                <c:pt idx="2523">
                  <c:v>5.186304</c:v>
                </c:pt>
                <c:pt idx="2524">
                  <c:v>5.184679999999997</c:v>
                </c:pt>
                <c:pt idx="2525">
                  <c:v>5.183196999999994</c:v>
                </c:pt>
                <c:pt idx="2526">
                  <c:v>5.182685999999988</c:v>
                </c:pt>
                <c:pt idx="2527">
                  <c:v>5.180885999999986</c:v>
                </c:pt>
                <c:pt idx="2528">
                  <c:v>5.177068</c:v>
                </c:pt>
                <c:pt idx="2529">
                  <c:v>5.174931999999986</c:v>
                </c:pt>
                <c:pt idx="2530">
                  <c:v>5.17347</c:v>
                </c:pt>
                <c:pt idx="2531">
                  <c:v>5.172577999999992</c:v>
                </c:pt>
                <c:pt idx="2532">
                  <c:v>5.167901999999984</c:v>
                </c:pt>
                <c:pt idx="2533">
                  <c:v>5.164860999999986</c:v>
                </c:pt>
                <c:pt idx="2534">
                  <c:v>5.153694</c:v>
                </c:pt>
                <c:pt idx="2535">
                  <c:v>5.152762</c:v>
                </c:pt>
                <c:pt idx="2536">
                  <c:v>5.152545999999986</c:v>
                </c:pt>
                <c:pt idx="2537">
                  <c:v>5.150725999999992</c:v>
                </c:pt>
                <c:pt idx="2538">
                  <c:v>5.150482999999988</c:v>
                </c:pt>
                <c:pt idx="2539">
                  <c:v>5.145921999999992</c:v>
                </c:pt>
                <c:pt idx="2540">
                  <c:v>5.139416999999995</c:v>
                </c:pt>
                <c:pt idx="2541">
                  <c:v>5.138494</c:v>
                </c:pt>
                <c:pt idx="2542">
                  <c:v>5.138141</c:v>
                </c:pt>
                <c:pt idx="2543">
                  <c:v>5.127582999999981</c:v>
                </c:pt>
                <c:pt idx="2544">
                  <c:v>5.125798999999994</c:v>
                </c:pt>
                <c:pt idx="2545">
                  <c:v>5.124998999999984</c:v>
                </c:pt>
                <c:pt idx="2546">
                  <c:v>5.120609999999997</c:v>
                </c:pt>
                <c:pt idx="2547">
                  <c:v>5.119211</c:v>
                </c:pt>
                <c:pt idx="2548">
                  <c:v>5.118882999999988</c:v>
                </c:pt>
                <c:pt idx="2549">
                  <c:v>5.118733999999995</c:v>
                </c:pt>
                <c:pt idx="2550">
                  <c:v>5.116972999999994</c:v>
                </c:pt>
                <c:pt idx="2551">
                  <c:v>5.116861</c:v>
                </c:pt>
                <c:pt idx="2552">
                  <c:v>5.114029999999989</c:v>
                </c:pt>
                <c:pt idx="2553">
                  <c:v>5.104959999999986</c:v>
                </c:pt>
                <c:pt idx="2554">
                  <c:v>5.104371</c:v>
                </c:pt>
                <c:pt idx="2555">
                  <c:v>5.100096999999995</c:v>
                </c:pt>
                <c:pt idx="2556">
                  <c:v>5.098424999999994</c:v>
                </c:pt>
                <c:pt idx="2557">
                  <c:v>5.098093</c:v>
                </c:pt>
                <c:pt idx="2558">
                  <c:v>5.096854999999992</c:v>
                </c:pt>
                <c:pt idx="2559">
                  <c:v>5.094173999999994</c:v>
                </c:pt>
                <c:pt idx="2560">
                  <c:v>5.093973</c:v>
                </c:pt>
                <c:pt idx="2561">
                  <c:v>5.092823999999998</c:v>
                </c:pt>
                <c:pt idx="2562">
                  <c:v>5.089019</c:v>
                </c:pt>
                <c:pt idx="2563">
                  <c:v>5.089006</c:v>
                </c:pt>
                <c:pt idx="2564">
                  <c:v>5.088108</c:v>
                </c:pt>
                <c:pt idx="2565">
                  <c:v>5.084757999999995</c:v>
                </c:pt>
                <c:pt idx="2566">
                  <c:v>5.083883999999998</c:v>
                </c:pt>
                <c:pt idx="2567">
                  <c:v>5.083323</c:v>
                </c:pt>
                <c:pt idx="2568">
                  <c:v>5.083049</c:v>
                </c:pt>
                <c:pt idx="2569">
                  <c:v>5.081484</c:v>
                </c:pt>
                <c:pt idx="2570">
                  <c:v>5.078701</c:v>
                </c:pt>
                <c:pt idx="2571">
                  <c:v>5.075495</c:v>
                </c:pt>
                <c:pt idx="2572">
                  <c:v>5.075318</c:v>
                </c:pt>
                <c:pt idx="2573">
                  <c:v>5.074565999999995</c:v>
                </c:pt>
                <c:pt idx="2574">
                  <c:v>5.068629</c:v>
                </c:pt>
                <c:pt idx="2575">
                  <c:v>5.067364</c:v>
                </c:pt>
                <c:pt idx="2576">
                  <c:v>5.066131999999992</c:v>
                </c:pt>
                <c:pt idx="2577">
                  <c:v>5.062219999999995</c:v>
                </c:pt>
                <c:pt idx="2578">
                  <c:v>5.058911999999988</c:v>
                </c:pt>
                <c:pt idx="2579">
                  <c:v>5.056192</c:v>
                </c:pt>
                <c:pt idx="2580">
                  <c:v>5.055399</c:v>
                </c:pt>
                <c:pt idx="2581">
                  <c:v>5.055064</c:v>
                </c:pt>
                <c:pt idx="2582">
                  <c:v>5.050929999999997</c:v>
                </c:pt>
                <c:pt idx="2583">
                  <c:v>5.043983999999996</c:v>
                </c:pt>
                <c:pt idx="2584">
                  <c:v>5.037263</c:v>
                </c:pt>
                <c:pt idx="2585">
                  <c:v>5.035877</c:v>
                </c:pt>
                <c:pt idx="2586">
                  <c:v>5.035658</c:v>
                </c:pt>
                <c:pt idx="2587">
                  <c:v>5.032579</c:v>
                </c:pt>
                <c:pt idx="2588">
                  <c:v>5.032274</c:v>
                </c:pt>
                <c:pt idx="2589">
                  <c:v>5.026534999999986</c:v>
                </c:pt>
                <c:pt idx="2590">
                  <c:v>5.024999999999988</c:v>
                </c:pt>
                <c:pt idx="2591">
                  <c:v>5.024027999999988</c:v>
                </c:pt>
                <c:pt idx="2592">
                  <c:v>5.022946999999988</c:v>
                </c:pt>
                <c:pt idx="2593">
                  <c:v>5.020064999999994</c:v>
                </c:pt>
                <c:pt idx="2594">
                  <c:v>5.013162</c:v>
                </c:pt>
                <c:pt idx="2595">
                  <c:v>5.012315999999988</c:v>
                </c:pt>
                <c:pt idx="2596">
                  <c:v>5.011508</c:v>
                </c:pt>
                <c:pt idx="2597">
                  <c:v>5.011478</c:v>
                </c:pt>
                <c:pt idx="2598">
                  <c:v>5.010830999999992</c:v>
                </c:pt>
                <c:pt idx="2599">
                  <c:v>5.010799</c:v>
                </c:pt>
                <c:pt idx="2600">
                  <c:v>5.008674</c:v>
                </c:pt>
                <c:pt idx="2601">
                  <c:v>5.005443</c:v>
                </c:pt>
                <c:pt idx="2602">
                  <c:v>4.998354</c:v>
                </c:pt>
                <c:pt idx="2603">
                  <c:v>4.997646</c:v>
                </c:pt>
                <c:pt idx="2604">
                  <c:v>4.991523</c:v>
                </c:pt>
                <c:pt idx="2605">
                  <c:v>4.99029</c:v>
                </c:pt>
                <c:pt idx="2606">
                  <c:v>4.98997</c:v>
                </c:pt>
                <c:pt idx="2607">
                  <c:v>4.989037</c:v>
                </c:pt>
                <c:pt idx="2608">
                  <c:v>4.986533</c:v>
                </c:pt>
                <c:pt idx="2609">
                  <c:v>4.984950999999992</c:v>
                </c:pt>
                <c:pt idx="2610">
                  <c:v>4.98437</c:v>
                </c:pt>
                <c:pt idx="2611">
                  <c:v>4.97062</c:v>
                </c:pt>
                <c:pt idx="2612">
                  <c:v>4.969599</c:v>
                </c:pt>
                <c:pt idx="2613">
                  <c:v>4.969052</c:v>
                </c:pt>
                <c:pt idx="2614">
                  <c:v>4.968498</c:v>
                </c:pt>
                <c:pt idx="2615">
                  <c:v>4.965971999999994</c:v>
                </c:pt>
                <c:pt idx="2616">
                  <c:v>4.965194999999992</c:v>
                </c:pt>
                <c:pt idx="2617">
                  <c:v>4.962493</c:v>
                </c:pt>
                <c:pt idx="2618">
                  <c:v>4.962279</c:v>
                </c:pt>
                <c:pt idx="2619">
                  <c:v>4.960574999999988</c:v>
                </c:pt>
                <c:pt idx="2620">
                  <c:v>4.954569</c:v>
                </c:pt>
                <c:pt idx="2621">
                  <c:v>4.951899</c:v>
                </c:pt>
                <c:pt idx="2622">
                  <c:v>4.945844</c:v>
                </c:pt>
                <c:pt idx="2623">
                  <c:v>4.935972</c:v>
                </c:pt>
                <c:pt idx="2624">
                  <c:v>4.93578</c:v>
                </c:pt>
                <c:pt idx="2625">
                  <c:v>4.930599</c:v>
                </c:pt>
                <c:pt idx="2626">
                  <c:v>4.928029</c:v>
                </c:pt>
                <c:pt idx="2627">
                  <c:v>4.918367</c:v>
                </c:pt>
                <c:pt idx="2628">
                  <c:v>4.916299</c:v>
                </c:pt>
                <c:pt idx="2629">
                  <c:v>4.91582</c:v>
                </c:pt>
                <c:pt idx="2630">
                  <c:v>4.913580999999994</c:v>
                </c:pt>
                <c:pt idx="2631">
                  <c:v>4.910110999999992</c:v>
                </c:pt>
                <c:pt idx="2632">
                  <c:v>4.908967</c:v>
                </c:pt>
                <c:pt idx="2633">
                  <c:v>4.906438</c:v>
                </c:pt>
                <c:pt idx="2634">
                  <c:v>4.901837</c:v>
                </c:pt>
                <c:pt idx="2635">
                  <c:v>4.901205</c:v>
                </c:pt>
                <c:pt idx="2636">
                  <c:v>4.899868</c:v>
                </c:pt>
                <c:pt idx="2637">
                  <c:v>4.897768</c:v>
                </c:pt>
                <c:pt idx="2638">
                  <c:v>4.895055999999988</c:v>
                </c:pt>
                <c:pt idx="2639">
                  <c:v>4.892097999999994</c:v>
                </c:pt>
                <c:pt idx="2640">
                  <c:v>4.881056</c:v>
                </c:pt>
                <c:pt idx="2641">
                  <c:v>4.870539</c:v>
                </c:pt>
                <c:pt idx="2642">
                  <c:v>4.869263</c:v>
                </c:pt>
                <c:pt idx="2643">
                  <c:v>4.864339999999988</c:v>
                </c:pt>
                <c:pt idx="2644">
                  <c:v>4.864311999999984</c:v>
                </c:pt>
                <c:pt idx="2645">
                  <c:v>4.862205999999992</c:v>
                </c:pt>
                <c:pt idx="2646">
                  <c:v>4.860557999999986</c:v>
                </c:pt>
                <c:pt idx="2647">
                  <c:v>4.859883</c:v>
                </c:pt>
                <c:pt idx="2648">
                  <c:v>4.858934999999984</c:v>
                </c:pt>
                <c:pt idx="2649">
                  <c:v>4.857469</c:v>
                </c:pt>
                <c:pt idx="2650">
                  <c:v>4.856689</c:v>
                </c:pt>
                <c:pt idx="2651">
                  <c:v>4.851395</c:v>
                </c:pt>
                <c:pt idx="2652">
                  <c:v>4.844826999999989</c:v>
                </c:pt>
                <c:pt idx="2653">
                  <c:v>4.841419</c:v>
                </c:pt>
                <c:pt idx="2654">
                  <c:v>4.84</c:v>
                </c:pt>
                <c:pt idx="2655">
                  <c:v>4.837575999999988</c:v>
                </c:pt>
                <c:pt idx="2656">
                  <c:v>4.831195</c:v>
                </c:pt>
                <c:pt idx="2657">
                  <c:v>4.830594999999992</c:v>
                </c:pt>
                <c:pt idx="2658">
                  <c:v>4.822705999999986</c:v>
                </c:pt>
                <c:pt idx="2659">
                  <c:v>4.822280999999988</c:v>
                </c:pt>
                <c:pt idx="2660">
                  <c:v>4.822249999999999</c:v>
                </c:pt>
                <c:pt idx="2661">
                  <c:v>4.820862</c:v>
                </c:pt>
                <c:pt idx="2662">
                  <c:v>4.819004999999992</c:v>
                </c:pt>
                <c:pt idx="2663">
                  <c:v>4.817879999999989</c:v>
                </c:pt>
                <c:pt idx="2664">
                  <c:v>4.804648</c:v>
                </c:pt>
                <c:pt idx="2665">
                  <c:v>4.794687999999994</c:v>
                </c:pt>
                <c:pt idx="2666">
                  <c:v>4.785767</c:v>
                </c:pt>
                <c:pt idx="2667">
                  <c:v>4.784983999999989</c:v>
                </c:pt>
                <c:pt idx="2668">
                  <c:v>4.781243</c:v>
                </c:pt>
                <c:pt idx="2669">
                  <c:v>4.778423</c:v>
                </c:pt>
                <c:pt idx="2670">
                  <c:v>4.773412</c:v>
                </c:pt>
                <c:pt idx="2671">
                  <c:v>4.765956999999986</c:v>
                </c:pt>
                <c:pt idx="2672">
                  <c:v>4.765202</c:v>
                </c:pt>
                <c:pt idx="2673">
                  <c:v>4.761686</c:v>
                </c:pt>
                <c:pt idx="2674">
                  <c:v>4.756615</c:v>
                </c:pt>
                <c:pt idx="2675">
                  <c:v>4.756174999999994</c:v>
                </c:pt>
                <c:pt idx="2676">
                  <c:v>4.754742</c:v>
                </c:pt>
                <c:pt idx="2677">
                  <c:v>4.75332</c:v>
                </c:pt>
                <c:pt idx="2678">
                  <c:v>4.751445</c:v>
                </c:pt>
                <c:pt idx="2679">
                  <c:v>4.750877</c:v>
                </c:pt>
                <c:pt idx="2680">
                  <c:v>4.750757</c:v>
                </c:pt>
                <c:pt idx="2681">
                  <c:v>4.750611</c:v>
                </c:pt>
                <c:pt idx="2682">
                  <c:v>4.745868</c:v>
                </c:pt>
                <c:pt idx="2683">
                  <c:v>4.745745</c:v>
                </c:pt>
                <c:pt idx="2684">
                  <c:v>4.74287</c:v>
                </c:pt>
                <c:pt idx="2685">
                  <c:v>4.742347</c:v>
                </c:pt>
                <c:pt idx="2686">
                  <c:v>4.740678</c:v>
                </c:pt>
                <c:pt idx="2687">
                  <c:v>4.73778</c:v>
                </c:pt>
                <c:pt idx="2688">
                  <c:v>4.736205</c:v>
                </c:pt>
                <c:pt idx="2689">
                  <c:v>4.73489</c:v>
                </c:pt>
                <c:pt idx="2690">
                  <c:v>4.732058999999999</c:v>
                </c:pt>
                <c:pt idx="2691">
                  <c:v>4.729573999999999</c:v>
                </c:pt>
                <c:pt idx="2692">
                  <c:v>4.728639</c:v>
                </c:pt>
                <c:pt idx="2693">
                  <c:v>4.727024999999988</c:v>
                </c:pt>
                <c:pt idx="2694">
                  <c:v>4.724167999999992</c:v>
                </c:pt>
                <c:pt idx="2695">
                  <c:v>4.723563</c:v>
                </c:pt>
                <c:pt idx="2696">
                  <c:v>4.718792</c:v>
                </c:pt>
                <c:pt idx="2697">
                  <c:v>4.717399</c:v>
                </c:pt>
                <c:pt idx="2698">
                  <c:v>4.716144</c:v>
                </c:pt>
                <c:pt idx="2699">
                  <c:v>4.714658</c:v>
                </c:pt>
                <c:pt idx="2700">
                  <c:v>4.713327</c:v>
                </c:pt>
                <c:pt idx="2701">
                  <c:v>4.713294999999999</c:v>
                </c:pt>
                <c:pt idx="2702">
                  <c:v>4.713187999999992</c:v>
                </c:pt>
                <c:pt idx="2703">
                  <c:v>4.711337</c:v>
                </c:pt>
                <c:pt idx="2704">
                  <c:v>4.707979999999996</c:v>
                </c:pt>
                <c:pt idx="2705">
                  <c:v>4.702204</c:v>
                </c:pt>
                <c:pt idx="2706">
                  <c:v>4.700414999999988</c:v>
                </c:pt>
                <c:pt idx="2707">
                  <c:v>4.700128</c:v>
                </c:pt>
                <c:pt idx="2708">
                  <c:v>4.692994999999981</c:v>
                </c:pt>
                <c:pt idx="2709">
                  <c:v>4.685873999999996</c:v>
                </c:pt>
                <c:pt idx="2710">
                  <c:v>4.685042</c:v>
                </c:pt>
                <c:pt idx="2711">
                  <c:v>4.684317999999986</c:v>
                </c:pt>
                <c:pt idx="2712">
                  <c:v>4.680223</c:v>
                </c:pt>
                <c:pt idx="2713">
                  <c:v>4.672639</c:v>
                </c:pt>
                <c:pt idx="2714">
                  <c:v>4.670899</c:v>
                </c:pt>
                <c:pt idx="2715">
                  <c:v>4.664286999999984</c:v>
                </c:pt>
                <c:pt idx="2716">
                  <c:v>4.662569999999989</c:v>
                </c:pt>
                <c:pt idx="2717">
                  <c:v>4.644813999999986</c:v>
                </c:pt>
                <c:pt idx="2718">
                  <c:v>4.632168</c:v>
                </c:pt>
                <c:pt idx="2719">
                  <c:v>4.623903999999987</c:v>
                </c:pt>
                <c:pt idx="2720">
                  <c:v>4.621474999999986</c:v>
                </c:pt>
                <c:pt idx="2721">
                  <c:v>4.620870999999986</c:v>
                </c:pt>
                <c:pt idx="2722">
                  <c:v>4.620352999999992</c:v>
                </c:pt>
                <c:pt idx="2723">
                  <c:v>4.619414999999986</c:v>
                </c:pt>
                <c:pt idx="2724">
                  <c:v>4.613693</c:v>
                </c:pt>
                <c:pt idx="2725">
                  <c:v>4.612837999999984</c:v>
                </c:pt>
                <c:pt idx="2726">
                  <c:v>4.612086999999984</c:v>
                </c:pt>
                <c:pt idx="2727">
                  <c:v>4.607203</c:v>
                </c:pt>
                <c:pt idx="2728">
                  <c:v>4.606412999999994</c:v>
                </c:pt>
                <c:pt idx="2729">
                  <c:v>4.602673</c:v>
                </c:pt>
                <c:pt idx="2730">
                  <c:v>4.602528999999992</c:v>
                </c:pt>
                <c:pt idx="2731">
                  <c:v>4.600556999999986</c:v>
                </c:pt>
                <c:pt idx="2732">
                  <c:v>4.600543</c:v>
                </c:pt>
                <c:pt idx="2733">
                  <c:v>4.599382</c:v>
                </c:pt>
                <c:pt idx="2734">
                  <c:v>4.599243</c:v>
                </c:pt>
                <c:pt idx="2735">
                  <c:v>4.59326</c:v>
                </c:pt>
                <c:pt idx="2736">
                  <c:v>4.592681999999995</c:v>
                </c:pt>
                <c:pt idx="2737">
                  <c:v>4.589961</c:v>
                </c:pt>
                <c:pt idx="2738">
                  <c:v>4.588597</c:v>
                </c:pt>
                <c:pt idx="2739">
                  <c:v>4.58705</c:v>
                </c:pt>
                <c:pt idx="2740">
                  <c:v>4.586402</c:v>
                </c:pt>
                <c:pt idx="2741">
                  <c:v>4.585446</c:v>
                </c:pt>
                <c:pt idx="2742">
                  <c:v>4.585029</c:v>
                </c:pt>
                <c:pt idx="2743">
                  <c:v>4.582752</c:v>
                </c:pt>
                <c:pt idx="2744">
                  <c:v>4.582149</c:v>
                </c:pt>
                <c:pt idx="2745">
                  <c:v>4.580681</c:v>
                </c:pt>
                <c:pt idx="2746">
                  <c:v>4.576801</c:v>
                </c:pt>
                <c:pt idx="2747">
                  <c:v>4.575813999999998</c:v>
                </c:pt>
                <c:pt idx="2748">
                  <c:v>4.570256</c:v>
                </c:pt>
                <c:pt idx="2749">
                  <c:v>4.562209</c:v>
                </c:pt>
                <c:pt idx="2750">
                  <c:v>4.557439999999992</c:v>
                </c:pt>
                <c:pt idx="2751">
                  <c:v>4.557405999999988</c:v>
                </c:pt>
                <c:pt idx="2752">
                  <c:v>4.555453</c:v>
                </c:pt>
                <c:pt idx="2753">
                  <c:v>4.554379</c:v>
                </c:pt>
                <c:pt idx="2754">
                  <c:v>4.550413999999996</c:v>
                </c:pt>
                <c:pt idx="2755">
                  <c:v>4.548337</c:v>
                </c:pt>
                <c:pt idx="2756">
                  <c:v>4.547819999999994</c:v>
                </c:pt>
                <c:pt idx="2757">
                  <c:v>4.542903999999996</c:v>
                </c:pt>
                <c:pt idx="2758">
                  <c:v>4.540187</c:v>
                </c:pt>
                <c:pt idx="2759">
                  <c:v>4.538834999999994</c:v>
                </c:pt>
                <c:pt idx="2760">
                  <c:v>4.536251</c:v>
                </c:pt>
                <c:pt idx="2761">
                  <c:v>4.535491</c:v>
                </c:pt>
                <c:pt idx="2762">
                  <c:v>4.528579999999994</c:v>
                </c:pt>
                <c:pt idx="2763">
                  <c:v>4.524558999999986</c:v>
                </c:pt>
                <c:pt idx="2764">
                  <c:v>4.522793999999998</c:v>
                </c:pt>
                <c:pt idx="2765">
                  <c:v>4.522397999999995</c:v>
                </c:pt>
                <c:pt idx="2766">
                  <c:v>4.519919999999995</c:v>
                </c:pt>
                <c:pt idx="2767">
                  <c:v>4.515045999999995</c:v>
                </c:pt>
                <c:pt idx="2768">
                  <c:v>4.514211</c:v>
                </c:pt>
                <c:pt idx="2769">
                  <c:v>4.511513999999996</c:v>
                </c:pt>
                <c:pt idx="2770">
                  <c:v>4.507084999999986</c:v>
                </c:pt>
                <c:pt idx="2771">
                  <c:v>4.50693</c:v>
                </c:pt>
                <c:pt idx="2772">
                  <c:v>4.506901</c:v>
                </c:pt>
                <c:pt idx="2773">
                  <c:v>4.505552999999995</c:v>
                </c:pt>
                <c:pt idx="2774">
                  <c:v>4.503553999999999</c:v>
                </c:pt>
                <c:pt idx="2775">
                  <c:v>4.49586</c:v>
                </c:pt>
                <c:pt idx="2776">
                  <c:v>4.490218</c:v>
                </c:pt>
                <c:pt idx="2777">
                  <c:v>4.488061</c:v>
                </c:pt>
                <c:pt idx="2778">
                  <c:v>4.485297</c:v>
                </c:pt>
                <c:pt idx="2779">
                  <c:v>4.48036</c:v>
                </c:pt>
                <c:pt idx="2780">
                  <c:v>4.471332</c:v>
                </c:pt>
                <c:pt idx="2781">
                  <c:v>4.47115</c:v>
                </c:pt>
                <c:pt idx="2782">
                  <c:v>4.470994</c:v>
                </c:pt>
                <c:pt idx="2783">
                  <c:v>4.470176</c:v>
                </c:pt>
                <c:pt idx="2784">
                  <c:v>4.468687</c:v>
                </c:pt>
                <c:pt idx="2785">
                  <c:v>4.468485999999988</c:v>
                </c:pt>
                <c:pt idx="2786">
                  <c:v>4.464415999999984</c:v>
                </c:pt>
                <c:pt idx="2787">
                  <c:v>4.463061</c:v>
                </c:pt>
                <c:pt idx="2788">
                  <c:v>4.461442</c:v>
                </c:pt>
                <c:pt idx="2789">
                  <c:v>4.458601</c:v>
                </c:pt>
                <c:pt idx="2790">
                  <c:v>4.458510999999992</c:v>
                </c:pt>
                <c:pt idx="2791">
                  <c:v>4.458375</c:v>
                </c:pt>
                <c:pt idx="2792">
                  <c:v>4.458203</c:v>
                </c:pt>
                <c:pt idx="2793">
                  <c:v>4.458183</c:v>
                </c:pt>
                <c:pt idx="2794">
                  <c:v>4.45615</c:v>
                </c:pt>
                <c:pt idx="2795">
                  <c:v>4.456009</c:v>
                </c:pt>
                <c:pt idx="2796">
                  <c:v>4.453901</c:v>
                </c:pt>
                <c:pt idx="2797">
                  <c:v>4.44862</c:v>
                </c:pt>
                <c:pt idx="2798">
                  <c:v>4.447669</c:v>
                </c:pt>
                <c:pt idx="2799">
                  <c:v>4.440253</c:v>
                </c:pt>
                <c:pt idx="2800">
                  <c:v>4.436439</c:v>
                </c:pt>
                <c:pt idx="2801">
                  <c:v>4.427103999999995</c:v>
                </c:pt>
                <c:pt idx="2802">
                  <c:v>4.422931999999988</c:v>
                </c:pt>
                <c:pt idx="2803">
                  <c:v>4.422894999999992</c:v>
                </c:pt>
                <c:pt idx="2804">
                  <c:v>4.418308</c:v>
                </c:pt>
                <c:pt idx="2805">
                  <c:v>4.417143</c:v>
                </c:pt>
                <c:pt idx="2806">
                  <c:v>4.414971999999992</c:v>
                </c:pt>
                <c:pt idx="2807">
                  <c:v>4.411164</c:v>
                </c:pt>
                <c:pt idx="2808">
                  <c:v>4.407546</c:v>
                </c:pt>
                <c:pt idx="2809">
                  <c:v>4.405516</c:v>
                </c:pt>
                <c:pt idx="2810">
                  <c:v>4.402691</c:v>
                </c:pt>
                <c:pt idx="2811">
                  <c:v>4.40077</c:v>
                </c:pt>
                <c:pt idx="2812">
                  <c:v>4.397743999999998</c:v>
                </c:pt>
                <c:pt idx="2813">
                  <c:v>4.397343999999999</c:v>
                </c:pt>
                <c:pt idx="2814">
                  <c:v>4.395287999999994</c:v>
                </c:pt>
                <c:pt idx="2815">
                  <c:v>4.388263</c:v>
                </c:pt>
                <c:pt idx="2816">
                  <c:v>4.386427</c:v>
                </c:pt>
                <c:pt idx="2817">
                  <c:v>4.380691</c:v>
                </c:pt>
                <c:pt idx="2818">
                  <c:v>4.379039</c:v>
                </c:pt>
                <c:pt idx="2819">
                  <c:v>4.379023</c:v>
                </c:pt>
                <c:pt idx="2820">
                  <c:v>4.372983999999989</c:v>
                </c:pt>
                <c:pt idx="2821">
                  <c:v>4.369862</c:v>
                </c:pt>
                <c:pt idx="2822">
                  <c:v>4.368165999999988</c:v>
                </c:pt>
                <c:pt idx="2823">
                  <c:v>4.364167999999988</c:v>
                </c:pt>
                <c:pt idx="2824">
                  <c:v>4.361555999999986</c:v>
                </c:pt>
                <c:pt idx="2825">
                  <c:v>4.360945999999986</c:v>
                </c:pt>
                <c:pt idx="2826">
                  <c:v>4.359523999999999</c:v>
                </c:pt>
                <c:pt idx="2827">
                  <c:v>4.35524</c:v>
                </c:pt>
                <c:pt idx="2828">
                  <c:v>4.349803</c:v>
                </c:pt>
                <c:pt idx="2829">
                  <c:v>4.345553999999995</c:v>
                </c:pt>
                <c:pt idx="2830">
                  <c:v>4.345273</c:v>
                </c:pt>
                <c:pt idx="2831">
                  <c:v>4.333642</c:v>
                </c:pt>
                <c:pt idx="2832">
                  <c:v>4.333123</c:v>
                </c:pt>
                <c:pt idx="2833">
                  <c:v>4.332980999999986</c:v>
                </c:pt>
                <c:pt idx="2834">
                  <c:v>4.326526999999992</c:v>
                </c:pt>
                <c:pt idx="2835">
                  <c:v>4.326204</c:v>
                </c:pt>
                <c:pt idx="2836">
                  <c:v>4.320669</c:v>
                </c:pt>
                <c:pt idx="2837">
                  <c:v>4.320657999999995</c:v>
                </c:pt>
                <c:pt idx="2838">
                  <c:v>4.320282999999994</c:v>
                </c:pt>
                <c:pt idx="2839">
                  <c:v>4.319339</c:v>
                </c:pt>
                <c:pt idx="2840">
                  <c:v>4.319125999999994</c:v>
                </c:pt>
                <c:pt idx="2841">
                  <c:v>4.318746</c:v>
                </c:pt>
                <c:pt idx="2842">
                  <c:v>4.31143</c:v>
                </c:pt>
                <c:pt idx="2843">
                  <c:v>4.311361</c:v>
                </c:pt>
                <c:pt idx="2844">
                  <c:v>4.306699</c:v>
                </c:pt>
                <c:pt idx="2845">
                  <c:v>4.303998</c:v>
                </c:pt>
                <c:pt idx="2846">
                  <c:v>4.298118999999994</c:v>
                </c:pt>
                <c:pt idx="2847">
                  <c:v>4.297038999999994</c:v>
                </c:pt>
                <c:pt idx="2848">
                  <c:v>4.293854999999994</c:v>
                </c:pt>
                <c:pt idx="2849">
                  <c:v>4.293276</c:v>
                </c:pt>
                <c:pt idx="2850">
                  <c:v>4.292429999999999</c:v>
                </c:pt>
                <c:pt idx="2851">
                  <c:v>4.290853999999999</c:v>
                </c:pt>
                <c:pt idx="2852">
                  <c:v>4.289107</c:v>
                </c:pt>
                <c:pt idx="2853">
                  <c:v>4.288874</c:v>
                </c:pt>
                <c:pt idx="2854">
                  <c:v>4.287947</c:v>
                </c:pt>
                <c:pt idx="2855">
                  <c:v>4.284215999999994</c:v>
                </c:pt>
                <c:pt idx="2856">
                  <c:v>4.281357</c:v>
                </c:pt>
                <c:pt idx="2857">
                  <c:v>4.276889</c:v>
                </c:pt>
                <c:pt idx="2858">
                  <c:v>4.273364</c:v>
                </c:pt>
                <c:pt idx="2859">
                  <c:v>4.270855</c:v>
                </c:pt>
                <c:pt idx="2860">
                  <c:v>4.265062</c:v>
                </c:pt>
                <c:pt idx="2861">
                  <c:v>4.264578999999988</c:v>
                </c:pt>
                <c:pt idx="2862">
                  <c:v>4.262937999999986</c:v>
                </c:pt>
                <c:pt idx="2863">
                  <c:v>4.262610999999992</c:v>
                </c:pt>
                <c:pt idx="2864">
                  <c:v>4.261806</c:v>
                </c:pt>
                <c:pt idx="2865">
                  <c:v>4.260669</c:v>
                </c:pt>
                <c:pt idx="2866">
                  <c:v>4.260084999999986</c:v>
                </c:pt>
                <c:pt idx="2867">
                  <c:v>4.258605</c:v>
                </c:pt>
                <c:pt idx="2868">
                  <c:v>4.257540999999994</c:v>
                </c:pt>
                <c:pt idx="2869">
                  <c:v>4.25579</c:v>
                </c:pt>
                <c:pt idx="2870">
                  <c:v>4.254808999999994</c:v>
                </c:pt>
                <c:pt idx="2871">
                  <c:v>4.253847</c:v>
                </c:pt>
                <c:pt idx="2872">
                  <c:v>4.253672</c:v>
                </c:pt>
                <c:pt idx="2873">
                  <c:v>4.253107</c:v>
                </c:pt>
                <c:pt idx="2874">
                  <c:v>4.249863</c:v>
                </c:pt>
                <c:pt idx="2875">
                  <c:v>4.246678</c:v>
                </c:pt>
                <c:pt idx="2876">
                  <c:v>4.24521</c:v>
                </c:pt>
                <c:pt idx="2877">
                  <c:v>4.24018</c:v>
                </c:pt>
                <c:pt idx="2878">
                  <c:v>4.23931</c:v>
                </c:pt>
                <c:pt idx="2879">
                  <c:v>4.236028</c:v>
                </c:pt>
                <c:pt idx="2880">
                  <c:v>4.234279</c:v>
                </c:pt>
                <c:pt idx="2881">
                  <c:v>4.233238</c:v>
                </c:pt>
                <c:pt idx="2882">
                  <c:v>4.232259</c:v>
                </c:pt>
                <c:pt idx="2883">
                  <c:v>4.231995</c:v>
                </c:pt>
                <c:pt idx="2884">
                  <c:v>4.231703</c:v>
                </c:pt>
                <c:pt idx="2885">
                  <c:v>4.226985999999986</c:v>
                </c:pt>
                <c:pt idx="2886">
                  <c:v>4.226108</c:v>
                </c:pt>
                <c:pt idx="2887">
                  <c:v>4.224111999999984</c:v>
                </c:pt>
                <c:pt idx="2888">
                  <c:v>4.223248</c:v>
                </c:pt>
                <c:pt idx="2889">
                  <c:v>4.222856999999988</c:v>
                </c:pt>
                <c:pt idx="2890">
                  <c:v>4.22182</c:v>
                </c:pt>
                <c:pt idx="2891">
                  <c:v>4.217450999999992</c:v>
                </c:pt>
                <c:pt idx="2892">
                  <c:v>4.21712</c:v>
                </c:pt>
                <c:pt idx="2893">
                  <c:v>4.20821</c:v>
                </c:pt>
                <c:pt idx="2894">
                  <c:v>4.206465</c:v>
                </c:pt>
                <c:pt idx="2895">
                  <c:v>4.203612</c:v>
                </c:pt>
                <c:pt idx="2896">
                  <c:v>4.203595</c:v>
                </c:pt>
                <c:pt idx="2897">
                  <c:v>4.203587999999995</c:v>
                </c:pt>
                <c:pt idx="2898">
                  <c:v>4.202268</c:v>
                </c:pt>
                <c:pt idx="2899">
                  <c:v>4.201654</c:v>
                </c:pt>
                <c:pt idx="2900">
                  <c:v>4.197441</c:v>
                </c:pt>
                <c:pt idx="2901">
                  <c:v>4.196713999999996</c:v>
                </c:pt>
                <c:pt idx="2902">
                  <c:v>4.195871999999992</c:v>
                </c:pt>
                <c:pt idx="2903">
                  <c:v>4.191501999999994</c:v>
                </c:pt>
                <c:pt idx="2904">
                  <c:v>4.188418999999992</c:v>
                </c:pt>
                <c:pt idx="2905">
                  <c:v>4.186822</c:v>
                </c:pt>
                <c:pt idx="2906">
                  <c:v>4.186147</c:v>
                </c:pt>
                <c:pt idx="2907">
                  <c:v>4.179244</c:v>
                </c:pt>
                <c:pt idx="2908">
                  <c:v>4.17914</c:v>
                </c:pt>
                <c:pt idx="2909">
                  <c:v>4.175721</c:v>
                </c:pt>
                <c:pt idx="2910">
                  <c:v>4.175428</c:v>
                </c:pt>
                <c:pt idx="2911">
                  <c:v>4.170888999999995</c:v>
                </c:pt>
                <c:pt idx="2912">
                  <c:v>4.170134999999986</c:v>
                </c:pt>
                <c:pt idx="2913">
                  <c:v>4.168606999999992</c:v>
                </c:pt>
                <c:pt idx="2914">
                  <c:v>4.168553999999988</c:v>
                </c:pt>
                <c:pt idx="2915">
                  <c:v>4.167772999999988</c:v>
                </c:pt>
                <c:pt idx="2916">
                  <c:v>4.167705999999984</c:v>
                </c:pt>
                <c:pt idx="2917">
                  <c:v>4.165177999999986</c:v>
                </c:pt>
                <c:pt idx="2918">
                  <c:v>4.164563999999988</c:v>
                </c:pt>
                <c:pt idx="2919">
                  <c:v>4.154086999999981</c:v>
                </c:pt>
                <c:pt idx="2920">
                  <c:v>4.151883999999995</c:v>
                </c:pt>
                <c:pt idx="2921">
                  <c:v>4.150432999999992</c:v>
                </c:pt>
                <c:pt idx="2922">
                  <c:v>4.147519999999986</c:v>
                </c:pt>
                <c:pt idx="2923">
                  <c:v>4.147320999999994</c:v>
                </c:pt>
                <c:pt idx="2924">
                  <c:v>4.145186999999985</c:v>
                </c:pt>
                <c:pt idx="2925">
                  <c:v>4.142153</c:v>
                </c:pt>
                <c:pt idx="2926">
                  <c:v>4.140447</c:v>
                </c:pt>
                <c:pt idx="2927">
                  <c:v>4.138979999999997</c:v>
                </c:pt>
                <c:pt idx="2928">
                  <c:v>4.125108999999986</c:v>
                </c:pt>
                <c:pt idx="2929">
                  <c:v>4.122291999999995</c:v>
                </c:pt>
                <c:pt idx="2930">
                  <c:v>4.122245999999992</c:v>
                </c:pt>
                <c:pt idx="2931">
                  <c:v>4.118353999999997</c:v>
                </c:pt>
                <c:pt idx="2932">
                  <c:v>4.113868</c:v>
                </c:pt>
                <c:pt idx="2933">
                  <c:v>4.113547999999994</c:v>
                </c:pt>
                <c:pt idx="2934">
                  <c:v>4.112735999999985</c:v>
                </c:pt>
                <c:pt idx="2935">
                  <c:v>4.109748</c:v>
                </c:pt>
                <c:pt idx="2936">
                  <c:v>4.109015999999992</c:v>
                </c:pt>
                <c:pt idx="2937">
                  <c:v>4.107027</c:v>
                </c:pt>
                <c:pt idx="2938">
                  <c:v>4.104924999999981</c:v>
                </c:pt>
                <c:pt idx="2939">
                  <c:v>4.104673999999997</c:v>
                </c:pt>
                <c:pt idx="2940">
                  <c:v>4.104664999999994</c:v>
                </c:pt>
                <c:pt idx="2941">
                  <c:v>4.101108</c:v>
                </c:pt>
                <c:pt idx="2942">
                  <c:v>4.09464</c:v>
                </c:pt>
                <c:pt idx="2943">
                  <c:v>4.088251</c:v>
                </c:pt>
                <c:pt idx="2944">
                  <c:v>4.087152999999994</c:v>
                </c:pt>
                <c:pt idx="2945">
                  <c:v>4.082765</c:v>
                </c:pt>
                <c:pt idx="2946">
                  <c:v>4.081752</c:v>
                </c:pt>
                <c:pt idx="2947">
                  <c:v>4.077491</c:v>
                </c:pt>
                <c:pt idx="2948">
                  <c:v>4.07658</c:v>
                </c:pt>
                <c:pt idx="2949">
                  <c:v>4.076537</c:v>
                </c:pt>
                <c:pt idx="2950">
                  <c:v>4.075062</c:v>
                </c:pt>
                <c:pt idx="2951">
                  <c:v>4.073633</c:v>
                </c:pt>
                <c:pt idx="2952">
                  <c:v>4.072257</c:v>
                </c:pt>
                <c:pt idx="2953">
                  <c:v>4.07135</c:v>
                </c:pt>
                <c:pt idx="2954">
                  <c:v>4.070929</c:v>
                </c:pt>
                <c:pt idx="2955">
                  <c:v>4.068661</c:v>
                </c:pt>
                <c:pt idx="2956">
                  <c:v>4.068276</c:v>
                </c:pt>
                <c:pt idx="2957">
                  <c:v>4.063994999999988</c:v>
                </c:pt>
                <c:pt idx="2958">
                  <c:v>4.06379</c:v>
                </c:pt>
                <c:pt idx="2959">
                  <c:v>4.062617999999992</c:v>
                </c:pt>
                <c:pt idx="2960">
                  <c:v>4.061758</c:v>
                </c:pt>
                <c:pt idx="2961">
                  <c:v>4.060444999999992</c:v>
                </c:pt>
                <c:pt idx="2962">
                  <c:v>4.053698</c:v>
                </c:pt>
                <c:pt idx="2963">
                  <c:v>4.052510999999986</c:v>
                </c:pt>
                <c:pt idx="2964">
                  <c:v>4.051936</c:v>
                </c:pt>
                <c:pt idx="2965">
                  <c:v>4.051564</c:v>
                </c:pt>
                <c:pt idx="2966">
                  <c:v>4.048875999999995</c:v>
                </c:pt>
                <c:pt idx="2967">
                  <c:v>4.04577</c:v>
                </c:pt>
                <c:pt idx="2968">
                  <c:v>4.042239</c:v>
                </c:pt>
                <c:pt idx="2969">
                  <c:v>4.040465</c:v>
                </c:pt>
                <c:pt idx="2970">
                  <c:v>4.038473</c:v>
                </c:pt>
                <c:pt idx="2971">
                  <c:v>4.037692</c:v>
                </c:pt>
                <c:pt idx="2972">
                  <c:v>4.037037999999995</c:v>
                </c:pt>
                <c:pt idx="2973">
                  <c:v>4.031939</c:v>
                </c:pt>
                <c:pt idx="2974">
                  <c:v>4.026688</c:v>
                </c:pt>
                <c:pt idx="2975">
                  <c:v>4.021633</c:v>
                </c:pt>
                <c:pt idx="2976">
                  <c:v>4.020015999999986</c:v>
                </c:pt>
                <c:pt idx="2977">
                  <c:v>4.013480999999992</c:v>
                </c:pt>
                <c:pt idx="2978">
                  <c:v>4.010705999999995</c:v>
                </c:pt>
                <c:pt idx="2979">
                  <c:v>4.009357</c:v>
                </c:pt>
                <c:pt idx="2980">
                  <c:v>4.009046</c:v>
                </c:pt>
                <c:pt idx="2981">
                  <c:v>4.008625</c:v>
                </c:pt>
                <c:pt idx="2982">
                  <c:v>4.007659</c:v>
                </c:pt>
                <c:pt idx="2983">
                  <c:v>4.005547</c:v>
                </c:pt>
                <c:pt idx="2984">
                  <c:v>4.003434999999992</c:v>
                </c:pt>
                <c:pt idx="2985">
                  <c:v>4.002476999999995</c:v>
                </c:pt>
                <c:pt idx="2986">
                  <c:v>4.001659</c:v>
                </c:pt>
                <c:pt idx="2987">
                  <c:v>3.998944999999999</c:v>
                </c:pt>
                <c:pt idx="2988">
                  <c:v>3.998238999999998</c:v>
                </c:pt>
                <c:pt idx="2989">
                  <c:v>3.998102</c:v>
                </c:pt>
                <c:pt idx="2990">
                  <c:v>3.993466999999998</c:v>
                </c:pt>
                <c:pt idx="2991">
                  <c:v>3.993325</c:v>
                </c:pt>
                <c:pt idx="2992">
                  <c:v>3.993056999999998</c:v>
                </c:pt>
                <c:pt idx="2993">
                  <c:v>3.985527</c:v>
                </c:pt>
                <c:pt idx="2994">
                  <c:v>3.985223</c:v>
                </c:pt>
                <c:pt idx="2995">
                  <c:v>3.981808</c:v>
                </c:pt>
                <c:pt idx="2996">
                  <c:v>3.974596</c:v>
                </c:pt>
                <c:pt idx="2997">
                  <c:v>3.969844</c:v>
                </c:pt>
                <c:pt idx="2998">
                  <c:v>3.968922</c:v>
                </c:pt>
                <c:pt idx="2999">
                  <c:v>3.965177</c:v>
                </c:pt>
                <c:pt idx="3000">
                  <c:v>3.963504</c:v>
                </c:pt>
                <c:pt idx="3001">
                  <c:v>3.959881999999999</c:v>
                </c:pt>
                <c:pt idx="3002">
                  <c:v>3.956465999999989</c:v>
                </c:pt>
                <c:pt idx="3003">
                  <c:v>3.947658999999998</c:v>
                </c:pt>
                <c:pt idx="3004">
                  <c:v>3.945838</c:v>
                </c:pt>
                <c:pt idx="3005">
                  <c:v>3.94205</c:v>
                </c:pt>
                <c:pt idx="3006">
                  <c:v>3.933798</c:v>
                </c:pt>
                <c:pt idx="3007">
                  <c:v>3.930229</c:v>
                </c:pt>
                <c:pt idx="3008">
                  <c:v>3.927065999999999</c:v>
                </c:pt>
                <c:pt idx="3009">
                  <c:v>3.922785999999999</c:v>
                </c:pt>
                <c:pt idx="3010">
                  <c:v>3.920507</c:v>
                </c:pt>
                <c:pt idx="3011">
                  <c:v>3.918823999999999</c:v>
                </c:pt>
                <c:pt idx="3012">
                  <c:v>3.917585</c:v>
                </c:pt>
                <c:pt idx="3013">
                  <c:v>3.916695999999989</c:v>
                </c:pt>
                <c:pt idx="3014">
                  <c:v>3.916312</c:v>
                </c:pt>
                <c:pt idx="3015">
                  <c:v>3.913177</c:v>
                </c:pt>
                <c:pt idx="3016">
                  <c:v>3.906909999999999</c:v>
                </c:pt>
                <c:pt idx="3017">
                  <c:v>3.90485</c:v>
                </c:pt>
                <c:pt idx="3018">
                  <c:v>3.904442</c:v>
                </c:pt>
                <c:pt idx="3019">
                  <c:v>3.904437</c:v>
                </c:pt>
                <c:pt idx="3020">
                  <c:v>3.902792</c:v>
                </c:pt>
                <c:pt idx="3021">
                  <c:v>3.898785999999998</c:v>
                </c:pt>
                <c:pt idx="3022">
                  <c:v>3.896837999999998</c:v>
                </c:pt>
                <c:pt idx="3023">
                  <c:v>3.896786999999997</c:v>
                </c:pt>
                <c:pt idx="3024">
                  <c:v>3.895799999999999</c:v>
                </c:pt>
                <c:pt idx="3025">
                  <c:v>3.885228999999998</c:v>
                </c:pt>
                <c:pt idx="3026">
                  <c:v>3.884302</c:v>
                </c:pt>
                <c:pt idx="3027">
                  <c:v>3.882099</c:v>
                </c:pt>
                <c:pt idx="3028">
                  <c:v>3.877604999999999</c:v>
                </c:pt>
                <c:pt idx="3029">
                  <c:v>3.876466999999989</c:v>
                </c:pt>
                <c:pt idx="3030">
                  <c:v>3.876401999999997</c:v>
                </c:pt>
                <c:pt idx="3031">
                  <c:v>3.872754</c:v>
                </c:pt>
                <c:pt idx="3032">
                  <c:v>3.871271999999998</c:v>
                </c:pt>
                <c:pt idx="3033">
                  <c:v>3.870448999999989</c:v>
                </c:pt>
                <c:pt idx="3034">
                  <c:v>3.869338</c:v>
                </c:pt>
                <c:pt idx="3035">
                  <c:v>3.862099</c:v>
                </c:pt>
                <c:pt idx="3036">
                  <c:v>3.861844</c:v>
                </c:pt>
                <c:pt idx="3037">
                  <c:v>3.861528</c:v>
                </c:pt>
                <c:pt idx="3038">
                  <c:v>3.859111</c:v>
                </c:pt>
                <c:pt idx="3039">
                  <c:v>3.856565999999989</c:v>
                </c:pt>
                <c:pt idx="3040">
                  <c:v>3.853974</c:v>
                </c:pt>
                <c:pt idx="3041">
                  <c:v>3.853257999999998</c:v>
                </c:pt>
                <c:pt idx="3042">
                  <c:v>3.849682</c:v>
                </c:pt>
                <c:pt idx="3043">
                  <c:v>3.8486</c:v>
                </c:pt>
                <c:pt idx="3044">
                  <c:v>3.842077999999998</c:v>
                </c:pt>
                <c:pt idx="3045">
                  <c:v>3.841673999999998</c:v>
                </c:pt>
                <c:pt idx="3046">
                  <c:v>3.837667999999998</c:v>
                </c:pt>
                <c:pt idx="3047">
                  <c:v>3.834441999999997</c:v>
                </c:pt>
                <c:pt idx="3048">
                  <c:v>3.831917999999999</c:v>
                </c:pt>
                <c:pt idx="3049">
                  <c:v>3.828281</c:v>
                </c:pt>
                <c:pt idx="3050">
                  <c:v>3.82715</c:v>
                </c:pt>
                <c:pt idx="3051">
                  <c:v>3.82653</c:v>
                </c:pt>
                <c:pt idx="3052">
                  <c:v>3.826041999999997</c:v>
                </c:pt>
                <c:pt idx="3053">
                  <c:v>3.823595</c:v>
                </c:pt>
                <c:pt idx="3054">
                  <c:v>3.822160999999999</c:v>
                </c:pt>
                <c:pt idx="3055">
                  <c:v>3.821606</c:v>
                </c:pt>
                <c:pt idx="3056">
                  <c:v>3.819647999999989</c:v>
                </c:pt>
                <c:pt idx="3057">
                  <c:v>3.817673999999998</c:v>
                </c:pt>
                <c:pt idx="3058">
                  <c:v>3.811861999999996</c:v>
                </c:pt>
                <c:pt idx="3059">
                  <c:v>3.80945</c:v>
                </c:pt>
                <c:pt idx="3060">
                  <c:v>3.809292999999998</c:v>
                </c:pt>
                <c:pt idx="3061">
                  <c:v>3.806491999999999</c:v>
                </c:pt>
                <c:pt idx="3062">
                  <c:v>3.802074999999998</c:v>
                </c:pt>
                <c:pt idx="3063">
                  <c:v>3.800933</c:v>
                </c:pt>
                <c:pt idx="3064">
                  <c:v>3.799491</c:v>
                </c:pt>
                <c:pt idx="3065">
                  <c:v>3.796921</c:v>
                </c:pt>
                <c:pt idx="3066">
                  <c:v>3.793816</c:v>
                </c:pt>
                <c:pt idx="3067">
                  <c:v>3.789341</c:v>
                </c:pt>
                <c:pt idx="3068">
                  <c:v>3.787313</c:v>
                </c:pt>
                <c:pt idx="3069">
                  <c:v>3.784247</c:v>
                </c:pt>
                <c:pt idx="3070">
                  <c:v>3.782226</c:v>
                </c:pt>
                <c:pt idx="3071">
                  <c:v>3.779394</c:v>
                </c:pt>
                <c:pt idx="3072">
                  <c:v>3.779085999999999</c:v>
                </c:pt>
                <c:pt idx="3073">
                  <c:v>3.778302</c:v>
                </c:pt>
                <c:pt idx="3074">
                  <c:v>3.777908</c:v>
                </c:pt>
                <c:pt idx="3075">
                  <c:v>3.777743</c:v>
                </c:pt>
                <c:pt idx="3076">
                  <c:v>3.776508999999998</c:v>
                </c:pt>
                <c:pt idx="3077">
                  <c:v>3.775675999999998</c:v>
                </c:pt>
                <c:pt idx="3078">
                  <c:v>3.773969</c:v>
                </c:pt>
                <c:pt idx="3079">
                  <c:v>3.771656</c:v>
                </c:pt>
                <c:pt idx="3080">
                  <c:v>3.770722</c:v>
                </c:pt>
                <c:pt idx="3081">
                  <c:v>3.770548</c:v>
                </c:pt>
                <c:pt idx="3082">
                  <c:v>3.768378</c:v>
                </c:pt>
                <c:pt idx="3083">
                  <c:v>3.767893</c:v>
                </c:pt>
                <c:pt idx="3084">
                  <c:v>3.767756</c:v>
                </c:pt>
                <c:pt idx="3085">
                  <c:v>3.756193</c:v>
                </c:pt>
                <c:pt idx="3086">
                  <c:v>3.755040999999998</c:v>
                </c:pt>
                <c:pt idx="3087">
                  <c:v>3.754786</c:v>
                </c:pt>
                <c:pt idx="3088">
                  <c:v>3.753603</c:v>
                </c:pt>
                <c:pt idx="3089">
                  <c:v>3.752625999999997</c:v>
                </c:pt>
                <c:pt idx="3090">
                  <c:v>3.751523</c:v>
                </c:pt>
                <c:pt idx="3091">
                  <c:v>3.750805</c:v>
                </c:pt>
                <c:pt idx="3092">
                  <c:v>3.750558</c:v>
                </c:pt>
                <c:pt idx="3093">
                  <c:v>3.749441</c:v>
                </c:pt>
                <c:pt idx="3094">
                  <c:v>3.746627</c:v>
                </c:pt>
                <c:pt idx="3095">
                  <c:v>3.742082</c:v>
                </c:pt>
                <c:pt idx="3096">
                  <c:v>3.739388</c:v>
                </c:pt>
                <c:pt idx="3097">
                  <c:v>3.738055</c:v>
                </c:pt>
                <c:pt idx="3098">
                  <c:v>3.736788</c:v>
                </c:pt>
                <c:pt idx="3099">
                  <c:v>3.735806999999998</c:v>
                </c:pt>
                <c:pt idx="3100">
                  <c:v>3.730908</c:v>
                </c:pt>
                <c:pt idx="3101">
                  <c:v>3.72465</c:v>
                </c:pt>
                <c:pt idx="3102">
                  <c:v>3.721517</c:v>
                </c:pt>
                <c:pt idx="3103">
                  <c:v>3.720489</c:v>
                </c:pt>
                <c:pt idx="3104">
                  <c:v>3.716807999999998</c:v>
                </c:pt>
                <c:pt idx="3105">
                  <c:v>3.714916</c:v>
                </c:pt>
                <c:pt idx="3106">
                  <c:v>3.711831</c:v>
                </c:pt>
                <c:pt idx="3107">
                  <c:v>3.707842</c:v>
                </c:pt>
                <c:pt idx="3108">
                  <c:v>3.707793</c:v>
                </c:pt>
                <c:pt idx="3109">
                  <c:v>3.703774</c:v>
                </c:pt>
                <c:pt idx="3110">
                  <c:v>3.702653</c:v>
                </c:pt>
                <c:pt idx="3111">
                  <c:v>3.700564</c:v>
                </c:pt>
                <c:pt idx="3112">
                  <c:v>3.700202</c:v>
                </c:pt>
                <c:pt idx="3113">
                  <c:v>3.697454</c:v>
                </c:pt>
                <c:pt idx="3114">
                  <c:v>3.6935</c:v>
                </c:pt>
                <c:pt idx="3115">
                  <c:v>3.690412</c:v>
                </c:pt>
                <c:pt idx="3116">
                  <c:v>3.689455</c:v>
                </c:pt>
                <c:pt idx="3117">
                  <c:v>3.688138</c:v>
                </c:pt>
                <c:pt idx="3118">
                  <c:v>3.68598</c:v>
                </c:pt>
                <c:pt idx="3119">
                  <c:v>3.685291</c:v>
                </c:pt>
                <c:pt idx="3120">
                  <c:v>3.6847</c:v>
                </c:pt>
                <c:pt idx="3121">
                  <c:v>3.683617</c:v>
                </c:pt>
                <c:pt idx="3122">
                  <c:v>3.683116</c:v>
                </c:pt>
                <c:pt idx="3123">
                  <c:v>3.680004</c:v>
                </c:pt>
                <c:pt idx="3124">
                  <c:v>3.676747</c:v>
                </c:pt>
                <c:pt idx="3125">
                  <c:v>3.675542999999997</c:v>
                </c:pt>
                <c:pt idx="3126">
                  <c:v>3.673449</c:v>
                </c:pt>
                <c:pt idx="3127">
                  <c:v>3.673063</c:v>
                </c:pt>
                <c:pt idx="3128">
                  <c:v>3.672444</c:v>
                </c:pt>
                <c:pt idx="3129">
                  <c:v>3.66886</c:v>
                </c:pt>
                <c:pt idx="3130">
                  <c:v>3.667131</c:v>
                </c:pt>
                <c:pt idx="3131">
                  <c:v>3.662392</c:v>
                </c:pt>
                <c:pt idx="3132">
                  <c:v>3.660971</c:v>
                </c:pt>
                <c:pt idx="3133">
                  <c:v>3.660438</c:v>
                </c:pt>
                <c:pt idx="3134">
                  <c:v>3.659724</c:v>
                </c:pt>
                <c:pt idx="3135">
                  <c:v>3.656550999999998</c:v>
                </c:pt>
                <c:pt idx="3136">
                  <c:v>3.655568</c:v>
                </c:pt>
                <c:pt idx="3137">
                  <c:v>3.655439999999999</c:v>
                </c:pt>
                <c:pt idx="3138">
                  <c:v>3.655215999999997</c:v>
                </c:pt>
                <c:pt idx="3139">
                  <c:v>3.65339</c:v>
                </c:pt>
                <c:pt idx="3140">
                  <c:v>3.652223999999998</c:v>
                </c:pt>
                <c:pt idx="3141">
                  <c:v>3.648631</c:v>
                </c:pt>
                <c:pt idx="3142">
                  <c:v>3.645826</c:v>
                </c:pt>
                <c:pt idx="3143">
                  <c:v>3.639523</c:v>
                </c:pt>
                <c:pt idx="3144">
                  <c:v>3.636978</c:v>
                </c:pt>
                <c:pt idx="3145">
                  <c:v>3.63315</c:v>
                </c:pt>
                <c:pt idx="3146">
                  <c:v>3.632108</c:v>
                </c:pt>
                <c:pt idx="3147">
                  <c:v>3.631577</c:v>
                </c:pt>
                <c:pt idx="3148">
                  <c:v>3.630475</c:v>
                </c:pt>
                <c:pt idx="3149">
                  <c:v>3.62997</c:v>
                </c:pt>
                <c:pt idx="3150">
                  <c:v>3.628229</c:v>
                </c:pt>
                <c:pt idx="3151">
                  <c:v>3.628228</c:v>
                </c:pt>
                <c:pt idx="3152">
                  <c:v>3.626023</c:v>
                </c:pt>
                <c:pt idx="3153">
                  <c:v>3.623462</c:v>
                </c:pt>
                <c:pt idx="3154">
                  <c:v>3.620088</c:v>
                </c:pt>
                <c:pt idx="3155">
                  <c:v>3.619215</c:v>
                </c:pt>
                <c:pt idx="3156">
                  <c:v>3.618399</c:v>
                </c:pt>
                <c:pt idx="3157">
                  <c:v>3.616715999999998</c:v>
                </c:pt>
                <c:pt idx="3158">
                  <c:v>3.616433999999999</c:v>
                </c:pt>
                <c:pt idx="3159">
                  <c:v>3.616134</c:v>
                </c:pt>
                <c:pt idx="3160">
                  <c:v>3.613347</c:v>
                </c:pt>
                <c:pt idx="3161">
                  <c:v>3.601833</c:v>
                </c:pt>
                <c:pt idx="3162">
                  <c:v>3.597981</c:v>
                </c:pt>
                <c:pt idx="3163">
                  <c:v>3.595911</c:v>
                </c:pt>
                <c:pt idx="3164">
                  <c:v>3.594869999999998</c:v>
                </c:pt>
                <c:pt idx="3165">
                  <c:v>3.594295999999999</c:v>
                </c:pt>
                <c:pt idx="3166">
                  <c:v>3.591825</c:v>
                </c:pt>
                <c:pt idx="3167">
                  <c:v>3.590923</c:v>
                </c:pt>
                <c:pt idx="3168">
                  <c:v>3.590854</c:v>
                </c:pt>
                <c:pt idx="3169">
                  <c:v>3.590262</c:v>
                </c:pt>
                <c:pt idx="3170">
                  <c:v>3.590065</c:v>
                </c:pt>
                <c:pt idx="3171">
                  <c:v>3.5896</c:v>
                </c:pt>
                <c:pt idx="3172">
                  <c:v>3.586578</c:v>
                </c:pt>
                <c:pt idx="3173">
                  <c:v>3.584048</c:v>
                </c:pt>
                <c:pt idx="3174">
                  <c:v>3.582872</c:v>
                </c:pt>
                <c:pt idx="3175">
                  <c:v>3.579901</c:v>
                </c:pt>
                <c:pt idx="3176">
                  <c:v>3.578713</c:v>
                </c:pt>
                <c:pt idx="3177">
                  <c:v>3.577456999999999</c:v>
                </c:pt>
                <c:pt idx="3178">
                  <c:v>3.568194</c:v>
                </c:pt>
                <c:pt idx="3179">
                  <c:v>3.567354</c:v>
                </c:pt>
                <c:pt idx="3180">
                  <c:v>3.566637</c:v>
                </c:pt>
                <c:pt idx="3181">
                  <c:v>3.562844999999998</c:v>
                </c:pt>
                <c:pt idx="3182">
                  <c:v>3.562591</c:v>
                </c:pt>
                <c:pt idx="3183">
                  <c:v>3.562235</c:v>
                </c:pt>
                <c:pt idx="3184">
                  <c:v>3.561537</c:v>
                </c:pt>
                <c:pt idx="3185">
                  <c:v>3.560881</c:v>
                </c:pt>
                <c:pt idx="3186">
                  <c:v>3.559277999999999</c:v>
                </c:pt>
                <c:pt idx="3187">
                  <c:v>3.554644</c:v>
                </c:pt>
                <c:pt idx="3188">
                  <c:v>3.546292999999999</c:v>
                </c:pt>
                <c:pt idx="3189">
                  <c:v>3.543748</c:v>
                </c:pt>
                <c:pt idx="3190">
                  <c:v>3.542724</c:v>
                </c:pt>
                <c:pt idx="3191">
                  <c:v>3.542467999999999</c:v>
                </c:pt>
                <c:pt idx="3192">
                  <c:v>3.5421</c:v>
                </c:pt>
                <c:pt idx="3193">
                  <c:v>3.539584</c:v>
                </c:pt>
                <c:pt idx="3194">
                  <c:v>3.537405999999998</c:v>
                </c:pt>
                <c:pt idx="3195">
                  <c:v>3.535841</c:v>
                </c:pt>
                <c:pt idx="3196">
                  <c:v>3.530272</c:v>
                </c:pt>
                <c:pt idx="3197">
                  <c:v>3.529852</c:v>
                </c:pt>
                <c:pt idx="3198">
                  <c:v>3.528262</c:v>
                </c:pt>
                <c:pt idx="3199">
                  <c:v>3.527708</c:v>
                </c:pt>
                <c:pt idx="3200">
                  <c:v>3.526577</c:v>
                </c:pt>
                <c:pt idx="3201">
                  <c:v>3.522928</c:v>
                </c:pt>
                <c:pt idx="3202">
                  <c:v>3.522194</c:v>
                </c:pt>
                <c:pt idx="3203">
                  <c:v>3.518071</c:v>
                </c:pt>
                <c:pt idx="3204">
                  <c:v>3.517515</c:v>
                </c:pt>
                <c:pt idx="3205">
                  <c:v>3.514111</c:v>
                </c:pt>
                <c:pt idx="3206">
                  <c:v>3.513837</c:v>
                </c:pt>
                <c:pt idx="3207">
                  <c:v>3.513705</c:v>
                </c:pt>
                <c:pt idx="3208">
                  <c:v>3.508635</c:v>
                </c:pt>
                <c:pt idx="3209">
                  <c:v>3.50664</c:v>
                </c:pt>
                <c:pt idx="3210">
                  <c:v>3.506492999999999</c:v>
                </c:pt>
                <c:pt idx="3211">
                  <c:v>3.505836</c:v>
                </c:pt>
                <c:pt idx="3212">
                  <c:v>3.496135</c:v>
                </c:pt>
                <c:pt idx="3213">
                  <c:v>3.494292</c:v>
                </c:pt>
                <c:pt idx="3214">
                  <c:v>3.494186</c:v>
                </c:pt>
                <c:pt idx="3215">
                  <c:v>3.490168</c:v>
                </c:pt>
                <c:pt idx="3216">
                  <c:v>3.48797</c:v>
                </c:pt>
                <c:pt idx="3217">
                  <c:v>3.487088</c:v>
                </c:pt>
                <c:pt idx="3218">
                  <c:v>3.486238</c:v>
                </c:pt>
                <c:pt idx="3219">
                  <c:v>3.483664</c:v>
                </c:pt>
                <c:pt idx="3220">
                  <c:v>3.481517</c:v>
                </c:pt>
                <c:pt idx="3221">
                  <c:v>3.48033</c:v>
                </c:pt>
                <c:pt idx="3222">
                  <c:v>3.479394</c:v>
                </c:pt>
                <c:pt idx="3223">
                  <c:v>3.477615</c:v>
                </c:pt>
                <c:pt idx="3224">
                  <c:v>3.475267</c:v>
                </c:pt>
                <c:pt idx="3225">
                  <c:v>3.47122</c:v>
                </c:pt>
                <c:pt idx="3226">
                  <c:v>3.468493</c:v>
                </c:pt>
                <c:pt idx="3227">
                  <c:v>3.468088</c:v>
                </c:pt>
                <c:pt idx="3228">
                  <c:v>3.467351</c:v>
                </c:pt>
                <c:pt idx="3229">
                  <c:v>3.466927</c:v>
                </c:pt>
                <c:pt idx="3230">
                  <c:v>3.464871</c:v>
                </c:pt>
                <c:pt idx="3231">
                  <c:v>3.464776</c:v>
                </c:pt>
                <c:pt idx="3232">
                  <c:v>3.463808999999999</c:v>
                </c:pt>
                <c:pt idx="3233">
                  <c:v>3.46131</c:v>
                </c:pt>
                <c:pt idx="3234">
                  <c:v>3.459706</c:v>
                </c:pt>
                <c:pt idx="3235">
                  <c:v>3.456844999999989</c:v>
                </c:pt>
                <c:pt idx="3236">
                  <c:v>3.455826</c:v>
                </c:pt>
                <c:pt idx="3237">
                  <c:v>3.455023</c:v>
                </c:pt>
                <c:pt idx="3238">
                  <c:v>3.454302999999999</c:v>
                </c:pt>
                <c:pt idx="3239">
                  <c:v>3.452062999999989</c:v>
                </c:pt>
                <c:pt idx="3240">
                  <c:v>3.449014</c:v>
                </c:pt>
                <c:pt idx="3241">
                  <c:v>3.439459999999989</c:v>
                </c:pt>
                <c:pt idx="3242">
                  <c:v>3.438772999999998</c:v>
                </c:pt>
                <c:pt idx="3243">
                  <c:v>3.436971</c:v>
                </c:pt>
                <c:pt idx="3244">
                  <c:v>3.436173999999998</c:v>
                </c:pt>
                <c:pt idx="3245">
                  <c:v>3.435293999999998</c:v>
                </c:pt>
                <c:pt idx="3246">
                  <c:v>3.435074</c:v>
                </c:pt>
                <c:pt idx="3247">
                  <c:v>3.434479</c:v>
                </c:pt>
                <c:pt idx="3248">
                  <c:v>3.433622</c:v>
                </c:pt>
                <c:pt idx="3249">
                  <c:v>3.432993999999999</c:v>
                </c:pt>
                <c:pt idx="3250">
                  <c:v>3.431397</c:v>
                </c:pt>
                <c:pt idx="3251">
                  <c:v>3.426492</c:v>
                </c:pt>
                <c:pt idx="3252">
                  <c:v>3.425111</c:v>
                </c:pt>
                <c:pt idx="3253">
                  <c:v>3.425028999999999</c:v>
                </c:pt>
                <c:pt idx="3254">
                  <c:v>3.423462999999999</c:v>
                </c:pt>
                <c:pt idx="3255">
                  <c:v>3.423342</c:v>
                </c:pt>
                <c:pt idx="3256">
                  <c:v>3.419821</c:v>
                </c:pt>
                <c:pt idx="3257">
                  <c:v>3.417548</c:v>
                </c:pt>
                <c:pt idx="3258">
                  <c:v>3.416351</c:v>
                </c:pt>
                <c:pt idx="3259">
                  <c:v>3.414777</c:v>
                </c:pt>
                <c:pt idx="3260">
                  <c:v>3.409691</c:v>
                </c:pt>
                <c:pt idx="3261">
                  <c:v>3.407848</c:v>
                </c:pt>
                <c:pt idx="3262">
                  <c:v>3.407526</c:v>
                </c:pt>
                <c:pt idx="3263">
                  <c:v>3.404103</c:v>
                </c:pt>
                <c:pt idx="3264">
                  <c:v>3.4041</c:v>
                </c:pt>
                <c:pt idx="3265">
                  <c:v>3.403935</c:v>
                </c:pt>
                <c:pt idx="3266">
                  <c:v>3.40186</c:v>
                </c:pt>
                <c:pt idx="3267">
                  <c:v>3.401702</c:v>
                </c:pt>
                <c:pt idx="3268">
                  <c:v>3.401481</c:v>
                </c:pt>
                <c:pt idx="3269">
                  <c:v>3.398512</c:v>
                </c:pt>
                <c:pt idx="3270">
                  <c:v>3.393396</c:v>
                </c:pt>
                <c:pt idx="3271">
                  <c:v>3.389926</c:v>
                </c:pt>
                <c:pt idx="3272">
                  <c:v>3.389081</c:v>
                </c:pt>
                <c:pt idx="3273">
                  <c:v>3.388605999999998</c:v>
                </c:pt>
                <c:pt idx="3274">
                  <c:v>3.386794</c:v>
                </c:pt>
                <c:pt idx="3275">
                  <c:v>3.384640999999998</c:v>
                </c:pt>
                <c:pt idx="3276">
                  <c:v>3.384411</c:v>
                </c:pt>
                <c:pt idx="3277">
                  <c:v>3.382861999999998</c:v>
                </c:pt>
                <c:pt idx="3278">
                  <c:v>3.382029</c:v>
                </c:pt>
                <c:pt idx="3279">
                  <c:v>3.377988999999999</c:v>
                </c:pt>
                <c:pt idx="3280">
                  <c:v>3.376053999999989</c:v>
                </c:pt>
                <c:pt idx="3281">
                  <c:v>3.375941</c:v>
                </c:pt>
                <c:pt idx="3282">
                  <c:v>3.375640999999989</c:v>
                </c:pt>
                <c:pt idx="3283">
                  <c:v>3.365755</c:v>
                </c:pt>
                <c:pt idx="3284">
                  <c:v>3.362641999999997</c:v>
                </c:pt>
                <c:pt idx="3285">
                  <c:v>3.362640999999989</c:v>
                </c:pt>
                <c:pt idx="3286">
                  <c:v>3.361718999999999</c:v>
                </c:pt>
                <c:pt idx="3287">
                  <c:v>3.356936</c:v>
                </c:pt>
                <c:pt idx="3288">
                  <c:v>3.356540999999992</c:v>
                </c:pt>
                <c:pt idx="3289">
                  <c:v>3.355522</c:v>
                </c:pt>
                <c:pt idx="3290">
                  <c:v>3.35237</c:v>
                </c:pt>
                <c:pt idx="3291">
                  <c:v>3.348354</c:v>
                </c:pt>
                <c:pt idx="3292">
                  <c:v>3.34757</c:v>
                </c:pt>
                <c:pt idx="3293">
                  <c:v>3.346448999999989</c:v>
                </c:pt>
                <c:pt idx="3294">
                  <c:v>3.346092</c:v>
                </c:pt>
                <c:pt idx="3295">
                  <c:v>3.343485</c:v>
                </c:pt>
                <c:pt idx="3296">
                  <c:v>3.343432</c:v>
                </c:pt>
                <c:pt idx="3297">
                  <c:v>3.341338</c:v>
                </c:pt>
                <c:pt idx="3298">
                  <c:v>3.340088</c:v>
                </c:pt>
                <c:pt idx="3299">
                  <c:v>3.339811</c:v>
                </c:pt>
                <c:pt idx="3300">
                  <c:v>3.337598</c:v>
                </c:pt>
                <c:pt idx="3301">
                  <c:v>3.334178</c:v>
                </c:pt>
                <c:pt idx="3302">
                  <c:v>3.332577</c:v>
                </c:pt>
                <c:pt idx="3303">
                  <c:v>3.330071999999999</c:v>
                </c:pt>
                <c:pt idx="3304">
                  <c:v>3.327627</c:v>
                </c:pt>
                <c:pt idx="3305">
                  <c:v>3.324355</c:v>
                </c:pt>
                <c:pt idx="3306">
                  <c:v>3.313717</c:v>
                </c:pt>
                <c:pt idx="3307">
                  <c:v>3.3072</c:v>
                </c:pt>
                <c:pt idx="3308">
                  <c:v>3.305315999999999</c:v>
                </c:pt>
                <c:pt idx="3309">
                  <c:v>3.302885999999996</c:v>
                </c:pt>
                <c:pt idx="3310">
                  <c:v>3.302286</c:v>
                </c:pt>
                <c:pt idx="3311">
                  <c:v>3.302007</c:v>
                </c:pt>
                <c:pt idx="3312">
                  <c:v>3.300479</c:v>
                </c:pt>
                <c:pt idx="3313">
                  <c:v>3.300138</c:v>
                </c:pt>
                <c:pt idx="3314">
                  <c:v>3.294735</c:v>
                </c:pt>
                <c:pt idx="3315">
                  <c:v>3.293156</c:v>
                </c:pt>
                <c:pt idx="3316">
                  <c:v>3.293067</c:v>
                </c:pt>
                <c:pt idx="3317">
                  <c:v>3.28988</c:v>
                </c:pt>
                <c:pt idx="3318">
                  <c:v>3.287703</c:v>
                </c:pt>
                <c:pt idx="3319">
                  <c:v>3.280039</c:v>
                </c:pt>
                <c:pt idx="3320">
                  <c:v>3.278786</c:v>
                </c:pt>
                <c:pt idx="3321">
                  <c:v>3.275742999999998</c:v>
                </c:pt>
                <c:pt idx="3322">
                  <c:v>3.27478</c:v>
                </c:pt>
                <c:pt idx="3323">
                  <c:v>3.274748999999999</c:v>
                </c:pt>
                <c:pt idx="3324">
                  <c:v>3.273056</c:v>
                </c:pt>
                <c:pt idx="3325">
                  <c:v>3.272371</c:v>
                </c:pt>
                <c:pt idx="3326">
                  <c:v>3.271951</c:v>
                </c:pt>
                <c:pt idx="3327">
                  <c:v>3.269011</c:v>
                </c:pt>
                <c:pt idx="3328">
                  <c:v>3.266411</c:v>
                </c:pt>
                <c:pt idx="3329">
                  <c:v>3.266051</c:v>
                </c:pt>
                <c:pt idx="3330">
                  <c:v>3.261578</c:v>
                </c:pt>
                <c:pt idx="3331">
                  <c:v>3.261427</c:v>
                </c:pt>
                <c:pt idx="3332">
                  <c:v>3.260632</c:v>
                </c:pt>
                <c:pt idx="3333">
                  <c:v>3.254734</c:v>
                </c:pt>
                <c:pt idx="3334">
                  <c:v>3.249431</c:v>
                </c:pt>
                <c:pt idx="3335">
                  <c:v>3.247087</c:v>
                </c:pt>
                <c:pt idx="3336">
                  <c:v>3.246875999999999</c:v>
                </c:pt>
                <c:pt idx="3337">
                  <c:v>3.243071</c:v>
                </c:pt>
                <c:pt idx="3338">
                  <c:v>3.23986</c:v>
                </c:pt>
                <c:pt idx="3339">
                  <c:v>3.239465</c:v>
                </c:pt>
                <c:pt idx="3340">
                  <c:v>3.238046999999999</c:v>
                </c:pt>
                <c:pt idx="3341">
                  <c:v>3.234283</c:v>
                </c:pt>
                <c:pt idx="3342">
                  <c:v>3.230107</c:v>
                </c:pt>
                <c:pt idx="3343">
                  <c:v>3.228081</c:v>
                </c:pt>
                <c:pt idx="3344">
                  <c:v>3.227218</c:v>
                </c:pt>
                <c:pt idx="3345">
                  <c:v>3.225826</c:v>
                </c:pt>
                <c:pt idx="3346">
                  <c:v>3.223976</c:v>
                </c:pt>
                <c:pt idx="3347">
                  <c:v>3.223745</c:v>
                </c:pt>
                <c:pt idx="3348">
                  <c:v>3.219478</c:v>
                </c:pt>
                <c:pt idx="3349">
                  <c:v>3.218078999999999</c:v>
                </c:pt>
                <c:pt idx="3350">
                  <c:v>3.217109</c:v>
                </c:pt>
                <c:pt idx="3351">
                  <c:v>3.215233</c:v>
                </c:pt>
                <c:pt idx="3352">
                  <c:v>3.203365</c:v>
                </c:pt>
                <c:pt idx="3353">
                  <c:v>3.198809999999999</c:v>
                </c:pt>
                <c:pt idx="3354">
                  <c:v>3.194977</c:v>
                </c:pt>
                <c:pt idx="3355">
                  <c:v>3.190205999999999</c:v>
                </c:pt>
                <c:pt idx="3356">
                  <c:v>3.190137</c:v>
                </c:pt>
                <c:pt idx="3357">
                  <c:v>3.188264</c:v>
                </c:pt>
                <c:pt idx="3358">
                  <c:v>3.185976</c:v>
                </c:pt>
                <c:pt idx="3359">
                  <c:v>3.182208</c:v>
                </c:pt>
                <c:pt idx="3360">
                  <c:v>3.177135</c:v>
                </c:pt>
                <c:pt idx="3361">
                  <c:v>3.176647</c:v>
                </c:pt>
                <c:pt idx="3362">
                  <c:v>3.176528999999999</c:v>
                </c:pt>
                <c:pt idx="3363">
                  <c:v>3.176178999999999</c:v>
                </c:pt>
                <c:pt idx="3364">
                  <c:v>3.172960999999999</c:v>
                </c:pt>
                <c:pt idx="3365">
                  <c:v>3.171527</c:v>
                </c:pt>
                <c:pt idx="3366">
                  <c:v>3.166812</c:v>
                </c:pt>
                <c:pt idx="3367">
                  <c:v>3.165344</c:v>
                </c:pt>
                <c:pt idx="3368">
                  <c:v>3.164925</c:v>
                </c:pt>
                <c:pt idx="3369">
                  <c:v>3.163976</c:v>
                </c:pt>
                <c:pt idx="3370">
                  <c:v>3.163536</c:v>
                </c:pt>
                <c:pt idx="3371">
                  <c:v>3.16296</c:v>
                </c:pt>
                <c:pt idx="3372">
                  <c:v>3.160945</c:v>
                </c:pt>
                <c:pt idx="3373">
                  <c:v>3.160389</c:v>
                </c:pt>
                <c:pt idx="3374">
                  <c:v>3.159575</c:v>
                </c:pt>
                <c:pt idx="3375">
                  <c:v>3.158059999999999</c:v>
                </c:pt>
                <c:pt idx="3376">
                  <c:v>3.15719</c:v>
                </c:pt>
                <c:pt idx="3377">
                  <c:v>3.155788</c:v>
                </c:pt>
                <c:pt idx="3378">
                  <c:v>3.1551</c:v>
                </c:pt>
                <c:pt idx="3379">
                  <c:v>3.154715</c:v>
                </c:pt>
                <c:pt idx="3380">
                  <c:v>3.153223</c:v>
                </c:pt>
                <c:pt idx="3381">
                  <c:v>3.151075</c:v>
                </c:pt>
                <c:pt idx="3382">
                  <c:v>3.15069</c:v>
                </c:pt>
                <c:pt idx="3383">
                  <c:v>3.150414</c:v>
                </c:pt>
                <c:pt idx="3384">
                  <c:v>3.149861</c:v>
                </c:pt>
                <c:pt idx="3385">
                  <c:v>3.149835</c:v>
                </c:pt>
                <c:pt idx="3386">
                  <c:v>3.148047</c:v>
                </c:pt>
                <c:pt idx="3387">
                  <c:v>3.145145</c:v>
                </c:pt>
                <c:pt idx="3388">
                  <c:v>3.141278</c:v>
                </c:pt>
                <c:pt idx="3389">
                  <c:v>3.140195</c:v>
                </c:pt>
                <c:pt idx="3390">
                  <c:v>3.139222999999999</c:v>
                </c:pt>
                <c:pt idx="3391">
                  <c:v>3.13871</c:v>
                </c:pt>
                <c:pt idx="3392">
                  <c:v>3.136921</c:v>
                </c:pt>
                <c:pt idx="3393">
                  <c:v>3.136107</c:v>
                </c:pt>
                <c:pt idx="3394">
                  <c:v>3.136013999999999</c:v>
                </c:pt>
                <c:pt idx="3395">
                  <c:v>3.131593</c:v>
                </c:pt>
                <c:pt idx="3396">
                  <c:v>3.127338</c:v>
                </c:pt>
                <c:pt idx="3397">
                  <c:v>3.125344</c:v>
                </c:pt>
                <c:pt idx="3398">
                  <c:v>3.118256</c:v>
                </c:pt>
                <c:pt idx="3399">
                  <c:v>3.117391</c:v>
                </c:pt>
                <c:pt idx="3400">
                  <c:v>3.117296</c:v>
                </c:pt>
                <c:pt idx="3401">
                  <c:v>3.116515</c:v>
                </c:pt>
                <c:pt idx="3402">
                  <c:v>3.115778999999999</c:v>
                </c:pt>
                <c:pt idx="3403">
                  <c:v>3.11327</c:v>
                </c:pt>
                <c:pt idx="3404">
                  <c:v>3.112966</c:v>
                </c:pt>
                <c:pt idx="3405">
                  <c:v>3.112906999999999</c:v>
                </c:pt>
                <c:pt idx="3406">
                  <c:v>3.111328</c:v>
                </c:pt>
                <c:pt idx="3407">
                  <c:v>3.109197</c:v>
                </c:pt>
                <c:pt idx="3408">
                  <c:v>3.106653</c:v>
                </c:pt>
                <c:pt idx="3409">
                  <c:v>3.105394</c:v>
                </c:pt>
                <c:pt idx="3410">
                  <c:v>3.102357</c:v>
                </c:pt>
                <c:pt idx="3411">
                  <c:v>3.1023</c:v>
                </c:pt>
                <c:pt idx="3412">
                  <c:v>3.102106</c:v>
                </c:pt>
                <c:pt idx="3413">
                  <c:v>3.10008</c:v>
                </c:pt>
                <c:pt idx="3414">
                  <c:v>3.099098</c:v>
                </c:pt>
                <c:pt idx="3415">
                  <c:v>3.099047</c:v>
                </c:pt>
                <c:pt idx="3416">
                  <c:v>3.099002</c:v>
                </c:pt>
                <c:pt idx="3417">
                  <c:v>3.098061</c:v>
                </c:pt>
                <c:pt idx="3418">
                  <c:v>3.098007</c:v>
                </c:pt>
                <c:pt idx="3419">
                  <c:v>3.096614</c:v>
                </c:pt>
                <c:pt idx="3420">
                  <c:v>3.093218999999999</c:v>
                </c:pt>
                <c:pt idx="3421">
                  <c:v>3.090949</c:v>
                </c:pt>
                <c:pt idx="3422">
                  <c:v>3.090107</c:v>
                </c:pt>
                <c:pt idx="3423">
                  <c:v>3.087917</c:v>
                </c:pt>
                <c:pt idx="3424">
                  <c:v>3.087371</c:v>
                </c:pt>
                <c:pt idx="3425">
                  <c:v>3.083243</c:v>
                </c:pt>
                <c:pt idx="3426">
                  <c:v>3.078647999999998</c:v>
                </c:pt>
                <c:pt idx="3427">
                  <c:v>3.078247</c:v>
                </c:pt>
                <c:pt idx="3428">
                  <c:v>3.073564</c:v>
                </c:pt>
                <c:pt idx="3429">
                  <c:v>3.069365</c:v>
                </c:pt>
                <c:pt idx="3430">
                  <c:v>3.066501</c:v>
                </c:pt>
                <c:pt idx="3431">
                  <c:v>3.06299</c:v>
                </c:pt>
                <c:pt idx="3432">
                  <c:v>3.061039</c:v>
                </c:pt>
                <c:pt idx="3433">
                  <c:v>3.055666</c:v>
                </c:pt>
                <c:pt idx="3434">
                  <c:v>3.051909</c:v>
                </c:pt>
                <c:pt idx="3435">
                  <c:v>3.047914</c:v>
                </c:pt>
                <c:pt idx="3436">
                  <c:v>3.047468</c:v>
                </c:pt>
                <c:pt idx="3437">
                  <c:v>3.045361</c:v>
                </c:pt>
                <c:pt idx="3438">
                  <c:v>3.045275999999999</c:v>
                </c:pt>
                <c:pt idx="3439">
                  <c:v>3.039863</c:v>
                </c:pt>
                <c:pt idx="3440">
                  <c:v>3.035010999999999</c:v>
                </c:pt>
                <c:pt idx="3441">
                  <c:v>3.031832999999998</c:v>
                </c:pt>
                <c:pt idx="3442">
                  <c:v>3.027844</c:v>
                </c:pt>
                <c:pt idx="3443">
                  <c:v>3.027822</c:v>
                </c:pt>
                <c:pt idx="3444">
                  <c:v>3.027487</c:v>
                </c:pt>
                <c:pt idx="3445">
                  <c:v>3.027147</c:v>
                </c:pt>
                <c:pt idx="3446">
                  <c:v>3.025579</c:v>
                </c:pt>
                <c:pt idx="3447">
                  <c:v>3.024781</c:v>
                </c:pt>
                <c:pt idx="3448">
                  <c:v>3.020231</c:v>
                </c:pt>
                <c:pt idx="3449">
                  <c:v>3.019960999999999</c:v>
                </c:pt>
                <c:pt idx="3450">
                  <c:v>3.016645999999989</c:v>
                </c:pt>
                <c:pt idx="3451">
                  <c:v>3.015038</c:v>
                </c:pt>
                <c:pt idx="3452">
                  <c:v>3.012715</c:v>
                </c:pt>
                <c:pt idx="3453">
                  <c:v>3.012255999999989</c:v>
                </c:pt>
                <c:pt idx="3454">
                  <c:v>3.0102</c:v>
                </c:pt>
                <c:pt idx="3455">
                  <c:v>3.009040999999999</c:v>
                </c:pt>
                <c:pt idx="3456">
                  <c:v>3.008216</c:v>
                </c:pt>
                <c:pt idx="3457">
                  <c:v>3.007344</c:v>
                </c:pt>
                <c:pt idx="3458">
                  <c:v>3.006619999999999</c:v>
                </c:pt>
                <c:pt idx="3459">
                  <c:v>3.006069</c:v>
                </c:pt>
                <c:pt idx="3460">
                  <c:v>3.004595</c:v>
                </c:pt>
                <c:pt idx="3461">
                  <c:v>3.004258</c:v>
                </c:pt>
                <c:pt idx="3462">
                  <c:v>2.998146</c:v>
                </c:pt>
                <c:pt idx="3463">
                  <c:v>2.995503999999999</c:v>
                </c:pt>
                <c:pt idx="3464">
                  <c:v>2.99168</c:v>
                </c:pt>
                <c:pt idx="3465">
                  <c:v>2.991578</c:v>
                </c:pt>
                <c:pt idx="3466">
                  <c:v>2.989005999999998</c:v>
                </c:pt>
                <c:pt idx="3467">
                  <c:v>2.987476</c:v>
                </c:pt>
                <c:pt idx="3468">
                  <c:v>2.987124</c:v>
                </c:pt>
                <c:pt idx="3469">
                  <c:v>2.976417</c:v>
                </c:pt>
                <c:pt idx="3470">
                  <c:v>2.975517</c:v>
                </c:pt>
                <c:pt idx="3471">
                  <c:v>2.973176</c:v>
                </c:pt>
                <c:pt idx="3472">
                  <c:v>2.971549</c:v>
                </c:pt>
                <c:pt idx="3473">
                  <c:v>2.970870999999998</c:v>
                </c:pt>
                <c:pt idx="3474">
                  <c:v>2.970677999999999</c:v>
                </c:pt>
                <c:pt idx="3475">
                  <c:v>2.966699999999999</c:v>
                </c:pt>
                <c:pt idx="3476">
                  <c:v>2.966082</c:v>
                </c:pt>
                <c:pt idx="3477">
                  <c:v>2.965697</c:v>
                </c:pt>
                <c:pt idx="3478">
                  <c:v>2.965692999999999</c:v>
                </c:pt>
                <c:pt idx="3479">
                  <c:v>2.965425999999999</c:v>
                </c:pt>
                <c:pt idx="3480">
                  <c:v>2.964808</c:v>
                </c:pt>
                <c:pt idx="3481">
                  <c:v>2.962682</c:v>
                </c:pt>
                <c:pt idx="3482">
                  <c:v>2.958804</c:v>
                </c:pt>
                <c:pt idx="3483">
                  <c:v>2.954460999999998</c:v>
                </c:pt>
                <c:pt idx="3484">
                  <c:v>2.952519</c:v>
                </c:pt>
                <c:pt idx="3485">
                  <c:v>2.952445999999989</c:v>
                </c:pt>
                <c:pt idx="3486">
                  <c:v>2.951194</c:v>
                </c:pt>
                <c:pt idx="3487">
                  <c:v>2.950432999999998</c:v>
                </c:pt>
                <c:pt idx="3488">
                  <c:v>2.947865999999999</c:v>
                </c:pt>
                <c:pt idx="3489">
                  <c:v>2.9458</c:v>
                </c:pt>
                <c:pt idx="3490">
                  <c:v>2.945541</c:v>
                </c:pt>
                <c:pt idx="3491">
                  <c:v>2.945148999999998</c:v>
                </c:pt>
                <c:pt idx="3492">
                  <c:v>2.944966</c:v>
                </c:pt>
                <c:pt idx="3493">
                  <c:v>2.939368</c:v>
                </c:pt>
                <c:pt idx="3494">
                  <c:v>2.939009</c:v>
                </c:pt>
                <c:pt idx="3495">
                  <c:v>2.938435</c:v>
                </c:pt>
                <c:pt idx="3496">
                  <c:v>2.937737</c:v>
                </c:pt>
                <c:pt idx="3497">
                  <c:v>2.937145999999998</c:v>
                </c:pt>
                <c:pt idx="3498">
                  <c:v>2.935492</c:v>
                </c:pt>
                <c:pt idx="3499">
                  <c:v>2.931503</c:v>
                </c:pt>
                <c:pt idx="3500">
                  <c:v>2.93081</c:v>
                </c:pt>
                <c:pt idx="3501">
                  <c:v>2.9282</c:v>
                </c:pt>
                <c:pt idx="3502">
                  <c:v>2.925609</c:v>
                </c:pt>
                <c:pt idx="3503">
                  <c:v>2.923446999999999</c:v>
                </c:pt>
                <c:pt idx="3504">
                  <c:v>2.917247</c:v>
                </c:pt>
                <c:pt idx="3505">
                  <c:v>2.915932</c:v>
                </c:pt>
                <c:pt idx="3506">
                  <c:v>2.915845999999989</c:v>
                </c:pt>
                <c:pt idx="3507">
                  <c:v>2.914534</c:v>
                </c:pt>
                <c:pt idx="3508">
                  <c:v>2.912765999999996</c:v>
                </c:pt>
                <c:pt idx="3509">
                  <c:v>2.908296</c:v>
                </c:pt>
                <c:pt idx="3510">
                  <c:v>2.907736</c:v>
                </c:pt>
                <c:pt idx="3511">
                  <c:v>2.907058</c:v>
                </c:pt>
                <c:pt idx="3512">
                  <c:v>2.904450999999999</c:v>
                </c:pt>
                <c:pt idx="3513">
                  <c:v>2.902355</c:v>
                </c:pt>
                <c:pt idx="3514">
                  <c:v>2.898963999999998</c:v>
                </c:pt>
                <c:pt idx="3515">
                  <c:v>2.897977</c:v>
                </c:pt>
                <c:pt idx="3516">
                  <c:v>2.894717</c:v>
                </c:pt>
                <c:pt idx="3517">
                  <c:v>2.891999999999999</c:v>
                </c:pt>
                <c:pt idx="3518">
                  <c:v>2.891465999999989</c:v>
                </c:pt>
                <c:pt idx="3519">
                  <c:v>2.891201999999998</c:v>
                </c:pt>
                <c:pt idx="3520">
                  <c:v>2.890981</c:v>
                </c:pt>
                <c:pt idx="3521">
                  <c:v>2.886228</c:v>
                </c:pt>
                <c:pt idx="3522">
                  <c:v>2.882317</c:v>
                </c:pt>
                <c:pt idx="3523">
                  <c:v>2.881568</c:v>
                </c:pt>
                <c:pt idx="3524">
                  <c:v>2.877321</c:v>
                </c:pt>
                <c:pt idx="3525">
                  <c:v>2.874141999999999</c:v>
                </c:pt>
                <c:pt idx="3526">
                  <c:v>2.867442</c:v>
                </c:pt>
                <c:pt idx="3527">
                  <c:v>2.864673999999999</c:v>
                </c:pt>
                <c:pt idx="3528">
                  <c:v>2.863443</c:v>
                </c:pt>
                <c:pt idx="3529">
                  <c:v>2.862778</c:v>
                </c:pt>
                <c:pt idx="3530">
                  <c:v>2.862325</c:v>
                </c:pt>
                <c:pt idx="3531">
                  <c:v>2.856767</c:v>
                </c:pt>
                <c:pt idx="3532">
                  <c:v>2.856439999999996</c:v>
                </c:pt>
                <c:pt idx="3533">
                  <c:v>2.856390999999999</c:v>
                </c:pt>
                <c:pt idx="3534">
                  <c:v>2.856180999999998</c:v>
                </c:pt>
                <c:pt idx="3535">
                  <c:v>2.856092999999989</c:v>
                </c:pt>
                <c:pt idx="3536">
                  <c:v>2.856003999999989</c:v>
                </c:pt>
                <c:pt idx="3537">
                  <c:v>2.853871999999999</c:v>
                </c:pt>
                <c:pt idx="3538">
                  <c:v>2.851428999999989</c:v>
                </c:pt>
                <c:pt idx="3539">
                  <c:v>2.84796</c:v>
                </c:pt>
                <c:pt idx="3540">
                  <c:v>2.843815999999999</c:v>
                </c:pt>
                <c:pt idx="3541">
                  <c:v>2.843778</c:v>
                </c:pt>
                <c:pt idx="3542">
                  <c:v>2.842077</c:v>
                </c:pt>
                <c:pt idx="3543">
                  <c:v>2.841686999999998</c:v>
                </c:pt>
                <c:pt idx="3544">
                  <c:v>2.841521</c:v>
                </c:pt>
                <c:pt idx="3545">
                  <c:v>2.840579</c:v>
                </c:pt>
                <c:pt idx="3546">
                  <c:v>2.839817</c:v>
                </c:pt>
                <c:pt idx="3547">
                  <c:v>2.83951</c:v>
                </c:pt>
                <c:pt idx="3548">
                  <c:v>2.839198999999998</c:v>
                </c:pt>
                <c:pt idx="3549">
                  <c:v>2.836749999999989</c:v>
                </c:pt>
                <c:pt idx="3550">
                  <c:v>2.832997999999999</c:v>
                </c:pt>
                <c:pt idx="3551">
                  <c:v>2.829593</c:v>
                </c:pt>
                <c:pt idx="3552">
                  <c:v>2.829266</c:v>
                </c:pt>
                <c:pt idx="3553">
                  <c:v>2.828841</c:v>
                </c:pt>
                <c:pt idx="3554">
                  <c:v>2.826935999999999</c:v>
                </c:pt>
                <c:pt idx="3555">
                  <c:v>2.824451999999999</c:v>
                </c:pt>
                <c:pt idx="3556">
                  <c:v>2.82313</c:v>
                </c:pt>
                <c:pt idx="3557">
                  <c:v>2.821264</c:v>
                </c:pt>
                <c:pt idx="3558">
                  <c:v>2.817138</c:v>
                </c:pt>
                <c:pt idx="3559">
                  <c:v>2.816704</c:v>
                </c:pt>
                <c:pt idx="3560">
                  <c:v>2.816268999999989</c:v>
                </c:pt>
                <c:pt idx="3561">
                  <c:v>2.809959</c:v>
                </c:pt>
                <c:pt idx="3562">
                  <c:v>2.808115</c:v>
                </c:pt>
                <c:pt idx="3563">
                  <c:v>2.80337</c:v>
                </c:pt>
                <c:pt idx="3564">
                  <c:v>2.799388</c:v>
                </c:pt>
                <c:pt idx="3565">
                  <c:v>2.793962</c:v>
                </c:pt>
                <c:pt idx="3566">
                  <c:v>2.793881</c:v>
                </c:pt>
                <c:pt idx="3567">
                  <c:v>2.793813</c:v>
                </c:pt>
                <c:pt idx="3568">
                  <c:v>2.792972</c:v>
                </c:pt>
                <c:pt idx="3569">
                  <c:v>2.789522</c:v>
                </c:pt>
                <c:pt idx="3570">
                  <c:v>2.789068</c:v>
                </c:pt>
                <c:pt idx="3571">
                  <c:v>2.786745</c:v>
                </c:pt>
                <c:pt idx="3572">
                  <c:v>2.786398</c:v>
                </c:pt>
                <c:pt idx="3573">
                  <c:v>2.785228</c:v>
                </c:pt>
                <c:pt idx="3574">
                  <c:v>2.781486</c:v>
                </c:pt>
                <c:pt idx="3575">
                  <c:v>2.780354</c:v>
                </c:pt>
                <c:pt idx="3576">
                  <c:v>2.778055999999998</c:v>
                </c:pt>
                <c:pt idx="3577">
                  <c:v>2.775828999999998</c:v>
                </c:pt>
                <c:pt idx="3578">
                  <c:v>2.773819</c:v>
                </c:pt>
                <c:pt idx="3579">
                  <c:v>2.765838</c:v>
                </c:pt>
                <c:pt idx="3580">
                  <c:v>2.765444</c:v>
                </c:pt>
                <c:pt idx="3581">
                  <c:v>2.764091</c:v>
                </c:pt>
                <c:pt idx="3582">
                  <c:v>2.763992</c:v>
                </c:pt>
                <c:pt idx="3583">
                  <c:v>2.761599</c:v>
                </c:pt>
                <c:pt idx="3584">
                  <c:v>2.761316</c:v>
                </c:pt>
                <c:pt idx="3585">
                  <c:v>2.755439</c:v>
                </c:pt>
                <c:pt idx="3586">
                  <c:v>2.755405999999998</c:v>
                </c:pt>
                <c:pt idx="3587">
                  <c:v>2.753585</c:v>
                </c:pt>
                <c:pt idx="3588">
                  <c:v>2.753336</c:v>
                </c:pt>
                <c:pt idx="3589">
                  <c:v>2.752772</c:v>
                </c:pt>
                <c:pt idx="3590">
                  <c:v>2.747137</c:v>
                </c:pt>
                <c:pt idx="3591">
                  <c:v>2.746649999999998</c:v>
                </c:pt>
                <c:pt idx="3592">
                  <c:v>2.746596</c:v>
                </c:pt>
                <c:pt idx="3593">
                  <c:v>2.746204</c:v>
                </c:pt>
                <c:pt idx="3594">
                  <c:v>2.743634</c:v>
                </c:pt>
                <c:pt idx="3595">
                  <c:v>2.73951</c:v>
                </c:pt>
                <c:pt idx="3596">
                  <c:v>2.739002</c:v>
                </c:pt>
                <c:pt idx="3597">
                  <c:v>2.73678</c:v>
                </c:pt>
                <c:pt idx="3598">
                  <c:v>2.735638</c:v>
                </c:pt>
                <c:pt idx="3599">
                  <c:v>2.735022</c:v>
                </c:pt>
                <c:pt idx="3600">
                  <c:v>2.734745</c:v>
                </c:pt>
                <c:pt idx="3601">
                  <c:v>2.731800999999999</c:v>
                </c:pt>
                <c:pt idx="3602">
                  <c:v>2.731765</c:v>
                </c:pt>
                <c:pt idx="3603">
                  <c:v>2.730808999999998</c:v>
                </c:pt>
                <c:pt idx="3604">
                  <c:v>2.729254</c:v>
                </c:pt>
                <c:pt idx="3605">
                  <c:v>2.728733</c:v>
                </c:pt>
                <c:pt idx="3606">
                  <c:v>2.728262</c:v>
                </c:pt>
                <c:pt idx="3607">
                  <c:v>2.728087</c:v>
                </c:pt>
                <c:pt idx="3608">
                  <c:v>2.726449999999998</c:v>
                </c:pt>
                <c:pt idx="3609">
                  <c:v>2.726322</c:v>
                </c:pt>
                <c:pt idx="3610">
                  <c:v>2.724464</c:v>
                </c:pt>
                <c:pt idx="3611">
                  <c:v>2.72375</c:v>
                </c:pt>
                <c:pt idx="3612">
                  <c:v>2.722183</c:v>
                </c:pt>
                <c:pt idx="3613">
                  <c:v>2.718941</c:v>
                </c:pt>
                <c:pt idx="3614">
                  <c:v>2.715778999999999</c:v>
                </c:pt>
                <c:pt idx="3615">
                  <c:v>2.715666999999998</c:v>
                </c:pt>
                <c:pt idx="3616">
                  <c:v>2.714439</c:v>
                </c:pt>
                <c:pt idx="3617">
                  <c:v>2.710224</c:v>
                </c:pt>
                <c:pt idx="3618">
                  <c:v>2.706594</c:v>
                </c:pt>
                <c:pt idx="3619">
                  <c:v>2.706583</c:v>
                </c:pt>
                <c:pt idx="3620">
                  <c:v>2.706512</c:v>
                </c:pt>
                <c:pt idx="3621">
                  <c:v>2.701479</c:v>
                </c:pt>
                <c:pt idx="3622">
                  <c:v>2.697548</c:v>
                </c:pt>
                <c:pt idx="3623">
                  <c:v>2.697226</c:v>
                </c:pt>
                <c:pt idx="3624">
                  <c:v>2.696725</c:v>
                </c:pt>
                <c:pt idx="3625">
                  <c:v>2.695321</c:v>
                </c:pt>
                <c:pt idx="3626">
                  <c:v>2.69064</c:v>
                </c:pt>
                <c:pt idx="3627">
                  <c:v>2.688357</c:v>
                </c:pt>
                <c:pt idx="3628">
                  <c:v>2.688293</c:v>
                </c:pt>
                <c:pt idx="3629">
                  <c:v>2.685195</c:v>
                </c:pt>
                <c:pt idx="3630">
                  <c:v>2.684002</c:v>
                </c:pt>
                <c:pt idx="3631">
                  <c:v>2.680877</c:v>
                </c:pt>
                <c:pt idx="3632">
                  <c:v>2.677446</c:v>
                </c:pt>
                <c:pt idx="3633">
                  <c:v>2.675664999999999</c:v>
                </c:pt>
                <c:pt idx="3634">
                  <c:v>2.674132</c:v>
                </c:pt>
                <c:pt idx="3635">
                  <c:v>2.673032</c:v>
                </c:pt>
                <c:pt idx="3636">
                  <c:v>2.667357</c:v>
                </c:pt>
                <c:pt idx="3637">
                  <c:v>2.665721</c:v>
                </c:pt>
                <c:pt idx="3638">
                  <c:v>2.664211</c:v>
                </c:pt>
                <c:pt idx="3639">
                  <c:v>2.663154</c:v>
                </c:pt>
                <c:pt idx="3640">
                  <c:v>2.660601</c:v>
                </c:pt>
                <c:pt idx="3641">
                  <c:v>2.659266</c:v>
                </c:pt>
                <c:pt idx="3642">
                  <c:v>2.655227</c:v>
                </c:pt>
                <c:pt idx="3643">
                  <c:v>2.655018999999997</c:v>
                </c:pt>
                <c:pt idx="3644">
                  <c:v>2.654249</c:v>
                </c:pt>
                <c:pt idx="3645">
                  <c:v>2.654129</c:v>
                </c:pt>
                <c:pt idx="3646">
                  <c:v>2.653729</c:v>
                </c:pt>
                <c:pt idx="3647">
                  <c:v>2.652083999999998</c:v>
                </c:pt>
                <c:pt idx="3648">
                  <c:v>2.649058</c:v>
                </c:pt>
                <c:pt idx="3649">
                  <c:v>2.64772</c:v>
                </c:pt>
                <c:pt idx="3650">
                  <c:v>2.644153</c:v>
                </c:pt>
                <c:pt idx="3651">
                  <c:v>2.643712</c:v>
                </c:pt>
                <c:pt idx="3652">
                  <c:v>2.642731</c:v>
                </c:pt>
                <c:pt idx="3653">
                  <c:v>2.637166</c:v>
                </c:pt>
                <c:pt idx="3654">
                  <c:v>2.636588999999998</c:v>
                </c:pt>
                <c:pt idx="3655">
                  <c:v>2.635410999999999</c:v>
                </c:pt>
                <c:pt idx="3656">
                  <c:v>2.635336</c:v>
                </c:pt>
                <c:pt idx="3657">
                  <c:v>2.63356</c:v>
                </c:pt>
                <c:pt idx="3658">
                  <c:v>2.632499</c:v>
                </c:pt>
                <c:pt idx="3659">
                  <c:v>2.630707</c:v>
                </c:pt>
                <c:pt idx="3660">
                  <c:v>2.628506</c:v>
                </c:pt>
                <c:pt idx="3661">
                  <c:v>2.625426</c:v>
                </c:pt>
                <c:pt idx="3662">
                  <c:v>2.625308</c:v>
                </c:pt>
                <c:pt idx="3663">
                  <c:v>2.622354</c:v>
                </c:pt>
                <c:pt idx="3664">
                  <c:v>2.616385999999998</c:v>
                </c:pt>
                <c:pt idx="3665">
                  <c:v>2.613808999999998</c:v>
                </c:pt>
                <c:pt idx="3666">
                  <c:v>2.612718999999997</c:v>
                </c:pt>
                <c:pt idx="3667">
                  <c:v>2.612156</c:v>
                </c:pt>
                <c:pt idx="3668">
                  <c:v>2.610040999999998</c:v>
                </c:pt>
                <c:pt idx="3669">
                  <c:v>2.608682</c:v>
                </c:pt>
                <c:pt idx="3670">
                  <c:v>2.605979</c:v>
                </c:pt>
                <c:pt idx="3671">
                  <c:v>2.60427</c:v>
                </c:pt>
                <c:pt idx="3672">
                  <c:v>2.602009999999999</c:v>
                </c:pt>
                <c:pt idx="3673">
                  <c:v>2.60056</c:v>
                </c:pt>
                <c:pt idx="3674">
                  <c:v>2.598603</c:v>
                </c:pt>
                <c:pt idx="3675">
                  <c:v>2.597989</c:v>
                </c:pt>
                <c:pt idx="3676">
                  <c:v>2.597913</c:v>
                </c:pt>
                <c:pt idx="3677">
                  <c:v>2.597677</c:v>
                </c:pt>
                <c:pt idx="3678">
                  <c:v>2.597429</c:v>
                </c:pt>
                <c:pt idx="3679">
                  <c:v>2.596833</c:v>
                </c:pt>
                <c:pt idx="3680">
                  <c:v>2.5952</c:v>
                </c:pt>
                <c:pt idx="3681">
                  <c:v>2.592375</c:v>
                </c:pt>
                <c:pt idx="3682">
                  <c:v>2.590603999999999</c:v>
                </c:pt>
                <c:pt idx="3683">
                  <c:v>2.590177</c:v>
                </c:pt>
                <c:pt idx="3684">
                  <c:v>2.590117</c:v>
                </c:pt>
                <c:pt idx="3685">
                  <c:v>2.587998</c:v>
                </c:pt>
                <c:pt idx="3686">
                  <c:v>2.587473</c:v>
                </c:pt>
                <c:pt idx="3687">
                  <c:v>2.583092</c:v>
                </c:pt>
                <c:pt idx="3688">
                  <c:v>2.582260999999999</c:v>
                </c:pt>
                <c:pt idx="3689">
                  <c:v>2.580674</c:v>
                </c:pt>
                <c:pt idx="3690">
                  <c:v>2.580583</c:v>
                </c:pt>
                <c:pt idx="3691">
                  <c:v>2.579880999999999</c:v>
                </c:pt>
                <c:pt idx="3692">
                  <c:v>2.579332</c:v>
                </c:pt>
                <c:pt idx="3693">
                  <c:v>2.574808</c:v>
                </c:pt>
                <c:pt idx="3694">
                  <c:v>2.57456</c:v>
                </c:pt>
                <c:pt idx="3695">
                  <c:v>2.570992</c:v>
                </c:pt>
                <c:pt idx="3696">
                  <c:v>2.569933</c:v>
                </c:pt>
                <c:pt idx="3697">
                  <c:v>2.568505</c:v>
                </c:pt>
                <c:pt idx="3698">
                  <c:v>2.565311</c:v>
                </c:pt>
                <c:pt idx="3699">
                  <c:v>2.564573</c:v>
                </c:pt>
                <c:pt idx="3700">
                  <c:v>2.563059</c:v>
                </c:pt>
                <c:pt idx="3701">
                  <c:v>2.561102</c:v>
                </c:pt>
                <c:pt idx="3702">
                  <c:v>2.560964</c:v>
                </c:pt>
                <c:pt idx="3703">
                  <c:v>2.560688</c:v>
                </c:pt>
                <c:pt idx="3704">
                  <c:v>2.56003</c:v>
                </c:pt>
                <c:pt idx="3705">
                  <c:v>2.558212</c:v>
                </c:pt>
                <c:pt idx="3706">
                  <c:v>2.557204</c:v>
                </c:pt>
                <c:pt idx="3707">
                  <c:v>2.555195</c:v>
                </c:pt>
                <c:pt idx="3708">
                  <c:v>2.554955</c:v>
                </c:pt>
                <c:pt idx="3709">
                  <c:v>2.554469999999998</c:v>
                </c:pt>
                <c:pt idx="3710">
                  <c:v>2.553366</c:v>
                </c:pt>
                <c:pt idx="3711">
                  <c:v>2.552226999999998</c:v>
                </c:pt>
                <c:pt idx="3712">
                  <c:v>2.551384</c:v>
                </c:pt>
                <c:pt idx="3713">
                  <c:v>2.549337</c:v>
                </c:pt>
                <c:pt idx="3714">
                  <c:v>2.548446999999999</c:v>
                </c:pt>
                <c:pt idx="3715">
                  <c:v>2.545166</c:v>
                </c:pt>
                <c:pt idx="3716">
                  <c:v>2.544838</c:v>
                </c:pt>
                <c:pt idx="3717">
                  <c:v>2.543714</c:v>
                </c:pt>
                <c:pt idx="3718">
                  <c:v>2.539407</c:v>
                </c:pt>
                <c:pt idx="3719">
                  <c:v>2.538333</c:v>
                </c:pt>
                <c:pt idx="3720">
                  <c:v>2.537605999999998</c:v>
                </c:pt>
                <c:pt idx="3721">
                  <c:v>2.535763999999999</c:v>
                </c:pt>
                <c:pt idx="3722">
                  <c:v>2.534609999999998</c:v>
                </c:pt>
                <c:pt idx="3723">
                  <c:v>2.534273999999999</c:v>
                </c:pt>
                <c:pt idx="3724">
                  <c:v>2.533151</c:v>
                </c:pt>
                <c:pt idx="3725">
                  <c:v>2.531763999999999</c:v>
                </c:pt>
                <c:pt idx="3726">
                  <c:v>2.522577</c:v>
                </c:pt>
                <c:pt idx="3727">
                  <c:v>2.522167</c:v>
                </c:pt>
                <c:pt idx="3728">
                  <c:v>2.52206</c:v>
                </c:pt>
                <c:pt idx="3729">
                  <c:v>2.520459999999999</c:v>
                </c:pt>
                <c:pt idx="3730">
                  <c:v>2.514393</c:v>
                </c:pt>
                <c:pt idx="3731">
                  <c:v>2.512582</c:v>
                </c:pt>
                <c:pt idx="3732">
                  <c:v>2.51255</c:v>
                </c:pt>
                <c:pt idx="3733">
                  <c:v>2.512444999999996</c:v>
                </c:pt>
                <c:pt idx="3734">
                  <c:v>2.511995</c:v>
                </c:pt>
                <c:pt idx="3735">
                  <c:v>2.507623</c:v>
                </c:pt>
                <c:pt idx="3736">
                  <c:v>2.505444999999999</c:v>
                </c:pt>
                <c:pt idx="3737">
                  <c:v>2.505043999999998</c:v>
                </c:pt>
                <c:pt idx="3738">
                  <c:v>2.497895</c:v>
                </c:pt>
                <c:pt idx="3739">
                  <c:v>2.496366999999998</c:v>
                </c:pt>
                <c:pt idx="3740">
                  <c:v>2.495662999999989</c:v>
                </c:pt>
                <c:pt idx="3741">
                  <c:v>2.494616</c:v>
                </c:pt>
                <c:pt idx="3742">
                  <c:v>2.491969999999998</c:v>
                </c:pt>
                <c:pt idx="3743">
                  <c:v>2.491302999999998</c:v>
                </c:pt>
                <c:pt idx="3744">
                  <c:v>2.490834</c:v>
                </c:pt>
                <c:pt idx="3745">
                  <c:v>2.489262999999998</c:v>
                </c:pt>
                <c:pt idx="3746">
                  <c:v>2.488375</c:v>
                </c:pt>
                <c:pt idx="3747">
                  <c:v>2.488278</c:v>
                </c:pt>
                <c:pt idx="3748">
                  <c:v>2.4882</c:v>
                </c:pt>
                <c:pt idx="3749">
                  <c:v>2.487537</c:v>
                </c:pt>
                <c:pt idx="3750">
                  <c:v>2.482774</c:v>
                </c:pt>
                <c:pt idx="3751">
                  <c:v>2.482664999999999</c:v>
                </c:pt>
                <c:pt idx="3752">
                  <c:v>2.478736</c:v>
                </c:pt>
                <c:pt idx="3753">
                  <c:v>2.477633</c:v>
                </c:pt>
                <c:pt idx="3754">
                  <c:v>2.476932999999998</c:v>
                </c:pt>
                <c:pt idx="3755">
                  <c:v>2.476747999999997</c:v>
                </c:pt>
                <c:pt idx="3756">
                  <c:v>2.475643999999989</c:v>
                </c:pt>
                <c:pt idx="3757">
                  <c:v>2.472626</c:v>
                </c:pt>
                <c:pt idx="3758">
                  <c:v>2.472358999999996</c:v>
                </c:pt>
                <c:pt idx="3759">
                  <c:v>2.470629</c:v>
                </c:pt>
                <c:pt idx="3760">
                  <c:v>2.470613</c:v>
                </c:pt>
                <c:pt idx="3761">
                  <c:v>2.468674</c:v>
                </c:pt>
                <c:pt idx="3762">
                  <c:v>2.466791</c:v>
                </c:pt>
                <c:pt idx="3763">
                  <c:v>2.466219999999998</c:v>
                </c:pt>
                <c:pt idx="3764">
                  <c:v>2.464836</c:v>
                </c:pt>
                <c:pt idx="3765">
                  <c:v>2.46416</c:v>
                </c:pt>
                <c:pt idx="3766">
                  <c:v>2.462395</c:v>
                </c:pt>
                <c:pt idx="3767">
                  <c:v>2.462385</c:v>
                </c:pt>
                <c:pt idx="3768">
                  <c:v>2.45746</c:v>
                </c:pt>
                <c:pt idx="3769">
                  <c:v>2.452801</c:v>
                </c:pt>
                <c:pt idx="3770">
                  <c:v>2.451852999999989</c:v>
                </c:pt>
                <c:pt idx="3771">
                  <c:v>2.451549</c:v>
                </c:pt>
                <c:pt idx="3772">
                  <c:v>2.450368</c:v>
                </c:pt>
                <c:pt idx="3773">
                  <c:v>2.448218</c:v>
                </c:pt>
                <c:pt idx="3774">
                  <c:v>2.447465</c:v>
                </c:pt>
                <c:pt idx="3775">
                  <c:v>2.446979999999999</c:v>
                </c:pt>
                <c:pt idx="3776">
                  <c:v>2.446558</c:v>
                </c:pt>
                <c:pt idx="3777">
                  <c:v>2.445832999999999</c:v>
                </c:pt>
                <c:pt idx="3778">
                  <c:v>2.445233</c:v>
                </c:pt>
                <c:pt idx="3779">
                  <c:v>2.443734</c:v>
                </c:pt>
                <c:pt idx="3780">
                  <c:v>2.442517</c:v>
                </c:pt>
                <c:pt idx="3781">
                  <c:v>2.440887</c:v>
                </c:pt>
                <c:pt idx="3782">
                  <c:v>2.440774</c:v>
                </c:pt>
                <c:pt idx="3783">
                  <c:v>2.439976</c:v>
                </c:pt>
                <c:pt idx="3784">
                  <c:v>2.439385999999998</c:v>
                </c:pt>
                <c:pt idx="3785">
                  <c:v>2.436891</c:v>
                </c:pt>
                <c:pt idx="3786">
                  <c:v>2.435999999999999</c:v>
                </c:pt>
                <c:pt idx="3787">
                  <c:v>2.435379999999999</c:v>
                </c:pt>
                <c:pt idx="3788">
                  <c:v>2.434375999999999</c:v>
                </c:pt>
                <c:pt idx="3789">
                  <c:v>2.434337</c:v>
                </c:pt>
                <c:pt idx="3790">
                  <c:v>2.434047999999998</c:v>
                </c:pt>
                <c:pt idx="3791">
                  <c:v>2.434013</c:v>
                </c:pt>
                <c:pt idx="3792">
                  <c:v>2.432874</c:v>
                </c:pt>
                <c:pt idx="3793">
                  <c:v>2.43282</c:v>
                </c:pt>
                <c:pt idx="3794">
                  <c:v>2.429552999999998</c:v>
                </c:pt>
                <c:pt idx="3795">
                  <c:v>2.426366999999999</c:v>
                </c:pt>
                <c:pt idx="3796">
                  <c:v>2.423215</c:v>
                </c:pt>
                <c:pt idx="3797">
                  <c:v>2.422947</c:v>
                </c:pt>
                <c:pt idx="3798">
                  <c:v>2.422242999999989</c:v>
                </c:pt>
                <c:pt idx="3799">
                  <c:v>2.413141</c:v>
                </c:pt>
                <c:pt idx="3800">
                  <c:v>2.411582</c:v>
                </c:pt>
                <c:pt idx="3801">
                  <c:v>2.409222999999999</c:v>
                </c:pt>
                <c:pt idx="3802">
                  <c:v>2.407883</c:v>
                </c:pt>
                <c:pt idx="3803">
                  <c:v>2.407558</c:v>
                </c:pt>
                <c:pt idx="3804">
                  <c:v>2.405575</c:v>
                </c:pt>
                <c:pt idx="3805">
                  <c:v>2.403697</c:v>
                </c:pt>
                <c:pt idx="3806">
                  <c:v>2.401066</c:v>
                </c:pt>
                <c:pt idx="3807">
                  <c:v>2.399947999999997</c:v>
                </c:pt>
                <c:pt idx="3808">
                  <c:v>2.399162</c:v>
                </c:pt>
                <c:pt idx="3809">
                  <c:v>2.397546</c:v>
                </c:pt>
                <c:pt idx="3810">
                  <c:v>2.397348</c:v>
                </c:pt>
                <c:pt idx="3811">
                  <c:v>2.397146999999999</c:v>
                </c:pt>
                <c:pt idx="3812">
                  <c:v>2.396958999999989</c:v>
                </c:pt>
                <c:pt idx="3813">
                  <c:v>2.395877</c:v>
                </c:pt>
                <c:pt idx="3814">
                  <c:v>2.395300999999999</c:v>
                </c:pt>
                <c:pt idx="3815">
                  <c:v>2.394894999999999</c:v>
                </c:pt>
                <c:pt idx="3816">
                  <c:v>2.393171</c:v>
                </c:pt>
                <c:pt idx="3817">
                  <c:v>2.392316</c:v>
                </c:pt>
                <c:pt idx="3818">
                  <c:v>2.391341</c:v>
                </c:pt>
                <c:pt idx="3819">
                  <c:v>2.387846</c:v>
                </c:pt>
                <c:pt idx="3820">
                  <c:v>2.386444</c:v>
                </c:pt>
                <c:pt idx="3821">
                  <c:v>2.385787</c:v>
                </c:pt>
                <c:pt idx="3822">
                  <c:v>2.385206999999998</c:v>
                </c:pt>
                <c:pt idx="3823">
                  <c:v>2.383372</c:v>
                </c:pt>
                <c:pt idx="3824">
                  <c:v>2.382641999999997</c:v>
                </c:pt>
                <c:pt idx="3825">
                  <c:v>2.381559</c:v>
                </c:pt>
                <c:pt idx="3826">
                  <c:v>2.381269</c:v>
                </c:pt>
                <c:pt idx="3827">
                  <c:v>2.378627999999999</c:v>
                </c:pt>
                <c:pt idx="3828">
                  <c:v>2.378587</c:v>
                </c:pt>
                <c:pt idx="3829">
                  <c:v>2.377011</c:v>
                </c:pt>
                <c:pt idx="3830">
                  <c:v>2.3761</c:v>
                </c:pt>
                <c:pt idx="3831">
                  <c:v>2.375854999999996</c:v>
                </c:pt>
                <c:pt idx="3832">
                  <c:v>2.37582</c:v>
                </c:pt>
                <c:pt idx="3833">
                  <c:v>2.374429999999998</c:v>
                </c:pt>
                <c:pt idx="3834">
                  <c:v>2.373543</c:v>
                </c:pt>
                <c:pt idx="3835">
                  <c:v>2.370315</c:v>
                </c:pt>
                <c:pt idx="3836">
                  <c:v>2.367095</c:v>
                </c:pt>
                <c:pt idx="3837">
                  <c:v>2.366031</c:v>
                </c:pt>
                <c:pt idx="3838">
                  <c:v>2.365785</c:v>
                </c:pt>
                <c:pt idx="3839">
                  <c:v>2.363381</c:v>
                </c:pt>
                <c:pt idx="3840">
                  <c:v>2.357651</c:v>
                </c:pt>
                <c:pt idx="3841">
                  <c:v>2.357219</c:v>
                </c:pt>
                <c:pt idx="3842">
                  <c:v>2.356920999999998</c:v>
                </c:pt>
                <c:pt idx="3843">
                  <c:v>2.356287999999997</c:v>
                </c:pt>
                <c:pt idx="3844">
                  <c:v>2.353492</c:v>
                </c:pt>
                <c:pt idx="3845">
                  <c:v>2.35318</c:v>
                </c:pt>
                <c:pt idx="3846">
                  <c:v>2.352408999999989</c:v>
                </c:pt>
                <c:pt idx="3847">
                  <c:v>2.352371</c:v>
                </c:pt>
                <c:pt idx="3848">
                  <c:v>2.350792</c:v>
                </c:pt>
                <c:pt idx="3849">
                  <c:v>2.347733</c:v>
                </c:pt>
                <c:pt idx="3850">
                  <c:v>2.347487</c:v>
                </c:pt>
                <c:pt idx="3851">
                  <c:v>2.347414</c:v>
                </c:pt>
                <c:pt idx="3852">
                  <c:v>2.345406999999998</c:v>
                </c:pt>
                <c:pt idx="3853">
                  <c:v>2.345264999999999</c:v>
                </c:pt>
                <c:pt idx="3854">
                  <c:v>2.344587</c:v>
                </c:pt>
                <c:pt idx="3855">
                  <c:v>2.342347</c:v>
                </c:pt>
                <c:pt idx="3856">
                  <c:v>2.340214</c:v>
                </c:pt>
                <c:pt idx="3857">
                  <c:v>2.338442999999989</c:v>
                </c:pt>
                <c:pt idx="3858">
                  <c:v>2.338086</c:v>
                </c:pt>
                <c:pt idx="3859">
                  <c:v>2.337905</c:v>
                </c:pt>
                <c:pt idx="3860">
                  <c:v>2.336206999999989</c:v>
                </c:pt>
                <c:pt idx="3861">
                  <c:v>2.335652999999989</c:v>
                </c:pt>
                <c:pt idx="3862">
                  <c:v>2.332171</c:v>
                </c:pt>
                <c:pt idx="3863">
                  <c:v>2.329947999999999</c:v>
                </c:pt>
                <c:pt idx="3864">
                  <c:v>2.329162</c:v>
                </c:pt>
                <c:pt idx="3865">
                  <c:v>2.32799</c:v>
                </c:pt>
                <c:pt idx="3866">
                  <c:v>2.326572</c:v>
                </c:pt>
                <c:pt idx="3867">
                  <c:v>2.32573</c:v>
                </c:pt>
                <c:pt idx="3868">
                  <c:v>2.31557</c:v>
                </c:pt>
                <c:pt idx="3869">
                  <c:v>2.312784999999998</c:v>
                </c:pt>
                <c:pt idx="3870">
                  <c:v>2.310289</c:v>
                </c:pt>
                <c:pt idx="3871">
                  <c:v>2.304066</c:v>
                </c:pt>
                <c:pt idx="3872">
                  <c:v>2.298318</c:v>
                </c:pt>
                <c:pt idx="3873">
                  <c:v>2.296916</c:v>
                </c:pt>
                <c:pt idx="3874">
                  <c:v>2.294523</c:v>
                </c:pt>
                <c:pt idx="3875">
                  <c:v>2.289112</c:v>
                </c:pt>
                <c:pt idx="3876">
                  <c:v>2.288822</c:v>
                </c:pt>
                <c:pt idx="3877">
                  <c:v>2.286909</c:v>
                </c:pt>
                <c:pt idx="3878">
                  <c:v>2.282309</c:v>
                </c:pt>
                <c:pt idx="3879">
                  <c:v>2.282117</c:v>
                </c:pt>
                <c:pt idx="3880">
                  <c:v>2.280694</c:v>
                </c:pt>
                <c:pt idx="3881">
                  <c:v>2.280069</c:v>
                </c:pt>
                <c:pt idx="3882">
                  <c:v>2.278025</c:v>
                </c:pt>
                <c:pt idx="3883">
                  <c:v>2.274756</c:v>
                </c:pt>
                <c:pt idx="3884">
                  <c:v>2.274585</c:v>
                </c:pt>
                <c:pt idx="3885">
                  <c:v>2.272041</c:v>
                </c:pt>
                <c:pt idx="3886">
                  <c:v>2.269091</c:v>
                </c:pt>
                <c:pt idx="3887">
                  <c:v>2.267875</c:v>
                </c:pt>
                <c:pt idx="3888">
                  <c:v>2.26542</c:v>
                </c:pt>
                <c:pt idx="3889">
                  <c:v>2.261755</c:v>
                </c:pt>
                <c:pt idx="3890">
                  <c:v>2.260829</c:v>
                </c:pt>
                <c:pt idx="3891">
                  <c:v>2.259862</c:v>
                </c:pt>
                <c:pt idx="3892">
                  <c:v>2.258691</c:v>
                </c:pt>
                <c:pt idx="3893">
                  <c:v>2.258489</c:v>
                </c:pt>
                <c:pt idx="3894">
                  <c:v>2.257586</c:v>
                </c:pt>
                <c:pt idx="3895">
                  <c:v>2.257568</c:v>
                </c:pt>
                <c:pt idx="3896">
                  <c:v>2.257318</c:v>
                </c:pt>
                <c:pt idx="3897">
                  <c:v>2.256044999999999</c:v>
                </c:pt>
                <c:pt idx="3898">
                  <c:v>2.249011</c:v>
                </c:pt>
                <c:pt idx="3899">
                  <c:v>2.246147</c:v>
                </c:pt>
                <c:pt idx="3900">
                  <c:v>2.244551</c:v>
                </c:pt>
                <c:pt idx="3901">
                  <c:v>2.243687</c:v>
                </c:pt>
                <c:pt idx="3902">
                  <c:v>2.243098</c:v>
                </c:pt>
                <c:pt idx="3903">
                  <c:v>2.243051</c:v>
                </c:pt>
                <c:pt idx="3904">
                  <c:v>2.241901</c:v>
                </c:pt>
                <c:pt idx="3905">
                  <c:v>2.240158</c:v>
                </c:pt>
                <c:pt idx="3906">
                  <c:v>2.23998</c:v>
                </c:pt>
                <c:pt idx="3907">
                  <c:v>2.239163</c:v>
                </c:pt>
                <c:pt idx="3908">
                  <c:v>2.237978</c:v>
                </c:pt>
                <c:pt idx="3909">
                  <c:v>2.235272999999998</c:v>
                </c:pt>
                <c:pt idx="3910">
                  <c:v>2.233543</c:v>
                </c:pt>
                <c:pt idx="3911">
                  <c:v>2.233405</c:v>
                </c:pt>
                <c:pt idx="3912">
                  <c:v>2.229896</c:v>
                </c:pt>
                <c:pt idx="3913">
                  <c:v>2.228966</c:v>
                </c:pt>
                <c:pt idx="3914">
                  <c:v>2.227098</c:v>
                </c:pt>
                <c:pt idx="3915">
                  <c:v>2.225848</c:v>
                </c:pt>
                <c:pt idx="3916">
                  <c:v>2.223897</c:v>
                </c:pt>
                <c:pt idx="3917">
                  <c:v>2.221881</c:v>
                </c:pt>
                <c:pt idx="3918">
                  <c:v>2.221353</c:v>
                </c:pt>
                <c:pt idx="3919">
                  <c:v>2.220435</c:v>
                </c:pt>
                <c:pt idx="3920">
                  <c:v>2.218647999999999</c:v>
                </c:pt>
                <c:pt idx="3921">
                  <c:v>2.215074</c:v>
                </c:pt>
                <c:pt idx="3922">
                  <c:v>2.21368</c:v>
                </c:pt>
                <c:pt idx="3923">
                  <c:v>2.209547</c:v>
                </c:pt>
                <c:pt idx="3924">
                  <c:v>2.205534</c:v>
                </c:pt>
                <c:pt idx="3925">
                  <c:v>2.203634</c:v>
                </c:pt>
                <c:pt idx="3926">
                  <c:v>2.203007</c:v>
                </c:pt>
                <c:pt idx="3927">
                  <c:v>2.202348</c:v>
                </c:pt>
                <c:pt idx="3928">
                  <c:v>2.199257999999999</c:v>
                </c:pt>
                <c:pt idx="3929">
                  <c:v>2.197613</c:v>
                </c:pt>
                <c:pt idx="3930">
                  <c:v>2.197194</c:v>
                </c:pt>
                <c:pt idx="3931">
                  <c:v>2.196499999999999</c:v>
                </c:pt>
                <c:pt idx="3932">
                  <c:v>2.196143999999999</c:v>
                </c:pt>
                <c:pt idx="3933">
                  <c:v>2.193868999999998</c:v>
                </c:pt>
                <c:pt idx="3934">
                  <c:v>2.193537</c:v>
                </c:pt>
                <c:pt idx="3935">
                  <c:v>2.192982999999999</c:v>
                </c:pt>
                <c:pt idx="3936">
                  <c:v>2.192385999999999</c:v>
                </c:pt>
                <c:pt idx="3937">
                  <c:v>2.192102999999999</c:v>
                </c:pt>
                <c:pt idx="3938">
                  <c:v>2.191324</c:v>
                </c:pt>
                <c:pt idx="3939">
                  <c:v>2.184679</c:v>
                </c:pt>
                <c:pt idx="3940">
                  <c:v>2.184636</c:v>
                </c:pt>
                <c:pt idx="3941">
                  <c:v>2.179187</c:v>
                </c:pt>
                <c:pt idx="3942">
                  <c:v>2.172702999999998</c:v>
                </c:pt>
                <c:pt idx="3943">
                  <c:v>2.171298</c:v>
                </c:pt>
                <c:pt idx="3944">
                  <c:v>2.169958</c:v>
                </c:pt>
                <c:pt idx="3945">
                  <c:v>2.169872999999999</c:v>
                </c:pt>
                <c:pt idx="3946">
                  <c:v>2.168658999999999</c:v>
                </c:pt>
                <c:pt idx="3947">
                  <c:v>2.167084</c:v>
                </c:pt>
                <c:pt idx="3948">
                  <c:v>2.163217</c:v>
                </c:pt>
                <c:pt idx="3949">
                  <c:v>2.161617</c:v>
                </c:pt>
                <c:pt idx="3950">
                  <c:v>2.16106</c:v>
                </c:pt>
                <c:pt idx="3951">
                  <c:v>2.159408</c:v>
                </c:pt>
                <c:pt idx="3952">
                  <c:v>2.159394</c:v>
                </c:pt>
                <c:pt idx="3953">
                  <c:v>2.152736</c:v>
                </c:pt>
                <c:pt idx="3954">
                  <c:v>2.150377</c:v>
                </c:pt>
                <c:pt idx="3955">
                  <c:v>2.146496</c:v>
                </c:pt>
                <c:pt idx="3956">
                  <c:v>2.144573</c:v>
                </c:pt>
                <c:pt idx="3957">
                  <c:v>2.14454</c:v>
                </c:pt>
                <c:pt idx="3958">
                  <c:v>2.144382</c:v>
                </c:pt>
                <c:pt idx="3959">
                  <c:v>2.142288</c:v>
                </c:pt>
                <c:pt idx="3960">
                  <c:v>2.139787</c:v>
                </c:pt>
                <c:pt idx="3961">
                  <c:v>2.138971</c:v>
                </c:pt>
                <c:pt idx="3962">
                  <c:v>2.138406999999999</c:v>
                </c:pt>
                <c:pt idx="3963">
                  <c:v>2.13615</c:v>
                </c:pt>
                <c:pt idx="3964">
                  <c:v>2.132630999999999</c:v>
                </c:pt>
                <c:pt idx="3965">
                  <c:v>2.132142</c:v>
                </c:pt>
                <c:pt idx="3966">
                  <c:v>2.1318</c:v>
                </c:pt>
                <c:pt idx="3967">
                  <c:v>2.131481</c:v>
                </c:pt>
                <c:pt idx="3968">
                  <c:v>2.127901</c:v>
                </c:pt>
                <c:pt idx="3969">
                  <c:v>2.12649</c:v>
                </c:pt>
                <c:pt idx="3970">
                  <c:v>2.125637</c:v>
                </c:pt>
                <c:pt idx="3971">
                  <c:v>2.124909</c:v>
                </c:pt>
                <c:pt idx="3972">
                  <c:v>2.124842</c:v>
                </c:pt>
                <c:pt idx="3973">
                  <c:v>2.121829</c:v>
                </c:pt>
                <c:pt idx="3974">
                  <c:v>2.120005</c:v>
                </c:pt>
                <c:pt idx="3975">
                  <c:v>2.119607999999999</c:v>
                </c:pt>
                <c:pt idx="3976">
                  <c:v>2.118581</c:v>
                </c:pt>
                <c:pt idx="3977">
                  <c:v>2.118452</c:v>
                </c:pt>
                <c:pt idx="3978">
                  <c:v>2.1179</c:v>
                </c:pt>
                <c:pt idx="3979">
                  <c:v>2.117575</c:v>
                </c:pt>
                <c:pt idx="3980">
                  <c:v>2.113745</c:v>
                </c:pt>
                <c:pt idx="3981">
                  <c:v>2.108017</c:v>
                </c:pt>
                <c:pt idx="3982">
                  <c:v>2.107409</c:v>
                </c:pt>
                <c:pt idx="3983">
                  <c:v>2.104634</c:v>
                </c:pt>
                <c:pt idx="3984">
                  <c:v>2.103642</c:v>
                </c:pt>
                <c:pt idx="3985">
                  <c:v>2.100441</c:v>
                </c:pt>
                <c:pt idx="3986">
                  <c:v>2.100234</c:v>
                </c:pt>
                <c:pt idx="3987">
                  <c:v>2.098288999999998</c:v>
                </c:pt>
                <c:pt idx="3988">
                  <c:v>2.096265999999989</c:v>
                </c:pt>
                <c:pt idx="3989">
                  <c:v>2.095712</c:v>
                </c:pt>
                <c:pt idx="3990">
                  <c:v>2.093465</c:v>
                </c:pt>
                <c:pt idx="3991">
                  <c:v>2.092004</c:v>
                </c:pt>
                <c:pt idx="3992">
                  <c:v>2.091648999999989</c:v>
                </c:pt>
                <c:pt idx="3993">
                  <c:v>2.089082</c:v>
                </c:pt>
                <c:pt idx="3994">
                  <c:v>2.086936</c:v>
                </c:pt>
                <c:pt idx="3995">
                  <c:v>2.085814</c:v>
                </c:pt>
                <c:pt idx="3996">
                  <c:v>2.084042999999999</c:v>
                </c:pt>
                <c:pt idx="3997">
                  <c:v>2.081142</c:v>
                </c:pt>
                <c:pt idx="3998">
                  <c:v>2.079466</c:v>
                </c:pt>
                <c:pt idx="3999">
                  <c:v>2.078043999999998</c:v>
                </c:pt>
                <c:pt idx="4000">
                  <c:v>2.076182</c:v>
                </c:pt>
                <c:pt idx="4001">
                  <c:v>2.075565999999998</c:v>
                </c:pt>
                <c:pt idx="4002">
                  <c:v>2.071377</c:v>
                </c:pt>
                <c:pt idx="4003">
                  <c:v>2.070638999999999</c:v>
                </c:pt>
                <c:pt idx="4004">
                  <c:v>2.070609999999999</c:v>
                </c:pt>
                <c:pt idx="4005">
                  <c:v>2.070446</c:v>
                </c:pt>
                <c:pt idx="4006">
                  <c:v>2.070198</c:v>
                </c:pt>
                <c:pt idx="4007">
                  <c:v>2.068677</c:v>
                </c:pt>
                <c:pt idx="4008">
                  <c:v>2.06858</c:v>
                </c:pt>
                <c:pt idx="4009">
                  <c:v>2.067952</c:v>
                </c:pt>
                <c:pt idx="4010">
                  <c:v>2.067051</c:v>
                </c:pt>
                <c:pt idx="4011">
                  <c:v>2.066279</c:v>
                </c:pt>
                <c:pt idx="4012">
                  <c:v>2.066149999999999</c:v>
                </c:pt>
                <c:pt idx="4013">
                  <c:v>2.064979</c:v>
                </c:pt>
                <c:pt idx="4014">
                  <c:v>2.064974</c:v>
                </c:pt>
                <c:pt idx="4015">
                  <c:v>2.064438</c:v>
                </c:pt>
                <c:pt idx="4016">
                  <c:v>2.064357</c:v>
                </c:pt>
                <c:pt idx="4017">
                  <c:v>2.063418</c:v>
                </c:pt>
                <c:pt idx="4018">
                  <c:v>2.063324</c:v>
                </c:pt>
                <c:pt idx="4019">
                  <c:v>2.063253</c:v>
                </c:pt>
                <c:pt idx="4020">
                  <c:v>2.062886999999999</c:v>
                </c:pt>
                <c:pt idx="4021">
                  <c:v>2.062843</c:v>
                </c:pt>
                <c:pt idx="4022">
                  <c:v>2.062206999999999</c:v>
                </c:pt>
                <c:pt idx="4023">
                  <c:v>2.060929</c:v>
                </c:pt>
                <c:pt idx="4024">
                  <c:v>2.058551</c:v>
                </c:pt>
                <c:pt idx="4025">
                  <c:v>2.058188</c:v>
                </c:pt>
                <c:pt idx="4026">
                  <c:v>2.058012999999999</c:v>
                </c:pt>
                <c:pt idx="4027">
                  <c:v>2.057144</c:v>
                </c:pt>
                <c:pt idx="4028">
                  <c:v>2.056179999999999</c:v>
                </c:pt>
                <c:pt idx="4029">
                  <c:v>2.055936</c:v>
                </c:pt>
                <c:pt idx="4030">
                  <c:v>2.055438</c:v>
                </c:pt>
                <c:pt idx="4031">
                  <c:v>2.052365</c:v>
                </c:pt>
                <c:pt idx="4032">
                  <c:v>2.050298999999999</c:v>
                </c:pt>
                <c:pt idx="4033">
                  <c:v>2.047603</c:v>
                </c:pt>
                <c:pt idx="4034">
                  <c:v>2.046466</c:v>
                </c:pt>
                <c:pt idx="4035">
                  <c:v>2.045615</c:v>
                </c:pt>
                <c:pt idx="4036">
                  <c:v>2.042683999999999</c:v>
                </c:pt>
                <c:pt idx="4037">
                  <c:v>2.041991</c:v>
                </c:pt>
                <c:pt idx="4038">
                  <c:v>2.041932</c:v>
                </c:pt>
                <c:pt idx="4039">
                  <c:v>2.041519</c:v>
                </c:pt>
                <c:pt idx="4040">
                  <c:v>2.040569</c:v>
                </c:pt>
                <c:pt idx="4041">
                  <c:v>2.038961</c:v>
                </c:pt>
                <c:pt idx="4042">
                  <c:v>2.038715</c:v>
                </c:pt>
                <c:pt idx="4043">
                  <c:v>2.03805</c:v>
                </c:pt>
                <c:pt idx="4044">
                  <c:v>2.037981</c:v>
                </c:pt>
                <c:pt idx="4045">
                  <c:v>2.037822</c:v>
                </c:pt>
                <c:pt idx="4046">
                  <c:v>2.037447999999999</c:v>
                </c:pt>
                <c:pt idx="4047">
                  <c:v>2.036697999999999</c:v>
                </c:pt>
                <c:pt idx="4048">
                  <c:v>2.036591</c:v>
                </c:pt>
                <c:pt idx="4049">
                  <c:v>2.036357</c:v>
                </c:pt>
                <c:pt idx="4050">
                  <c:v>2.036232</c:v>
                </c:pt>
                <c:pt idx="4051">
                  <c:v>2.035368</c:v>
                </c:pt>
                <c:pt idx="4052">
                  <c:v>2.034962</c:v>
                </c:pt>
                <c:pt idx="4053">
                  <c:v>2.032725999999998</c:v>
                </c:pt>
                <c:pt idx="4054">
                  <c:v>2.030995</c:v>
                </c:pt>
                <c:pt idx="4055">
                  <c:v>2.029288</c:v>
                </c:pt>
                <c:pt idx="4056">
                  <c:v>2.027123</c:v>
                </c:pt>
                <c:pt idx="4057">
                  <c:v>2.026926</c:v>
                </c:pt>
                <c:pt idx="4058">
                  <c:v>2.02513</c:v>
                </c:pt>
                <c:pt idx="4059">
                  <c:v>2.024828</c:v>
                </c:pt>
                <c:pt idx="4060">
                  <c:v>2.023527</c:v>
                </c:pt>
                <c:pt idx="4061">
                  <c:v>2.022393</c:v>
                </c:pt>
                <c:pt idx="4062">
                  <c:v>2.019247999999997</c:v>
                </c:pt>
                <c:pt idx="4063">
                  <c:v>2.017594</c:v>
                </c:pt>
                <c:pt idx="4064">
                  <c:v>2.015706999999999</c:v>
                </c:pt>
                <c:pt idx="4065">
                  <c:v>2.015314</c:v>
                </c:pt>
                <c:pt idx="4066">
                  <c:v>2.014198</c:v>
                </c:pt>
                <c:pt idx="4067">
                  <c:v>2.01359</c:v>
                </c:pt>
                <c:pt idx="4068">
                  <c:v>2.013234</c:v>
                </c:pt>
                <c:pt idx="4069">
                  <c:v>2.012791</c:v>
                </c:pt>
                <c:pt idx="4070">
                  <c:v>2.012467</c:v>
                </c:pt>
                <c:pt idx="4071">
                  <c:v>2.011851</c:v>
                </c:pt>
                <c:pt idx="4072">
                  <c:v>2.010967</c:v>
                </c:pt>
                <c:pt idx="4073">
                  <c:v>2.008573</c:v>
                </c:pt>
                <c:pt idx="4074">
                  <c:v>2.006272</c:v>
                </c:pt>
                <c:pt idx="4075">
                  <c:v>2.004921</c:v>
                </c:pt>
                <c:pt idx="4076">
                  <c:v>2.003836</c:v>
                </c:pt>
                <c:pt idx="4077">
                  <c:v>2.002953</c:v>
                </c:pt>
                <c:pt idx="4078">
                  <c:v>2.002263</c:v>
                </c:pt>
                <c:pt idx="4079">
                  <c:v>2.000353</c:v>
                </c:pt>
                <c:pt idx="4080">
                  <c:v>1.999415</c:v>
                </c:pt>
                <c:pt idx="4081">
                  <c:v>1.999147</c:v>
                </c:pt>
                <c:pt idx="4082">
                  <c:v>1.998018</c:v>
                </c:pt>
                <c:pt idx="4083">
                  <c:v>1.996304</c:v>
                </c:pt>
                <c:pt idx="4084">
                  <c:v>1.995759</c:v>
                </c:pt>
                <c:pt idx="4085">
                  <c:v>1.995572</c:v>
                </c:pt>
                <c:pt idx="4086">
                  <c:v>1.993571</c:v>
                </c:pt>
                <c:pt idx="4087">
                  <c:v>1.989448</c:v>
                </c:pt>
                <c:pt idx="4088">
                  <c:v>1.987596</c:v>
                </c:pt>
                <c:pt idx="4089">
                  <c:v>1.987548</c:v>
                </c:pt>
                <c:pt idx="4090">
                  <c:v>1.986685</c:v>
                </c:pt>
                <c:pt idx="4091">
                  <c:v>1.986564</c:v>
                </c:pt>
                <c:pt idx="4092">
                  <c:v>1.983909</c:v>
                </c:pt>
                <c:pt idx="4093">
                  <c:v>1.981879</c:v>
                </c:pt>
                <c:pt idx="4094">
                  <c:v>1.977081</c:v>
                </c:pt>
                <c:pt idx="4095">
                  <c:v>1.976962</c:v>
                </c:pt>
                <c:pt idx="4096">
                  <c:v>1.975997</c:v>
                </c:pt>
                <c:pt idx="4097">
                  <c:v>1.97428</c:v>
                </c:pt>
                <c:pt idx="4098">
                  <c:v>1.973372</c:v>
                </c:pt>
                <c:pt idx="4099">
                  <c:v>1.972019</c:v>
                </c:pt>
                <c:pt idx="4100">
                  <c:v>1.970768</c:v>
                </c:pt>
                <c:pt idx="4101">
                  <c:v>1.966885</c:v>
                </c:pt>
                <c:pt idx="4102">
                  <c:v>1.966724</c:v>
                </c:pt>
                <c:pt idx="4103">
                  <c:v>1.965303</c:v>
                </c:pt>
                <c:pt idx="4104">
                  <c:v>1.962088</c:v>
                </c:pt>
                <c:pt idx="4105">
                  <c:v>1.959634</c:v>
                </c:pt>
                <c:pt idx="4106">
                  <c:v>1.955108</c:v>
                </c:pt>
                <c:pt idx="4107">
                  <c:v>1.954136</c:v>
                </c:pt>
                <c:pt idx="4108">
                  <c:v>1.95104</c:v>
                </c:pt>
                <c:pt idx="4109">
                  <c:v>1.950269</c:v>
                </c:pt>
                <c:pt idx="4110">
                  <c:v>1.946837</c:v>
                </c:pt>
                <c:pt idx="4111">
                  <c:v>1.944256</c:v>
                </c:pt>
                <c:pt idx="4112">
                  <c:v>1.943666</c:v>
                </c:pt>
                <c:pt idx="4113">
                  <c:v>1.942449</c:v>
                </c:pt>
                <c:pt idx="4114">
                  <c:v>1.94009</c:v>
                </c:pt>
                <c:pt idx="4115">
                  <c:v>1.939048</c:v>
                </c:pt>
                <c:pt idx="4116">
                  <c:v>1.937709</c:v>
                </c:pt>
                <c:pt idx="4117">
                  <c:v>1.937228</c:v>
                </c:pt>
                <c:pt idx="4118">
                  <c:v>1.934034</c:v>
                </c:pt>
                <c:pt idx="4119">
                  <c:v>1.932835</c:v>
                </c:pt>
                <c:pt idx="4120">
                  <c:v>1.930379</c:v>
                </c:pt>
                <c:pt idx="4121">
                  <c:v>1.930326</c:v>
                </c:pt>
                <c:pt idx="4122">
                  <c:v>1.927926999999999</c:v>
                </c:pt>
                <c:pt idx="4123">
                  <c:v>1.924839</c:v>
                </c:pt>
                <c:pt idx="4124">
                  <c:v>1.92117</c:v>
                </c:pt>
                <c:pt idx="4125">
                  <c:v>1.921026</c:v>
                </c:pt>
                <c:pt idx="4126">
                  <c:v>1.920907</c:v>
                </c:pt>
                <c:pt idx="4127">
                  <c:v>1.920648</c:v>
                </c:pt>
                <c:pt idx="4128">
                  <c:v>1.920454</c:v>
                </c:pt>
                <c:pt idx="4129">
                  <c:v>1.919876</c:v>
                </c:pt>
                <c:pt idx="4130">
                  <c:v>1.919162</c:v>
                </c:pt>
                <c:pt idx="4131">
                  <c:v>1.91861</c:v>
                </c:pt>
                <c:pt idx="4132">
                  <c:v>1.918588</c:v>
                </c:pt>
                <c:pt idx="4133">
                  <c:v>1.915152</c:v>
                </c:pt>
                <c:pt idx="4134">
                  <c:v>1.91389</c:v>
                </c:pt>
                <c:pt idx="4135">
                  <c:v>1.912879</c:v>
                </c:pt>
                <c:pt idx="4136">
                  <c:v>1.911494999999999</c:v>
                </c:pt>
                <c:pt idx="4137">
                  <c:v>1.909575</c:v>
                </c:pt>
                <c:pt idx="4138">
                  <c:v>1.909511</c:v>
                </c:pt>
                <c:pt idx="4139">
                  <c:v>1.904971</c:v>
                </c:pt>
                <c:pt idx="4140">
                  <c:v>1.904152</c:v>
                </c:pt>
                <c:pt idx="4141">
                  <c:v>1.903634</c:v>
                </c:pt>
                <c:pt idx="4142">
                  <c:v>1.901491</c:v>
                </c:pt>
                <c:pt idx="4143">
                  <c:v>1.901113</c:v>
                </c:pt>
                <c:pt idx="4144">
                  <c:v>1.900146</c:v>
                </c:pt>
                <c:pt idx="4145">
                  <c:v>1.89933</c:v>
                </c:pt>
                <c:pt idx="4146">
                  <c:v>1.892452</c:v>
                </c:pt>
                <c:pt idx="4147">
                  <c:v>1.892114</c:v>
                </c:pt>
                <c:pt idx="4148">
                  <c:v>1.891766</c:v>
                </c:pt>
                <c:pt idx="4149">
                  <c:v>1.890431</c:v>
                </c:pt>
                <c:pt idx="4150">
                  <c:v>1.888298</c:v>
                </c:pt>
                <c:pt idx="4151">
                  <c:v>1.888213</c:v>
                </c:pt>
                <c:pt idx="4152">
                  <c:v>1.888048</c:v>
                </c:pt>
                <c:pt idx="4153">
                  <c:v>1.887598</c:v>
                </c:pt>
                <c:pt idx="4154">
                  <c:v>1.885668</c:v>
                </c:pt>
                <c:pt idx="4155">
                  <c:v>1.884445</c:v>
                </c:pt>
                <c:pt idx="4156">
                  <c:v>1.882473</c:v>
                </c:pt>
                <c:pt idx="4157">
                  <c:v>1.879521</c:v>
                </c:pt>
                <c:pt idx="4158">
                  <c:v>1.878881</c:v>
                </c:pt>
                <c:pt idx="4159">
                  <c:v>1.878678</c:v>
                </c:pt>
                <c:pt idx="4160">
                  <c:v>1.877989</c:v>
                </c:pt>
                <c:pt idx="4161">
                  <c:v>1.876469</c:v>
                </c:pt>
                <c:pt idx="4162">
                  <c:v>1.874691</c:v>
                </c:pt>
                <c:pt idx="4163">
                  <c:v>1.874064</c:v>
                </c:pt>
                <c:pt idx="4164">
                  <c:v>1.873131</c:v>
                </c:pt>
                <c:pt idx="4165">
                  <c:v>1.871619</c:v>
                </c:pt>
                <c:pt idx="4166">
                  <c:v>1.870708</c:v>
                </c:pt>
                <c:pt idx="4167">
                  <c:v>1.869274</c:v>
                </c:pt>
                <c:pt idx="4168">
                  <c:v>1.868697</c:v>
                </c:pt>
                <c:pt idx="4169">
                  <c:v>1.866599</c:v>
                </c:pt>
                <c:pt idx="4170">
                  <c:v>1.866589</c:v>
                </c:pt>
                <c:pt idx="4171">
                  <c:v>1.865809</c:v>
                </c:pt>
                <c:pt idx="4172">
                  <c:v>1.865633</c:v>
                </c:pt>
                <c:pt idx="4173">
                  <c:v>1.865482</c:v>
                </c:pt>
                <c:pt idx="4174">
                  <c:v>1.865233</c:v>
                </c:pt>
                <c:pt idx="4175">
                  <c:v>1.864812</c:v>
                </c:pt>
                <c:pt idx="4176">
                  <c:v>1.862049</c:v>
                </c:pt>
                <c:pt idx="4177">
                  <c:v>1.860757</c:v>
                </c:pt>
                <c:pt idx="4178">
                  <c:v>1.860401</c:v>
                </c:pt>
                <c:pt idx="4179">
                  <c:v>1.858598</c:v>
                </c:pt>
                <c:pt idx="4180">
                  <c:v>1.85731</c:v>
                </c:pt>
                <c:pt idx="4181">
                  <c:v>1.856974</c:v>
                </c:pt>
                <c:pt idx="4182">
                  <c:v>1.855037</c:v>
                </c:pt>
                <c:pt idx="4183">
                  <c:v>1.853899</c:v>
                </c:pt>
                <c:pt idx="4184">
                  <c:v>1.853596</c:v>
                </c:pt>
                <c:pt idx="4185">
                  <c:v>1.852718</c:v>
                </c:pt>
                <c:pt idx="4186">
                  <c:v>1.85197</c:v>
                </c:pt>
                <c:pt idx="4187">
                  <c:v>1.849884</c:v>
                </c:pt>
                <c:pt idx="4188">
                  <c:v>1.849444</c:v>
                </c:pt>
                <c:pt idx="4189">
                  <c:v>1.84928</c:v>
                </c:pt>
                <c:pt idx="4190">
                  <c:v>1.848947</c:v>
                </c:pt>
                <c:pt idx="4191">
                  <c:v>1.848898</c:v>
                </c:pt>
                <c:pt idx="4192">
                  <c:v>1.846328</c:v>
                </c:pt>
                <c:pt idx="4193">
                  <c:v>1.845748</c:v>
                </c:pt>
                <c:pt idx="4194">
                  <c:v>1.84564</c:v>
                </c:pt>
                <c:pt idx="4195">
                  <c:v>1.845556</c:v>
                </c:pt>
                <c:pt idx="4196">
                  <c:v>1.84208</c:v>
                </c:pt>
                <c:pt idx="4197">
                  <c:v>1.841859</c:v>
                </c:pt>
                <c:pt idx="4198">
                  <c:v>1.835309</c:v>
                </c:pt>
                <c:pt idx="4199">
                  <c:v>1.833848</c:v>
                </c:pt>
                <c:pt idx="4200">
                  <c:v>1.831921</c:v>
                </c:pt>
                <c:pt idx="4201">
                  <c:v>1.831696</c:v>
                </c:pt>
                <c:pt idx="4202">
                  <c:v>1.829668</c:v>
                </c:pt>
                <c:pt idx="4203">
                  <c:v>1.829312</c:v>
                </c:pt>
                <c:pt idx="4204">
                  <c:v>1.829271</c:v>
                </c:pt>
                <c:pt idx="4205">
                  <c:v>1.829117</c:v>
                </c:pt>
                <c:pt idx="4206">
                  <c:v>1.827271</c:v>
                </c:pt>
                <c:pt idx="4207">
                  <c:v>1.826592</c:v>
                </c:pt>
                <c:pt idx="4208">
                  <c:v>1.823893</c:v>
                </c:pt>
                <c:pt idx="4209">
                  <c:v>1.823726</c:v>
                </c:pt>
                <c:pt idx="4210">
                  <c:v>1.82164</c:v>
                </c:pt>
                <c:pt idx="4211">
                  <c:v>1.814337</c:v>
                </c:pt>
                <c:pt idx="4212">
                  <c:v>1.813675</c:v>
                </c:pt>
                <c:pt idx="4213">
                  <c:v>1.813528</c:v>
                </c:pt>
                <c:pt idx="4214">
                  <c:v>1.811722</c:v>
                </c:pt>
                <c:pt idx="4215">
                  <c:v>1.810146</c:v>
                </c:pt>
                <c:pt idx="4216">
                  <c:v>1.809773</c:v>
                </c:pt>
                <c:pt idx="4217">
                  <c:v>1.808222</c:v>
                </c:pt>
                <c:pt idx="4218">
                  <c:v>1.806396</c:v>
                </c:pt>
                <c:pt idx="4219">
                  <c:v>1.806025</c:v>
                </c:pt>
                <c:pt idx="4220">
                  <c:v>1.802173</c:v>
                </c:pt>
                <c:pt idx="4221">
                  <c:v>1.799242</c:v>
                </c:pt>
                <c:pt idx="4222">
                  <c:v>1.799083</c:v>
                </c:pt>
                <c:pt idx="4223">
                  <c:v>1.798146</c:v>
                </c:pt>
                <c:pt idx="4224">
                  <c:v>1.797803</c:v>
                </c:pt>
                <c:pt idx="4225">
                  <c:v>1.795151</c:v>
                </c:pt>
                <c:pt idx="4226">
                  <c:v>1.795025</c:v>
                </c:pt>
                <c:pt idx="4227">
                  <c:v>1.794287</c:v>
                </c:pt>
                <c:pt idx="4228">
                  <c:v>1.793651</c:v>
                </c:pt>
                <c:pt idx="4229">
                  <c:v>1.792159</c:v>
                </c:pt>
                <c:pt idx="4230">
                  <c:v>1.791681</c:v>
                </c:pt>
                <c:pt idx="4231">
                  <c:v>1.790393</c:v>
                </c:pt>
                <c:pt idx="4232">
                  <c:v>1.790123</c:v>
                </c:pt>
                <c:pt idx="4233">
                  <c:v>1.790108</c:v>
                </c:pt>
                <c:pt idx="4234">
                  <c:v>1.788898</c:v>
                </c:pt>
                <c:pt idx="4235">
                  <c:v>1.784669</c:v>
                </c:pt>
                <c:pt idx="4236">
                  <c:v>1.78459</c:v>
                </c:pt>
                <c:pt idx="4237">
                  <c:v>1.782811</c:v>
                </c:pt>
                <c:pt idx="4238">
                  <c:v>1.781127</c:v>
                </c:pt>
                <c:pt idx="4239">
                  <c:v>1.780788</c:v>
                </c:pt>
                <c:pt idx="4240">
                  <c:v>1.780164</c:v>
                </c:pt>
                <c:pt idx="4241">
                  <c:v>1.78013</c:v>
                </c:pt>
                <c:pt idx="4242">
                  <c:v>1.77955</c:v>
                </c:pt>
                <c:pt idx="4243">
                  <c:v>1.778993</c:v>
                </c:pt>
                <c:pt idx="4244">
                  <c:v>1.777375</c:v>
                </c:pt>
                <c:pt idx="4245">
                  <c:v>1.776583</c:v>
                </c:pt>
                <c:pt idx="4246">
                  <c:v>1.776509</c:v>
                </c:pt>
                <c:pt idx="4247">
                  <c:v>1.774904</c:v>
                </c:pt>
                <c:pt idx="4248">
                  <c:v>1.774196</c:v>
                </c:pt>
                <c:pt idx="4249">
                  <c:v>1.772778</c:v>
                </c:pt>
                <c:pt idx="4250">
                  <c:v>1.76963</c:v>
                </c:pt>
                <c:pt idx="4251">
                  <c:v>1.768862</c:v>
                </c:pt>
                <c:pt idx="4252">
                  <c:v>1.767748</c:v>
                </c:pt>
                <c:pt idx="4253">
                  <c:v>1.767539</c:v>
                </c:pt>
                <c:pt idx="4254">
                  <c:v>1.766191</c:v>
                </c:pt>
                <c:pt idx="4255">
                  <c:v>1.766038</c:v>
                </c:pt>
                <c:pt idx="4256">
                  <c:v>1.765854</c:v>
                </c:pt>
                <c:pt idx="4257">
                  <c:v>1.765671</c:v>
                </c:pt>
                <c:pt idx="4258">
                  <c:v>1.764818</c:v>
                </c:pt>
                <c:pt idx="4259">
                  <c:v>1.764484</c:v>
                </c:pt>
                <c:pt idx="4260">
                  <c:v>1.763845</c:v>
                </c:pt>
                <c:pt idx="4261">
                  <c:v>1.761556</c:v>
                </c:pt>
                <c:pt idx="4262">
                  <c:v>1.759452</c:v>
                </c:pt>
                <c:pt idx="4263">
                  <c:v>1.759338</c:v>
                </c:pt>
                <c:pt idx="4264">
                  <c:v>1.757902</c:v>
                </c:pt>
                <c:pt idx="4265">
                  <c:v>1.756466</c:v>
                </c:pt>
                <c:pt idx="4266">
                  <c:v>1.756292</c:v>
                </c:pt>
                <c:pt idx="4267">
                  <c:v>1.756215</c:v>
                </c:pt>
                <c:pt idx="4268">
                  <c:v>1.75608</c:v>
                </c:pt>
                <c:pt idx="4269">
                  <c:v>1.753467</c:v>
                </c:pt>
                <c:pt idx="4270">
                  <c:v>1.753391</c:v>
                </c:pt>
                <c:pt idx="4271">
                  <c:v>1.753302</c:v>
                </c:pt>
                <c:pt idx="4272">
                  <c:v>1.752782</c:v>
                </c:pt>
                <c:pt idx="4273">
                  <c:v>1.752702</c:v>
                </c:pt>
                <c:pt idx="4274">
                  <c:v>1.750618</c:v>
                </c:pt>
                <c:pt idx="4275">
                  <c:v>1.749667</c:v>
                </c:pt>
                <c:pt idx="4276">
                  <c:v>1.748027</c:v>
                </c:pt>
                <c:pt idx="4277">
                  <c:v>1.747285</c:v>
                </c:pt>
                <c:pt idx="4278">
                  <c:v>1.746858</c:v>
                </c:pt>
                <c:pt idx="4279">
                  <c:v>1.745355</c:v>
                </c:pt>
                <c:pt idx="4280">
                  <c:v>1.743869</c:v>
                </c:pt>
                <c:pt idx="4281">
                  <c:v>1.742827</c:v>
                </c:pt>
                <c:pt idx="4282">
                  <c:v>1.742775</c:v>
                </c:pt>
                <c:pt idx="4283">
                  <c:v>1.740172</c:v>
                </c:pt>
                <c:pt idx="4284">
                  <c:v>1.738856</c:v>
                </c:pt>
                <c:pt idx="4285">
                  <c:v>1.737622</c:v>
                </c:pt>
                <c:pt idx="4286">
                  <c:v>1.73675</c:v>
                </c:pt>
                <c:pt idx="4287">
                  <c:v>1.731308</c:v>
                </c:pt>
                <c:pt idx="4288">
                  <c:v>1.730806</c:v>
                </c:pt>
                <c:pt idx="4289">
                  <c:v>1.730577</c:v>
                </c:pt>
                <c:pt idx="4290">
                  <c:v>1.72891</c:v>
                </c:pt>
                <c:pt idx="4291">
                  <c:v>1.727932</c:v>
                </c:pt>
                <c:pt idx="4292">
                  <c:v>1.727478</c:v>
                </c:pt>
                <c:pt idx="4293">
                  <c:v>1.726394</c:v>
                </c:pt>
                <c:pt idx="4294">
                  <c:v>1.725983</c:v>
                </c:pt>
                <c:pt idx="4295">
                  <c:v>1.725745</c:v>
                </c:pt>
                <c:pt idx="4296">
                  <c:v>1.72569</c:v>
                </c:pt>
                <c:pt idx="4297">
                  <c:v>1.724728</c:v>
                </c:pt>
                <c:pt idx="4298">
                  <c:v>1.724527</c:v>
                </c:pt>
                <c:pt idx="4299">
                  <c:v>1.723217</c:v>
                </c:pt>
                <c:pt idx="4300">
                  <c:v>1.723005</c:v>
                </c:pt>
                <c:pt idx="4301">
                  <c:v>1.722452</c:v>
                </c:pt>
                <c:pt idx="4302">
                  <c:v>1.72235</c:v>
                </c:pt>
                <c:pt idx="4303">
                  <c:v>1.721339</c:v>
                </c:pt>
                <c:pt idx="4304">
                  <c:v>1.721279</c:v>
                </c:pt>
                <c:pt idx="4305">
                  <c:v>1.720693</c:v>
                </c:pt>
                <c:pt idx="4306">
                  <c:v>1.720214</c:v>
                </c:pt>
                <c:pt idx="4307">
                  <c:v>1.718325</c:v>
                </c:pt>
                <c:pt idx="4308">
                  <c:v>1.71805</c:v>
                </c:pt>
                <c:pt idx="4309">
                  <c:v>1.717904</c:v>
                </c:pt>
                <c:pt idx="4310">
                  <c:v>1.717757</c:v>
                </c:pt>
                <c:pt idx="4311">
                  <c:v>1.717237</c:v>
                </c:pt>
                <c:pt idx="4312">
                  <c:v>1.716276</c:v>
                </c:pt>
                <c:pt idx="4313">
                  <c:v>1.714733</c:v>
                </c:pt>
                <c:pt idx="4314">
                  <c:v>1.714</c:v>
                </c:pt>
                <c:pt idx="4315">
                  <c:v>1.71326</c:v>
                </c:pt>
                <c:pt idx="4316">
                  <c:v>1.712461</c:v>
                </c:pt>
                <c:pt idx="4317">
                  <c:v>1.71203</c:v>
                </c:pt>
                <c:pt idx="4318">
                  <c:v>1.71051</c:v>
                </c:pt>
                <c:pt idx="4319">
                  <c:v>1.709889</c:v>
                </c:pt>
                <c:pt idx="4320">
                  <c:v>1.70505</c:v>
                </c:pt>
                <c:pt idx="4321">
                  <c:v>1.703642</c:v>
                </c:pt>
                <c:pt idx="4322">
                  <c:v>1.701597</c:v>
                </c:pt>
                <c:pt idx="4323">
                  <c:v>1.701411</c:v>
                </c:pt>
                <c:pt idx="4324">
                  <c:v>1.701217</c:v>
                </c:pt>
                <c:pt idx="4325">
                  <c:v>1.699313</c:v>
                </c:pt>
                <c:pt idx="4326">
                  <c:v>1.697623</c:v>
                </c:pt>
                <c:pt idx="4327">
                  <c:v>1.69426</c:v>
                </c:pt>
                <c:pt idx="4328">
                  <c:v>1.693949</c:v>
                </c:pt>
                <c:pt idx="4329">
                  <c:v>1.693491</c:v>
                </c:pt>
                <c:pt idx="4330">
                  <c:v>1.693233</c:v>
                </c:pt>
                <c:pt idx="4331">
                  <c:v>1.693074</c:v>
                </c:pt>
                <c:pt idx="4332">
                  <c:v>1.69262</c:v>
                </c:pt>
                <c:pt idx="4333">
                  <c:v>1.690669</c:v>
                </c:pt>
                <c:pt idx="4334">
                  <c:v>1.689236</c:v>
                </c:pt>
                <c:pt idx="4335">
                  <c:v>1.68849</c:v>
                </c:pt>
                <c:pt idx="4336">
                  <c:v>1.686583</c:v>
                </c:pt>
                <c:pt idx="4337">
                  <c:v>1.685447</c:v>
                </c:pt>
                <c:pt idx="4338">
                  <c:v>1.685437</c:v>
                </c:pt>
                <c:pt idx="4339">
                  <c:v>1.685086</c:v>
                </c:pt>
                <c:pt idx="4340">
                  <c:v>1.683559</c:v>
                </c:pt>
                <c:pt idx="4341">
                  <c:v>1.681886</c:v>
                </c:pt>
                <c:pt idx="4342">
                  <c:v>1.677716</c:v>
                </c:pt>
                <c:pt idx="4343">
                  <c:v>1.677634</c:v>
                </c:pt>
                <c:pt idx="4344">
                  <c:v>1.676404</c:v>
                </c:pt>
                <c:pt idx="4345">
                  <c:v>1.676023</c:v>
                </c:pt>
                <c:pt idx="4346">
                  <c:v>1.674137</c:v>
                </c:pt>
                <c:pt idx="4347">
                  <c:v>1.667728</c:v>
                </c:pt>
                <c:pt idx="4348">
                  <c:v>1.665732</c:v>
                </c:pt>
                <c:pt idx="4349">
                  <c:v>1.665635</c:v>
                </c:pt>
                <c:pt idx="4350">
                  <c:v>1.665595</c:v>
                </c:pt>
                <c:pt idx="4351">
                  <c:v>1.665482</c:v>
                </c:pt>
                <c:pt idx="4352">
                  <c:v>1.663194</c:v>
                </c:pt>
                <c:pt idx="4353">
                  <c:v>1.659983</c:v>
                </c:pt>
                <c:pt idx="4354">
                  <c:v>1.659788</c:v>
                </c:pt>
                <c:pt idx="4355">
                  <c:v>1.658598</c:v>
                </c:pt>
                <c:pt idx="4356">
                  <c:v>1.658226</c:v>
                </c:pt>
                <c:pt idx="4357">
                  <c:v>1.658147</c:v>
                </c:pt>
                <c:pt idx="4358">
                  <c:v>1.657186</c:v>
                </c:pt>
                <c:pt idx="4359">
                  <c:v>1.657072</c:v>
                </c:pt>
                <c:pt idx="4360">
                  <c:v>1.656795</c:v>
                </c:pt>
                <c:pt idx="4361">
                  <c:v>1.655319</c:v>
                </c:pt>
                <c:pt idx="4362">
                  <c:v>1.655245</c:v>
                </c:pt>
                <c:pt idx="4363">
                  <c:v>1.65363</c:v>
                </c:pt>
                <c:pt idx="4364">
                  <c:v>1.650823</c:v>
                </c:pt>
                <c:pt idx="4365">
                  <c:v>1.649895</c:v>
                </c:pt>
                <c:pt idx="4366">
                  <c:v>1.649863</c:v>
                </c:pt>
                <c:pt idx="4367">
                  <c:v>1.647083</c:v>
                </c:pt>
                <c:pt idx="4368">
                  <c:v>1.646475</c:v>
                </c:pt>
                <c:pt idx="4369">
                  <c:v>1.646046</c:v>
                </c:pt>
                <c:pt idx="4370">
                  <c:v>1.646043</c:v>
                </c:pt>
                <c:pt idx="4371">
                  <c:v>1.644686</c:v>
                </c:pt>
                <c:pt idx="4372">
                  <c:v>1.64216</c:v>
                </c:pt>
                <c:pt idx="4373">
                  <c:v>1.641534</c:v>
                </c:pt>
                <c:pt idx="4374">
                  <c:v>1.639115</c:v>
                </c:pt>
                <c:pt idx="4375">
                  <c:v>1.638453</c:v>
                </c:pt>
                <c:pt idx="4376">
                  <c:v>1.638066</c:v>
                </c:pt>
                <c:pt idx="4377">
                  <c:v>1.637926</c:v>
                </c:pt>
                <c:pt idx="4378">
                  <c:v>1.637779</c:v>
                </c:pt>
                <c:pt idx="4379">
                  <c:v>1.636902</c:v>
                </c:pt>
                <c:pt idx="4380">
                  <c:v>1.636184</c:v>
                </c:pt>
                <c:pt idx="4381">
                  <c:v>1.6348</c:v>
                </c:pt>
                <c:pt idx="4382">
                  <c:v>1.631298</c:v>
                </c:pt>
                <c:pt idx="4383">
                  <c:v>1.631104</c:v>
                </c:pt>
                <c:pt idx="4384">
                  <c:v>1.630536</c:v>
                </c:pt>
                <c:pt idx="4385">
                  <c:v>1.630189</c:v>
                </c:pt>
                <c:pt idx="4386">
                  <c:v>1.629278</c:v>
                </c:pt>
                <c:pt idx="4387">
                  <c:v>1.629026</c:v>
                </c:pt>
                <c:pt idx="4388">
                  <c:v>1.628977</c:v>
                </c:pt>
                <c:pt idx="4389">
                  <c:v>1.627834</c:v>
                </c:pt>
                <c:pt idx="4390">
                  <c:v>1.62607</c:v>
                </c:pt>
                <c:pt idx="4391">
                  <c:v>1.625838</c:v>
                </c:pt>
                <c:pt idx="4392">
                  <c:v>1.625735</c:v>
                </c:pt>
                <c:pt idx="4393">
                  <c:v>1.624861</c:v>
                </c:pt>
                <c:pt idx="4394">
                  <c:v>1.62379</c:v>
                </c:pt>
                <c:pt idx="4395">
                  <c:v>1.623534</c:v>
                </c:pt>
                <c:pt idx="4396">
                  <c:v>1.62337</c:v>
                </c:pt>
                <c:pt idx="4397">
                  <c:v>1.622846</c:v>
                </c:pt>
                <c:pt idx="4398">
                  <c:v>1.621718</c:v>
                </c:pt>
                <c:pt idx="4399">
                  <c:v>1.621537</c:v>
                </c:pt>
                <c:pt idx="4400">
                  <c:v>1.620737</c:v>
                </c:pt>
                <c:pt idx="4401">
                  <c:v>1.619188</c:v>
                </c:pt>
                <c:pt idx="4402">
                  <c:v>1.618427</c:v>
                </c:pt>
                <c:pt idx="4403">
                  <c:v>1.617611</c:v>
                </c:pt>
                <c:pt idx="4404">
                  <c:v>1.61619</c:v>
                </c:pt>
                <c:pt idx="4405">
                  <c:v>1.615337</c:v>
                </c:pt>
                <c:pt idx="4406">
                  <c:v>1.614406</c:v>
                </c:pt>
                <c:pt idx="4407">
                  <c:v>1.613645</c:v>
                </c:pt>
                <c:pt idx="4408">
                  <c:v>1.612528</c:v>
                </c:pt>
                <c:pt idx="4409">
                  <c:v>1.611198</c:v>
                </c:pt>
                <c:pt idx="4410">
                  <c:v>1.610159</c:v>
                </c:pt>
                <c:pt idx="4411">
                  <c:v>1.608508</c:v>
                </c:pt>
                <c:pt idx="4412">
                  <c:v>1.608412</c:v>
                </c:pt>
                <c:pt idx="4413">
                  <c:v>1.607745</c:v>
                </c:pt>
                <c:pt idx="4414">
                  <c:v>1.607427</c:v>
                </c:pt>
                <c:pt idx="4415">
                  <c:v>1.606479</c:v>
                </c:pt>
                <c:pt idx="4416">
                  <c:v>1.605367</c:v>
                </c:pt>
                <c:pt idx="4417">
                  <c:v>1.604449</c:v>
                </c:pt>
                <c:pt idx="4418">
                  <c:v>1.603175</c:v>
                </c:pt>
                <c:pt idx="4419">
                  <c:v>1.602626</c:v>
                </c:pt>
                <c:pt idx="4420">
                  <c:v>1.601391</c:v>
                </c:pt>
                <c:pt idx="4421">
                  <c:v>1.60005</c:v>
                </c:pt>
                <c:pt idx="4422">
                  <c:v>1.598565</c:v>
                </c:pt>
                <c:pt idx="4423">
                  <c:v>1.598492</c:v>
                </c:pt>
                <c:pt idx="4424">
                  <c:v>1.595098</c:v>
                </c:pt>
                <c:pt idx="4425">
                  <c:v>1.592689</c:v>
                </c:pt>
                <c:pt idx="4426">
                  <c:v>1.592299</c:v>
                </c:pt>
                <c:pt idx="4427">
                  <c:v>1.592246</c:v>
                </c:pt>
                <c:pt idx="4428">
                  <c:v>1.589817</c:v>
                </c:pt>
                <c:pt idx="4429">
                  <c:v>1.58957</c:v>
                </c:pt>
                <c:pt idx="4430">
                  <c:v>1.587041</c:v>
                </c:pt>
                <c:pt idx="4431">
                  <c:v>1.586913</c:v>
                </c:pt>
                <c:pt idx="4432">
                  <c:v>1.586286</c:v>
                </c:pt>
                <c:pt idx="4433">
                  <c:v>1.586083</c:v>
                </c:pt>
                <c:pt idx="4434">
                  <c:v>1.585398</c:v>
                </c:pt>
                <c:pt idx="4435">
                  <c:v>1.585179</c:v>
                </c:pt>
                <c:pt idx="4436">
                  <c:v>1.584827</c:v>
                </c:pt>
                <c:pt idx="4437">
                  <c:v>1.582132</c:v>
                </c:pt>
                <c:pt idx="4438">
                  <c:v>1.58147</c:v>
                </c:pt>
                <c:pt idx="4439">
                  <c:v>1.580658</c:v>
                </c:pt>
                <c:pt idx="4440">
                  <c:v>1.580181</c:v>
                </c:pt>
                <c:pt idx="4441">
                  <c:v>1.579297</c:v>
                </c:pt>
                <c:pt idx="4442">
                  <c:v>1.576932</c:v>
                </c:pt>
                <c:pt idx="4443">
                  <c:v>1.576833</c:v>
                </c:pt>
                <c:pt idx="4444">
                  <c:v>1.576452</c:v>
                </c:pt>
                <c:pt idx="4445">
                  <c:v>1.574932</c:v>
                </c:pt>
                <c:pt idx="4446">
                  <c:v>1.574671</c:v>
                </c:pt>
                <c:pt idx="4447">
                  <c:v>1.573828</c:v>
                </c:pt>
                <c:pt idx="4448">
                  <c:v>1.572558</c:v>
                </c:pt>
                <c:pt idx="4449">
                  <c:v>1.570084</c:v>
                </c:pt>
                <c:pt idx="4450">
                  <c:v>1.569864</c:v>
                </c:pt>
                <c:pt idx="4451">
                  <c:v>1.568478</c:v>
                </c:pt>
                <c:pt idx="4452">
                  <c:v>1.565992</c:v>
                </c:pt>
                <c:pt idx="4453">
                  <c:v>1.564673</c:v>
                </c:pt>
                <c:pt idx="4454">
                  <c:v>1.563531</c:v>
                </c:pt>
                <c:pt idx="4455">
                  <c:v>1.562036</c:v>
                </c:pt>
                <c:pt idx="4456">
                  <c:v>1.561591</c:v>
                </c:pt>
                <c:pt idx="4457">
                  <c:v>1.559641</c:v>
                </c:pt>
                <c:pt idx="4458">
                  <c:v>1.559195</c:v>
                </c:pt>
                <c:pt idx="4459">
                  <c:v>1.558557</c:v>
                </c:pt>
                <c:pt idx="4460">
                  <c:v>1.5583</c:v>
                </c:pt>
                <c:pt idx="4461">
                  <c:v>1.558108</c:v>
                </c:pt>
                <c:pt idx="4462">
                  <c:v>1.557723</c:v>
                </c:pt>
                <c:pt idx="4463">
                  <c:v>1.557537</c:v>
                </c:pt>
                <c:pt idx="4464">
                  <c:v>1.556279</c:v>
                </c:pt>
                <c:pt idx="4465">
                  <c:v>1.555766</c:v>
                </c:pt>
                <c:pt idx="4466">
                  <c:v>1.555303</c:v>
                </c:pt>
                <c:pt idx="4467">
                  <c:v>1.555087</c:v>
                </c:pt>
                <c:pt idx="4468">
                  <c:v>1.554222</c:v>
                </c:pt>
                <c:pt idx="4469">
                  <c:v>1.550913</c:v>
                </c:pt>
                <c:pt idx="4470">
                  <c:v>1.549991</c:v>
                </c:pt>
                <c:pt idx="4471">
                  <c:v>1.548898</c:v>
                </c:pt>
                <c:pt idx="4472">
                  <c:v>1.547605</c:v>
                </c:pt>
                <c:pt idx="4473">
                  <c:v>1.547436</c:v>
                </c:pt>
                <c:pt idx="4474">
                  <c:v>1.545351</c:v>
                </c:pt>
                <c:pt idx="4475">
                  <c:v>1.542349</c:v>
                </c:pt>
                <c:pt idx="4476">
                  <c:v>1.541178</c:v>
                </c:pt>
                <c:pt idx="4477">
                  <c:v>1.540518</c:v>
                </c:pt>
                <c:pt idx="4478">
                  <c:v>1.537484</c:v>
                </c:pt>
                <c:pt idx="4479">
                  <c:v>1.537111</c:v>
                </c:pt>
                <c:pt idx="4480">
                  <c:v>1.537053</c:v>
                </c:pt>
                <c:pt idx="4481">
                  <c:v>1.536929</c:v>
                </c:pt>
                <c:pt idx="4482">
                  <c:v>1.535916</c:v>
                </c:pt>
                <c:pt idx="4483">
                  <c:v>1.534353</c:v>
                </c:pt>
                <c:pt idx="4484">
                  <c:v>1.533587</c:v>
                </c:pt>
                <c:pt idx="4485">
                  <c:v>1.532144</c:v>
                </c:pt>
                <c:pt idx="4486">
                  <c:v>1.532097</c:v>
                </c:pt>
                <c:pt idx="4487">
                  <c:v>1.531867</c:v>
                </c:pt>
                <c:pt idx="4488">
                  <c:v>1.531671</c:v>
                </c:pt>
                <c:pt idx="4489">
                  <c:v>1.531089</c:v>
                </c:pt>
                <c:pt idx="4490">
                  <c:v>1.531058</c:v>
                </c:pt>
                <c:pt idx="4491">
                  <c:v>1.530671</c:v>
                </c:pt>
                <c:pt idx="4492">
                  <c:v>1.529028</c:v>
                </c:pt>
                <c:pt idx="4493">
                  <c:v>1.526891</c:v>
                </c:pt>
                <c:pt idx="4494">
                  <c:v>1.525107</c:v>
                </c:pt>
                <c:pt idx="4495">
                  <c:v>1.525086</c:v>
                </c:pt>
                <c:pt idx="4496">
                  <c:v>1.524827</c:v>
                </c:pt>
                <c:pt idx="4497">
                  <c:v>1.524045</c:v>
                </c:pt>
                <c:pt idx="4498">
                  <c:v>1.523317</c:v>
                </c:pt>
                <c:pt idx="4499">
                  <c:v>1.523288</c:v>
                </c:pt>
                <c:pt idx="4500">
                  <c:v>1.522595</c:v>
                </c:pt>
                <c:pt idx="4501">
                  <c:v>1.521323</c:v>
                </c:pt>
                <c:pt idx="4502">
                  <c:v>1.520531</c:v>
                </c:pt>
                <c:pt idx="4503">
                  <c:v>1.520355</c:v>
                </c:pt>
                <c:pt idx="4504">
                  <c:v>1.519267</c:v>
                </c:pt>
                <c:pt idx="4505">
                  <c:v>1.518647</c:v>
                </c:pt>
                <c:pt idx="4506">
                  <c:v>1.517175</c:v>
                </c:pt>
                <c:pt idx="4507">
                  <c:v>1.51678</c:v>
                </c:pt>
                <c:pt idx="4508">
                  <c:v>1.516514</c:v>
                </c:pt>
                <c:pt idx="4509">
                  <c:v>1.513837</c:v>
                </c:pt>
                <c:pt idx="4510">
                  <c:v>1.510904</c:v>
                </c:pt>
                <c:pt idx="4511">
                  <c:v>1.510703</c:v>
                </c:pt>
                <c:pt idx="4512">
                  <c:v>1.509925</c:v>
                </c:pt>
                <c:pt idx="4513">
                  <c:v>1.50707</c:v>
                </c:pt>
                <c:pt idx="4514">
                  <c:v>1.506813</c:v>
                </c:pt>
                <c:pt idx="4515">
                  <c:v>1.506811</c:v>
                </c:pt>
                <c:pt idx="4516">
                  <c:v>1.503902</c:v>
                </c:pt>
                <c:pt idx="4517">
                  <c:v>1.503872</c:v>
                </c:pt>
                <c:pt idx="4518">
                  <c:v>1.503654</c:v>
                </c:pt>
                <c:pt idx="4519">
                  <c:v>1.503064</c:v>
                </c:pt>
                <c:pt idx="4520">
                  <c:v>1.502951</c:v>
                </c:pt>
                <c:pt idx="4521">
                  <c:v>1.501064</c:v>
                </c:pt>
                <c:pt idx="4522">
                  <c:v>1.500299</c:v>
                </c:pt>
                <c:pt idx="4523">
                  <c:v>1.50008</c:v>
                </c:pt>
                <c:pt idx="4524">
                  <c:v>1.50003</c:v>
                </c:pt>
                <c:pt idx="4525">
                  <c:v>1.498233</c:v>
                </c:pt>
                <c:pt idx="4526">
                  <c:v>1.492749</c:v>
                </c:pt>
                <c:pt idx="4527">
                  <c:v>1.491892</c:v>
                </c:pt>
                <c:pt idx="4528">
                  <c:v>1.490206</c:v>
                </c:pt>
                <c:pt idx="4529">
                  <c:v>1.487992</c:v>
                </c:pt>
                <c:pt idx="4530">
                  <c:v>1.485933</c:v>
                </c:pt>
                <c:pt idx="4531">
                  <c:v>1.485411</c:v>
                </c:pt>
                <c:pt idx="4532">
                  <c:v>1.481434</c:v>
                </c:pt>
                <c:pt idx="4533">
                  <c:v>1.481204</c:v>
                </c:pt>
                <c:pt idx="4534">
                  <c:v>1.479894</c:v>
                </c:pt>
                <c:pt idx="4535">
                  <c:v>1.478461</c:v>
                </c:pt>
                <c:pt idx="4536">
                  <c:v>1.477758</c:v>
                </c:pt>
                <c:pt idx="4537">
                  <c:v>1.475854</c:v>
                </c:pt>
                <c:pt idx="4538">
                  <c:v>1.474096</c:v>
                </c:pt>
                <c:pt idx="4539">
                  <c:v>1.473562</c:v>
                </c:pt>
                <c:pt idx="4540">
                  <c:v>1.473515</c:v>
                </c:pt>
                <c:pt idx="4541">
                  <c:v>1.472963</c:v>
                </c:pt>
                <c:pt idx="4542">
                  <c:v>1.471399</c:v>
                </c:pt>
                <c:pt idx="4543">
                  <c:v>1.470899</c:v>
                </c:pt>
                <c:pt idx="4544">
                  <c:v>1.46856</c:v>
                </c:pt>
                <c:pt idx="4545">
                  <c:v>1.466847</c:v>
                </c:pt>
                <c:pt idx="4546">
                  <c:v>1.466012</c:v>
                </c:pt>
                <c:pt idx="4547">
                  <c:v>1.465034</c:v>
                </c:pt>
                <c:pt idx="4548">
                  <c:v>1.462631</c:v>
                </c:pt>
                <c:pt idx="4549">
                  <c:v>1.461788</c:v>
                </c:pt>
                <c:pt idx="4550">
                  <c:v>1.461756</c:v>
                </c:pt>
                <c:pt idx="4551">
                  <c:v>1.461582</c:v>
                </c:pt>
                <c:pt idx="4552">
                  <c:v>1.461442</c:v>
                </c:pt>
                <c:pt idx="4553">
                  <c:v>1.461351</c:v>
                </c:pt>
                <c:pt idx="4554">
                  <c:v>1.45969</c:v>
                </c:pt>
                <c:pt idx="4555">
                  <c:v>1.459558</c:v>
                </c:pt>
                <c:pt idx="4556">
                  <c:v>1.458671</c:v>
                </c:pt>
                <c:pt idx="4557">
                  <c:v>1.456093</c:v>
                </c:pt>
                <c:pt idx="4558">
                  <c:v>1.455823</c:v>
                </c:pt>
                <c:pt idx="4559">
                  <c:v>1.455202</c:v>
                </c:pt>
                <c:pt idx="4560">
                  <c:v>1.452975</c:v>
                </c:pt>
                <c:pt idx="4561">
                  <c:v>1.450486</c:v>
                </c:pt>
                <c:pt idx="4562">
                  <c:v>1.45021</c:v>
                </c:pt>
                <c:pt idx="4563">
                  <c:v>1.449486</c:v>
                </c:pt>
                <c:pt idx="4564">
                  <c:v>1.448199</c:v>
                </c:pt>
                <c:pt idx="4565">
                  <c:v>1.445898</c:v>
                </c:pt>
                <c:pt idx="4566">
                  <c:v>1.44411</c:v>
                </c:pt>
                <c:pt idx="4567">
                  <c:v>1.443908</c:v>
                </c:pt>
                <c:pt idx="4568">
                  <c:v>1.443794999999999</c:v>
                </c:pt>
                <c:pt idx="4569">
                  <c:v>1.443589</c:v>
                </c:pt>
                <c:pt idx="4570">
                  <c:v>1.44172</c:v>
                </c:pt>
                <c:pt idx="4571">
                  <c:v>1.440823</c:v>
                </c:pt>
                <c:pt idx="4572">
                  <c:v>1.439053</c:v>
                </c:pt>
                <c:pt idx="4573">
                  <c:v>1.438861</c:v>
                </c:pt>
                <c:pt idx="4574">
                  <c:v>1.438253</c:v>
                </c:pt>
                <c:pt idx="4575">
                  <c:v>1.43727</c:v>
                </c:pt>
                <c:pt idx="4576">
                  <c:v>1.43587</c:v>
                </c:pt>
                <c:pt idx="4577">
                  <c:v>1.430441</c:v>
                </c:pt>
                <c:pt idx="4578">
                  <c:v>1.428913</c:v>
                </c:pt>
                <c:pt idx="4579">
                  <c:v>1.428706</c:v>
                </c:pt>
                <c:pt idx="4580">
                  <c:v>1.42787</c:v>
                </c:pt>
                <c:pt idx="4581">
                  <c:v>1.427446</c:v>
                </c:pt>
                <c:pt idx="4582">
                  <c:v>1.427112</c:v>
                </c:pt>
                <c:pt idx="4583">
                  <c:v>1.42708</c:v>
                </c:pt>
                <c:pt idx="4584">
                  <c:v>1.426893</c:v>
                </c:pt>
                <c:pt idx="4585">
                  <c:v>1.426708</c:v>
                </c:pt>
                <c:pt idx="4586">
                  <c:v>1.425915</c:v>
                </c:pt>
                <c:pt idx="4587">
                  <c:v>1.424726</c:v>
                </c:pt>
                <c:pt idx="4588">
                  <c:v>1.424585</c:v>
                </c:pt>
                <c:pt idx="4589">
                  <c:v>1.423067</c:v>
                </c:pt>
                <c:pt idx="4590">
                  <c:v>1.422992</c:v>
                </c:pt>
                <c:pt idx="4591">
                  <c:v>1.420492</c:v>
                </c:pt>
                <c:pt idx="4592">
                  <c:v>1.42034</c:v>
                </c:pt>
                <c:pt idx="4593">
                  <c:v>1.420183</c:v>
                </c:pt>
                <c:pt idx="4594">
                  <c:v>1.419524</c:v>
                </c:pt>
                <c:pt idx="4595">
                  <c:v>1.418153</c:v>
                </c:pt>
                <c:pt idx="4596">
                  <c:v>1.417149</c:v>
                </c:pt>
                <c:pt idx="4597">
                  <c:v>1.417102</c:v>
                </c:pt>
                <c:pt idx="4598">
                  <c:v>1.417024</c:v>
                </c:pt>
                <c:pt idx="4599">
                  <c:v>1.416238</c:v>
                </c:pt>
                <c:pt idx="4600">
                  <c:v>1.414362</c:v>
                </c:pt>
                <c:pt idx="4601">
                  <c:v>1.413372</c:v>
                </c:pt>
                <c:pt idx="4602">
                  <c:v>1.412614</c:v>
                </c:pt>
                <c:pt idx="4603">
                  <c:v>1.41147</c:v>
                </c:pt>
                <c:pt idx="4604">
                  <c:v>1.411079</c:v>
                </c:pt>
                <c:pt idx="4605">
                  <c:v>1.41071</c:v>
                </c:pt>
                <c:pt idx="4606">
                  <c:v>1.409577</c:v>
                </c:pt>
                <c:pt idx="4607">
                  <c:v>1.408963</c:v>
                </c:pt>
                <c:pt idx="4608">
                  <c:v>1.408931</c:v>
                </c:pt>
                <c:pt idx="4609">
                  <c:v>1.40834</c:v>
                </c:pt>
                <c:pt idx="4610">
                  <c:v>1.40785</c:v>
                </c:pt>
                <c:pt idx="4611">
                  <c:v>1.407144</c:v>
                </c:pt>
                <c:pt idx="4612">
                  <c:v>1.406036</c:v>
                </c:pt>
                <c:pt idx="4613">
                  <c:v>1.406035</c:v>
                </c:pt>
                <c:pt idx="4614">
                  <c:v>1.404619</c:v>
                </c:pt>
                <c:pt idx="4615">
                  <c:v>1.403242</c:v>
                </c:pt>
                <c:pt idx="4616">
                  <c:v>1.403021</c:v>
                </c:pt>
                <c:pt idx="4617">
                  <c:v>1.402231</c:v>
                </c:pt>
                <c:pt idx="4618">
                  <c:v>1.399767</c:v>
                </c:pt>
                <c:pt idx="4619">
                  <c:v>1.399713</c:v>
                </c:pt>
                <c:pt idx="4620">
                  <c:v>1.399069</c:v>
                </c:pt>
                <c:pt idx="4621">
                  <c:v>1.398584</c:v>
                </c:pt>
                <c:pt idx="4622">
                  <c:v>1.39688</c:v>
                </c:pt>
                <c:pt idx="4623">
                  <c:v>1.395864</c:v>
                </c:pt>
                <c:pt idx="4624">
                  <c:v>1.39555</c:v>
                </c:pt>
                <c:pt idx="4625">
                  <c:v>1.394859</c:v>
                </c:pt>
                <c:pt idx="4626">
                  <c:v>1.393314</c:v>
                </c:pt>
                <c:pt idx="4627">
                  <c:v>1.392906</c:v>
                </c:pt>
                <c:pt idx="4628">
                  <c:v>1.391267</c:v>
                </c:pt>
                <c:pt idx="4629">
                  <c:v>1.391158</c:v>
                </c:pt>
                <c:pt idx="4630">
                  <c:v>1.389907</c:v>
                </c:pt>
                <c:pt idx="4631">
                  <c:v>1.388365</c:v>
                </c:pt>
                <c:pt idx="4632">
                  <c:v>1.38827</c:v>
                </c:pt>
                <c:pt idx="4633">
                  <c:v>1.388269</c:v>
                </c:pt>
                <c:pt idx="4634">
                  <c:v>1.387963</c:v>
                </c:pt>
                <c:pt idx="4635">
                  <c:v>1.387727</c:v>
                </c:pt>
                <c:pt idx="4636">
                  <c:v>1.38768</c:v>
                </c:pt>
                <c:pt idx="4637">
                  <c:v>1.385894</c:v>
                </c:pt>
                <c:pt idx="4638">
                  <c:v>1.385869</c:v>
                </c:pt>
                <c:pt idx="4639">
                  <c:v>1.385559</c:v>
                </c:pt>
                <c:pt idx="4640">
                  <c:v>1.384353</c:v>
                </c:pt>
                <c:pt idx="4641">
                  <c:v>1.381242</c:v>
                </c:pt>
                <c:pt idx="4642">
                  <c:v>1.381128</c:v>
                </c:pt>
                <c:pt idx="4643">
                  <c:v>1.380424</c:v>
                </c:pt>
                <c:pt idx="4644">
                  <c:v>1.37838</c:v>
                </c:pt>
                <c:pt idx="4645">
                  <c:v>1.377028</c:v>
                </c:pt>
                <c:pt idx="4646">
                  <c:v>1.375023</c:v>
                </c:pt>
                <c:pt idx="4647">
                  <c:v>1.37487</c:v>
                </c:pt>
                <c:pt idx="4648">
                  <c:v>1.373788</c:v>
                </c:pt>
                <c:pt idx="4649">
                  <c:v>1.373672</c:v>
                </c:pt>
                <c:pt idx="4650">
                  <c:v>1.371664</c:v>
                </c:pt>
                <c:pt idx="4651">
                  <c:v>1.371411</c:v>
                </c:pt>
                <c:pt idx="4652">
                  <c:v>1.370627</c:v>
                </c:pt>
                <c:pt idx="4653">
                  <c:v>1.368558</c:v>
                </c:pt>
                <c:pt idx="4654">
                  <c:v>1.367764</c:v>
                </c:pt>
                <c:pt idx="4655">
                  <c:v>1.367035</c:v>
                </c:pt>
                <c:pt idx="4656">
                  <c:v>1.366992</c:v>
                </c:pt>
                <c:pt idx="4657">
                  <c:v>1.366611</c:v>
                </c:pt>
                <c:pt idx="4658">
                  <c:v>1.365813</c:v>
                </c:pt>
                <c:pt idx="4659">
                  <c:v>1.364186</c:v>
                </c:pt>
                <c:pt idx="4660">
                  <c:v>1.363895</c:v>
                </c:pt>
                <c:pt idx="4661">
                  <c:v>1.363673</c:v>
                </c:pt>
                <c:pt idx="4662">
                  <c:v>1.363294</c:v>
                </c:pt>
                <c:pt idx="4663">
                  <c:v>1.359905</c:v>
                </c:pt>
                <c:pt idx="4664">
                  <c:v>1.359545</c:v>
                </c:pt>
                <c:pt idx="4665">
                  <c:v>1.358476</c:v>
                </c:pt>
                <c:pt idx="4666">
                  <c:v>1.355569</c:v>
                </c:pt>
                <c:pt idx="4667">
                  <c:v>1.353055</c:v>
                </c:pt>
                <c:pt idx="4668">
                  <c:v>1.353004</c:v>
                </c:pt>
                <c:pt idx="4669">
                  <c:v>1.350764</c:v>
                </c:pt>
                <c:pt idx="4670">
                  <c:v>1.349756</c:v>
                </c:pt>
                <c:pt idx="4671">
                  <c:v>1.346522</c:v>
                </c:pt>
                <c:pt idx="4672">
                  <c:v>1.344642</c:v>
                </c:pt>
                <c:pt idx="4673">
                  <c:v>1.343689</c:v>
                </c:pt>
                <c:pt idx="4674">
                  <c:v>1.343609</c:v>
                </c:pt>
                <c:pt idx="4675">
                  <c:v>1.342608</c:v>
                </c:pt>
                <c:pt idx="4676">
                  <c:v>1.340861</c:v>
                </c:pt>
                <c:pt idx="4677">
                  <c:v>1.340791</c:v>
                </c:pt>
                <c:pt idx="4678">
                  <c:v>1.338063</c:v>
                </c:pt>
                <c:pt idx="4679">
                  <c:v>1.337586</c:v>
                </c:pt>
                <c:pt idx="4680">
                  <c:v>1.336335</c:v>
                </c:pt>
                <c:pt idx="4681">
                  <c:v>1.335587</c:v>
                </c:pt>
                <c:pt idx="4682">
                  <c:v>1.335146</c:v>
                </c:pt>
                <c:pt idx="4683">
                  <c:v>1.334185</c:v>
                </c:pt>
                <c:pt idx="4684">
                  <c:v>1.33344</c:v>
                </c:pt>
                <c:pt idx="4685">
                  <c:v>1.332017</c:v>
                </c:pt>
                <c:pt idx="4686">
                  <c:v>1.331499</c:v>
                </c:pt>
                <c:pt idx="4687">
                  <c:v>1.330926</c:v>
                </c:pt>
                <c:pt idx="4688">
                  <c:v>1.330509</c:v>
                </c:pt>
                <c:pt idx="4689">
                  <c:v>1.329203</c:v>
                </c:pt>
                <c:pt idx="4690">
                  <c:v>1.328909</c:v>
                </c:pt>
                <c:pt idx="4691">
                  <c:v>1.328355</c:v>
                </c:pt>
                <c:pt idx="4692">
                  <c:v>1.328024</c:v>
                </c:pt>
                <c:pt idx="4693">
                  <c:v>1.327511</c:v>
                </c:pt>
                <c:pt idx="4694">
                  <c:v>1.326026</c:v>
                </c:pt>
                <c:pt idx="4695">
                  <c:v>1.325507</c:v>
                </c:pt>
                <c:pt idx="4696">
                  <c:v>1.32482</c:v>
                </c:pt>
                <c:pt idx="4697">
                  <c:v>1.324047</c:v>
                </c:pt>
                <c:pt idx="4698">
                  <c:v>1.320251</c:v>
                </c:pt>
                <c:pt idx="4699">
                  <c:v>1.317013</c:v>
                </c:pt>
                <c:pt idx="4700">
                  <c:v>1.316752</c:v>
                </c:pt>
                <c:pt idx="4701">
                  <c:v>1.316499</c:v>
                </c:pt>
                <c:pt idx="4702">
                  <c:v>1.31509</c:v>
                </c:pt>
                <c:pt idx="4703">
                  <c:v>1.31485</c:v>
                </c:pt>
                <c:pt idx="4704">
                  <c:v>1.313842</c:v>
                </c:pt>
                <c:pt idx="4705">
                  <c:v>1.313702</c:v>
                </c:pt>
                <c:pt idx="4706">
                  <c:v>1.313225</c:v>
                </c:pt>
                <c:pt idx="4707">
                  <c:v>1.311918</c:v>
                </c:pt>
                <c:pt idx="4708">
                  <c:v>1.310644</c:v>
                </c:pt>
                <c:pt idx="4709">
                  <c:v>1.308578</c:v>
                </c:pt>
                <c:pt idx="4710">
                  <c:v>1.30816</c:v>
                </c:pt>
                <c:pt idx="4711">
                  <c:v>1.307768</c:v>
                </c:pt>
                <c:pt idx="4712">
                  <c:v>1.307273</c:v>
                </c:pt>
                <c:pt idx="4713">
                  <c:v>1.306593</c:v>
                </c:pt>
                <c:pt idx="4714">
                  <c:v>1.306384</c:v>
                </c:pt>
                <c:pt idx="4715">
                  <c:v>1.305751</c:v>
                </c:pt>
                <c:pt idx="4716">
                  <c:v>1.304296</c:v>
                </c:pt>
                <c:pt idx="4717">
                  <c:v>1.302715</c:v>
                </c:pt>
                <c:pt idx="4718">
                  <c:v>1.302574</c:v>
                </c:pt>
                <c:pt idx="4719">
                  <c:v>1.300495</c:v>
                </c:pt>
                <c:pt idx="4720">
                  <c:v>1.299643</c:v>
                </c:pt>
                <c:pt idx="4721">
                  <c:v>1.298639</c:v>
                </c:pt>
                <c:pt idx="4722">
                  <c:v>1.297831</c:v>
                </c:pt>
                <c:pt idx="4723">
                  <c:v>1.296025</c:v>
                </c:pt>
                <c:pt idx="4724">
                  <c:v>1.295427</c:v>
                </c:pt>
                <c:pt idx="4725">
                  <c:v>1.294346</c:v>
                </c:pt>
                <c:pt idx="4726">
                  <c:v>1.293102</c:v>
                </c:pt>
                <c:pt idx="4727">
                  <c:v>1.292404</c:v>
                </c:pt>
                <c:pt idx="4728">
                  <c:v>1.290388</c:v>
                </c:pt>
                <c:pt idx="4729">
                  <c:v>1.289501</c:v>
                </c:pt>
                <c:pt idx="4730">
                  <c:v>1.289468</c:v>
                </c:pt>
                <c:pt idx="4731">
                  <c:v>1.288367</c:v>
                </c:pt>
                <c:pt idx="4732">
                  <c:v>1.287774</c:v>
                </c:pt>
                <c:pt idx="4733">
                  <c:v>1.287168</c:v>
                </c:pt>
                <c:pt idx="4734">
                  <c:v>1.286569</c:v>
                </c:pt>
                <c:pt idx="4735">
                  <c:v>1.284647</c:v>
                </c:pt>
                <c:pt idx="4736">
                  <c:v>1.283959</c:v>
                </c:pt>
                <c:pt idx="4737">
                  <c:v>1.282543</c:v>
                </c:pt>
                <c:pt idx="4738">
                  <c:v>1.280229</c:v>
                </c:pt>
                <c:pt idx="4739">
                  <c:v>1.279537</c:v>
                </c:pt>
                <c:pt idx="4740">
                  <c:v>1.277021</c:v>
                </c:pt>
                <c:pt idx="4741">
                  <c:v>1.276824</c:v>
                </c:pt>
                <c:pt idx="4742">
                  <c:v>1.272866</c:v>
                </c:pt>
                <c:pt idx="4743">
                  <c:v>1.272099</c:v>
                </c:pt>
                <c:pt idx="4744">
                  <c:v>1.27185</c:v>
                </c:pt>
                <c:pt idx="4745">
                  <c:v>1.271576</c:v>
                </c:pt>
                <c:pt idx="4746">
                  <c:v>1.271574</c:v>
                </c:pt>
                <c:pt idx="4747">
                  <c:v>1.270668</c:v>
                </c:pt>
                <c:pt idx="4748">
                  <c:v>1.269807</c:v>
                </c:pt>
                <c:pt idx="4749">
                  <c:v>1.269752</c:v>
                </c:pt>
                <c:pt idx="4750">
                  <c:v>1.269729</c:v>
                </c:pt>
                <c:pt idx="4751">
                  <c:v>1.269075</c:v>
                </c:pt>
                <c:pt idx="4752">
                  <c:v>1.268486</c:v>
                </c:pt>
                <c:pt idx="4753">
                  <c:v>1.267957</c:v>
                </c:pt>
                <c:pt idx="4754">
                  <c:v>1.266455</c:v>
                </c:pt>
                <c:pt idx="4755">
                  <c:v>1.266441</c:v>
                </c:pt>
                <c:pt idx="4756">
                  <c:v>1.265716</c:v>
                </c:pt>
                <c:pt idx="4757">
                  <c:v>1.264964</c:v>
                </c:pt>
                <c:pt idx="4758">
                  <c:v>1.26462</c:v>
                </c:pt>
                <c:pt idx="4759">
                  <c:v>1.262026</c:v>
                </c:pt>
                <c:pt idx="4760">
                  <c:v>1.261886</c:v>
                </c:pt>
                <c:pt idx="4761">
                  <c:v>1.26139</c:v>
                </c:pt>
                <c:pt idx="4762">
                  <c:v>1.26109</c:v>
                </c:pt>
                <c:pt idx="4763">
                  <c:v>1.260549</c:v>
                </c:pt>
                <c:pt idx="4764">
                  <c:v>1.260069</c:v>
                </c:pt>
                <c:pt idx="4765">
                  <c:v>1.257805</c:v>
                </c:pt>
                <c:pt idx="4766">
                  <c:v>1.257406</c:v>
                </c:pt>
                <c:pt idx="4767">
                  <c:v>1.25738</c:v>
                </c:pt>
                <c:pt idx="4768">
                  <c:v>1.257234</c:v>
                </c:pt>
                <c:pt idx="4769">
                  <c:v>1.256348</c:v>
                </c:pt>
                <c:pt idx="4770">
                  <c:v>1.25313</c:v>
                </c:pt>
                <c:pt idx="4771">
                  <c:v>1.253083</c:v>
                </c:pt>
                <c:pt idx="4772">
                  <c:v>1.252376</c:v>
                </c:pt>
                <c:pt idx="4773">
                  <c:v>1.250731</c:v>
                </c:pt>
                <c:pt idx="4774">
                  <c:v>1.248109</c:v>
                </c:pt>
                <c:pt idx="4775">
                  <c:v>1.247383</c:v>
                </c:pt>
                <c:pt idx="4776">
                  <c:v>1.24661</c:v>
                </c:pt>
                <c:pt idx="4777">
                  <c:v>1.246146</c:v>
                </c:pt>
                <c:pt idx="4778">
                  <c:v>1.246057</c:v>
                </c:pt>
                <c:pt idx="4779">
                  <c:v>1.245841</c:v>
                </c:pt>
                <c:pt idx="4780">
                  <c:v>1.245465</c:v>
                </c:pt>
                <c:pt idx="4781">
                  <c:v>1.245057</c:v>
                </c:pt>
                <c:pt idx="4782">
                  <c:v>1.244191</c:v>
                </c:pt>
                <c:pt idx="4783">
                  <c:v>1.243467</c:v>
                </c:pt>
                <c:pt idx="4784">
                  <c:v>1.242627</c:v>
                </c:pt>
                <c:pt idx="4785">
                  <c:v>1.241787</c:v>
                </c:pt>
                <c:pt idx="4786">
                  <c:v>1.241677</c:v>
                </c:pt>
                <c:pt idx="4787">
                  <c:v>1.241317</c:v>
                </c:pt>
                <c:pt idx="4788">
                  <c:v>1.239946</c:v>
                </c:pt>
                <c:pt idx="4789">
                  <c:v>1.239375</c:v>
                </c:pt>
                <c:pt idx="4790">
                  <c:v>1.237887</c:v>
                </c:pt>
                <c:pt idx="4791">
                  <c:v>1.237246</c:v>
                </c:pt>
                <c:pt idx="4792">
                  <c:v>1.237028</c:v>
                </c:pt>
                <c:pt idx="4793">
                  <c:v>1.236684</c:v>
                </c:pt>
                <c:pt idx="4794">
                  <c:v>1.23653</c:v>
                </c:pt>
                <c:pt idx="4795">
                  <c:v>1.233125</c:v>
                </c:pt>
                <c:pt idx="4796">
                  <c:v>1.232032</c:v>
                </c:pt>
                <c:pt idx="4797">
                  <c:v>1.231348</c:v>
                </c:pt>
                <c:pt idx="4798">
                  <c:v>1.230477</c:v>
                </c:pt>
                <c:pt idx="4799">
                  <c:v>1.229502</c:v>
                </c:pt>
                <c:pt idx="4800">
                  <c:v>1.229431</c:v>
                </c:pt>
                <c:pt idx="4801">
                  <c:v>1.229017</c:v>
                </c:pt>
                <c:pt idx="4802">
                  <c:v>1.22831</c:v>
                </c:pt>
                <c:pt idx="4803">
                  <c:v>1.228129</c:v>
                </c:pt>
                <c:pt idx="4804">
                  <c:v>1.226206</c:v>
                </c:pt>
                <c:pt idx="4805">
                  <c:v>1.224321</c:v>
                </c:pt>
                <c:pt idx="4806">
                  <c:v>1.223955</c:v>
                </c:pt>
                <c:pt idx="4807">
                  <c:v>1.222264</c:v>
                </c:pt>
                <c:pt idx="4808">
                  <c:v>1.222121</c:v>
                </c:pt>
                <c:pt idx="4809">
                  <c:v>1.221058</c:v>
                </c:pt>
                <c:pt idx="4810">
                  <c:v>1.220702</c:v>
                </c:pt>
                <c:pt idx="4811">
                  <c:v>1.218676</c:v>
                </c:pt>
                <c:pt idx="4812">
                  <c:v>1.218415</c:v>
                </c:pt>
                <c:pt idx="4813">
                  <c:v>1.215945</c:v>
                </c:pt>
                <c:pt idx="4814">
                  <c:v>1.215516</c:v>
                </c:pt>
                <c:pt idx="4815">
                  <c:v>1.215501</c:v>
                </c:pt>
                <c:pt idx="4816">
                  <c:v>1.21503</c:v>
                </c:pt>
                <c:pt idx="4817">
                  <c:v>1.213398</c:v>
                </c:pt>
                <c:pt idx="4818">
                  <c:v>1.212605</c:v>
                </c:pt>
                <c:pt idx="4819">
                  <c:v>1.2121</c:v>
                </c:pt>
                <c:pt idx="4820">
                  <c:v>1.208417</c:v>
                </c:pt>
                <c:pt idx="4821">
                  <c:v>1.208017</c:v>
                </c:pt>
                <c:pt idx="4822">
                  <c:v>1.205682</c:v>
                </c:pt>
                <c:pt idx="4823">
                  <c:v>1.205525</c:v>
                </c:pt>
                <c:pt idx="4824">
                  <c:v>1.204275</c:v>
                </c:pt>
                <c:pt idx="4825">
                  <c:v>1.20388</c:v>
                </c:pt>
                <c:pt idx="4826">
                  <c:v>1.203631</c:v>
                </c:pt>
                <c:pt idx="4827">
                  <c:v>1.201942</c:v>
                </c:pt>
                <c:pt idx="4828">
                  <c:v>1.201888</c:v>
                </c:pt>
                <c:pt idx="4829">
                  <c:v>1.201501</c:v>
                </c:pt>
                <c:pt idx="4830">
                  <c:v>1.201464</c:v>
                </c:pt>
                <c:pt idx="4831">
                  <c:v>1.200354</c:v>
                </c:pt>
                <c:pt idx="4832">
                  <c:v>1.200163</c:v>
                </c:pt>
                <c:pt idx="4833">
                  <c:v>1.199979</c:v>
                </c:pt>
                <c:pt idx="4834">
                  <c:v>1.199389</c:v>
                </c:pt>
                <c:pt idx="4835">
                  <c:v>1.199126</c:v>
                </c:pt>
                <c:pt idx="4836">
                  <c:v>1.196148</c:v>
                </c:pt>
                <c:pt idx="4837">
                  <c:v>1.195481</c:v>
                </c:pt>
                <c:pt idx="4838">
                  <c:v>1.195223</c:v>
                </c:pt>
                <c:pt idx="4839">
                  <c:v>1.194738</c:v>
                </c:pt>
                <c:pt idx="4840">
                  <c:v>1.194599</c:v>
                </c:pt>
                <c:pt idx="4841">
                  <c:v>1.194249</c:v>
                </c:pt>
                <c:pt idx="4842">
                  <c:v>1.191178</c:v>
                </c:pt>
                <c:pt idx="4843">
                  <c:v>1.189052</c:v>
                </c:pt>
                <c:pt idx="4844">
                  <c:v>1.188675</c:v>
                </c:pt>
                <c:pt idx="4845">
                  <c:v>1.188276</c:v>
                </c:pt>
                <c:pt idx="4846">
                  <c:v>1.187404</c:v>
                </c:pt>
                <c:pt idx="4847">
                  <c:v>1.184526</c:v>
                </c:pt>
                <c:pt idx="4848">
                  <c:v>1.183386</c:v>
                </c:pt>
                <c:pt idx="4849">
                  <c:v>1.181917</c:v>
                </c:pt>
                <c:pt idx="4850">
                  <c:v>1.181752</c:v>
                </c:pt>
                <c:pt idx="4851">
                  <c:v>1.180895</c:v>
                </c:pt>
                <c:pt idx="4852">
                  <c:v>1.180641</c:v>
                </c:pt>
                <c:pt idx="4853">
                  <c:v>1.180301</c:v>
                </c:pt>
                <c:pt idx="4854">
                  <c:v>1.179671</c:v>
                </c:pt>
                <c:pt idx="4855">
                  <c:v>1.178726</c:v>
                </c:pt>
                <c:pt idx="4856">
                  <c:v>1.177829</c:v>
                </c:pt>
                <c:pt idx="4857">
                  <c:v>1.177048</c:v>
                </c:pt>
                <c:pt idx="4858">
                  <c:v>1.176663</c:v>
                </c:pt>
                <c:pt idx="4859">
                  <c:v>1.176659</c:v>
                </c:pt>
                <c:pt idx="4860">
                  <c:v>1.176372</c:v>
                </c:pt>
                <c:pt idx="4861">
                  <c:v>1.176177</c:v>
                </c:pt>
                <c:pt idx="4862">
                  <c:v>1.175441</c:v>
                </c:pt>
                <c:pt idx="4863">
                  <c:v>1.175407</c:v>
                </c:pt>
                <c:pt idx="4864">
                  <c:v>1.174779</c:v>
                </c:pt>
                <c:pt idx="4865">
                  <c:v>1.173971</c:v>
                </c:pt>
                <c:pt idx="4866">
                  <c:v>1.173207</c:v>
                </c:pt>
                <c:pt idx="4867">
                  <c:v>1.171807</c:v>
                </c:pt>
                <c:pt idx="4868">
                  <c:v>1.171644</c:v>
                </c:pt>
                <c:pt idx="4869">
                  <c:v>1.170389</c:v>
                </c:pt>
                <c:pt idx="4870">
                  <c:v>1.170373</c:v>
                </c:pt>
                <c:pt idx="4871">
                  <c:v>1.169719</c:v>
                </c:pt>
                <c:pt idx="4872">
                  <c:v>1.169698</c:v>
                </c:pt>
                <c:pt idx="4873">
                  <c:v>1.169595</c:v>
                </c:pt>
                <c:pt idx="4874">
                  <c:v>1.168276</c:v>
                </c:pt>
                <c:pt idx="4875">
                  <c:v>1.167316</c:v>
                </c:pt>
                <c:pt idx="4876">
                  <c:v>1.166547</c:v>
                </c:pt>
                <c:pt idx="4877">
                  <c:v>1.163966</c:v>
                </c:pt>
                <c:pt idx="4878">
                  <c:v>1.163362</c:v>
                </c:pt>
                <c:pt idx="4879">
                  <c:v>1.161425</c:v>
                </c:pt>
                <c:pt idx="4880">
                  <c:v>1.16132</c:v>
                </c:pt>
                <c:pt idx="4881">
                  <c:v>1.161172</c:v>
                </c:pt>
                <c:pt idx="4882">
                  <c:v>1.161041</c:v>
                </c:pt>
                <c:pt idx="4883">
                  <c:v>1.160162</c:v>
                </c:pt>
                <c:pt idx="4884">
                  <c:v>1.159784</c:v>
                </c:pt>
                <c:pt idx="4885">
                  <c:v>1.159217</c:v>
                </c:pt>
                <c:pt idx="4886">
                  <c:v>1.158793</c:v>
                </c:pt>
                <c:pt idx="4887">
                  <c:v>1.1584</c:v>
                </c:pt>
                <c:pt idx="4888">
                  <c:v>1.157387</c:v>
                </c:pt>
                <c:pt idx="4889">
                  <c:v>1.156963</c:v>
                </c:pt>
                <c:pt idx="4890">
                  <c:v>1.156408</c:v>
                </c:pt>
                <c:pt idx="4891">
                  <c:v>1.156244</c:v>
                </c:pt>
                <c:pt idx="4892">
                  <c:v>1.155921</c:v>
                </c:pt>
                <c:pt idx="4893">
                  <c:v>1.155919</c:v>
                </c:pt>
                <c:pt idx="4894">
                  <c:v>1.152997</c:v>
                </c:pt>
                <c:pt idx="4895">
                  <c:v>1.1529</c:v>
                </c:pt>
                <c:pt idx="4896">
                  <c:v>1.152545</c:v>
                </c:pt>
                <c:pt idx="4897">
                  <c:v>1.151461</c:v>
                </c:pt>
                <c:pt idx="4898">
                  <c:v>1.150318</c:v>
                </c:pt>
                <c:pt idx="4899">
                  <c:v>1.149372</c:v>
                </c:pt>
                <c:pt idx="4900">
                  <c:v>1.148712</c:v>
                </c:pt>
                <c:pt idx="4901">
                  <c:v>1.14653</c:v>
                </c:pt>
                <c:pt idx="4902">
                  <c:v>1.145761</c:v>
                </c:pt>
                <c:pt idx="4903">
                  <c:v>1.145576</c:v>
                </c:pt>
                <c:pt idx="4904">
                  <c:v>1.143693</c:v>
                </c:pt>
                <c:pt idx="4905">
                  <c:v>1.14256</c:v>
                </c:pt>
                <c:pt idx="4906">
                  <c:v>1.14143</c:v>
                </c:pt>
                <c:pt idx="4907">
                  <c:v>1.141237</c:v>
                </c:pt>
                <c:pt idx="4908">
                  <c:v>1.140497</c:v>
                </c:pt>
                <c:pt idx="4909">
                  <c:v>1.140188</c:v>
                </c:pt>
                <c:pt idx="4910">
                  <c:v>1.140054</c:v>
                </c:pt>
                <c:pt idx="4911">
                  <c:v>1.139769</c:v>
                </c:pt>
                <c:pt idx="4912">
                  <c:v>1.139435</c:v>
                </c:pt>
                <c:pt idx="4913">
                  <c:v>1.139233</c:v>
                </c:pt>
                <c:pt idx="4914">
                  <c:v>1.13816</c:v>
                </c:pt>
                <c:pt idx="4915">
                  <c:v>1.134768</c:v>
                </c:pt>
                <c:pt idx="4916">
                  <c:v>1.13344</c:v>
                </c:pt>
                <c:pt idx="4917">
                  <c:v>1.132917</c:v>
                </c:pt>
                <c:pt idx="4918">
                  <c:v>1.132529</c:v>
                </c:pt>
                <c:pt idx="4919">
                  <c:v>1.132485</c:v>
                </c:pt>
                <c:pt idx="4920">
                  <c:v>1.132114</c:v>
                </c:pt>
                <c:pt idx="4921">
                  <c:v>1.131493</c:v>
                </c:pt>
                <c:pt idx="4922">
                  <c:v>1.130797</c:v>
                </c:pt>
                <c:pt idx="4923">
                  <c:v>1.129532</c:v>
                </c:pt>
                <c:pt idx="4924">
                  <c:v>1.127996</c:v>
                </c:pt>
                <c:pt idx="4925">
                  <c:v>1.127712</c:v>
                </c:pt>
                <c:pt idx="4926">
                  <c:v>1.127554</c:v>
                </c:pt>
                <c:pt idx="4927">
                  <c:v>1.127458</c:v>
                </c:pt>
                <c:pt idx="4928">
                  <c:v>1.127131</c:v>
                </c:pt>
                <c:pt idx="4929">
                  <c:v>1.124282</c:v>
                </c:pt>
                <c:pt idx="4930">
                  <c:v>1.123947</c:v>
                </c:pt>
                <c:pt idx="4931">
                  <c:v>1.122766</c:v>
                </c:pt>
                <c:pt idx="4932">
                  <c:v>1.12234</c:v>
                </c:pt>
                <c:pt idx="4933">
                  <c:v>1.122008</c:v>
                </c:pt>
                <c:pt idx="4934">
                  <c:v>1.120953</c:v>
                </c:pt>
                <c:pt idx="4935">
                  <c:v>1.120433</c:v>
                </c:pt>
                <c:pt idx="4936">
                  <c:v>1.120348</c:v>
                </c:pt>
                <c:pt idx="4937">
                  <c:v>1.119459</c:v>
                </c:pt>
                <c:pt idx="4938">
                  <c:v>1.119302</c:v>
                </c:pt>
                <c:pt idx="4939">
                  <c:v>1.118522</c:v>
                </c:pt>
                <c:pt idx="4940">
                  <c:v>1.117995</c:v>
                </c:pt>
                <c:pt idx="4941">
                  <c:v>1.117936</c:v>
                </c:pt>
                <c:pt idx="4942">
                  <c:v>1.116119</c:v>
                </c:pt>
                <c:pt idx="4943">
                  <c:v>1.115774</c:v>
                </c:pt>
                <c:pt idx="4944">
                  <c:v>1.115439</c:v>
                </c:pt>
                <c:pt idx="4945">
                  <c:v>1.114692</c:v>
                </c:pt>
                <c:pt idx="4946">
                  <c:v>1.113819</c:v>
                </c:pt>
                <c:pt idx="4947">
                  <c:v>1.113015</c:v>
                </c:pt>
                <c:pt idx="4948">
                  <c:v>1.11298</c:v>
                </c:pt>
                <c:pt idx="4949">
                  <c:v>1.111183</c:v>
                </c:pt>
                <c:pt idx="4950">
                  <c:v>1.111054</c:v>
                </c:pt>
                <c:pt idx="4951">
                  <c:v>1.109813</c:v>
                </c:pt>
                <c:pt idx="4952">
                  <c:v>1.108701</c:v>
                </c:pt>
                <c:pt idx="4953">
                  <c:v>1.106939</c:v>
                </c:pt>
                <c:pt idx="4954">
                  <c:v>1.105719</c:v>
                </c:pt>
                <c:pt idx="4955">
                  <c:v>1.105628</c:v>
                </c:pt>
                <c:pt idx="4956">
                  <c:v>1.10541</c:v>
                </c:pt>
                <c:pt idx="4957">
                  <c:v>1.104745</c:v>
                </c:pt>
                <c:pt idx="4958">
                  <c:v>1.104345</c:v>
                </c:pt>
                <c:pt idx="4959">
                  <c:v>1.103397</c:v>
                </c:pt>
                <c:pt idx="4960">
                  <c:v>1.103177</c:v>
                </c:pt>
                <c:pt idx="4961">
                  <c:v>1.103021</c:v>
                </c:pt>
                <c:pt idx="4962">
                  <c:v>1.101857</c:v>
                </c:pt>
                <c:pt idx="4963">
                  <c:v>1.100488</c:v>
                </c:pt>
                <c:pt idx="4964">
                  <c:v>1.094643</c:v>
                </c:pt>
                <c:pt idx="4965">
                  <c:v>1.094388</c:v>
                </c:pt>
                <c:pt idx="4966">
                  <c:v>1.092648</c:v>
                </c:pt>
                <c:pt idx="4967">
                  <c:v>1.090623</c:v>
                </c:pt>
                <c:pt idx="4968">
                  <c:v>1.090053</c:v>
                </c:pt>
                <c:pt idx="4969">
                  <c:v>1.088546</c:v>
                </c:pt>
                <c:pt idx="4970">
                  <c:v>1.086553</c:v>
                </c:pt>
                <c:pt idx="4971">
                  <c:v>1.086186</c:v>
                </c:pt>
                <c:pt idx="4972">
                  <c:v>1.084908</c:v>
                </c:pt>
                <c:pt idx="4973">
                  <c:v>1.082212</c:v>
                </c:pt>
                <c:pt idx="4974">
                  <c:v>1.08204</c:v>
                </c:pt>
                <c:pt idx="4975">
                  <c:v>1.081875</c:v>
                </c:pt>
                <c:pt idx="4976">
                  <c:v>1.080223</c:v>
                </c:pt>
                <c:pt idx="4977">
                  <c:v>1.079664</c:v>
                </c:pt>
                <c:pt idx="4978">
                  <c:v>1.07893</c:v>
                </c:pt>
                <c:pt idx="4979">
                  <c:v>1.077809</c:v>
                </c:pt>
                <c:pt idx="4980">
                  <c:v>1.076423</c:v>
                </c:pt>
                <c:pt idx="4981">
                  <c:v>1.076351</c:v>
                </c:pt>
                <c:pt idx="4982">
                  <c:v>1.076229</c:v>
                </c:pt>
                <c:pt idx="4983">
                  <c:v>1.075375</c:v>
                </c:pt>
                <c:pt idx="4984">
                  <c:v>1.075337</c:v>
                </c:pt>
                <c:pt idx="4985">
                  <c:v>1.075285</c:v>
                </c:pt>
                <c:pt idx="4986">
                  <c:v>1.075027</c:v>
                </c:pt>
                <c:pt idx="4987">
                  <c:v>1.074546</c:v>
                </c:pt>
                <c:pt idx="4988">
                  <c:v>1.074306</c:v>
                </c:pt>
                <c:pt idx="4989">
                  <c:v>1.074022</c:v>
                </c:pt>
                <c:pt idx="4990">
                  <c:v>1.072304</c:v>
                </c:pt>
                <c:pt idx="4991">
                  <c:v>1.069821</c:v>
                </c:pt>
                <c:pt idx="4992">
                  <c:v>1.069259</c:v>
                </c:pt>
                <c:pt idx="4993">
                  <c:v>1.067015</c:v>
                </c:pt>
                <c:pt idx="4994">
                  <c:v>1.066793</c:v>
                </c:pt>
                <c:pt idx="4995">
                  <c:v>1.066762</c:v>
                </c:pt>
                <c:pt idx="4996">
                  <c:v>1.066654</c:v>
                </c:pt>
                <c:pt idx="4997">
                  <c:v>1.06576</c:v>
                </c:pt>
                <c:pt idx="4998">
                  <c:v>1.065206</c:v>
                </c:pt>
                <c:pt idx="4999">
                  <c:v>1.065178</c:v>
                </c:pt>
                <c:pt idx="5000">
                  <c:v>1.065164</c:v>
                </c:pt>
                <c:pt idx="5001">
                  <c:v>1.064479</c:v>
                </c:pt>
                <c:pt idx="5002">
                  <c:v>1.064084</c:v>
                </c:pt>
                <c:pt idx="5003">
                  <c:v>1.063977</c:v>
                </c:pt>
                <c:pt idx="5004">
                  <c:v>1.061126</c:v>
                </c:pt>
                <c:pt idx="5005">
                  <c:v>1.058787</c:v>
                </c:pt>
                <c:pt idx="5006">
                  <c:v>1.058429</c:v>
                </c:pt>
                <c:pt idx="5007">
                  <c:v>1.058413</c:v>
                </c:pt>
                <c:pt idx="5008">
                  <c:v>1.05841</c:v>
                </c:pt>
                <c:pt idx="5009">
                  <c:v>1.056831</c:v>
                </c:pt>
                <c:pt idx="5010">
                  <c:v>1.055186</c:v>
                </c:pt>
                <c:pt idx="5011">
                  <c:v>1.054418</c:v>
                </c:pt>
                <c:pt idx="5012">
                  <c:v>1.053736</c:v>
                </c:pt>
                <c:pt idx="5013">
                  <c:v>1.052892</c:v>
                </c:pt>
                <c:pt idx="5014">
                  <c:v>1.051296</c:v>
                </c:pt>
                <c:pt idx="5015">
                  <c:v>1.051191</c:v>
                </c:pt>
                <c:pt idx="5016">
                  <c:v>1.049922</c:v>
                </c:pt>
                <c:pt idx="5017">
                  <c:v>1.049872</c:v>
                </c:pt>
                <c:pt idx="5018">
                  <c:v>1.048573</c:v>
                </c:pt>
                <c:pt idx="5019">
                  <c:v>1.048321</c:v>
                </c:pt>
                <c:pt idx="5020">
                  <c:v>1.047867</c:v>
                </c:pt>
                <c:pt idx="5021">
                  <c:v>1.046873</c:v>
                </c:pt>
                <c:pt idx="5022">
                  <c:v>1.046725</c:v>
                </c:pt>
                <c:pt idx="5023">
                  <c:v>1.045154</c:v>
                </c:pt>
                <c:pt idx="5024">
                  <c:v>1.045117</c:v>
                </c:pt>
                <c:pt idx="5025">
                  <c:v>1.04497</c:v>
                </c:pt>
                <c:pt idx="5026">
                  <c:v>1.044924</c:v>
                </c:pt>
                <c:pt idx="5027">
                  <c:v>1.044697</c:v>
                </c:pt>
                <c:pt idx="5028">
                  <c:v>1.044577</c:v>
                </c:pt>
                <c:pt idx="5029">
                  <c:v>1.044264</c:v>
                </c:pt>
                <c:pt idx="5030">
                  <c:v>1.043677</c:v>
                </c:pt>
                <c:pt idx="5031">
                  <c:v>1.042126</c:v>
                </c:pt>
                <c:pt idx="5032">
                  <c:v>1.04124</c:v>
                </c:pt>
                <c:pt idx="5033">
                  <c:v>1.040695</c:v>
                </c:pt>
                <c:pt idx="5034">
                  <c:v>1.039512</c:v>
                </c:pt>
                <c:pt idx="5035">
                  <c:v>1.03836</c:v>
                </c:pt>
                <c:pt idx="5036">
                  <c:v>1.037045</c:v>
                </c:pt>
                <c:pt idx="5037">
                  <c:v>1.036745</c:v>
                </c:pt>
                <c:pt idx="5038">
                  <c:v>1.036714</c:v>
                </c:pt>
                <c:pt idx="5039">
                  <c:v>1.036167</c:v>
                </c:pt>
                <c:pt idx="5040">
                  <c:v>1.034815</c:v>
                </c:pt>
                <c:pt idx="5041">
                  <c:v>1.033168</c:v>
                </c:pt>
                <c:pt idx="5042">
                  <c:v>1.033019</c:v>
                </c:pt>
                <c:pt idx="5043">
                  <c:v>1.032348</c:v>
                </c:pt>
                <c:pt idx="5044">
                  <c:v>1.031593</c:v>
                </c:pt>
                <c:pt idx="5045">
                  <c:v>1.030958</c:v>
                </c:pt>
                <c:pt idx="5046">
                  <c:v>1.030879</c:v>
                </c:pt>
                <c:pt idx="5047">
                  <c:v>1.030813</c:v>
                </c:pt>
                <c:pt idx="5048">
                  <c:v>1.030438</c:v>
                </c:pt>
                <c:pt idx="5049">
                  <c:v>1.030402</c:v>
                </c:pt>
                <c:pt idx="5050">
                  <c:v>1.030348</c:v>
                </c:pt>
                <c:pt idx="5051">
                  <c:v>1.030085</c:v>
                </c:pt>
                <c:pt idx="5052">
                  <c:v>1.029921</c:v>
                </c:pt>
                <c:pt idx="5053">
                  <c:v>1.028204</c:v>
                </c:pt>
                <c:pt idx="5054">
                  <c:v>1.028106</c:v>
                </c:pt>
                <c:pt idx="5055">
                  <c:v>1.027641</c:v>
                </c:pt>
                <c:pt idx="5056">
                  <c:v>1.026753</c:v>
                </c:pt>
                <c:pt idx="5057">
                  <c:v>1.026537</c:v>
                </c:pt>
                <c:pt idx="5058">
                  <c:v>1.026403</c:v>
                </c:pt>
                <c:pt idx="5059">
                  <c:v>1.025465</c:v>
                </c:pt>
                <c:pt idx="5060">
                  <c:v>1.024281</c:v>
                </c:pt>
                <c:pt idx="5061">
                  <c:v>1.024192</c:v>
                </c:pt>
                <c:pt idx="5062">
                  <c:v>1.023189</c:v>
                </c:pt>
                <c:pt idx="5063">
                  <c:v>1.022812</c:v>
                </c:pt>
                <c:pt idx="5064">
                  <c:v>1.020305</c:v>
                </c:pt>
                <c:pt idx="5065">
                  <c:v>1.019947</c:v>
                </c:pt>
                <c:pt idx="5066">
                  <c:v>1.019569</c:v>
                </c:pt>
                <c:pt idx="5067">
                  <c:v>1.019458</c:v>
                </c:pt>
                <c:pt idx="5068">
                  <c:v>1.019138</c:v>
                </c:pt>
                <c:pt idx="5069">
                  <c:v>1.018334</c:v>
                </c:pt>
                <c:pt idx="5070">
                  <c:v>1.018009</c:v>
                </c:pt>
                <c:pt idx="5071">
                  <c:v>1.017696</c:v>
                </c:pt>
                <c:pt idx="5072">
                  <c:v>1.016816</c:v>
                </c:pt>
                <c:pt idx="5073">
                  <c:v>1.016562</c:v>
                </c:pt>
                <c:pt idx="5074">
                  <c:v>1.015904</c:v>
                </c:pt>
                <c:pt idx="5075">
                  <c:v>1.015369</c:v>
                </c:pt>
                <c:pt idx="5076">
                  <c:v>1.014819</c:v>
                </c:pt>
                <c:pt idx="5077">
                  <c:v>1.014674</c:v>
                </c:pt>
                <c:pt idx="5078">
                  <c:v>1.012892</c:v>
                </c:pt>
                <c:pt idx="5079">
                  <c:v>1.01272</c:v>
                </c:pt>
                <c:pt idx="5080">
                  <c:v>1.011823</c:v>
                </c:pt>
                <c:pt idx="5081">
                  <c:v>1.011733</c:v>
                </c:pt>
                <c:pt idx="5082">
                  <c:v>1.011626</c:v>
                </c:pt>
                <c:pt idx="5083">
                  <c:v>1.01024</c:v>
                </c:pt>
                <c:pt idx="5084">
                  <c:v>1.00937</c:v>
                </c:pt>
                <c:pt idx="5085">
                  <c:v>1.009137</c:v>
                </c:pt>
                <c:pt idx="5086">
                  <c:v>1.009097</c:v>
                </c:pt>
                <c:pt idx="5087">
                  <c:v>1.009008</c:v>
                </c:pt>
                <c:pt idx="5088">
                  <c:v>1.008596</c:v>
                </c:pt>
                <c:pt idx="5089">
                  <c:v>1.008506</c:v>
                </c:pt>
                <c:pt idx="5090">
                  <c:v>1.008202</c:v>
                </c:pt>
                <c:pt idx="5091">
                  <c:v>1.007141</c:v>
                </c:pt>
                <c:pt idx="5092">
                  <c:v>1.006742</c:v>
                </c:pt>
                <c:pt idx="5093">
                  <c:v>1.006624</c:v>
                </c:pt>
                <c:pt idx="5094">
                  <c:v>1.005071</c:v>
                </c:pt>
                <c:pt idx="5095">
                  <c:v>1.004515</c:v>
                </c:pt>
                <c:pt idx="5096">
                  <c:v>1.004238</c:v>
                </c:pt>
                <c:pt idx="5097">
                  <c:v>1.003786</c:v>
                </c:pt>
                <c:pt idx="5098">
                  <c:v>1.003674</c:v>
                </c:pt>
                <c:pt idx="5099">
                  <c:v>1.001549</c:v>
                </c:pt>
                <c:pt idx="5100">
                  <c:v>0.99994</c:v>
                </c:pt>
                <c:pt idx="5101">
                  <c:v>0.999861</c:v>
                </c:pt>
                <c:pt idx="5102">
                  <c:v>0.998819</c:v>
                </c:pt>
                <c:pt idx="5103">
                  <c:v>0.998644</c:v>
                </c:pt>
                <c:pt idx="5104">
                  <c:v>0.9973</c:v>
                </c:pt>
                <c:pt idx="5105">
                  <c:v>0.996164</c:v>
                </c:pt>
                <c:pt idx="5106">
                  <c:v>0.992453</c:v>
                </c:pt>
                <c:pt idx="5107">
                  <c:v>0.99128</c:v>
                </c:pt>
                <c:pt idx="5108">
                  <c:v>0.990758</c:v>
                </c:pt>
                <c:pt idx="5109">
                  <c:v>0.99067</c:v>
                </c:pt>
                <c:pt idx="5110">
                  <c:v>0.990411</c:v>
                </c:pt>
                <c:pt idx="5111">
                  <c:v>0.989732</c:v>
                </c:pt>
                <c:pt idx="5112">
                  <c:v>0.989244</c:v>
                </c:pt>
                <c:pt idx="5113">
                  <c:v>0.98867</c:v>
                </c:pt>
                <c:pt idx="5114">
                  <c:v>0.988577</c:v>
                </c:pt>
                <c:pt idx="5115">
                  <c:v>0.985297</c:v>
                </c:pt>
                <c:pt idx="5116">
                  <c:v>0.984384</c:v>
                </c:pt>
                <c:pt idx="5117">
                  <c:v>0.983882</c:v>
                </c:pt>
                <c:pt idx="5118">
                  <c:v>0.983776</c:v>
                </c:pt>
                <c:pt idx="5119">
                  <c:v>0.983767</c:v>
                </c:pt>
                <c:pt idx="5120">
                  <c:v>0.983606</c:v>
                </c:pt>
                <c:pt idx="5121">
                  <c:v>0.983471</c:v>
                </c:pt>
                <c:pt idx="5122">
                  <c:v>0.982179</c:v>
                </c:pt>
                <c:pt idx="5123">
                  <c:v>0.981064</c:v>
                </c:pt>
                <c:pt idx="5124">
                  <c:v>0.980963</c:v>
                </c:pt>
                <c:pt idx="5125">
                  <c:v>0.980513</c:v>
                </c:pt>
                <c:pt idx="5126">
                  <c:v>0.980452</c:v>
                </c:pt>
                <c:pt idx="5127">
                  <c:v>0.98009</c:v>
                </c:pt>
                <c:pt idx="5128">
                  <c:v>0.979537</c:v>
                </c:pt>
                <c:pt idx="5129">
                  <c:v>0.979059</c:v>
                </c:pt>
                <c:pt idx="5130">
                  <c:v>0.978848</c:v>
                </c:pt>
                <c:pt idx="5131">
                  <c:v>0.977953</c:v>
                </c:pt>
                <c:pt idx="5132">
                  <c:v>0.976466</c:v>
                </c:pt>
                <c:pt idx="5133">
                  <c:v>0.975732</c:v>
                </c:pt>
                <c:pt idx="5134">
                  <c:v>0.975676</c:v>
                </c:pt>
                <c:pt idx="5135">
                  <c:v>0.975564</c:v>
                </c:pt>
                <c:pt idx="5136">
                  <c:v>0.975264</c:v>
                </c:pt>
                <c:pt idx="5137">
                  <c:v>0.974672</c:v>
                </c:pt>
                <c:pt idx="5138">
                  <c:v>0.97457</c:v>
                </c:pt>
                <c:pt idx="5139">
                  <c:v>0.973363</c:v>
                </c:pt>
                <c:pt idx="5140">
                  <c:v>0.973275</c:v>
                </c:pt>
                <c:pt idx="5141">
                  <c:v>0.973175</c:v>
                </c:pt>
                <c:pt idx="5142">
                  <c:v>0.973154</c:v>
                </c:pt>
                <c:pt idx="5143">
                  <c:v>0.972716</c:v>
                </c:pt>
                <c:pt idx="5144">
                  <c:v>0.972409</c:v>
                </c:pt>
                <c:pt idx="5145">
                  <c:v>0.972088</c:v>
                </c:pt>
                <c:pt idx="5146">
                  <c:v>0.971625</c:v>
                </c:pt>
                <c:pt idx="5147">
                  <c:v>0.971225</c:v>
                </c:pt>
                <c:pt idx="5148">
                  <c:v>0.967787</c:v>
                </c:pt>
                <c:pt idx="5149">
                  <c:v>0.96718</c:v>
                </c:pt>
                <c:pt idx="5150">
                  <c:v>0.966381</c:v>
                </c:pt>
                <c:pt idx="5151">
                  <c:v>0.965121</c:v>
                </c:pt>
                <c:pt idx="5152">
                  <c:v>0.963841</c:v>
                </c:pt>
                <c:pt idx="5153">
                  <c:v>0.963154</c:v>
                </c:pt>
                <c:pt idx="5154">
                  <c:v>0.962406</c:v>
                </c:pt>
                <c:pt idx="5155">
                  <c:v>0.960909</c:v>
                </c:pt>
                <c:pt idx="5156">
                  <c:v>0.960178</c:v>
                </c:pt>
                <c:pt idx="5157">
                  <c:v>0.95917</c:v>
                </c:pt>
                <c:pt idx="5158">
                  <c:v>0.959091</c:v>
                </c:pt>
                <c:pt idx="5159">
                  <c:v>0.958993</c:v>
                </c:pt>
                <c:pt idx="5160">
                  <c:v>0.95663</c:v>
                </c:pt>
                <c:pt idx="5161">
                  <c:v>0.955091</c:v>
                </c:pt>
                <c:pt idx="5162">
                  <c:v>0.954997</c:v>
                </c:pt>
                <c:pt idx="5163">
                  <c:v>0.953787</c:v>
                </c:pt>
                <c:pt idx="5164">
                  <c:v>0.953722</c:v>
                </c:pt>
                <c:pt idx="5165">
                  <c:v>0.953622</c:v>
                </c:pt>
                <c:pt idx="5166">
                  <c:v>0.95322</c:v>
                </c:pt>
                <c:pt idx="5167">
                  <c:v>0.952284</c:v>
                </c:pt>
                <c:pt idx="5168">
                  <c:v>0.951747</c:v>
                </c:pt>
                <c:pt idx="5169">
                  <c:v>0.950588</c:v>
                </c:pt>
                <c:pt idx="5170">
                  <c:v>0.948771</c:v>
                </c:pt>
                <c:pt idx="5171">
                  <c:v>0.948727</c:v>
                </c:pt>
                <c:pt idx="5172">
                  <c:v>0.947898</c:v>
                </c:pt>
                <c:pt idx="5173">
                  <c:v>0.94694</c:v>
                </c:pt>
                <c:pt idx="5174">
                  <c:v>0.945683</c:v>
                </c:pt>
                <c:pt idx="5175">
                  <c:v>0.94531</c:v>
                </c:pt>
                <c:pt idx="5176">
                  <c:v>0.945213</c:v>
                </c:pt>
                <c:pt idx="5177">
                  <c:v>0.943971</c:v>
                </c:pt>
                <c:pt idx="5178">
                  <c:v>0.943602</c:v>
                </c:pt>
                <c:pt idx="5179">
                  <c:v>0.9426</c:v>
                </c:pt>
                <c:pt idx="5180">
                  <c:v>0.942567</c:v>
                </c:pt>
                <c:pt idx="5181">
                  <c:v>0.94256</c:v>
                </c:pt>
                <c:pt idx="5182">
                  <c:v>0.941425</c:v>
                </c:pt>
                <c:pt idx="5183">
                  <c:v>0.940961</c:v>
                </c:pt>
                <c:pt idx="5184">
                  <c:v>0.940935</c:v>
                </c:pt>
                <c:pt idx="5185">
                  <c:v>0.940744</c:v>
                </c:pt>
                <c:pt idx="5186">
                  <c:v>0.939169</c:v>
                </c:pt>
                <c:pt idx="5187">
                  <c:v>0.938464</c:v>
                </c:pt>
                <c:pt idx="5188">
                  <c:v>0.937876</c:v>
                </c:pt>
                <c:pt idx="5189">
                  <c:v>0.937476</c:v>
                </c:pt>
                <c:pt idx="5190">
                  <c:v>0.936657</c:v>
                </c:pt>
                <c:pt idx="5191">
                  <c:v>0.936592</c:v>
                </c:pt>
                <c:pt idx="5192">
                  <c:v>0.936287</c:v>
                </c:pt>
                <c:pt idx="5193">
                  <c:v>0.934297</c:v>
                </c:pt>
                <c:pt idx="5194">
                  <c:v>0.934026</c:v>
                </c:pt>
                <c:pt idx="5195">
                  <c:v>0.933263</c:v>
                </c:pt>
                <c:pt idx="5196">
                  <c:v>0.932731</c:v>
                </c:pt>
                <c:pt idx="5197">
                  <c:v>0.932443</c:v>
                </c:pt>
                <c:pt idx="5198">
                  <c:v>0.932166</c:v>
                </c:pt>
                <c:pt idx="5199">
                  <c:v>0.932096</c:v>
                </c:pt>
                <c:pt idx="5200">
                  <c:v>0.931957</c:v>
                </c:pt>
                <c:pt idx="5201">
                  <c:v>0.931327</c:v>
                </c:pt>
                <c:pt idx="5202">
                  <c:v>0.931298</c:v>
                </c:pt>
                <c:pt idx="5203">
                  <c:v>0.93115</c:v>
                </c:pt>
                <c:pt idx="5204">
                  <c:v>0.931093</c:v>
                </c:pt>
                <c:pt idx="5205">
                  <c:v>0.930879</c:v>
                </c:pt>
                <c:pt idx="5206">
                  <c:v>0.929561</c:v>
                </c:pt>
                <c:pt idx="5207">
                  <c:v>0.928962</c:v>
                </c:pt>
                <c:pt idx="5208">
                  <c:v>0.928644</c:v>
                </c:pt>
                <c:pt idx="5209">
                  <c:v>0.927978</c:v>
                </c:pt>
                <c:pt idx="5210">
                  <c:v>0.927284</c:v>
                </c:pt>
                <c:pt idx="5211">
                  <c:v>0.927272</c:v>
                </c:pt>
                <c:pt idx="5212">
                  <c:v>0.926726</c:v>
                </c:pt>
                <c:pt idx="5213">
                  <c:v>0.925752</c:v>
                </c:pt>
                <c:pt idx="5214">
                  <c:v>0.925257</c:v>
                </c:pt>
                <c:pt idx="5215">
                  <c:v>0.925113</c:v>
                </c:pt>
                <c:pt idx="5216">
                  <c:v>0.9235</c:v>
                </c:pt>
                <c:pt idx="5217">
                  <c:v>0.922987</c:v>
                </c:pt>
                <c:pt idx="5218">
                  <c:v>0.922792</c:v>
                </c:pt>
                <c:pt idx="5219">
                  <c:v>0.922147</c:v>
                </c:pt>
                <c:pt idx="5220">
                  <c:v>0.921896</c:v>
                </c:pt>
                <c:pt idx="5221">
                  <c:v>0.920842</c:v>
                </c:pt>
                <c:pt idx="5222">
                  <c:v>0.920079</c:v>
                </c:pt>
                <c:pt idx="5223">
                  <c:v>0.917863</c:v>
                </c:pt>
                <c:pt idx="5224">
                  <c:v>0.916927</c:v>
                </c:pt>
                <c:pt idx="5225">
                  <c:v>0.916708</c:v>
                </c:pt>
                <c:pt idx="5226">
                  <c:v>0.916545</c:v>
                </c:pt>
                <c:pt idx="5227">
                  <c:v>0.915686</c:v>
                </c:pt>
                <c:pt idx="5228">
                  <c:v>0.915232</c:v>
                </c:pt>
                <c:pt idx="5229">
                  <c:v>0.914959</c:v>
                </c:pt>
                <c:pt idx="5230">
                  <c:v>0.913539</c:v>
                </c:pt>
                <c:pt idx="5231">
                  <c:v>0.911411</c:v>
                </c:pt>
                <c:pt idx="5232">
                  <c:v>0.910071</c:v>
                </c:pt>
                <c:pt idx="5233">
                  <c:v>0.909583</c:v>
                </c:pt>
                <c:pt idx="5234">
                  <c:v>0.909237</c:v>
                </c:pt>
                <c:pt idx="5235">
                  <c:v>0.90867</c:v>
                </c:pt>
                <c:pt idx="5236">
                  <c:v>0.907814</c:v>
                </c:pt>
                <c:pt idx="5237">
                  <c:v>0.907032</c:v>
                </c:pt>
                <c:pt idx="5238">
                  <c:v>0.906893</c:v>
                </c:pt>
                <c:pt idx="5239">
                  <c:v>0.906799</c:v>
                </c:pt>
                <c:pt idx="5240">
                  <c:v>0.905726</c:v>
                </c:pt>
                <c:pt idx="5241">
                  <c:v>0.904577</c:v>
                </c:pt>
                <c:pt idx="5242">
                  <c:v>0.903059</c:v>
                </c:pt>
                <c:pt idx="5243">
                  <c:v>0.902963</c:v>
                </c:pt>
                <c:pt idx="5244">
                  <c:v>0.902225</c:v>
                </c:pt>
                <c:pt idx="5245">
                  <c:v>0.901358</c:v>
                </c:pt>
                <c:pt idx="5246">
                  <c:v>0.901347</c:v>
                </c:pt>
                <c:pt idx="5247">
                  <c:v>0.901144</c:v>
                </c:pt>
                <c:pt idx="5248">
                  <c:v>0.900886</c:v>
                </c:pt>
                <c:pt idx="5249">
                  <c:v>0.900377</c:v>
                </c:pt>
                <c:pt idx="5250">
                  <c:v>0.899808</c:v>
                </c:pt>
                <c:pt idx="5251">
                  <c:v>0.899625</c:v>
                </c:pt>
                <c:pt idx="5252">
                  <c:v>0.899066</c:v>
                </c:pt>
                <c:pt idx="5253">
                  <c:v>0.898573</c:v>
                </c:pt>
                <c:pt idx="5254">
                  <c:v>0.898506</c:v>
                </c:pt>
                <c:pt idx="5255">
                  <c:v>0.898105</c:v>
                </c:pt>
                <c:pt idx="5256">
                  <c:v>0.897947</c:v>
                </c:pt>
                <c:pt idx="5257">
                  <c:v>0.897064</c:v>
                </c:pt>
                <c:pt idx="5258">
                  <c:v>0.894684</c:v>
                </c:pt>
                <c:pt idx="5259">
                  <c:v>0.894477</c:v>
                </c:pt>
                <c:pt idx="5260">
                  <c:v>0.894124</c:v>
                </c:pt>
                <c:pt idx="5261">
                  <c:v>0.89366</c:v>
                </c:pt>
                <c:pt idx="5262">
                  <c:v>0.893491</c:v>
                </c:pt>
                <c:pt idx="5263">
                  <c:v>0.893337</c:v>
                </c:pt>
                <c:pt idx="5264">
                  <c:v>0.893142</c:v>
                </c:pt>
                <c:pt idx="5265">
                  <c:v>0.892704</c:v>
                </c:pt>
                <c:pt idx="5266">
                  <c:v>0.892683</c:v>
                </c:pt>
                <c:pt idx="5267">
                  <c:v>0.892584</c:v>
                </c:pt>
                <c:pt idx="5268">
                  <c:v>0.892466</c:v>
                </c:pt>
                <c:pt idx="5269">
                  <c:v>0.890795</c:v>
                </c:pt>
                <c:pt idx="5270">
                  <c:v>0.890779</c:v>
                </c:pt>
                <c:pt idx="5271">
                  <c:v>0.890489</c:v>
                </c:pt>
                <c:pt idx="5272">
                  <c:v>0.88762</c:v>
                </c:pt>
                <c:pt idx="5273">
                  <c:v>0.887055</c:v>
                </c:pt>
                <c:pt idx="5274">
                  <c:v>0.886759</c:v>
                </c:pt>
                <c:pt idx="5275">
                  <c:v>0.885482</c:v>
                </c:pt>
                <c:pt idx="5276">
                  <c:v>0.88446</c:v>
                </c:pt>
                <c:pt idx="5277">
                  <c:v>0.884223</c:v>
                </c:pt>
                <c:pt idx="5278">
                  <c:v>0.883988</c:v>
                </c:pt>
                <c:pt idx="5279">
                  <c:v>0.883398</c:v>
                </c:pt>
                <c:pt idx="5280">
                  <c:v>0.883305</c:v>
                </c:pt>
                <c:pt idx="5281">
                  <c:v>0.882919</c:v>
                </c:pt>
                <c:pt idx="5282">
                  <c:v>0.882256</c:v>
                </c:pt>
                <c:pt idx="5283">
                  <c:v>0.879855</c:v>
                </c:pt>
                <c:pt idx="5284">
                  <c:v>0.879377</c:v>
                </c:pt>
                <c:pt idx="5285">
                  <c:v>0.879186</c:v>
                </c:pt>
                <c:pt idx="5286">
                  <c:v>0.878542</c:v>
                </c:pt>
                <c:pt idx="5287">
                  <c:v>0.876711</c:v>
                </c:pt>
                <c:pt idx="5288">
                  <c:v>0.876616</c:v>
                </c:pt>
                <c:pt idx="5289">
                  <c:v>0.876098</c:v>
                </c:pt>
                <c:pt idx="5290">
                  <c:v>0.875776</c:v>
                </c:pt>
                <c:pt idx="5291">
                  <c:v>0.874723</c:v>
                </c:pt>
                <c:pt idx="5292">
                  <c:v>0.87369</c:v>
                </c:pt>
                <c:pt idx="5293">
                  <c:v>0.872611</c:v>
                </c:pt>
                <c:pt idx="5294">
                  <c:v>0.872091</c:v>
                </c:pt>
                <c:pt idx="5295">
                  <c:v>0.872066</c:v>
                </c:pt>
                <c:pt idx="5296">
                  <c:v>0.87155</c:v>
                </c:pt>
                <c:pt idx="5297">
                  <c:v>0.87123</c:v>
                </c:pt>
                <c:pt idx="5298">
                  <c:v>0.870712</c:v>
                </c:pt>
                <c:pt idx="5299">
                  <c:v>0.870423</c:v>
                </c:pt>
                <c:pt idx="5300">
                  <c:v>0.870422</c:v>
                </c:pt>
                <c:pt idx="5301">
                  <c:v>0.870043</c:v>
                </c:pt>
                <c:pt idx="5302">
                  <c:v>0.868587</c:v>
                </c:pt>
                <c:pt idx="5303">
                  <c:v>0.868322</c:v>
                </c:pt>
                <c:pt idx="5304">
                  <c:v>0.866884</c:v>
                </c:pt>
                <c:pt idx="5305">
                  <c:v>0.866857</c:v>
                </c:pt>
                <c:pt idx="5306">
                  <c:v>0.865271</c:v>
                </c:pt>
                <c:pt idx="5307">
                  <c:v>0.864278</c:v>
                </c:pt>
                <c:pt idx="5308">
                  <c:v>0.863309</c:v>
                </c:pt>
                <c:pt idx="5309">
                  <c:v>0.86279</c:v>
                </c:pt>
                <c:pt idx="5310">
                  <c:v>0.862209</c:v>
                </c:pt>
                <c:pt idx="5311">
                  <c:v>0.860613</c:v>
                </c:pt>
                <c:pt idx="5312">
                  <c:v>0.858828</c:v>
                </c:pt>
                <c:pt idx="5313">
                  <c:v>0.858799</c:v>
                </c:pt>
                <c:pt idx="5314">
                  <c:v>0.858455</c:v>
                </c:pt>
                <c:pt idx="5315">
                  <c:v>0.857167</c:v>
                </c:pt>
                <c:pt idx="5316">
                  <c:v>0.856144</c:v>
                </c:pt>
                <c:pt idx="5317">
                  <c:v>0.855877</c:v>
                </c:pt>
                <c:pt idx="5318">
                  <c:v>0.855812</c:v>
                </c:pt>
                <c:pt idx="5319">
                  <c:v>0.85516</c:v>
                </c:pt>
                <c:pt idx="5320">
                  <c:v>0.854439</c:v>
                </c:pt>
                <c:pt idx="5321">
                  <c:v>0.85434</c:v>
                </c:pt>
                <c:pt idx="5322">
                  <c:v>0.854158</c:v>
                </c:pt>
                <c:pt idx="5323">
                  <c:v>0.85415</c:v>
                </c:pt>
                <c:pt idx="5324">
                  <c:v>0.853847</c:v>
                </c:pt>
                <c:pt idx="5325">
                  <c:v>0.852827</c:v>
                </c:pt>
                <c:pt idx="5326">
                  <c:v>0.851974</c:v>
                </c:pt>
                <c:pt idx="5327">
                  <c:v>0.851857</c:v>
                </c:pt>
                <c:pt idx="5328">
                  <c:v>0.849951</c:v>
                </c:pt>
                <c:pt idx="5329">
                  <c:v>0.84969</c:v>
                </c:pt>
                <c:pt idx="5330">
                  <c:v>0.848242</c:v>
                </c:pt>
                <c:pt idx="5331">
                  <c:v>0.847815</c:v>
                </c:pt>
                <c:pt idx="5332">
                  <c:v>0.847799</c:v>
                </c:pt>
                <c:pt idx="5333">
                  <c:v>0.846392</c:v>
                </c:pt>
                <c:pt idx="5334">
                  <c:v>0.845823</c:v>
                </c:pt>
                <c:pt idx="5335">
                  <c:v>0.845804</c:v>
                </c:pt>
                <c:pt idx="5336">
                  <c:v>0.845108</c:v>
                </c:pt>
                <c:pt idx="5337">
                  <c:v>0.845059</c:v>
                </c:pt>
                <c:pt idx="5338">
                  <c:v>0.844977</c:v>
                </c:pt>
                <c:pt idx="5339">
                  <c:v>0.844178</c:v>
                </c:pt>
                <c:pt idx="5340">
                  <c:v>0.843667</c:v>
                </c:pt>
                <c:pt idx="5341">
                  <c:v>0.843653</c:v>
                </c:pt>
                <c:pt idx="5342">
                  <c:v>0.843496</c:v>
                </c:pt>
                <c:pt idx="5343">
                  <c:v>0.842879</c:v>
                </c:pt>
                <c:pt idx="5344">
                  <c:v>0.84206</c:v>
                </c:pt>
                <c:pt idx="5345">
                  <c:v>0.841852</c:v>
                </c:pt>
                <c:pt idx="5346">
                  <c:v>0.839803</c:v>
                </c:pt>
                <c:pt idx="5347">
                  <c:v>0.839561</c:v>
                </c:pt>
                <c:pt idx="5348">
                  <c:v>0.839542</c:v>
                </c:pt>
                <c:pt idx="5349">
                  <c:v>0.839249</c:v>
                </c:pt>
                <c:pt idx="5350">
                  <c:v>0.838989</c:v>
                </c:pt>
                <c:pt idx="5351">
                  <c:v>0.837508</c:v>
                </c:pt>
                <c:pt idx="5352">
                  <c:v>0.837237</c:v>
                </c:pt>
                <c:pt idx="5353">
                  <c:v>0.83716</c:v>
                </c:pt>
                <c:pt idx="5354">
                  <c:v>0.836847</c:v>
                </c:pt>
                <c:pt idx="5355">
                  <c:v>0.836628</c:v>
                </c:pt>
                <c:pt idx="5356">
                  <c:v>0.836442</c:v>
                </c:pt>
                <c:pt idx="5357">
                  <c:v>0.835098</c:v>
                </c:pt>
                <c:pt idx="5358">
                  <c:v>0.834889</c:v>
                </c:pt>
                <c:pt idx="5359">
                  <c:v>0.83486</c:v>
                </c:pt>
                <c:pt idx="5360">
                  <c:v>0.833985</c:v>
                </c:pt>
                <c:pt idx="5361">
                  <c:v>0.833549</c:v>
                </c:pt>
                <c:pt idx="5362">
                  <c:v>0.833515</c:v>
                </c:pt>
                <c:pt idx="5363">
                  <c:v>0.832686</c:v>
                </c:pt>
                <c:pt idx="5364">
                  <c:v>0.831068</c:v>
                </c:pt>
                <c:pt idx="5365">
                  <c:v>0.829698</c:v>
                </c:pt>
                <c:pt idx="5366">
                  <c:v>0.829618</c:v>
                </c:pt>
                <c:pt idx="5367">
                  <c:v>0.828842</c:v>
                </c:pt>
                <c:pt idx="5368">
                  <c:v>0.828565</c:v>
                </c:pt>
                <c:pt idx="5369">
                  <c:v>0.828528</c:v>
                </c:pt>
                <c:pt idx="5370">
                  <c:v>0.828392</c:v>
                </c:pt>
                <c:pt idx="5371">
                  <c:v>0.827395</c:v>
                </c:pt>
                <c:pt idx="5372">
                  <c:v>0.827209</c:v>
                </c:pt>
                <c:pt idx="5373">
                  <c:v>0.827026</c:v>
                </c:pt>
                <c:pt idx="5374">
                  <c:v>0.826104</c:v>
                </c:pt>
                <c:pt idx="5375">
                  <c:v>0.825823</c:v>
                </c:pt>
                <c:pt idx="5376">
                  <c:v>0.82535</c:v>
                </c:pt>
                <c:pt idx="5377">
                  <c:v>0.825252</c:v>
                </c:pt>
                <c:pt idx="5378">
                  <c:v>0.824766</c:v>
                </c:pt>
                <c:pt idx="5379">
                  <c:v>0.824698</c:v>
                </c:pt>
                <c:pt idx="5380">
                  <c:v>0.824264</c:v>
                </c:pt>
                <c:pt idx="5381">
                  <c:v>0.824031</c:v>
                </c:pt>
                <c:pt idx="5382">
                  <c:v>0.823954</c:v>
                </c:pt>
                <c:pt idx="5383">
                  <c:v>0.823763</c:v>
                </c:pt>
                <c:pt idx="5384">
                  <c:v>0.823245</c:v>
                </c:pt>
                <c:pt idx="5385">
                  <c:v>0.822258</c:v>
                </c:pt>
                <c:pt idx="5386">
                  <c:v>0.822254</c:v>
                </c:pt>
                <c:pt idx="5387">
                  <c:v>0.821217</c:v>
                </c:pt>
                <c:pt idx="5388">
                  <c:v>0.820174</c:v>
                </c:pt>
                <c:pt idx="5389">
                  <c:v>0.820171</c:v>
                </c:pt>
                <c:pt idx="5390">
                  <c:v>0.81758</c:v>
                </c:pt>
                <c:pt idx="5391">
                  <c:v>0.816141</c:v>
                </c:pt>
                <c:pt idx="5392">
                  <c:v>0.816055</c:v>
                </c:pt>
                <c:pt idx="5393">
                  <c:v>0.816055</c:v>
                </c:pt>
                <c:pt idx="5394">
                  <c:v>0.814702</c:v>
                </c:pt>
                <c:pt idx="5395">
                  <c:v>0.812697</c:v>
                </c:pt>
                <c:pt idx="5396">
                  <c:v>0.812425</c:v>
                </c:pt>
                <c:pt idx="5397">
                  <c:v>0.812198</c:v>
                </c:pt>
                <c:pt idx="5398">
                  <c:v>0.811889</c:v>
                </c:pt>
                <c:pt idx="5399">
                  <c:v>0.810858</c:v>
                </c:pt>
                <c:pt idx="5400">
                  <c:v>0.810813</c:v>
                </c:pt>
                <c:pt idx="5401">
                  <c:v>0.810481</c:v>
                </c:pt>
                <c:pt idx="5402">
                  <c:v>0.809209</c:v>
                </c:pt>
                <c:pt idx="5403">
                  <c:v>0.808917</c:v>
                </c:pt>
                <c:pt idx="5404">
                  <c:v>0.808277</c:v>
                </c:pt>
                <c:pt idx="5405">
                  <c:v>0.807632</c:v>
                </c:pt>
                <c:pt idx="5406">
                  <c:v>0.807291</c:v>
                </c:pt>
                <c:pt idx="5407">
                  <c:v>0.806039</c:v>
                </c:pt>
                <c:pt idx="5408">
                  <c:v>0.805231</c:v>
                </c:pt>
                <c:pt idx="5409">
                  <c:v>0.804675</c:v>
                </c:pt>
                <c:pt idx="5410">
                  <c:v>0.804187</c:v>
                </c:pt>
                <c:pt idx="5411">
                  <c:v>0.803634</c:v>
                </c:pt>
                <c:pt idx="5412">
                  <c:v>0.803546</c:v>
                </c:pt>
                <c:pt idx="5413">
                  <c:v>0.80247</c:v>
                </c:pt>
                <c:pt idx="5414">
                  <c:v>0.80217</c:v>
                </c:pt>
                <c:pt idx="5415">
                  <c:v>0.801998</c:v>
                </c:pt>
                <c:pt idx="5416">
                  <c:v>0.801818</c:v>
                </c:pt>
                <c:pt idx="5417">
                  <c:v>0.801547</c:v>
                </c:pt>
                <c:pt idx="5418">
                  <c:v>0.801227</c:v>
                </c:pt>
                <c:pt idx="5419">
                  <c:v>0.800746</c:v>
                </c:pt>
                <c:pt idx="5420">
                  <c:v>0.800035</c:v>
                </c:pt>
                <c:pt idx="5421">
                  <c:v>0.798654</c:v>
                </c:pt>
                <c:pt idx="5422">
                  <c:v>0.798557</c:v>
                </c:pt>
                <c:pt idx="5423">
                  <c:v>0.79832</c:v>
                </c:pt>
                <c:pt idx="5424">
                  <c:v>0.797979</c:v>
                </c:pt>
                <c:pt idx="5425">
                  <c:v>0.796611</c:v>
                </c:pt>
                <c:pt idx="5426">
                  <c:v>0.796306</c:v>
                </c:pt>
                <c:pt idx="5427">
                  <c:v>0.796097</c:v>
                </c:pt>
                <c:pt idx="5428">
                  <c:v>0.795813</c:v>
                </c:pt>
                <c:pt idx="5429">
                  <c:v>0.793793</c:v>
                </c:pt>
                <c:pt idx="5430">
                  <c:v>0.793411</c:v>
                </c:pt>
                <c:pt idx="5431">
                  <c:v>0.793135</c:v>
                </c:pt>
                <c:pt idx="5432">
                  <c:v>0.793092</c:v>
                </c:pt>
                <c:pt idx="5433">
                  <c:v>0.792049</c:v>
                </c:pt>
                <c:pt idx="5434">
                  <c:v>0.791863</c:v>
                </c:pt>
                <c:pt idx="5435">
                  <c:v>0.79161</c:v>
                </c:pt>
                <c:pt idx="5436">
                  <c:v>0.791533</c:v>
                </c:pt>
                <c:pt idx="5437">
                  <c:v>0.791327</c:v>
                </c:pt>
                <c:pt idx="5438">
                  <c:v>0.790759</c:v>
                </c:pt>
                <c:pt idx="5439">
                  <c:v>0.790539</c:v>
                </c:pt>
                <c:pt idx="5440">
                  <c:v>0.790535</c:v>
                </c:pt>
                <c:pt idx="5441">
                  <c:v>0.789628</c:v>
                </c:pt>
                <c:pt idx="5442">
                  <c:v>0.789348</c:v>
                </c:pt>
                <c:pt idx="5443">
                  <c:v>0.788625</c:v>
                </c:pt>
                <c:pt idx="5444">
                  <c:v>0.787789</c:v>
                </c:pt>
                <c:pt idx="5445">
                  <c:v>0.787321</c:v>
                </c:pt>
                <c:pt idx="5446">
                  <c:v>0.787152</c:v>
                </c:pt>
                <c:pt idx="5447">
                  <c:v>0.78665</c:v>
                </c:pt>
                <c:pt idx="5448">
                  <c:v>0.786335</c:v>
                </c:pt>
                <c:pt idx="5449">
                  <c:v>0.785799</c:v>
                </c:pt>
                <c:pt idx="5450">
                  <c:v>0.785752</c:v>
                </c:pt>
                <c:pt idx="5451">
                  <c:v>0.785561</c:v>
                </c:pt>
                <c:pt idx="5452">
                  <c:v>0.784347</c:v>
                </c:pt>
                <c:pt idx="5453">
                  <c:v>0.78405</c:v>
                </c:pt>
                <c:pt idx="5454">
                  <c:v>0.783891</c:v>
                </c:pt>
                <c:pt idx="5455">
                  <c:v>0.783852</c:v>
                </c:pt>
                <c:pt idx="5456">
                  <c:v>0.783359</c:v>
                </c:pt>
                <c:pt idx="5457">
                  <c:v>0.7829</c:v>
                </c:pt>
                <c:pt idx="5458">
                  <c:v>0.782534</c:v>
                </c:pt>
                <c:pt idx="5459">
                  <c:v>0.782475</c:v>
                </c:pt>
                <c:pt idx="5460">
                  <c:v>0.781897</c:v>
                </c:pt>
                <c:pt idx="5461">
                  <c:v>0.781613</c:v>
                </c:pt>
                <c:pt idx="5462">
                  <c:v>0.780356</c:v>
                </c:pt>
                <c:pt idx="5463">
                  <c:v>0.779904</c:v>
                </c:pt>
                <c:pt idx="5464">
                  <c:v>0.779569</c:v>
                </c:pt>
                <c:pt idx="5465">
                  <c:v>0.77896</c:v>
                </c:pt>
                <c:pt idx="5466">
                  <c:v>0.778529</c:v>
                </c:pt>
                <c:pt idx="5467">
                  <c:v>0.778342</c:v>
                </c:pt>
                <c:pt idx="5468">
                  <c:v>0.777052</c:v>
                </c:pt>
                <c:pt idx="5469">
                  <c:v>0.776765</c:v>
                </c:pt>
                <c:pt idx="5470">
                  <c:v>0.776396</c:v>
                </c:pt>
                <c:pt idx="5471">
                  <c:v>0.775041</c:v>
                </c:pt>
                <c:pt idx="5472">
                  <c:v>0.774198</c:v>
                </c:pt>
                <c:pt idx="5473">
                  <c:v>0.773938</c:v>
                </c:pt>
                <c:pt idx="5474">
                  <c:v>0.773428</c:v>
                </c:pt>
                <c:pt idx="5475">
                  <c:v>0.770748</c:v>
                </c:pt>
                <c:pt idx="5476">
                  <c:v>0.770454</c:v>
                </c:pt>
                <c:pt idx="5477">
                  <c:v>0.77026</c:v>
                </c:pt>
                <c:pt idx="5478">
                  <c:v>0.769789</c:v>
                </c:pt>
                <c:pt idx="5479">
                  <c:v>0.76975</c:v>
                </c:pt>
                <c:pt idx="5480">
                  <c:v>0.769378</c:v>
                </c:pt>
                <c:pt idx="5481">
                  <c:v>0.768378</c:v>
                </c:pt>
                <c:pt idx="5482">
                  <c:v>0.767601</c:v>
                </c:pt>
                <c:pt idx="5483">
                  <c:v>0.767134</c:v>
                </c:pt>
                <c:pt idx="5484">
                  <c:v>0.76525</c:v>
                </c:pt>
                <c:pt idx="5485">
                  <c:v>0.765126</c:v>
                </c:pt>
                <c:pt idx="5486">
                  <c:v>0.765033</c:v>
                </c:pt>
                <c:pt idx="5487">
                  <c:v>0.764881</c:v>
                </c:pt>
                <c:pt idx="5488">
                  <c:v>0.764605</c:v>
                </c:pt>
                <c:pt idx="5489">
                  <c:v>0.76435</c:v>
                </c:pt>
                <c:pt idx="5490">
                  <c:v>0.763955</c:v>
                </c:pt>
                <c:pt idx="5491">
                  <c:v>0.763575</c:v>
                </c:pt>
                <c:pt idx="5492">
                  <c:v>0.762066</c:v>
                </c:pt>
                <c:pt idx="5493">
                  <c:v>0.760749</c:v>
                </c:pt>
                <c:pt idx="5494">
                  <c:v>0.760141</c:v>
                </c:pt>
                <c:pt idx="5495">
                  <c:v>0.758862</c:v>
                </c:pt>
                <c:pt idx="5496">
                  <c:v>0.757955</c:v>
                </c:pt>
                <c:pt idx="5497">
                  <c:v>0.757661</c:v>
                </c:pt>
                <c:pt idx="5498">
                  <c:v>0.757565</c:v>
                </c:pt>
                <c:pt idx="5499">
                  <c:v>0.757562</c:v>
                </c:pt>
                <c:pt idx="5500">
                  <c:v>0.757449</c:v>
                </c:pt>
                <c:pt idx="5501">
                  <c:v>0.756339</c:v>
                </c:pt>
                <c:pt idx="5502">
                  <c:v>0.755877</c:v>
                </c:pt>
                <c:pt idx="5503">
                  <c:v>0.75555</c:v>
                </c:pt>
                <c:pt idx="5504">
                  <c:v>0.755294</c:v>
                </c:pt>
                <c:pt idx="5505">
                  <c:v>0.754484</c:v>
                </c:pt>
                <c:pt idx="5506">
                  <c:v>0.753967</c:v>
                </c:pt>
                <c:pt idx="5507">
                  <c:v>0.752775</c:v>
                </c:pt>
                <c:pt idx="5508">
                  <c:v>0.752288</c:v>
                </c:pt>
                <c:pt idx="5509">
                  <c:v>0.752181</c:v>
                </c:pt>
                <c:pt idx="5510">
                  <c:v>0.750932</c:v>
                </c:pt>
                <c:pt idx="5511">
                  <c:v>0.750026</c:v>
                </c:pt>
                <c:pt idx="5512">
                  <c:v>0.749541</c:v>
                </c:pt>
                <c:pt idx="5513">
                  <c:v>0.749203</c:v>
                </c:pt>
                <c:pt idx="5514">
                  <c:v>0.748661</c:v>
                </c:pt>
                <c:pt idx="5515">
                  <c:v>0.747919</c:v>
                </c:pt>
                <c:pt idx="5516">
                  <c:v>0.747749</c:v>
                </c:pt>
                <c:pt idx="5517">
                  <c:v>0.747056</c:v>
                </c:pt>
                <c:pt idx="5518">
                  <c:v>0.745339</c:v>
                </c:pt>
                <c:pt idx="5519">
                  <c:v>0.745255</c:v>
                </c:pt>
                <c:pt idx="5520">
                  <c:v>0.744776</c:v>
                </c:pt>
                <c:pt idx="5521">
                  <c:v>0.744524</c:v>
                </c:pt>
                <c:pt idx="5522">
                  <c:v>0.744213</c:v>
                </c:pt>
                <c:pt idx="5523">
                  <c:v>0.744013</c:v>
                </c:pt>
                <c:pt idx="5524">
                  <c:v>0.743642</c:v>
                </c:pt>
                <c:pt idx="5525">
                  <c:v>0.743407</c:v>
                </c:pt>
                <c:pt idx="5526">
                  <c:v>0.742857</c:v>
                </c:pt>
                <c:pt idx="5527">
                  <c:v>0.742847</c:v>
                </c:pt>
                <c:pt idx="5528">
                  <c:v>0.741526</c:v>
                </c:pt>
                <c:pt idx="5529">
                  <c:v>0.740053</c:v>
                </c:pt>
                <c:pt idx="5530">
                  <c:v>0.739356</c:v>
                </c:pt>
                <c:pt idx="5531">
                  <c:v>0.73911</c:v>
                </c:pt>
                <c:pt idx="5532">
                  <c:v>0.738691</c:v>
                </c:pt>
                <c:pt idx="5533">
                  <c:v>0.737943</c:v>
                </c:pt>
                <c:pt idx="5534">
                  <c:v>0.737677</c:v>
                </c:pt>
                <c:pt idx="5535">
                  <c:v>0.7374</c:v>
                </c:pt>
                <c:pt idx="5536">
                  <c:v>0.73708</c:v>
                </c:pt>
                <c:pt idx="5537">
                  <c:v>0.737057</c:v>
                </c:pt>
                <c:pt idx="5538">
                  <c:v>0.737021</c:v>
                </c:pt>
                <c:pt idx="5539">
                  <c:v>0.736304</c:v>
                </c:pt>
                <c:pt idx="5540">
                  <c:v>0.736147</c:v>
                </c:pt>
                <c:pt idx="5541">
                  <c:v>0.73521</c:v>
                </c:pt>
                <c:pt idx="5542">
                  <c:v>0.73379</c:v>
                </c:pt>
                <c:pt idx="5543">
                  <c:v>0.73258</c:v>
                </c:pt>
                <c:pt idx="5544">
                  <c:v>0.732061</c:v>
                </c:pt>
                <c:pt idx="5545">
                  <c:v>0.73186</c:v>
                </c:pt>
                <c:pt idx="5546">
                  <c:v>0.73158</c:v>
                </c:pt>
                <c:pt idx="5547">
                  <c:v>0.730887</c:v>
                </c:pt>
                <c:pt idx="5548">
                  <c:v>0.730833</c:v>
                </c:pt>
                <c:pt idx="5549">
                  <c:v>0.730196</c:v>
                </c:pt>
                <c:pt idx="5550">
                  <c:v>0.730019</c:v>
                </c:pt>
                <c:pt idx="5551">
                  <c:v>0.729166</c:v>
                </c:pt>
                <c:pt idx="5552">
                  <c:v>0.729121</c:v>
                </c:pt>
                <c:pt idx="5553">
                  <c:v>0.726876</c:v>
                </c:pt>
                <c:pt idx="5554">
                  <c:v>0.726197</c:v>
                </c:pt>
                <c:pt idx="5555">
                  <c:v>0.725106</c:v>
                </c:pt>
                <c:pt idx="5556">
                  <c:v>0.724267</c:v>
                </c:pt>
                <c:pt idx="5557">
                  <c:v>0.723576</c:v>
                </c:pt>
                <c:pt idx="5558">
                  <c:v>0.722389</c:v>
                </c:pt>
                <c:pt idx="5559">
                  <c:v>0.722194</c:v>
                </c:pt>
                <c:pt idx="5560">
                  <c:v>0.722038</c:v>
                </c:pt>
                <c:pt idx="5561">
                  <c:v>0.72149</c:v>
                </c:pt>
                <c:pt idx="5562">
                  <c:v>0.720773</c:v>
                </c:pt>
                <c:pt idx="5563">
                  <c:v>0.720092</c:v>
                </c:pt>
                <c:pt idx="5564">
                  <c:v>0.720014</c:v>
                </c:pt>
                <c:pt idx="5565">
                  <c:v>0.7192</c:v>
                </c:pt>
                <c:pt idx="5566">
                  <c:v>0.718538</c:v>
                </c:pt>
                <c:pt idx="5567">
                  <c:v>0.717762</c:v>
                </c:pt>
                <c:pt idx="5568">
                  <c:v>0.716825</c:v>
                </c:pt>
                <c:pt idx="5569">
                  <c:v>0.716804</c:v>
                </c:pt>
                <c:pt idx="5570">
                  <c:v>0.716231</c:v>
                </c:pt>
                <c:pt idx="5571">
                  <c:v>0.715009</c:v>
                </c:pt>
                <c:pt idx="5572">
                  <c:v>0.713683</c:v>
                </c:pt>
                <c:pt idx="5573">
                  <c:v>0.713532</c:v>
                </c:pt>
                <c:pt idx="5574">
                  <c:v>0.713532</c:v>
                </c:pt>
                <c:pt idx="5575">
                  <c:v>0.71336</c:v>
                </c:pt>
                <c:pt idx="5576">
                  <c:v>0.713315</c:v>
                </c:pt>
                <c:pt idx="5577">
                  <c:v>0.713005</c:v>
                </c:pt>
                <c:pt idx="5578">
                  <c:v>0.712695</c:v>
                </c:pt>
                <c:pt idx="5579">
                  <c:v>0.712205</c:v>
                </c:pt>
                <c:pt idx="5580">
                  <c:v>0.712189</c:v>
                </c:pt>
                <c:pt idx="5581">
                  <c:v>0.712121</c:v>
                </c:pt>
                <c:pt idx="5582">
                  <c:v>0.711311</c:v>
                </c:pt>
                <c:pt idx="5583">
                  <c:v>0.711086</c:v>
                </c:pt>
                <c:pt idx="5584">
                  <c:v>0.710791</c:v>
                </c:pt>
                <c:pt idx="5585">
                  <c:v>0.710784</c:v>
                </c:pt>
                <c:pt idx="5586">
                  <c:v>0.710148</c:v>
                </c:pt>
                <c:pt idx="5587">
                  <c:v>0.709367</c:v>
                </c:pt>
                <c:pt idx="5588">
                  <c:v>0.709232</c:v>
                </c:pt>
                <c:pt idx="5589">
                  <c:v>0.709145</c:v>
                </c:pt>
                <c:pt idx="5590">
                  <c:v>0.707332</c:v>
                </c:pt>
                <c:pt idx="5591">
                  <c:v>0.706586</c:v>
                </c:pt>
                <c:pt idx="5592">
                  <c:v>0.705831</c:v>
                </c:pt>
                <c:pt idx="5593">
                  <c:v>0.705016</c:v>
                </c:pt>
                <c:pt idx="5594">
                  <c:v>0.704578</c:v>
                </c:pt>
                <c:pt idx="5595">
                  <c:v>0.703277</c:v>
                </c:pt>
                <c:pt idx="5596">
                  <c:v>0.702271</c:v>
                </c:pt>
                <c:pt idx="5597">
                  <c:v>0.701157</c:v>
                </c:pt>
                <c:pt idx="5598">
                  <c:v>0.700755</c:v>
                </c:pt>
                <c:pt idx="5599">
                  <c:v>0.700462</c:v>
                </c:pt>
                <c:pt idx="5600">
                  <c:v>0.699734</c:v>
                </c:pt>
                <c:pt idx="5601">
                  <c:v>0.699622</c:v>
                </c:pt>
                <c:pt idx="5602">
                  <c:v>0.697842</c:v>
                </c:pt>
                <c:pt idx="5603">
                  <c:v>0.696954</c:v>
                </c:pt>
                <c:pt idx="5604">
                  <c:v>0.696866</c:v>
                </c:pt>
                <c:pt idx="5605">
                  <c:v>0.696261</c:v>
                </c:pt>
                <c:pt idx="5606">
                  <c:v>0.695976</c:v>
                </c:pt>
                <c:pt idx="5607">
                  <c:v>0.694744</c:v>
                </c:pt>
                <c:pt idx="5608">
                  <c:v>0.694444</c:v>
                </c:pt>
                <c:pt idx="5609">
                  <c:v>0.693681</c:v>
                </c:pt>
                <c:pt idx="5610">
                  <c:v>0.692578</c:v>
                </c:pt>
                <c:pt idx="5611">
                  <c:v>0.692008</c:v>
                </c:pt>
                <c:pt idx="5612">
                  <c:v>0.691522</c:v>
                </c:pt>
                <c:pt idx="5613">
                  <c:v>0.691334</c:v>
                </c:pt>
                <c:pt idx="5614">
                  <c:v>0.690704</c:v>
                </c:pt>
                <c:pt idx="5615">
                  <c:v>0.690663</c:v>
                </c:pt>
                <c:pt idx="5616">
                  <c:v>0.690306</c:v>
                </c:pt>
                <c:pt idx="5617">
                  <c:v>0.69002</c:v>
                </c:pt>
                <c:pt idx="5618">
                  <c:v>0.689518</c:v>
                </c:pt>
                <c:pt idx="5619">
                  <c:v>0.688661</c:v>
                </c:pt>
                <c:pt idx="5620">
                  <c:v>0.688491</c:v>
                </c:pt>
                <c:pt idx="5621">
                  <c:v>0.687709</c:v>
                </c:pt>
                <c:pt idx="5622">
                  <c:v>0.687553</c:v>
                </c:pt>
                <c:pt idx="5623">
                  <c:v>0.687104</c:v>
                </c:pt>
                <c:pt idx="5624">
                  <c:v>0.686886</c:v>
                </c:pt>
                <c:pt idx="5625">
                  <c:v>0.685909</c:v>
                </c:pt>
                <c:pt idx="5626">
                  <c:v>0.685908</c:v>
                </c:pt>
                <c:pt idx="5627">
                  <c:v>0.685284</c:v>
                </c:pt>
                <c:pt idx="5628">
                  <c:v>0.684472</c:v>
                </c:pt>
                <c:pt idx="5629">
                  <c:v>0.683465</c:v>
                </c:pt>
                <c:pt idx="5630">
                  <c:v>0.683354</c:v>
                </c:pt>
                <c:pt idx="5631">
                  <c:v>0.682711</c:v>
                </c:pt>
                <c:pt idx="5632">
                  <c:v>0.682704</c:v>
                </c:pt>
                <c:pt idx="5633">
                  <c:v>0.682374</c:v>
                </c:pt>
                <c:pt idx="5634">
                  <c:v>0.682354</c:v>
                </c:pt>
                <c:pt idx="5635">
                  <c:v>0.682289</c:v>
                </c:pt>
                <c:pt idx="5636">
                  <c:v>0.682241</c:v>
                </c:pt>
                <c:pt idx="5637">
                  <c:v>0.682117</c:v>
                </c:pt>
                <c:pt idx="5638">
                  <c:v>0.682055</c:v>
                </c:pt>
                <c:pt idx="5639">
                  <c:v>0.681823</c:v>
                </c:pt>
                <c:pt idx="5640">
                  <c:v>0.681432</c:v>
                </c:pt>
                <c:pt idx="5641">
                  <c:v>0.681085</c:v>
                </c:pt>
                <c:pt idx="5642">
                  <c:v>0.68075</c:v>
                </c:pt>
                <c:pt idx="5643">
                  <c:v>0.680394</c:v>
                </c:pt>
                <c:pt idx="5644">
                  <c:v>0.680232</c:v>
                </c:pt>
                <c:pt idx="5645">
                  <c:v>0.680168</c:v>
                </c:pt>
                <c:pt idx="5646">
                  <c:v>0.680137</c:v>
                </c:pt>
                <c:pt idx="5647">
                  <c:v>0.679325</c:v>
                </c:pt>
                <c:pt idx="5648">
                  <c:v>0.679069</c:v>
                </c:pt>
                <c:pt idx="5649">
                  <c:v>0.677012</c:v>
                </c:pt>
                <c:pt idx="5650">
                  <c:v>0.67654</c:v>
                </c:pt>
                <c:pt idx="5651">
                  <c:v>0.676522</c:v>
                </c:pt>
                <c:pt idx="5652">
                  <c:v>0.675618</c:v>
                </c:pt>
                <c:pt idx="5653">
                  <c:v>0.675004</c:v>
                </c:pt>
                <c:pt idx="5654">
                  <c:v>0.674794</c:v>
                </c:pt>
                <c:pt idx="5655">
                  <c:v>0.6743</c:v>
                </c:pt>
                <c:pt idx="5656">
                  <c:v>0.67423</c:v>
                </c:pt>
                <c:pt idx="5657">
                  <c:v>0.674115</c:v>
                </c:pt>
                <c:pt idx="5658">
                  <c:v>0.673835</c:v>
                </c:pt>
                <c:pt idx="5659">
                  <c:v>0.673566</c:v>
                </c:pt>
                <c:pt idx="5660">
                  <c:v>0.673372</c:v>
                </c:pt>
                <c:pt idx="5661">
                  <c:v>0.672904</c:v>
                </c:pt>
                <c:pt idx="5662">
                  <c:v>0.67239</c:v>
                </c:pt>
                <c:pt idx="5663">
                  <c:v>0.6722</c:v>
                </c:pt>
                <c:pt idx="5664">
                  <c:v>0.671983</c:v>
                </c:pt>
                <c:pt idx="5665">
                  <c:v>0.670343</c:v>
                </c:pt>
                <c:pt idx="5666">
                  <c:v>0.670295</c:v>
                </c:pt>
                <c:pt idx="5667">
                  <c:v>0.670156</c:v>
                </c:pt>
                <c:pt idx="5668">
                  <c:v>0.669922</c:v>
                </c:pt>
                <c:pt idx="5669">
                  <c:v>0.669667</c:v>
                </c:pt>
                <c:pt idx="5670">
                  <c:v>0.669183</c:v>
                </c:pt>
                <c:pt idx="5671">
                  <c:v>0.669029</c:v>
                </c:pt>
                <c:pt idx="5672">
                  <c:v>0.668822</c:v>
                </c:pt>
                <c:pt idx="5673">
                  <c:v>0.667435</c:v>
                </c:pt>
                <c:pt idx="5674">
                  <c:v>0.666605</c:v>
                </c:pt>
                <c:pt idx="5675">
                  <c:v>0.665118</c:v>
                </c:pt>
                <c:pt idx="5676">
                  <c:v>0.66468</c:v>
                </c:pt>
                <c:pt idx="5677">
                  <c:v>0.664345</c:v>
                </c:pt>
                <c:pt idx="5678">
                  <c:v>0.663874</c:v>
                </c:pt>
                <c:pt idx="5679">
                  <c:v>0.663468</c:v>
                </c:pt>
                <c:pt idx="5680">
                  <c:v>0.662974</c:v>
                </c:pt>
                <c:pt idx="5681">
                  <c:v>0.662792</c:v>
                </c:pt>
                <c:pt idx="5682">
                  <c:v>0.662274</c:v>
                </c:pt>
                <c:pt idx="5683">
                  <c:v>0.661315</c:v>
                </c:pt>
                <c:pt idx="5684">
                  <c:v>0.660582</c:v>
                </c:pt>
                <c:pt idx="5685">
                  <c:v>0.659611</c:v>
                </c:pt>
                <c:pt idx="5686">
                  <c:v>0.658195</c:v>
                </c:pt>
                <c:pt idx="5687">
                  <c:v>0.656584</c:v>
                </c:pt>
                <c:pt idx="5688">
                  <c:v>0.656547</c:v>
                </c:pt>
                <c:pt idx="5689">
                  <c:v>0.655378</c:v>
                </c:pt>
                <c:pt idx="5690">
                  <c:v>0.655334</c:v>
                </c:pt>
                <c:pt idx="5691">
                  <c:v>0.655318</c:v>
                </c:pt>
                <c:pt idx="5692">
                  <c:v>0.654632</c:v>
                </c:pt>
                <c:pt idx="5693">
                  <c:v>0.654483</c:v>
                </c:pt>
                <c:pt idx="5694">
                  <c:v>0.653397</c:v>
                </c:pt>
                <c:pt idx="5695">
                  <c:v>0.65311</c:v>
                </c:pt>
                <c:pt idx="5696">
                  <c:v>0.652909</c:v>
                </c:pt>
                <c:pt idx="5697">
                  <c:v>0.652652</c:v>
                </c:pt>
                <c:pt idx="5698">
                  <c:v>0.652606</c:v>
                </c:pt>
                <c:pt idx="5699">
                  <c:v>0.652091</c:v>
                </c:pt>
                <c:pt idx="5700">
                  <c:v>0.651449</c:v>
                </c:pt>
                <c:pt idx="5701">
                  <c:v>0.651245</c:v>
                </c:pt>
                <c:pt idx="5702">
                  <c:v>0.650242</c:v>
                </c:pt>
                <c:pt idx="5703">
                  <c:v>0.649235</c:v>
                </c:pt>
                <c:pt idx="5704">
                  <c:v>0.649201</c:v>
                </c:pt>
                <c:pt idx="5705">
                  <c:v>0.649183</c:v>
                </c:pt>
                <c:pt idx="5706">
                  <c:v>0.648823</c:v>
                </c:pt>
                <c:pt idx="5707">
                  <c:v>0.648139</c:v>
                </c:pt>
                <c:pt idx="5708">
                  <c:v>0.647996</c:v>
                </c:pt>
                <c:pt idx="5709">
                  <c:v>0.647938</c:v>
                </c:pt>
                <c:pt idx="5710">
                  <c:v>0.647914</c:v>
                </c:pt>
                <c:pt idx="5711">
                  <c:v>0.647459</c:v>
                </c:pt>
                <c:pt idx="5712">
                  <c:v>0.647358</c:v>
                </c:pt>
                <c:pt idx="5713">
                  <c:v>0.646831</c:v>
                </c:pt>
                <c:pt idx="5714">
                  <c:v>0.646803</c:v>
                </c:pt>
                <c:pt idx="5715">
                  <c:v>0.646238</c:v>
                </c:pt>
                <c:pt idx="5716">
                  <c:v>0.646178</c:v>
                </c:pt>
                <c:pt idx="5717">
                  <c:v>0.643774</c:v>
                </c:pt>
                <c:pt idx="5718">
                  <c:v>0.643748</c:v>
                </c:pt>
                <c:pt idx="5719">
                  <c:v>0.643265</c:v>
                </c:pt>
                <c:pt idx="5720">
                  <c:v>0.642603</c:v>
                </c:pt>
                <c:pt idx="5721">
                  <c:v>0.641532</c:v>
                </c:pt>
                <c:pt idx="5722">
                  <c:v>0.641327</c:v>
                </c:pt>
                <c:pt idx="5723">
                  <c:v>0.640914</c:v>
                </c:pt>
                <c:pt idx="5724">
                  <c:v>0.640744</c:v>
                </c:pt>
                <c:pt idx="5725">
                  <c:v>0.640606</c:v>
                </c:pt>
                <c:pt idx="5726">
                  <c:v>0.639768</c:v>
                </c:pt>
                <c:pt idx="5727">
                  <c:v>0.637951</c:v>
                </c:pt>
                <c:pt idx="5728">
                  <c:v>0.63774</c:v>
                </c:pt>
                <c:pt idx="5729">
                  <c:v>0.637697</c:v>
                </c:pt>
                <c:pt idx="5730">
                  <c:v>0.636357</c:v>
                </c:pt>
                <c:pt idx="5731">
                  <c:v>0.635719</c:v>
                </c:pt>
                <c:pt idx="5732">
                  <c:v>0.63544</c:v>
                </c:pt>
                <c:pt idx="5733">
                  <c:v>0.635182</c:v>
                </c:pt>
                <c:pt idx="5734">
                  <c:v>0.633937</c:v>
                </c:pt>
                <c:pt idx="5735">
                  <c:v>0.633712</c:v>
                </c:pt>
                <c:pt idx="5736">
                  <c:v>0.633678</c:v>
                </c:pt>
                <c:pt idx="5737">
                  <c:v>0.631618</c:v>
                </c:pt>
                <c:pt idx="5738">
                  <c:v>0.631481</c:v>
                </c:pt>
                <c:pt idx="5739">
                  <c:v>0.63129</c:v>
                </c:pt>
                <c:pt idx="5740">
                  <c:v>0.631261</c:v>
                </c:pt>
                <c:pt idx="5741">
                  <c:v>0.631096</c:v>
                </c:pt>
                <c:pt idx="5742">
                  <c:v>0.630944</c:v>
                </c:pt>
                <c:pt idx="5743">
                  <c:v>0.630846</c:v>
                </c:pt>
                <c:pt idx="5744">
                  <c:v>0.630584</c:v>
                </c:pt>
                <c:pt idx="5745">
                  <c:v>0.629858</c:v>
                </c:pt>
                <c:pt idx="5746">
                  <c:v>0.629349</c:v>
                </c:pt>
                <c:pt idx="5747">
                  <c:v>0.628614</c:v>
                </c:pt>
                <c:pt idx="5748">
                  <c:v>0.628233</c:v>
                </c:pt>
                <c:pt idx="5749">
                  <c:v>0.62809</c:v>
                </c:pt>
                <c:pt idx="5750">
                  <c:v>0.627712</c:v>
                </c:pt>
                <c:pt idx="5751">
                  <c:v>0.627302</c:v>
                </c:pt>
                <c:pt idx="5752">
                  <c:v>0.627183</c:v>
                </c:pt>
                <c:pt idx="5753">
                  <c:v>0.62697</c:v>
                </c:pt>
                <c:pt idx="5754">
                  <c:v>0.626384</c:v>
                </c:pt>
                <c:pt idx="5755">
                  <c:v>0.624989</c:v>
                </c:pt>
                <c:pt idx="5756">
                  <c:v>0.624897</c:v>
                </c:pt>
                <c:pt idx="5757">
                  <c:v>0.624585</c:v>
                </c:pt>
                <c:pt idx="5758">
                  <c:v>0.624529</c:v>
                </c:pt>
                <c:pt idx="5759">
                  <c:v>0.623083</c:v>
                </c:pt>
                <c:pt idx="5760">
                  <c:v>0.623053</c:v>
                </c:pt>
                <c:pt idx="5761">
                  <c:v>0.622666</c:v>
                </c:pt>
                <c:pt idx="5762">
                  <c:v>0.62134</c:v>
                </c:pt>
                <c:pt idx="5763">
                  <c:v>0.620764</c:v>
                </c:pt>
                <c:pt idx="5764">
                  <c:v>0.620539</c:v>
                </c:pt>
                <c:pt idx="5765">
                  <c:v>0.620425</c:v>
                </c:pt>
                <c:pt idx="5766">
                  <c:v>0.619812</c:v>
                </c:pt>
                <c:pt idx="5767">
                  <c:v>0.619774</c:v>
                </c:pt>
                <c:pt idx="5768">
                  <c:v>0.619623</c:v>
                </c:pt>
                <c:pt idx="5769">
                  <c:v>0.618614</c:v>
                </c:pt>
                <c:pt idx="5770">
                  <c:v>0.618366</c:v>
                </c:pt>
                <c:pt idx="5771">
                  <c:v>0.617721</c:v>
                </c:pt>
                <c:pt idx="5772">
                  <c:v>0.617667</c:v>
                </c:pt>
                <c:pt idx="5773">
                  <c:v>0.617416</c:v>
                </c:pt>
                <c:pt idx="5774">
                  <c:v>0.617206</c:v>
                </c:pt>
                <c:pt idx="5775">
                  <c:v>0.616452</c:v>
                </c:pt>
                <c:pt idx="5776">
                  <c:v>0.615165</c:v>
                </c:pt>
                <c:pt idx="5777">
                  <c:v>0.614076</c:v>
                </c:pt>
                <c:pt idx="5778">
                  <c:v>0.614031</c:v>
                </c:pt>
                <c:pt idx="5779">
                  <c:v>0.613036</c:v>
                </c:pt>
                <c:pt idx="5780">
                  <c:v>0.612853</c:v>
                </c:pt>
                <c:pt idx="5781">
                  <c:v>0.612161</c:v>
                </c:pt>
                <c:pt idx="5782">
                  <c:v>0.612107</c:v>
                </c:pt>
                <c:pt idx="5783">
                  <c:v>0.61123</c:v>
                </c:pt>
                <c:pt idx="5784">
                  <c:v>0.611063</c:v>
                </c:pt>
                <c:pt idx="5785">
                  <c:v>0.610824</c:v>
                </c:pt>
                <c:pt idx="5786">
                  <c:v>0.610812</c:v>
                </c:pt>
                <c:pt idx="5787">
                  <c:v>0.61077</c:v>
                </c:pt>
                <c:pt idx="5788">
                  <c:v>0.610722</c:v>
                </c:pt>
                <c:pt idx="5789">
                  <c:v>0.610401</c:v>
                </c:pt>
                <c:pt idx="5790">
                  <c:v>0.610191</c:v>
                </c:pt>
                <c:pt idx="5791">
                  <c:v>0.610153</c:v>
                </c:pt>
                <c:pt idx="5792">
                  <c:v>0.610077</c:v>
                </c:pt>
                <c:pt idx="5793">
                  <c:v>0.609483</c:v>
                </c:pt>
                <c:pt idx="5794">
                  <c:v>0.609312</c:v>
                </c:pt>
                <c:pt idx="5795">
                  <c:v>0.60911</c:v>
                </c:pt>
                <c:pt idx="5796">
                  <c:v>0.608931</c:v>
                </c:pt>
                <c:pt idx="5797">
                  <c:v>0.608804</c:v>
                </c:pt>
                <c:pt idx="5798">
                  <c:v>0.607892</c:v>
                </c:pt>
                <c:pt idx="5799">
                  <c:v>0.607216</c:v>
                </c:pt>
                <c:pt idx="5800">
                  <c:v>0.605625</c:v>
                </c:pt>
                <c:pt idx="5801">
                  <c:v>0.605322</c:v>
                </c:pt>
                <c:pt idx="5802">
                  <c:v>0.604894</c:v>
                </c:pt>
                <c:pt idx="5803">
                  <c:v>0.60487</c:v>
                </c:pt>
                <c:pt idx="5804">
                  <c:v>0.603892</c:v>
                </c:pt>
                <c:pt idx="5805">
                  <c:v>0.603451</c:v>
                </c:pt>
                <c:pt idx="5806">
                  <c:v>0.602646</c:v>
                </c:pt>
                <c:pt idx="5807">
                  <c:v>0.602586</c:v>
                </c:pt>
                <c:pt idx="5808">
                  <c:v>0.602532</c:v>
                </c:pt>
                <c:pt idx="5809">
                  <c:v>0.601974</c:v>
                </c:pt>
                <c:pt idx="5810">
                  <c:v>0.601761</c:v>
                </c:pt>
                <c:pt idx="5811">
                  <c:v>0.599999</c:v>
                </c:pt>
                <c:pt idx="5812">
                  <c:v>0.599902</c:v>
                </c:pt>
                <c:pt idx="5813">
                  <c:v>0.599753</c:v>
                </c:pt>
                <c:pt idx="5814">
                  <c:v>0.599748</c:v>
                </c:pt>
                <c:pt idx="5815">
                  <c:v>0.599739</c:v>
                </c:pt>
                <c:pt idx="5816">
                  <c:v>0.59954</c:v>
                </c:pt>
                <c:pt idx="5817">
                  <c:v>0.599389</c:v>
                </c:pt>
                <c:pt idx="5818">
                  <c:v>0.598172</c:v>
                </c:pt>
                <c:pt idx="5819">
                  <c:v>0.598129</c:v>
                </c:pt>
                <c:pt idx="5820">
                  <c:v>0.597894</c:v>
                </c:pt>
                <c:pt idx="5821">
                  <c:v>0.597182</c:v>
                </c:pt>
                <c:pt idx="5822">
                  <c:v>0.59697</c:v>
                </c:pt>
                <c:pt idx="5823">
                  <c:v>0.596854</c:v>
                </c:pt>
                <c:pt idx="5824">
                  <c:v>0.596524</c:v>
                </c:pt>
                <c:pt idx="5825">
                  <c:v>0.596502</c:v>
                </c:pt>
                <c:pt idx="5826">
                  <c:v>0.596233</c:v>
                </c:pt>
                <c:pt idx="5827">
                  <c:v>0.595323</c:v>
                </c:pt>
                <c:pt idx="5828">
                  <c:v>0.593205</c:v>
                </c:pt>
                <c:pt idx="5829">
                  <c:v>0.592808</c:v>
                </c:pt>
                <c:pt idx="5830">
                  <c:v>0.592268</c:v>
                </c:pt>
                <c:pt idx="5831">
                  <c:v>0.592036</c:v>
                </c:pt>
                <c:pt idx="5832">
                  <c:v>0.592022</c:v>
                </c:pt>
                <c:pt idx="5833">
                  <c:v>0.591855</c:v>
                </c:pt>
                <c:pt idx="5834">
                  <c:v>0.591806</c:v>
                </c:pt>
                <c:pt idx="5835">
                  <c:v>0.591527</c:v>
                </c:pt>
                <c:pt idx="5836">
                  <c:v>0.590844</c:v>
                </c:pt>
                <c:pt idx="5837">
                  <c:v>0.590626</c:v>
                </c:pt>
                <c:pt idx="5838">
                  <c:v>0.590448</c:v>
                </c:pt>
                <c:pt idx="5839">
                  <c:v>0.589558</c:v>
                </c:pt>
                <c:pt idx="5840">
                  <c:v>0.588463</c:v>
                </c:pt>
                <c:pt idx="5841">
                  <c:v>0.587557</c:v>
                </c:pt>
                <c:pt idx="5842">
                  <c:v>0.586096</c:v>
                </c:pt>
                <c:pt idx="5843">
                  <c:v>0.584938</c:v>
                </c:pt>
                <c:pt idx="5844">
                  <c:v>0.584849</c:v>
                </c:pt>
                <c:pt idx="5845">
                  <c:v>0.584368</c:v>
                </c:pt>
                <c:pt idx="5846">
                  <c:v>0.584247</c:v>
                </c:pt>
                <c:pt idx="5847">
                  <c:v>0.583693</c:v>
                </c:pt>
                <c:pt idx="5848">
                  <c:v>0.583187</c:v>
                </c:pt>
                <c:pt idx="5849">
                  <c:v>0.581096</c:v>
                </c:pt>
                <c:pt idx="5850">
                  <c:v>0.580865</c:v>
                </c:pt>
                <c:pt idx="5851">
                  <c:v>0.580279</c:v>
                </c:pt>
                <c:pt idx="5852">
                  <c:v>0.580012</c:v>
                </c:pt>
                <c:pt idx="5853">
                  <c:v>0.57991</c:v>
                </c:pt>
                <c:pt idx="5854">
                  <c:v>0.578963</c:v>
                </c:pt>
                <c:pt idx="5855">
                  <c:v>0.578085</c:v>
                </c:pt>
                <c:pt idx="5856">
                  <c:v>0.577588</c:v>
                </c:pt>
                <c:pt idx="5857">
                  <c:v>0.576058</c:v>
                </c:pt>
                <c:pt idx="5858">
                  <c:v>0.575282</c:v>
                </c:pt>
                <c:pt idx="5859">
                  <c:v>0.575122</c:v>
                </c:pt>
                <c:pt idx="5860">
                  <c:v>0.574971</c:v>
                </c:pt>
                <c:pt idx="5861">
                  <c:v>0.573776</c:v>
                </c:pt>
                <c:pt idx="5862">
                  <c:v>0.573403</c:v>
                </c:pt>
                <c:pt idx="5863">
                  <c:v>0.572463</c:v>
                </c:pt>
                <c:pt idx="5864">
                  <c:v>0.572081</c:v>
                </c:pt>
                <c:pt idx="5865">
                  <c:v>0.57189</c:v>
                </c:pt>
                <c:pt idx="5866">
                  <c:v>0.571807</c:v>
                </c:pt>
                <c:pt idx="5867">
                  <c:v>0.571759</c:v>
                </c:pt>
                <c:pt idx="5868">
                  <c:v>0.571231</c:v>
                </c:pt>
                <c:pt idx="5869">
                  <c:v>0.571055</c:v>
                </c:pt>
                <c:pt idx="5870">
                  <c:v>0.570464</c:v>
                </c:pt>
                <c:pt idx="5871">
                  <c:v>0.570218</c:v>
                </c:pt>
                <c:pt idx="5872">
                  <c:v>0.569995</c:v>
                </c:pt>
                <c:pt idx="5873">
                  <c:v>0.569579</c:v>
                </c:pt>
                <c:pt idx="5874">
                  <c:v>0.569224</c:v>
                </c:pt>
                <c:pt idx="5875">
                  <c:v>0.568816</c:v>
                </c:pt>
                <c:pt idx="5876">
                  <c:v>0.568564</c:v>
                </c:pt>
                <c:pt idx="5877">
                  <c:v>0.568116</c:v>
                </c:pt>
                <c:pt idx="5878">
                  <c:v>0.568028</c:v>
                </c:pt>
                <c:pt idx="5879">
                  <c:v>0.567466</c:v>
                </c:pt>
                <c:pt idx="5880">
                  <c:v>0.567379</c:v>
                </c:pt>
                <c:pt idx="5881">
                  <c:v>0.566733</c:v>
                </c:pt>
                <c:pt idx="5882">
                  <c:v>0.56628</c:v>
                </c:pt>
                <c:pt idx="5883">
                  <c:v>0.566162</c:v>
                </c:pt>
                <c:pt idx="5884">
                  <c:v>0.565261</c:v>
                </c:pt>
                <c:pt idx="5885">
                  <c:v>0.565255</c:v>
                </c:pt>
                <c:pt idx="5886">
                  <c:v>0.563624</c:v>
                </c:pt>
                <c:pt idx="5887">
                  <c:v>0.563236</c:v>
                </c:pt>
                <c:pt idx="5888">
                  <c:v>0.56319</c:v>
                </c:pt>
                <c:pt idx="5889">
                  <c:v>0.563103</c:v>
                </c:pt>
                <c:pt idx="5890">
                  <c:v>0.56177</c:v>
                </c:pt>
                <c:pt idx="5891">
                  <c:v>0.561282</c:v>
                </c:pt>
                <c:pt idx="5892">
                  <c:v>0.560783</c:v>
                </c:pt>
                <c:pt idx="5893">
                  <c:v>0.559208</c:v>
                </c:pt>
                <c:pt idx="5894">
                  <c:v>0.558848</c:v>
                </c:pt>
                <c:pt idx="5895">
                  <c:v>0.55701</c:v>
                </c:pt>
                <c:pt idx="5896">
                  <c:v>0.556522</c:v>
                </c:pt>
                <c:pt idx="5897">
                  <c:v>0.556426</c:v>
                </c:pt>
                <c:pt idx="5898">
                  <c:v>0.555974</c:v>
                </c:pt>
                <c:pt idx="5899">
                  <c:v>0.555416</c:v>
                </c:pt>
                <c:pt idx="5900">
                  <c:v>0.555403</c:v>
                </c:pt>
                <c:pt idx="5901">
                  <c:v>0.554176</c:v>
                </c:pt>
                <c:pt idx="5902">
                  <c:v>0.554158</c:v>
                </c:pt>
                <c:pt idx="5903">
                  <c:v>0.553075</c:v>
                </c:pt>
                <c:pt idx="5904">
                  <c:v>0.551797</c:v>
                </c:pt>
                <c:pt idx="5905">
                  <c:v>0.55121</c:v>
                </c:pt>
                <c:pt idx="5906">
                  <c:v>0.548751</c:v>
                </c:pt>
                <c:pt idx="5907">
                  <c:v>0.548618</c:v>
                </c:pt>
                <c:pt idx="5908">
                  <c:v>0.548238</c:v>
                </c:pt>
                <c:pt idx="5909">
                  <c:v>0.548056</c:v>
                </c:pt>
                <c:pt idx="5910">
                  <c:v>0.547891</c:v>
                </c:pt>
                <c:pt idx="5911">
                  <c:v>0.546725</c:v>
                </c:pt>
                <c:pt idx="5912">
                  <c:v>0.546365</c:v>
                </c:pt>
                <c:pt idx="5913">
                  <c:v>0.54626</c:v>
                </c:pt>
                <c:pt idx="5914">
                  <c:v>0.545265</c:v>
                </c:pt>
                <c:pt idx="5915">
                  <c:v>0.544026</c:v>
                </c:pt>
                <c:pt idx="5916">
                  <c:v>0.543649</c:v>
                </c:pt>
                <c:pt idx="5917">
                  <c:v>0.543495</c:v>
                </c:pt>
                <c:pt idx="5918">
                  <c:v>0.543272</c:v>
                </c:pt>
                <c:pt idx="5919">
                  <c:v>0.542185</c:v>
                </c:pt>
                <c:pt idx="5920">
                  <c:v>0.541843</c:v>
                </c:pt>
                <c:pt idx="5921">
                  <c:v>0.541078</c:v>
                </c:pt>
                <c:pt idx="5922">
                  <c:v>0.540494</c:v>
                </c:pt>
                <c:pt idx="5923">
                  <c:v>0.54005</c:v>
                </c:pt>
                <c:pt idx="5924">
                  <c:v>0.538431</c:v>
                </c:pt>
                <c:pt idx="5925">
                  <c:v>0.538394</c:v>
                </c:pt>
                <c:pt idx="5926">
                  <c:v>0.53778</c:v>
                </c:pt>
                <c:pt idx="5927">
                  <c:v>0.537634</c:v>
                </c:pt>
                <c:pt idx="5928">
                  <c:v>0.537383</c:v>
                </c:pt>
                <c:pt idx="5929">
                  <c:v>0.537262</c:v>
                </c:pt>
                <c:pt idx="5930">
                  <c:v>0.537114</c:v>
                </c:pt>
                <c:pt idx="5931">
                  <c:v>0.536851</c:v>
                </c:pt>
                <c:pt idx="5932">
                  <c:v>0.536514</c:v>
                </c:pt>
                <c:pt idx="5933">
                  <c:v>0.535624</c:v>
                </c:pt>
                <c:pt idx="5934">
                  <c:v>0.535315</c:v>
                </c:pt>
                <c:pt idx="5935">
                  <c:v>0.534281</c:v>
                </c:pt>
                <c:pt idx="5936">
                  <c:v>0.534026</c:v>
                </c:pt>
                <c:pt idx="5937">
                  <c:v>0.533648</c:v>
                </c:pt>
                <c:pt idx="5938">
                  <c:v>0.5334</c:v>
                </c:pt>
                <c:pt idx="5939">
                  <c:v>0.533243</c:v>
                </c:pt>
                <c:pt idx="5940">
                  <c:v>0.532604</c:v>
                </c:pt>
                <c:pt idx="5941">
                  <c:v>0.532532</c:v>
                </c:pt>
                <c:pt idx="5942">
                  <c:v>0.531955</c:v>
                </c:pt>
                <c:pt idx="5943">
                  <c:v>0.531627</c:v>
                </c:pt>
                <c:pt idx="5944">
                  <c:v>0.5308</c:v>
                </c:pt>
                <c:pt idx="5945">
                  <c:v>0.530672</c:v>
                </c:pt>
                <c:pt idx="5946">
                  <c:v>0.528952</c:v>
                </c:pt>
                <c:pt idx="5947">
                  <c:v>0.527009</c:v>
                </c:pt>
                <c:pt idx="5948">
                  <c:v>0.526751</c:v>
                </c:pt>
                <c:pt idx="5949">
                  <c:v>0.52665</c:v>
                </c:pt>
                <c:pt idx="5950">
                  <c:v>0.525454</c:v>
                </c:pt>
                <c:pt idx="5951">
                  <c:v>0.523983</c:v>
                </c:pt>
                <c:pt idx="5952">
                  <c:v>0.523511</c:v>
                </c:pt>
                <c:pt idx="5953">
                  <c:v>0.523393</c:v>
                </c:pt>
                <c:pt idx="5954">
                  <c:v>0.523212</c:v>
                </c:pt>
                <c:pt idx="5955">
                  <c:v>0.522843</c:v>
                </c:pt>
                <c:pt idx="5956">
                  <c:v>0.522704</c:v>
                </c:pt>
                <c:pt idx="5957">
                  <c:v>0.522694</c:v>
                </c:pt>
                <c:pt idx="5958">
                  <c:v>0.521296</c:v>
                </c:pt>
                <c:pt idx="5959">
                  <c:v>0.520623</c:v>
                </c:pt>
                <c:pt idx="5960">
                  <c:v>0.520599</c:v>
                </c:pt>
                <c:pt idx="5961">
                  <c:v>0.520587</c:v>
                </c:pt>
                <c:pt idx="5962">
                  <c:v>0.520106</c:v>
                </c:pt>
                <c:pt idx="5963">
                  <c:v>0.519769</c:v>
                </c:pt>
                <c:pt idx="5964">
                  <c:v>0.518512</c:v>
                </c:pt>
                <c:pt idx="5965">
                  <c:v>0.518268</c:v>
                </c:pt>
                <c:pt idx="5966">
                  <c:v>0.517996</c:v>
                </c:pt>
                <c:pt idx="5967">
                  <c:v>0.516782</c:v>
                </c:pt>
                <c:pt idx="5968">
                  <c:v>0.515522</c:v>
                </c:pt>
                <c:pt idx="5969">
                  <c:v>0.515294</c:v>
                </c:pt>
                <c:pt idx="5970">
                  <c:v>0.515272</c:v>
                </c:pt>
                <c:pt idx="5971">
                  <c:v>0.514774</c:v>
                </c:pt>
                <c:pt idx="5972">
                  <c:v>0.51424</c:v>
                </c:pt>
                <c:pt idx="5973">
                  <c:v>0.514227</c:v>
                </c:pt>
                <c:pt idx="5974">
                  <c:v>0.51394</c:v>
                </c:pt>
                <c:pt idx="5975">
                  <c:v>0.513495</c:v>
                </c:pt>
                <c:pt idx="5976">
                  <c:v>0.513468</c:v>
                </c:pt>
                <c:pt idx="5977">
                  <c:v>0.513361</c:v>
                </c:pt>
                <c:pt idx="5978">
                  <c:v>0.512451</c:v>
                </c:pt>
                <c:pt idx="5979">
                  <c:v>0.511135</c:v>
                </c:pt>
                <c:pt idx="5980">
                  <c:v>0.511076</c:v>
                </c:pt>
                <c:pt idx="5981">
                  <c:v>0.509523</c:v>
                </c:pt>
                <c:pt idx="5982">
                  <c:v>0.50932</c:v>
                </c:pt>
                <c:pt idx="5983">
                  <c:v>0.508789</c:v>
                </c:pt>
                <c:pt idx="5984">
                  <c:v>0.508754</c:v>
                </c:pt>
                <c:pt idx="5985">
                  <c:v>0.508725</c:v>
                </c:pt>
                <c:pt idx="5986">
                  <c:v>0.50872</c:v>
                </c:pt>
                <c:pt idx="5987">
                  <c:v>0.50823</c:v>
                </c:pt>
                <c:pt idx="5988">
                  <c:v>0.508121</c:v>
                </c:pt>
                <c:pt idx="5989">
                  <c:v>0.508034</c:v>
                </c:pt>
                <c:pt idx="5990">
                  <c:v>0.507297</c:v>
                </c:pt>
                <c:pt idx="5991">
                  <c:v>0.507159</c:v>
                </c:pt>
                <c:pt idx="5992">
                  <c:v>0.506835</c:v>
                </c:pt>
                <c:pt idx="5993">
                  <c:v>0.506735</c:v>
                </c:pt>
                <c:pt idx="5994">
                  <c:v>0.506696</c:v>
                </c:pt>
                <c:pt idx="5995">
                  <c:v>0.506661</c:v>
                </c:pt>
                <c:pt idx="5996">
                  <c:v>0.506357</c:v>
                </c:pt>
                <c:pt idx="5997">
                  <c:v>0.506232</c:v>
                </c:pt>
                <c:pt idx="5998">
                  <c:v>0.506121</c:v>
                </c:pt>
                <c:pt idx="5999">
                  <c:v>0.505811</c:v>
                </c:pt>
                <c:pt idx="6000">
                  <c:v>0.503899</c:v>
                </c:pt>
                <c:pt idx="6001">
                  <c:v>0.503638</c:v>
                </c:pt>
                <c:pt idx="6002">
                  <c:v>0.503023</c:v>
                </c:pt>
                <c:pt idx="6003">
                  <c:v>0.502585</c:v>
                </c:pt>
                <c:pt idx="6004">
                  <c:v>0.50156</c:v>
                </c:pt>
                <c:pt idx="6005">
                  <c:v>0.50133</c:v>
                </c:pt>
                <c:pt idx="6006">
                  <c:v>0.500783</c:v>
                </c:pt>
                <c:pt idx="6007">
                  <c:v>0.500506</c:v>
                </c:pt>
                <c:pt idx="6008">
                  <c:v>0.500194</c:v>
                </c:pt>
                <c:pt idx="6009">
                  <c:v>0.498615</c:v>
                </c:pt>
                <c:pt idx="6010">
                  <c:v>0.498323</c:v>
                </c:pt>
                <c:pt idx="6011">
                  <c:v>0.496902</c:v>
                </c:pt>
                <c:pt idx="6012">
                  <c:v>0.496357</c:v>
                </c:pt>
                <c:pt idx="6013">
                  <c:v>0.495992</c:v>
                </c:pt>
                <c:pt idx="6014">
                  <c:v>0.495292</c:v>
                </c:pt>
                <c:pt idx="6015">
                  <c:v>0.494779</c:v>
                </c:pt>
                <c:pt idx="6016">
                  <c:v>0.49416</c:v>
                </c:pt>
                <c:pt idx="6017">
                  <c:v>0.493638</c:v>
                </c:pt>
                <c:pt idx="6018">
                  <c:v>0.493169</c:v>
                </c:pt>
                <c:pt idx="6019">
                  <c:v>0.492544</c:v>
                </c:pt>
                <c:pt idx="6020">
                  <c:v>0.492427</c:v>
                </c:pt>
                <c:pt idx="6021">
                  <c:v>0.492393</c:v>
                </c:pt>
                <c:pt idx="6022">
                  <c:v>0.492124</c:v>
                </c:pt>
                <c:pt idx="6023">
                  <c:v>0.491474</c:v>
                </c:pt>
                <c:pt idx="6024">
                  <c:v>0.491339</c:v>
                </c:pt>
                <c:pt idx="6025">
                  <c:v>0.491055</c:v>
                </c:pt>
                <c:pt idx="6026">
                  <c:v>0.490634</c:v>
                </c:pt>
                <c:pt idx="6027">
                  <c:v>0.490019</c:v>
                </c:pt>
                <c:pt idx="6028">
                  <c:v>0.488129</c:v>
                </c:pt>
                <c:pt idx="6029">
                  <c:v>0.487981</c:v>
                </c:pt>
                <c:pt idx="6030">
                  <c:v>0.487633</c:v>
                </c:pt>
                <c:pt idx="6031">
                  <c:v>0.487421</c:v>
                </c:pt>
                <c:pt idx="6032">
                  <c:v>0.48741</c:v>
                </c:pt>
                <c:pt idx="6033">
                  <c:v>0.487365</c:v>
                </c:pt>
                <c:pt idx="6034">
                  <c:v>0.486837</c:v>
                </c:pt>
                <c:pt idx="6035">
                  <c:v>0.486408</c:v>
                </c:pt>
                <c:pt idx="6036">
                  <c:v>0.486396</c:v>
                </c:pt>
                <c:pt idx="6037">
                  <c:v>0.485519</c:v>
                </c:pt>
                <c:pt idx="6038">
                  <c:v>0.484802</c:v>
                </c:pt>
                <c:pt idx="6039">
                  <c:v>0.484744</c:v>
                </c:pt>
                <c:pt idx="6040">
                  <c:v>0.484383</c:v>
                </c:pt>
                <c:pt idx="6041">
                  <c:v>0.484041</c:v>
                </c:pt>
                <c:pt idx="6042">
                  <c:v>0.482772</c:v>
                </c:pt>
                <c:pt idx="6043">
                  <c:v>0.482524</c:v>
                </c:pt>
                <c:pt idx="6044">
                  <c:v>0.482159</c:v>
                </c:pt>
                <c:pt idx="6045">
                  <c:v>0.481122</c:v>
                </c:pt>
                <c:pt idx="6046">
                  <c:v>0.48105</c:v>
                </c:pt>
                <c:pt idx="6047">
                  <c:v>0.479719</c:v>
                </c:pt>
                <c:pt idx="6048">
                  <c:v>0.479636</c:v>
                </c:pt>
                <c:pt idx="6049">
                  <c:v>0.479379</c:v>
                </c:pt>
                <c:pt idx="6050">
                  <c:v>0.479326</c:v>
                </c:pt>
                <c:pt idx="6051">
                  <c:v>0.479294</c:v>
                </c:pt>
                <c:pt idx="6052">
                  <c:v>0.479247</c:v>
                </c:pt>
                <c:pt idx="6053">
                  <c:v>0.478558</c:v>
                </c:pt>
                <c:pt idx="6054">
                  <c:v>0.47757</c:v>
                </c:pt>
                <c:pt idx="6055">
                  <c:v>0.477462</c:v>
                </c:pt>
                <c:pt idx="6056">
                  <c:v>0.47735</c:v>
                </c:pt>
                <c:pt idx="6057">
                  <c:v>0.476091</c:v>
                </c:pt>
                <c:pt idx="6058">
                  <c:v>0.475371</c:v>
                </c:pt>
                <c:pt idx="6059">
                  <c:v>0.475121</c:v>
                </c:pt>
                <c:pt idx="6060">
                  <c:v>0.474929</c:v>
                </c:pt>
                <c:pt idx="6061">
                  <c:v>0.47487</c:v>
                </c:pt>
                <c:pt idx="6062">
                  <c:v>0.473606</c:v>
                </c:pt>
                <c:pt idx="6063">
                  <c:v>0.473505</c:v>
                </c:pt>
                <c:pt idx="6064">
                  <c:v>0.473435</c:v>
                </c:pt>
                <c:pt idx="6065">
                  <c:v>0.473383</c:v>
                </c:pt>
                <c:pt idx="6066">
                  <c:v>0.472596</c:v>
                </c:pt>
                <c:pt idx="6067">
                  <c:v>0.472365</c:v>
                </c:pt>
                <c:pt idx="6068">
                  <c:v>0.472313</c:v>
                </c:pt>
                <c:pt idx="6069">
                  <c:v>0.470975</c:v>
                </c:pt>
                <c:pt idx="6070">
                  <c:v>0.470517</c:v>
                </c:pt>
                <c:pt idx="6071">
                  <c:v>0.470502</c:v>
                </c:pt>
                <c:pt idx="6072">
                  <c:v>0.47014</c:v>
                </c:pt>
                <c:pt idx="6073">
                  <c:v>0.469975</c:v>
                </c:pt>
                <c:pt idx="6074">
                  <c:v>0.469527</c:v>
                </c:pt>
                <c:pt idx="6075">
                  <c:v>0.469179</c:v>
                </c:pt>
                <c:pt idx="6076">
                  <c:v>0.468799</c:v>
                </c:pt>
                <c:pt idx="6077">
                  <c:v>0.468325</c:v>
                </c:pt>
                <c:pt idx="6078">
                  <c:v>0.468268</c:v>
                </c:pt>
                <c:pt idx="6079">
                  <c:v>0.467898</c:v>
                </c:pt>
                <c:pt idx="6080">
                  <c:v>0.466975</c:v>
                </c:pt>
                <c:pt idx="6081">
                  <c:v>0.466828</c:v>
                </c:pt>
                <c:pt idx="6082">
                  <c:v>0.464789</c:v>
                </c:pt>
                <c:pt idx="6083">
                  <c:v>0.464588</c:v>
                </c:pt>
                <c:pt idx="6084">
                  <c:v>0.464479</c:v>
                </c:pt>
                <c:pt idx="6085">
                  <c:v>0.464384</c:v>
                </c:pt>
                <c:pt idx="6086">
                  <c:v>0.464153</c:v>
                </c:pt>
                <c:pt idx="6087">
                  <c:v>0.464054</c:v>
                </c:pt>
                <c:pt idx="6088">
                  <c:v>0.463971</c:v>
                </c:pt>
                <c:pt idx="6089">
                  <c:v>0.462704</c:v>
                </c:pt>
                <c:pt idx="6090">
                  <c:v>0.46239</c:v>
                </c:pt>
                <c:pt idx="6091">
                  <c:v>0.462242</c:v>
                </c:pt>
                <c:pt idx="6092">
                  <c:v>0.462199</c:v>
                </c:pt>
                <c:pt idx="6093">
                  <c:v>0.462093</c:v>
                </c:pt>
                <c:pt idx="6094">
                  <c:v>0.462083</c:v>
                </c:pt>
                <c:pt idx="6095">
                  <c:v>0.461119</c:v>
                </c:pt>
                <c:pt idx="6096">
                  <c:v>0.460537</c:v>
                </c:pt>
                <c:pt idx="6097">
                  <c:v>0.459955</c:v>
                </c:pt>
                <c:pt idx="6098">
                  <c:v>0.459872</c:v>
                </c:pt>
                <c:pt idx="6099">
                  <c:v>0.459564</c:v>
                </c:pt>
                <c:pt idx="6100">
                  <c:v>0.458876</c:v>
                </c:pt>
                <c:pt idx="6101">
                  <c:v>0.45821</c:v>
                </c:pt>
                <c:pt idx="6102">
                  <c:v>0.457968</c:v>
                </c:pt>
                <c:pt idx="6103">
                  <c:v>0.457753</c:v>
                </c:pt>
                <c:pt idx="6104">
                  <c:v>0.457457</c:v>
                </c:pt>
                <c:pt idx="6105">
                  <c:v>0.456795</c:v>
                </c:pt>
                <c:pt idx="6106">
                  <c:v>0.456141</c:v>
                </c:pt>
                <c:pt idx="6107">
                  <c:v>0.45603</c:v>
                </c:pt>
                <c:pt idx="6108">
                  <c:v>0.454854</c:v>
                </c:pt>
                <c:pt idx="6109">
                  <c:v>0.454506</c:v>
                </c:pt>
                <c:pt idx="6110">
                  <c:v>0.453462</c:v>
                </c:pt>
                <c:pt idx="6111">
                  <c:v>0.453185</c:v>
                </c:pt>
                <c:pt idx="6112">
                  <c:v>0.452266</c:v>
                </c:pt>
                <c:pt idx="6113">
                  <c:v>0.452114</c:v>
                </c:pt>
                <c:pt idx="6114">
                  <c:v>0.451681</c:v>
                </c:pt>
                <c:pt idx="6115">
                  <c:v>0.451615</c:v>
                </c:pt>
                <c:pt idx="6116">
                  <c:v>0.451472</c:v>
                </c:pt>
                <c:pt idx="6117">
                  <c:v>0.451182</c:v>
                </c:pt>
                <c:pt idx="6118">
                  <c:v>0.45096</c:v>
                </c:pt>
                <c:pt idx="6119">
                  <c:v>0.450665</c:v>
                </c:pt>
                <c:pt idx="6120">
                  <c:v>0.450293</c:v>
                </c:pt>
                <c:pt idx="6121">
                  <c:v>0.45001</c:v>
                </c:pt>
                <c:pt idx="6122">
                  <c:v>0.449894</c:v>
                </c:pt>
                <c:pt idx="6123">
                  <c:v>0.449669</c:v>
                </c:pt>
                <c:pt idx="6124">
                  <c:v>0.44962</c:v>
                </c:pt>
                <c:pt idx="6125">
                  <c:v>0.449184</c:v>
                </c:pt>
                <c:pt idx="6126">
                  <c:v>0.449172</c:v>
                </c:pt>
                <c:pt idx="6127">
                  <c:v>0.448436</c:v>
                </c:pt>
                <c:pt idx="6128">
                  <c:v>0.447747</c:v>
                </c:pt>
                <c:pt idx="6129">
                  <c:v>0.447505</c:v>
                </c:pt>
                <c:pt idx="6130">
                  <c:v>0.446951</c:v>
                </c:pt>
                <c:pt idx="6131">
                  <c:v>0.446651</c:v>
                </c:pt>
                <c:pt idx="6132">
                  <c:v>0.446618</c:v>
                </c:pt>
                <c:pt idx="6133">
                  <c:v>0.446589</c:v>
                </c:pt>
                <c:pt idx="6134">
                  <c:v>0.446187</c:v>
                </c:pt>
                <c:pt idx="6135">
                  <c:v>0.446154</c:v>
                </c:pt>
                <c:pt idx="6136">
                  <c:v>0.445345</c:v>
                </c:pt>
                <c:pt idx="6137">
                  <c:v>0.444851</c:v>
                </c:pt>
                <c:pt idx="6138">
                  <c:v>0.444632</c:v>
                </c:pt>
                <c:pt idx="6139">
                  <c:v>0.443393</c:v>
                </c:pt>
                <c:pt idx="6140">
                  <c:v>0.443046</c:v>
                </c:pt>
                <c:pt idx="6141">
                  <c:v>0.442991</c:v>
                </c:pt>
                <c:pt idx="6142">
                  <c:v>0.442717</c:v>
                </c:pt>
                <c:pt idx="6143">
                  <c:v>0.442537</c:v>
                </c:pt>
                <c:pt idx="6144">
                  <c:v>0.442458</c:v>
                </c:pt>
                <c:pt idx="6145">
                  <c:v>0.442391</c:v>
                </c:pt>
                <c:pt idx="6146">
                  <c:v>0.441894</c:v>
                </c:pt>
                <c:pt idx="6147">
                  <c:v>0.441722</c:v>
                </c:pt>
                <c:pt idx="6148">
                  <c:v>0.441639</c:v>
                </c:pt>
                <c:pt idx="6149">
                  <c:v>0.441503</c:v>
                </c:pt>
                <c:pt idx="6150">
                  <c:v>0.440487</c:v>
                </c:pt>
                <c:pt idx="6151">
                  <c:v>0.440212</c:v>
                </c:pt>
                <c:pt idx="6152">
                  <c:v>0.440012</c:v>
                </c:pt>
                <c:pt idx="6153">
                  <c:v>0.438947</c:v>
                </c:pt>
                <c:pt idx="6154">
                  <c:v>0.438873</c:v>
                </c:pt>
                <c:pt idx="6155">
                  <c:v>0.438822</c:v>
                </c:pt>
                <c:pt idx="6156">
                  <c:v>0.438735</c:v>
                </c:pt>
                <c:pt idx="6157">
                  <c:v>0.438694</c:v>
                </c:pt>
                <c:pt idx="6158">
                  <c:v>0.437728</c:v>
                </c:pt>
                <c:pt idx="6159">
                  <c:v>0.437699</c:v>
                </c:pt>
                <c:pt idx="6160">
                  <c:v>0.436689</c:v>
                </c:pt>
                <c:pt idx="6161">
                  <c:v>0.436146</c:v>
                </c:pt>
                <c:pt idx="6162">
                  <c:v>0.435912</c:v>
                </c:pt>
                <c:pt idx="6163">
                  <c:v>0.435798</c:v>
                </c:pt>
                <c:pt idx="6164">
                  <c:v>0.435351</c:v>
                </c:pt>
                <c:pt idx="6165">
                  <c:v>0.435059</c:v>
                </c:pt>
                <c:pt idx="6166">
                  <c:v>0.43464</c:v>
                </c:pt>
                <c:pt idx="6167">
                  <c:v>0.434627</c:v>
                </c:pt>
                <c:pt idx="6168">
                  <c:v>0.433877</c:v>
                </c:pt>
                <c:pt idx="6169">
                  <c:v>0.433452</c:v>
                </c:pt>
                <c:pt idx="6170">
                  <c:v>0.433318</c:v>
                </c:pt>
                <c:pt idx="6171">
                  <c:v>0.432774</c:v>
                </c:pt>
                <c:pt idx="6172">
                  <c:v>0.432671</c:v>
                </c:pt>
                <c:pt idx="6173">
                  <c:v>0.432545</c:v>
                </c:pt>
                <c:pt idx="6174">
                  <c:v>0.432008</c:v>
                </c:pt>
                <c:pt idx="6175">
                  <c:v>0.431584</c:v>
                </c:pt>
                <c:pt idx="6176">
                  <c:v>0.431189</c:v>
                </c:pt>
                <c:pt idx="6177">
                  <c:v>0.431122</c:v>
                </c:pt>
                <c:pt idx="6178">
                  <c:v>0.430039</c:v>
                </c:pt>
                <c:pt idx="6179">
                  <c:v>0.429611</c:v>
                </c:pt>
                <c:pt idx="6180">
                  <c:v>0.429391</c:v>
                </c:pt>
                <c:pt idx="6181">
                  <c:v>0.429356</c:v>
                </c:pt>
                <c:pt idx="6182">
                  <c:v>0.4292</c:v>
                </c:pt>
                <c:pt idx="6183">
                  <c:v>0.42889</c:v>
                </c:pt>
                <c:pt idx="6184">
                  <c:v>0.428851</c:v>
                </c:pt>
                <c:pt idx="6185">
                  <c:v>0.428713</c:v>
                </c:pt>
                <c:pt idx="6186">
                  <c:v>0.428501</c:v>
                </c:pt>
                <c:pt idx="6187">
                  <c:v>0.428427</c:v>
                </c:pt>
                <c:pt idx="6188">
                  <c:v>0.428155</c:v>
                </c:pt>
                <c:pt idx="6189">
                  <c:v>0.427993</c:v>
                </c:pt>
                <c:pt idx="6190">
                  <c:v>0.427734</c:v>
                </c:pt>
                <c:pt idx="6191">
                  <c:v>0.427677</c:v>
                </c:pt>
                <c:pt idx="6192">
                  <c:v>0.427223</c:v>
                </c:pt>
                <c:pt idx="6193">
                  <c:v>0.427196</c:v>
                </c:pt>
                <c:pt idx="6194">
                  <c:v>0.425719</c:v>
                </c:pt>
                <c:pt idx="6195">
                  <c:v>0.425432</c:v>
                </c:pt>
                <c:pt idx="6196">
                  <c:v>0.425249</c:v>
                </c:pt>
                <c:pt idx="6197">
                  <c:v>0.425034</c:v>
                </c:pt>
                <c:pt idx="6198">
                  <c:v>0.424804</c:v>
                </c:pt>
                <c:pt idx="6199">
                  <c:v>0.424758</c:v>
                </c:pt>
                <c:pt idx="6200">
                  <c:v>0.424573</c:v>
                </c:pt>
                <c:pt idx="6201">
                  <c:v>0.424485</c:v>
                </c:pt>
                <c:pt idx="6202">
                  <c:v>0.424309</c:v>
                </c:pt>
                <c:pt idx="6203">
                  <c:v>0.424232</c:v>
                </c:pt>
                <c:pt idx="6204">
                  <c:v>0.423551</c:v>
                </c:pt>
                <c:pt idx="6205">
                  <c:v>0.422545</c:v>
                </c:pt>
                <c:pt idx="6206">
                  <c:v>0.422447</c:v>
                </c:pt>
                <c:pt idx="6207">
                  <c:v>0.422402</c:v>
                </c:pt>
                <c:pt idx="6208">
                  <c:v>0.420437</c:v>
                </c:pt>
                <c:pt idx="6209">
                  <c:v>0.420433</c:v>
                </c:pt>
                <c:pt idx="6210">
                  <c:v>0.420025</c:v>
                </c:pt>
                <c:pt idx="6211">
                  <c:v>0.420019</c:v>
                </c:pt>
                <c:pt idx="6212">
                  <c:v>0.419778</c:v>
                </c:pt>
                <c:pt idx="6213">
                  <c:v>0.419323</c:v>
                </c:pt>
                <c:pt idx="6214">
                  <c:v>0.417865</c:v>
                </c:pt>
                <c:pt idx="6215">
                  <c:v>0.417495</c:v>
                </c:pt>
                <c:pt idx="6216">
                  <c:v>0.416983</c:v>
                </c:pt>
                <c:pt idx="6217">
                  <c:v>0.416282</c:v>
                </c:pt>
                <c:pt idx="6218">
                  <c:v>0.416149</c:v>
                </c:pt>
                <c:pt idx="6219">
                  <c:v>0.415944</c:v>
                </c:pt>
                <c:pt idx="6220">
                  <c:v>0.415529</c:v>
                </c:pt>
                <c:pt idx="6221">
                  <c:v>0.415454</c:v>
                </c:pt>
                <c:pt idx="6222">
                  <c:v>0.41529</c:v>
                </c:pt>
                <c:pt idx="6223">
                  <c:v>0.415118</c:v>
                </c:pt>
                <c:pt idx="6224">
                  <c:v>0.414235</c:v>
                </c:pt>
                <c:pt idx="6225">
                  <c:v>0.414097</c:v>
                </c:pt>
                <c:pt idx="6226">
                  <c:v>0.414095</c:v>
                </c:pt>
                <c:pt idx="6227">
                  <c:v>0.414071</c:v>
                </c:pt>
                <c:pt idx="6228">
                  <c:v>0.41381</c:v>
                </c:pt>
                <c:pt idx="6229">
                  <c:v>0.413617</c:v>
                </c:pt>
                <c:pt idx="6230">
                  <c:v>0.413531</c:v>
                </c:pt>
                <c:pt idx="6231">
                  <c:v>0.411865</c:v>
                </c:pt>
                <c:pt idx="6232">
                  <c:v>0.411736</c:v>
                </c:pt>
                <c:pt idx="6233">
                  <c:v>0.410732</c:v>
                </c:pt>
                <c:pt idx="6234">
                  <c:v>0.41017</c:v>
                </c:pt>
                <c:pt idx="6235">
                  <c:v>0.409377</c:v>
                </c:pt>
                <c:pt idx="6236">
                  <c:v>0.409185</c:v>
                </c:pt>
                <c:pt idx="6237">
                  <c:v>0.408628</c:v>
                </c:pt>
                <c:pt idx="6238">
                  <c:v>0.408372</c:v>
                </c:pt>
                <c:pt idx="6239">
                  <c:v>0.408348</c:v>
                </c:pt>
                <c:pt idx="6240">
                  <c:v>0.408088</c:v>
                </c:pt>
                <c:pt idx="6241">
                  <c:v>0.407567</c:v>
                </c:pt>
                <c:pt idx="6242">
                  <c:v>0.406832</c:v>
                </c:pt>
                <c:pt idx="6243">
                  <c:v>0.406627</c:v>
                </c:pt>
                <c:pt idx="6244">
                  <c:v>0.406534</c:v>
                </c:pt>
                <c:pt idx="6245">
                  <c:v>0.406416</c:v>
                </c:pt>
                <c:pt idx="6246">
                  <c:v>0.405505</c:v>
                </c:pt>
                <c:pt idx="6247">
                  <c:v>0.405062</c:v>
                </c:pt>
                <c:pt idx="6248">
                  <c:v>0.404833</c:v>
                </c:pt>
                <c:pt idx="6249">
                  <c:v>0.404711</c:v>
                </c:pt>
                <c:pt idx="6250">
                  <c:v>0.403626</c:v>
                </c:pt>
                <c:pt idx="6251">
                  <c:v>0.402936</c:v>
                </c:pt>
                <c:pt idx="6252">
                  <c:v>0.402501</c:v>
                </c:pt>
                <c:pt idx="6253">
                  <c:v>0.402419</c:v>
                </c:pt>
                <c:pt idx="6254">
                  <c:v>0.402056</c:v>
                </c:pt>
                <c:pt idx="6255">
                  <c:v>0.400487</c:v>
                </c:pt>
                <c:pt idx="6256">
                  <c:v>0.400409</c:v>
                </c:pt>
                <c:pt idx="6257">
                  <c:v>0.400239</c:v>
                </c:pt>
                <c:pt idx="6258">
                  <c:v>0.399439</c:v>
                </c:pt>
                <c:pt idx="6259">
                  <c:v>0.399078</c:v>
                </c:pt>
                <c:pt idx="6260">
                  <c:v>0.397587</c:v>
                </c:pt>
                <c:pt idx="6261">
                  <c:v>0.397043</c:v>
                </c:pt>
                <c:pt idx="6262">
                  <c:v>0.396668</c:v>
                </c:pt>
                <c:pt idx="6263">
                  <c:v>0.396622</c:v>
                </c:pt>
                <c:pt idx="6264">
                  <c:v>0.395933</c:v>
                </c:pt>
                <c:pt idx="6265">
                  <c:v>0.39583</c:v>
                </c:pt>
                <c:pt idx="6266">
                  <c:v>0.395816</c:v>
                </c:pt>
                <c:pt idx="6267">
                  <c:v>0.395552</c:v>
                </c:pt>
                <c:pt idx="6268">
                  <c:v>0.395218</c:v>
                </c:pt>
                <c:pt idx="6269">
                  <c:v>0.395181</c:v>
                </c:pt>
                <c:pt idx="6270">
                  <c:v>0.394919</c:v>
                </c:pt>
                <c:pt idx="6271">
                  <c:v>0.394125</c:v>
                </c:pt>
                <c:pt idx="6272">
                  <c:v>0.393648</c:v>
                </c:pt>
                <c:pt idx="6273">
                  <c:v>0.392405</c:v>
                </c:pt>
                <c:pt idx="6274">
                  <c:v>0.392394</c:v>
                </c:pt>
                <c:pt idx="6275">
                  <c:v>0.39238</c:v>
                </c:pt>
                <c:pt idx="6276">
                  <c:v>0.392254</c:v>
                </c:pt>
                <c:pt idx="6277">
                  <c:v>0.391564</c:v>
                </c:pt>
                <c:pt idx="6278">
                  <c:v>0.39138</c:v>
                </c:pt>
                <c:pt idx="6279">
                  <c:v>0.390918</c:v>
                </c:pt>
                <c:pt idx="6280">
                  <c:v>0.390781</c:v>
                </c:pt>
                <c:pt idx="6281">
                  <c:v>0.390702</c:v>
                </c:pt>
                <c:pt idx="6282">
                  <c:v>0.390232</c:v>
                </c:pt>
                <c:pt idx="6283">
                  <c:v>0.389418</c:v>
                </c:pt>
                <c:pt idx="6284">
                  <c:v>0.389363</c:v>
                </c:pt>
                <c:pt idx="6285">
                  <c:v>0.389244</c:v>
                </c:pt>
                <c:pt idx="6286">
                  <c:v>0.38806</c:v>
                </c:pt>
                <c:pt idx="6287">
                  <c:v>0.387967</c:v>
                </c:pt>
                <c:pt idx="6288">
                  <c:v>0.387919</c:v>
                </c:pt>
                <c:pt idx="6289">
                  <c:v>0.387892</c:v>
                </c:pt>
                <c:pt idx="6290">
                  <c:v>0.387787</c:v>
                </c:pt>
                <c:pt idx="6291">
                  <c:v>0.387077</c:v>
                </c:pt>
                <c:pt idx="6292">
                  <c:v>0.386903</c:v>
                </c:pt>
                <c:pt idx="6293">
                  <c:v>0.385668</c:v>
                </c:pt>
                <c:pt idx="6294">
                  <c:v>0.385417</c:v>
                </c:pt>
                <c:pt idx="6295">
                  <c:v>0.384633</c:v>
                </c:pt>
                <c:pt idx="6296">
                  <c:v>0.384597</c:v>
                </c:pt>
                <c:pt idx="6297">
                  <c:v>0.384354</c:v>
                </c:pt>
                <c:pt idx="6298">
                  <c:v>0.384127</c:v>
                </c:pt>
                <c:pt idx="6299">
                  <c:v>0.383561</c:v>
                </c:pt>
                <c:pt idx="6300">
                  <c:v>0.382494</c:v>
                </c:pt>
                <c:pt idx="6301">
                  <c:v>0.380911</c:v>
                </c:pt>
                <c:pt idx="6302">
                  <c:v>0.380623</c:v>
                </c:pt>
                <c:pt idx="6303">
                  <c:v>0.380263</c:v>
                </c:pt>
                <c:pt idx="6304">
                  <c:v>0.379002</c:v>
                </c:pt>
                <c:pt idx="6305">
                  <c:v>0.377918</c:v>
                </c:pt>
                <c:pt idx="6306">
                  <c:v>0.377903</c:v>
                </c:pt>
                <c:pt idx="6307">
                  <c:v>0.377503</c:v>
                </c:pt>
                <c:pt idx="6308">
                  <c:v>0.37677</c:v>
                </c:pt>
                <c:pt idx="6309">
                  <c:v>0.376762</c:v>
                </c:pt>
                <c:pt idx="6310">
                  <c:v>0.376658</c:v>
                </c:pt>
                <c:pt idx="6311">
                  <c:v>0.376217</c:v>
                </c:pt>
                <c:pt idx="6312">
                  <c:v>0.376068</c:v>
                </c:pt>
                <c:pt idx="6313">
                  <c:v>0.376039</c:v>
                </c:pt>
                <c:pt idx="6314">
                  <c:v>0.376027</c:v>
                </c:pt>
                <c:pt idx="6315">
                  <c:v>0.375648</c:v>
                </c:pt>
                <c:pt idx="6316">
                  <c:v>0.375024</c:v>
                </c:pt>
                <c:pt idx="6317">
                  <c:v>0.375024</c:v>
                </c:pt>
                <c:pt idx="6318">
                  <c:v>0.374924</c:v>
                </c:pt>
                <c:pt idx="6319">
                  <c:v>0.374404</c:v>
                </c:pt>
                <c:pt idx="6320">
                  <c:v>0.374167</c:v>
                </c:pt>
                <c:pt idx="6321">
                  <c:v>0.374067</c:v>
                </c:pt>
                <c:pt idx="6322">
                  <c:v>0.373644</c:v>
                </c:pt>
                <c:pt idx="6323">
                  <c:v>0.373213</c:v>
                </c:pt>
                <c:pt idx="6324">
                  <c:v>0.372627</c:v>
                </c:pt>
                <c:pt idx="6325">
                  <c:v>0.372257</c:v>
                </c:pt>
                <c:pt idx="6326">
                  <c:v>0.37218</c:v>
                </c:pt>
                <c:pt idx="6327">
                  <c:v>0.371472</c:v>
                </c:pt>
                <c:pt idx="6328">
                  <c:v>0.370846</c:v>
                </c:pt>
                <c:pt idx="6329">
                  <c:v>0.370571</c:v>
                </c:pt>
                <c:pt idx="6330">
                  <c:v>0.370406</c:v>
                </c:pt>
                <c:pt idx="6331">
                  <c:v>0.369762</c:v>
                </c:pt>
                <c:pt idx="6332">
                  <c:v>0.369735</c:v>
                </c:pt>
                <c:pt idx="6333">
                  <c:v>0.369371</c:v>
                </c:pt>
                <c:pt idx="6334">
                  <c:v>0.368875</c:v>
                </c:pt>
                <c:pt idx="6335">
                  <c:v>0.368532</c:v>
                </c:pt>
                <c:pt idx="6336">
                  <c:v>0.367879</c:v>
                </c:pt>
                <c:pt idx="6337">
                  <c:v>0.367074</c:v>
                </c:pt>
                <c:pt idx="6338">
                  <c:v>0.366922</c:v>
                </c:pt>
                <c:pt idx="6339">
                  <c:v>0.366414</c:v>
                </c:pt>
                <c:pt idx="6340">
                  <c:v>0.366272</c:v>
                </c:pt>
                <c:pt idx="6341">
                  <c:v>0.365839</c:v>
                </c:pt>
                <c:pt idx="6342">
                  <c:v>0.365601</c:v>
                </c:pt>
                <c:pt idx="6343">
                  <c:v>0.365578</c:v>
                </c:pt>
                <c:pt idx="6344">
                  <c:v>0.363911</c:v>
                </c:pt>
                <c:pt idx="6345">
                  <c:v>0.362814</c:v>
                </c:pt>
                <c:pt idx="6346">
                  <c:v>0.362258</c:v>
                </c:pt>
                <c:pt idx="6347">
                  <c:v>0.362257</c:v>
                </c:pt>
                <c:pt idx="6348">
                  <c:v>0.36199</c:v>
                </c:pt>
                <c:pt idx="6349">
                  <c:v>0.361885</c:v>
                </c:pt>
                <c:pt idx="6350">
                  <c:v>0.361801</c:v>
                </c:pt>
                <c:pt idx="6351">
                  <c:v>0.361622</c:v>
                </c:pt>
                <c:pt idx="6352">
                  <c:v>0.361363</c:v>
                </c:pt>
                <c:pt idx="6353">
                  <c:v>0.361276</c:v>
                </c:pt>
                <c:pt idx="6354">
                  <c:v>0.360317</c:v>
                </c:pt>
                <c:pt idx="6355">
                  <c:v>0.359711</c:v>
                </c:pt>
                <c:pt idx="6356">
                  <c:v>0.35915</c:v>
                </c:pt>
                <c:pt idx="6357">
                  <c:v>0.359059</c:v>
                </c:pt>
                <c:pt idx="6358">
                  <c:v>0.358669</c:v>
                </c:pt>
                <c:pt idx="6359">
                  <c:v>0.358594</c:v>
                </c:pt>
                <c:pt idx="6360">
                  <c:v>0.358483</c:v>
                </c:pt>
                <c:pt idx="6361">
                  <c:v>0.35812</c:v>
                </c:pt>
                <c:pt idx="6362">
                  <c:v>0.357622</c:v>
                </c:pt>
                <c:pt idx="6363">
                  <c:v>0.356962</c:v>
                </c:pt>
                <c:pt idx="6364">
                  <c:v>0.356628</c:v>
                </c:pt>
                <c:pt idx="6365">
                  <c:v>0.356174</c:v>
                </c:pt>
                <c:pt idx="6366">
                  <c:v>0.356015</c:v>
                </c:pt>
                <c:pt idx="6367">
                  <c:v>0.355672</c:v>
                </c:pt>
                <c:pt idx="6368">
                  <c:v>0.355168</c:v>
                </c:pt>
                <c:pt idx="6369">
                  <c:v>0.355141</c:v>
                </c:pt>
                <c:pt idx="6370">
                  <c:v>0.354746</c:v>
                </c:pt>
                <c:pt idx="6371">
                  <c:v>0.353875</c:v>
                </c:pt>
                <c:pt idx="6372">
                  <c:v>0.353821</c:v>
                </c:pt>
                <c:pt idx="6373">
                  <c:v>0.353749</c:v>
                </c:pt>
                <c:pt idx="6374">
                  <c:v>0.353328</c:v>
                </c:pt>
                <c:pt idx="6375">
                  <c:v>0.352931</c:v>
                </c:pt>
                <c:pt idx="6376">
                  <c:v>0.352749</c:v>
                </c:pt>
                <c:pt idx="6377">
                  <c:v>0.352375</c:v>
                </c:pt>
                <c:pt idx="6378">
                  <c:v>0.352364</c:v>
                </c:pt>
                <c:pt idx="6379">
                  <c:v>0.352107</c:v>
                </c:pt>
                <c:pt idx="6380">
                  <c:v>0.351778</c:v>
                </c:pt>
                <c:pt idx="6381">
                  <c:v>0.35147</c:v>
                </c:pt>
                <c:pt idx="6382">
                  <c:v>0.35088</c:v>
                </c:pt>
                <c:pt idx="6383">
                  <c:v>0.350812</c:v>
                </c:pt>
                <c:pt idx="6384">
                  <c:v>0.350564</c:v>
                </c:pt>
                <c:pt idx="6385">
                  <c:v>0.349795</c:v>
                </c:pt>
                <c:pt idx="6386">
                  <c:v>0.349704</c:v>
                </c:pt>
                <c:pt idx="6387">
                  <c:v>0.349703</c:v>
                </c:pt>
                <c:pt idx="6388">
                  <c:v>0.34936</c:v>
                </c:pt>
                <c:pt idx="6389">
                  <c:v>0.349228</c:v>
                </c:pt>
                <c:pt idx="6390">
                  <c:v>0.348853</c:v>
                </c:pt>
                <c:pt idx="6391">
                  <c:v>0.348201</c:v>
                </c:pt>
                <c:pt idx="6392">
                  <c:v>0.348105</c:v>
                </c:pt>
                <c:pt idx="6393">
                  <c:v>0.348029</c:v>
                </c:pt>
                <c:pt idx="6394">
                  <c:v>0.34778</c:v>
                </c:pt>
                <c:pt idx="6395">
                  <c:v>0.347698</c:v>
                </c:pt>
                <c:pt idx="6396">
                  <c:v>0.347192</c:v>
                </c:pt>
                <c:pt idx="6397">
                  <c:v>0.346425</c:v>
                </c:pt>
                <c:pt idx="6398">
                  <c:v>0.344328</c:v>
                </c:pt>
                <c:pt idx="6399">
                  <c:v>0.344305</c:v>
                </c:pt>
                <c:pt idx="6400">
                  <c:v>0.343399</c:v>
                </c:pt>
                <c:pt idx="6401">
                  <c:v>0.343169</c:v>
                </c:pt>
                <c:pt idx="6402">
                  <c:v>0.342329</c:v>
                </c:pt>
                <c:pt idx="6403">
                  <c:v>0.342249</c:v>
                </c:pt>
                <c:pt idx="6404">
                  <c:v>0.341985</c:v>
                </c:pt>
                <c:pt idx="6405">
                  <c:v>0.341906</c:v>
                </c:pt>
                <c:pt idx="6406">
                  <c:v>0.341731</c:v>
                </c:pt>
                <c:pt idx="6407">
                  <c:v>0.340905</c:v>
                </c:pt>
                <c:pt idx="6408">
                  <c:v>0.340865</c:v>
                </c:pt>
                <c:pt idx="6409">
                  <c:v>0.339252</c:v>
                </c:pt>
                <c:pt idx="6410">
                  <c:v>0.338941</c:v>
                </c:pt>
                <c:pt idx="6411">
                  <c:v>0.338035</c:v>
                </c:pt>
                <c:pt idx="6412">
                  <c:v>0.337245</c:v>
                </c:pt>
                <c:pt idx="6413">
                  <c:v>0.337045</c:v>
                </c:pt>
                <c:pt idx="6414">
                  <c:v>0.336957</c:v>
                </c:pt>
                <c:pt idx="6415">
                  <c:v>0.336512</c:v>
                </c:pt>
                <c:pt idx="6416">
                  <c:v>0.33429</c:v>
                </c:pt>
                <c:pt idx="6417">
                  <c:v>0.333453</c:v>
                </c:pt>
                <c:pt idx="6418">
                  <c:v>0.333101</c:v>
                </c:pt>
                <c:pt idx="6419">
                  <c:v>0.332929</c:v>
                </c:pt>
                <c:pt idx="6420">
                  <c:v>0.332463</c:v>
                </c:pt>
                <c:pt idx="6421">
                  <c:v>0.33154</c:v>
                </c:pt>
                <c:pt idx="6422">
                  <c:v>0.331423</c:v>
                </c:pt>
                <c:pt idx="6423">
                  <c:v>0.331201</c:v>
                </c:pt>
                <c:pt idx="6424">
                  <c:v>0.330685</c:v>
                </c:pt>
                <c:pt idx="6425">
                  <c:v>0.33017</c:v>
                </c:pt>
                <c:pt idx="6426">
                  <c:v>0.330115</c:v>
                </c:pt>
                <c:pt idx="6427">
                  <c:v>0.330101</c:v>
                </c:pt>
                <c:pt idx="6428">
                  <c:v>0.329887</c:v>
                </c:pt>
                <c:pt idx="6429">
                  <c:v>0.329577</c:v>
                </c:pt>
                <c:pt idx="6430">
                  <c:v>0.329552</c:v>
                </c:pt>
                <c:pt idx="6431">
                  <c:v>0.329315</c:v>
                </c:pt>
                <c:pt idx="6432">
                  <c:v>0.328876</c:v>
                </c:pt>
                <c:pt idx="6433">
                  <c:v>0.328734</c:v>
                </c:pt>
                <c:pt idx="6434">
                  <c:v>0.328371</c:v>
                </c:pt>
                <c:pt idx="6435">
                  <c:v>0.328312</c:v>
                </c:pt>
                <c:pt idx="6436">
                  <c:v>0.326763</c:v>
                </c:pt>
                <c:pt idx="6437">
                  <c:v>0.326696</c:v>
                </c:pt>
                <c:pt idx="6438">
                  <c:v>0.326294</c:v>
                </c:pt>
                <c:pt idx="6439">
                  <c:v>0.326209</c:v>
                </c:pt>
                <c:pt idx="6440">
                  <c:v>0.325826</c:v>
                </c:pt>
                <c:pt idx="6441">
                  <c:v>0.325607</c:v>
                </c:pt>
                <c:pt idx="6442">
                  <c:v>0.325574</c:v>
                </c:pt>
                <c:pt idx="6443">
                  <c:v>0.325478</c:v>
                </c:pt>
                <c:pt idx="6444">
                  <c:v>0.325167</c:v>
                </c:pt>
                <c:pt idx="6445">
                  <c:v>0.324298</c:v>
                </c:pt>
                <c:pt idx="6446">
                  <c:v>0.323549</c:v>
                </c:pt>
                <c:pt idx="6447">
                  <c:v>0.323537</c:v>
                </c:pt>
                <c:pt idx="6448">
                  <c:v>0.32344</c:v>
                </c:pt>
                <c:pt idx="6449">
                  <c:v>0.322866</c:v>
                </c:pt>
                <c:pt idx="6450">
                  <c:v>0.3223</c:v>
                </c:pt>
                <c:pt idx="6451">
                  <c:v>0.321286</c:v>
                </c:pt>
                <c:pt idx="6452">
                  <c:v>0.321208</c:v>
                </c:pt>
                <c:pt idx="6453">
                  <c:v>0.321202</c:v>
                </c:pt>
                <c:pt idx="6454">
                  <c:v>0.320811</c:v>
                </c:pt>
                <c:pt idx="6455">
                  <c:v>0.320796</c:v>
                </c:pt>
                <c:pt idx="6456">
                  <c:v>0.320371</c:v>
                </c:pt>
                <c:pt idx="6457">
                  <c:v>0.31907</c:v>
                </c:pt>
                <c:pt idx="6458">
                  <c:v>0.319065</c:v>
                </c:pt>
                <c:pt idx="6459">
                  <c:v>0.319051</c:v>
                </c:pt>
                <c:pt idx="6460">
                  <c:v>0.318848</c:v>
                </c:pt>
                <c:pt idx="6461">
                  <c:v>0.318778</c:v>
                </c:pt>
                <c:pt idx="6462">
                  <c:v>0.318762</c:v>
                </c:pt>
                <c:pt idx="6463">
                  <c:v>0.318691</c:v>
                </c:pt>
                <c:pt idx="6464">
                  <c:v>0.318618</c:v>
                </c:pt>
                <c:pt idx="6465">
                  <c:v>0.318478</c:v>
                </c:pt>
                <c:pt idx="6466">
                  <c:v>0.318086</c:v>
                </c:pt>
                <c:pt idx="6467">
                  <c:v>0.317966</c:v>
                </c:pt>
                <c:pt idx="6468">
                  <c:v>0.317863</c:v>
                </c:pt>
                <c:pt idx="6469">
                  <c:v>0.31778</c:v>
                </c:pt>
                <c:pt idx="6470">
                  <c:v>0.317378</c:v>
                </c:pt>
                <c:pt idx="6471">
                  <c:v>0.317235</c:v>
                </c:pt>
                <c:pt idx="6472">
                  <c:v>0.316688</c:v>
                </c:pt>
                <c:pt idx="6473">
                  <c:v>0.316647</c:v>
                </c:pt>
                <c:pt idx="6474">
                  <c:v>0.316608</c:v>
                </c:pt>
                <c:pt idx="6475">
                  <c:v>0.316346</c:v>
                </c:pt>
                <c:pt idx="6476">
                  <c:v>0.316132</c:v>
                </c:pt>
                <c:pt idx="6477">
                  <c:v>0.315621</c:v>
                </c:pt>
                <c:pt idx="6478">
                  <c:v>0.315579</c:v>
                </c:pt>
                <c:pt idx="6479">
                  <c:v>0.315007</c:v>
                </c:pt>
                <c:pt idx="6480">
                  <c:v>0.314725</c:v>
                </c:pt>
                <c:pt idx="6481">
                  <c:v>0.314442</c:v>
                </c:pt>
                <c:pt idx="6482">
                  <c:v>0.314198</c:v>
                </c:pt>
                <c:pt idx="6483">
                  <c:v>0.313956</c:v>
                </c:pt>
                <c:pt idx="6484">
                  <c:v>0.313836</c:v>
                </c:pt>
                <c:pt idx="6485">
                  <c:v>0.313819</c:v>
                </c:pt>
                <c:pt idx="6486">
                  <c:v>0.313574</c:v>
                </c:pt>
                <c:pt idx="6487">
                  <c:v>0.313528</c:v>
                </c:pt>
                <c:pt idx="6488">
                  <c:v>0.313476</c:v>
                </c:pt>
                <c:pt idx="6489">
                  <c:v>0.313179</c:v>
                </c:pt>
                <c:pt idx="6490">
                  <c:v>0.312887</c:v>
                </c:pt>
                <c:pt idx="6491">
                  <c:v>0.31258</c:v>
                </c:pt>
                <c:pt idx="6492">
                  <c:v>0.312231</c:v>
                </c:pt>
                <c:pt idx="6493">
                  <c:v>0.309553</c:v>
                </c:pt>
                <c:pt idx="6494">
                  <c:v>0.30952</c:v>
                </c:pt>
                <c:pt idx="6495">
                  <c:v>0.309403</c:v>
                </c:pt>
                <c:pt idx="6496">
                  <c:v>0.308709</c:v>
                </c:pt>
                <c:pt idx="6497">
                  <c:v>0.308505</c:v>
                </c:pt>
                <c:pt idx="6498">
                  <c:v>0.308501</c:v>
                </c:pt>
                <c:pt idx="6499">
                  <c:v>0.308024</c:v>
                </c:pt>
                <c:pt idx="6500">
                  <c:v>0.307793</c:v>
                </c:pt>
                <c:pt idx="6501">
                  <c:v>0.307177</c:v>
                </c:pt>
                <c:pt idx="6502">
                  <c:v>0.307093</c:v>
                </c:pt>
                <c:pt idx="6503">
                  <c:v>0.30697</c:v>
                </c:pt>
                <c:pt idx="6504">
                  <c:v>0.306943</c:v>
                </c:pt>
                <c:pt idx="6505">
                  <c:v>0.306914</c:v>
                </c:pt>
                <c:pt idx="6506">
                  <c:v>0.306868</c:v>
                </c:pt>
                <c:pt idx="6507">
                  <c:v>0.30671</c:v>
                </c:pt>
                <c:pt idx="6508">
                  <c:v>0.306513</c:v>
                </c:pt>
                <c:pt idx="6509">
                  <c:v>0.30631</c:v>
                </c:pt>
                <c:pt idx="6510">
                  <c:v>0.306284</c:v>
                </c:pt>
                <c:pt idx="6511">
                  <c:v>0.306225</c:v>
                </c:pt>
                <c:pt idx="6512">
                  <c:v>0.306136</c:v>
                </c:pt>
                <c:pt idx="6513">
                  <c:v>0.304978</c:v>
                </c:pt>
                <c:pt idx="6514">
                  <c:v>0.304169</c:v>
                </c:pt>
                <c:pt idx="6515">
                  <c:v>0.304044</c:v>
                </c:pt>
                <c:pt idx="6516">
                  <c:v>0.303546</c:v>
                </c:pt>
                <c:pt idx="6517">
                  <c:v>0.302124</c:v>
                </c:pt>
                <c:pt idx="6518">
                  <c:v>0.301755</c:v>
                </c:pt>
                <c:pt idx="6519">
                  <c:v>0.301564</c:v>
                </c:pt>
                <c:pt idx="6520">
                  <c:v>0.301</c:v>
                </c:pt>
                <c:pt idx="6521">
                  <c:v>0.300866</c:v>
                </c:pt>
                <c:pt idx="6522">
                  <c:v>0.300429</c:v>
                </c:pt>
                <c:pt idx="6523">
                  <c:v>0.299823</c:v>
                </c:pt>
                <c:pt idx="6524">
                  <c:v>0.299219</c:v>
                </c:pt>
                <c:pt idx="6525">
                  <c:v>0.298868</c:v>
                </c:pt>
                <c:pt idx="6526">
                  <c:v>0.298713</c:v>
                </c:pt>
                <c:pt idx="6527">
                  <c:v>0.298384</c:v>
                </c:pt>
                <c:pt idx="6528">
                  <c:v>0.298267</c:v>
                </c:pt>
                <c:pt idx="6529">
                  <c:v>0.297876</c:v>
                </c:pt>
                <c:pt idx="6530">
                  <c:v>0.297689</c:v>
                </c:pt>
                <c:pt idx="6531">
                  <c:v>0.297662</c:v>
                </c:pt>
                <c:pt idx="6532">
                  <c:v>0.297508</c:v>
                </c:pt>
                <c:pt idx="6533">
                  <c:v>0.297306</c:v>
                </c:pt>
                <c:pt idx="6534">
                  <c:v>0.297201</c:v>
                </c:pt>
                <c:pt idx="6535">
                  <c:v>0.29697</c:v>
                </c:pt>
                <c:pt idx="6536">
                  <c:v>0.296771</c:v>
                </c:pt>
                <c:pt idx="6537">
                  <c:v>0.296564</c:v>
                </c:pt>
                <c:pt idx="6538">
                  <c:v>0.296528</c:v>
                </c:pt>
                <c:pt idx="6539">
                  <c:v>0.295585</c:v>
                </c:pt>
                <c:pt idx="6540">
                  <c:v>0.29514</c:v>
                </c:pt>
                <c:pt idx="6541">
                  <c:v>0.294733</c:v>
                </c:pt>
                <c:pt idx="6542">
                  <c:v>0.294698</c:v>
                </c:pt>
                <c:pt idx="6543">
                  <c:v>0.294608</c:v>
                </c:pt>
                <c:pt idx="6544">
                  <c:v>0.294298</c:v>
                </c:pt>
                <c:pt idx="6545">
                  <c:v>0.294238</c:v>
                </c:pt>
                <c:pt idx="6546">
                  <c:v>0.294081</c:v>
                </c:pt>
                <c:pt idx="6547">
                  <c:v>0.294073</c:v>
                </c:pt>
                <c:pt idx="6548">
                  <c:v>0.293886</c:v>
                </c:pt>
                <c:pt idx="6549">
                  <c:v>0.293442</c:v>
                </c:pt>
                <c:pt idx="6550">
                  <c:v>0.293293</c:v>
                </c:pt>
                <c:pt idx="6551">
                  <c:v>0.293012</c:v>
                </c:pt>
                <c:pt idx="6552">
                  <c:v>0.292756</c:v>
                </c:pt>
                <c:pt idx="6553">
                  <c:v>0.292704</c:v>
                </c:pt>
                <c:pt idx="6554">
                  <c:v>0.292601</c:v>
                </c:pt>
                <c:pt idx="6555">
                  <c:v>0.292391</c:v>
                </c:pt>
                <c:pt idx="6556">
                  <c:v>0.29233</c:v>
                </c:pt>
                <c:pt idx="6557">
                  <c:v>0.291004</c:v>
                </c:pt>
                <c:pt idx="6558">
                  <c:v>0.289994</c:v>
                </c:pt>
                <c:pt idx="6559">
                  <c:v>0.28945</c:v>
                </c:pt>
                <c:pt idx="6560">
                  <c:v>0.288955</c:v>
                </c:pt>
                <c:pt idx="6561">
                  <c:v>0.288595</c:v>
                </c:pt>
                <c:pt idx="6562">
                  <c:v>0.288484</c:v>
                </c:pt>
                <c:pt idx="6563">
                  <c:v>0.288478</c:v>
                </c:pt>
                <c:pt idx="6564">
                  <c:v>0.28836</c:v>
                </c:pt>
                <c:pt idx="6565">
                  <c:v>0.288161</c:v>
                </c:pt>
                <c:pt idx="6566">
                  <c:v>0.288087</c:v>
                </c:pt>
                <c:pt idx="6567">
                  <c:v>0.287512</c:v>
                </c:pt>
                <c:pt idx="6568">
                  <c:v>0.287324</c:v>
                </c:pt>
                <c:pt idx="6569">
                  <c:v>0.28722</c:v>
                </c:pt>
                <c:pt idx="6570">
                  <c:v>0.286766</c:v>
                </c:pt>
                <c:pt idx="6571">
                  <c:v>0.286273</c:v>
                </c:pt>
                <c:pt idx="6572">
                  <c:v>0.285687</c:v>
                </c:pt>
                <c:pt idx="6573">
                  <c:v>0.285349</c:v>
                </c:pt>
                <c:pt idx="6574">
                  <c:v>0.285172</c:v>
                </c:pt>
                <c:pt idx="6575">
                  <c:v>0.284854</c:v>
                </c:pt>
                <c:pt idx="6576">
                  <c:v>0.284832</c:v>
                </c:pt>
                <c:pt idx="6577">
                  <c:v>0.284794</c:v>
                </c:pt>
                <c:pt idx="6578">
                  <c:v>0.284446</c:v>
                </c:pt>
                <c:pt idx="6579">
                  <c:v>0.284297</c:v>
                </c:pt>
                <c:pt idx="6580">
                  <c:v>0.283752</c:v>
                </c:pt>
                <c:pt idx="6581">
                  <c:v>0.283442</c:v>
                </c:pt>
                <c:pt idx="6582">
                  <c:v>0.283125</c:v>
                </c:pt>
                <c:pt idx="6583">
                  <c:v>0.283041</c:v>
                </c:pt>
                <c:pt idx="6584">
                  <c:v>0.282989</c:v>
                </c:pt>
                <c:pt idx="6585">
                  <c:v>0.282633</c:v>
                </c:pt>
                <c:pt idx="6586">
                  <c:v>0.282436</c:v>
                </c:pt>
                <c:pt idx="6587">
                  <c:v>0.282057</c:v>
                </c:pt>
                <c:pt idx="6588">
                  <c:v>0.28165</c:v>
                </c:pt>
                <c:pt idx="6589">
                  <c:v>0.281576</c:v>
                </c:pt>
                <c:pt idx="6590">
                  <c:v>0.281514</c:v>
                </c:pt>
                <c:pt idx="6591">
                  <c:v>0.281406</c:v>
                </c:pt>
                <c:pt idx="6592">
                  <c:v>0.281096</c:v>
                </c:pt>
                <c:pt idx="6593">
                  <c:v>0.281015</c:v>
                </c:pt>
                <c:pt idx="6594">
                  <c:v>0.280952</c:v>
                </c:pt>
                <c:pt idx="6595">
                  <c:v>0.280928</c:v>
                </c:pt>
                <c:pt idx="6596">
                  <c:v>0.279987</c:v>
                </c:pt>
                <c:pt idx="6597">
                  <c:v>0.279432</c:v>
                </c:pt>
                <c:pt idx="6598">
                  <c:v>0.279427</c:v>
                </c:pt>
                <c:pt idx="6599">
                  <c:v>0.279025</c:v>
                </c:pt>
                <c:pt idx="6600">
                  <c:v>0.278994</c:v>
                </c:pt>
                <c:pt idx="6601">
                  <c:v>0.278973</c:v>
                </c:pt>
                <c:pt idx="6602">
                  <c:v>0.278813</c:v>
                </c:pt>
                <c:pt idx="6603">
                  <c:v>0.278703</c:v>
                </c:pt>
                <c:pt idx="6604">
                  <c:v>0.278544</c:v>
                </c:pt>
                <c:pt idx="6605">
                  <c:v>0.277569</c:v>
                </c:pt>
                <c:pt idx="6606">
                  <c:v>0.2769</c:v>
                </c:pt>
                <c:pt idx="6607">
                  <c:v>0.276798</c:v>
                </c:pt>
                <c:pt idx="6608">
                  <c:v>0.276747</c:v>
                </c:pt>
                <c:pt idx="6609">
                  <c:v>0.276583</c:v>
                </c:pt>
                <c:pt idx="6610">
                  <c:v>0.276581</c:v>
                </c:pt>
                <c:pt idx="6611">
                  <c:v>0.276236</c:v>
                </c:pt>
                <c:pt idx="6612">
                  <c:v>0.2762</c:v>
                </c:pt>
                <c:pt idx="6613">
                  <c:v>0.275677</c:v>
                </c:pt>
                <c:pt idx="6614">
                  <c:v>0.275596</c:v>
                </c:pt>
                <c:pt idx="6615">
                  <c:v>0.275591</c:v>
                </c:pt>
                <c:pt idx="6616">
                  <c:v>0.27549</c:v>
                </c:pt>
                <c:pt idx="6617">
                  <c:v>0.27535</c:v>
                </c:pt>
                <c:pt idx="6618">
                  <c:v>0.274457</c:v>
                </c:pt>
                <c:pt idx="6619">
                  <c:v>0.274273</c:v>
                </c:pt>
                <c:pt idx="6620">
                  <c:v>0.274102</c:v>
                </c:pt>
                <c:pt idx="6621">
                  <c:v>0.273439</c:v>
                </c:pt>
                <c:pt idx="6622">
                  <c:v>0.272921</c:v>
                </c:pt>
                <c:pt idx="6623">
                  <c:v>0.272772</c:v>
                </c:pt>
                <c:pt idx="6624">
                  <c:v>0.271913</c:v>
                </c:pt>
                <c:pt idx="6625">
                  <c:v>0.271006</c:v>
                </c:pt>
                <c:pt idx="6626">
                  <c:v>0.270536</c:v>
                </c:pt>
                <c:pt idx="6627">
                  <c:v>0.270214</c:v>
                </c:pt>
                <c:pt idx="6628">
                  <c:v>0.27015</c:v>
                </c:pt>
                <c:pt idx="6629">
                  <c:v>0.26998</c:v>
                </c:pt>
                <c:pt idx="6630">
                  <c:v>0.268848</c:v>
                </c:pt>
                <c:pt idx="6631">
                  <c:v>0.268686</c:v>
                </c:pt>
                <c:pt idx="6632">
                  <c:v>0.268683</c:v>
                </c:pt>
                <c:pt idx="6633">
                  <c:v>0.268463</c:v>
                </c:pt>
                <c:pt idx="6634">
                  <c:v>0.268459</c:v>
                </c:pt>
                <c:pt idx="6635">
                  <c:v>0.268344</c:v>
                </c:pt>
                <c:pt idx="6636">
                  <c:v>0.267921</c:v>
                </c:pt>
                <c:pt idx="6637">
                  <c:v>0.267505</c:v>
                </c:pt>
                <c:pt idx="6638">
                  <c:v>0.267375</c:v>
                </c:pt>
                <c:pt idx="6639">
                  <c:v>0.267302</c:v>
                </c:pt>
                <c:pt idx="6640">
                  <c:v>0.267293</c:v>
                </c:pt>
                <c:pt idx="6641">
                  <c:v>0.267185</c:v>
                </c:pt>
                <c:pt idx="6642">
                  <c:v>0.267065</c:v>
                </c:pt>
                <c:pt idx="6643">
                  <c:v>0.266713</c:v>
                </c:pt>
                <c:pt idx="6644">
                  <c:v>0.26648</c:v>
                </c:pt>
                <c:pt idx="6645">
                  <c:v>0.266433</c:v>
                </c:pt>
                <c:pt idx="6646">
                  <c:v>0.26602</c:v>
                </c:pt>
                <c:pt idx="6647">
                  <c:v>0.265867</c:v>
                </c:pt>
                <c:pt idx="6648">
                  <c:v>0.265324</c:v>
                </c:pt>
                <c:pt idx="6649">
                  <c:v>0.264876</c:v>
                </c:pt>
                <c:pt idx="6650">
                  <c:v>0.264461</c:v>
                </c:pt>
                <c:pt idx="6651">
                  <c:v>0.264277</c:v>
                </c:pt>
                <c:pt idx="6652">
                  <c:v>0.263217</c:v>
                </c:pt>
                <c:pt idx="6653">
                  <c:v>0.262956</c:v>
                </c:pt>
                <c:pt idx="6654">
                  <c:v>0.261563</c:v>
                </c:pt>
                <c:pt idx="6655">
                  <c:v>0.261284</c:v>
                </c:pt>
                <c:pt idx="6656">
                  <c:v>0.261061</c:v>
                </c:pt>
                <c:pt idx="6657">
                  <c:v>0.260539</c:v>
                </c:pt>
                <c:pt idx="6658">
                  <c:v>0.260375</c:v>
                </c:pt>
                <c:pt idx="6659">
                  <c:v>0.260211</c:v>
                </c:pt>
                <c:pt idx="6660">
                  <c:v>0.26021</c:v>
                </c:pt>
                <c:pt idx="6661">
                  <c:v>0.260006</c:v>
                </c:pt>
                <c:pt idx="6662">
                  <c:v>0.259938</c:v>
                </c:pt>
                <c:pt idx="6663">
                  <c:v>0.259851</c:v>
                </c:pt>
                <c:pt idx="6664">
                  <c:v>0.259667</c:v>
                </c:pt>
                <c:pt idx="6665">
                  <c:v>0.259292</c:v>
                </c:pt>
                <c:pt idx="6666">
                  <c:v>0.259044</c:v>
                </c:pt>
                <c:pt idx="6667">
                  <c:v>0.259037</c:v>
                </c:pt>
                <c:pt idx="6668">
                  <c:v>0.258985</c:v>
                </c:pt>
                <c:pt idx="6669">
                  <c:v>0.258863</c:v>
                </c:pt>
                <c:pt idx="6670">
                  <c:v>0.258798</c:v>
                </c:pt>
                <c:pt idx="6671">
                  <c:v>0.258512</c:v>
                </c:pt>
                <c:pt idx="6672">
                  <c:v>0.258476</c:v>
                </c:pt>
                <c:pt idx="6673">
                  <c:v>0.258476</c:v>
                </c:pt>
                <c:pt idx="6674">
                  <c:v>0.258214</c:v>
                </c:pt>
                <c:pt idx="6675">
                  <c:v>0.257972</c:v>
                </c:pt>
                <c:pt idx="6676">
                  <c:v>0.257666</c:v>
                </c:pt>
                <c:pt idx="6677">
                  <c:v>0.257047</c:v>
                </c:pt>
                <c:pt idx="6678">
                  <c:v>0.257035</c:v>
                </c:pt>
                <c:pt idx="6679">
                  <c:v>0.256598</c:v>
                </c:pt>
                <c:pt idx="6680">
                  <c:v>0.256414</c:v>
                </c:pt>
                <c:pt idx="6681">
                  <c:v>0.256184</c:v>
                </c:pt>
                <c:pt idx="6682">
                  <c:v>0.255648</c:v>
                </c:pt>
                <c:pt idx="6683">
                  <c:v>0.255604</c:v>
                </c:pt>
                <c:pt idx="6684">
                  <c:v>0.255481</c:v>
                </c:pt>
                <c:pt idx="6685">
                  <c:v>0.25539</c:v>
                </c:pt>
                <c:pt idx="6686">
                  <c:v>0.254891</c:v>
                </c:pt>
                <c:pt idx="6687">
                  <c:v>0.254799</c:v>
                </c:pt>
                <c:pt idx="6688">
                  <c:v>0.254444</c:v>
                </c:pt>
                <c:pt idx="6689">
                  <c:v>0.254216</c:v>
                </c:pt>
                <c:pt idx="6690">
                  <c:v>0.25391</c:v>
                </c:pt>
                <c:pt idx="6691">
                  <c:v>0.2537</c:v>
                </c:pt>
                <c:pt idx="6692">
                  <c:v>0.253663</c:v>
                </c:pt>
                <c:pt idx="6693">
                  <c:v>0.253657</c:v>
                </c:pt>
                <c:pt idx="6694">
                  <c:v>0.253559</c:v>
                </c:pt>
                <c:pt idx="6695">
                  <c:v>0.253308</c:v>
                </c:pt>
                <c:pt idx="6696">
                  <c:v>0.253091</c:v>
                </c:pt>
                <c:pt idx="6697">
                  <c:v>0.252764</c:v>
                </c:pt>
                <c:pt idx="6698">
                  <c:v>0.252649</c:v>
                </c:pt>
                <c:pt idx="6699">
                  <c:v>0.252171</c:v>
                </c:pt>
                <c:pt idx="6700">
                  <c:v>0.251802</c:v>
                </c:pt>
                <c:pt idx="6701">
                  <c:v>0.251402</c:v>
                </c:pt>
                <c:pt idx="6702">
                  <c:v>0.251039</c:v>
                </c:pt>
                <c:pt idx="6703">
                  <c:v>0.250845</c:v>
                </c:pt>
                <c:pt idx="6704">
                  <c:v>0.250787</c:v>
                </c:pt>
                <c:pt idx="6705">
                  <c:v>0.250631</c:v>
                </c:pt>
                <c:pt idx="6706">
                  <c:v>0.250446</c:v>
                </c:pt>
                <c:pt idx="6707">
                  <c:v>0.250421</c:v>
                </c:pt>
                <c:pt idx="6708">
                  <c:v>0.250131</c:v>
                </c:pt>
                <c:pt idx="6709">
                  <c:v>0.249275</c:v>
                </c:pt>
                <c:pt idx="6710">
                  <c:v>0.249224</c:v>
                </c:pt>
                <c:pt idx="6711">
                  <c:v>0.248614</c:v>
                </c:pt>
                <c:pt idx="6712">
                  <c:v>0.248534</c:v>
                </c:pt>
                <c:pt idx="6713">
                  <c:v>0.248457</c:v>
                </c:pt>
                <c:pt idx="6714">
                  <c:v>0.248403</c:v>
                </c:pt>
                <c:pt idx="6715">
                  <c:v>0.248171</c:v>
                </c:pt>
                <c:pt idx="6716">
                  <c:v>0.248139</c:v>
                </c:pt>
                <c:pt idx="6717">
                  <c:v>0.247985</c:v>
                </c:pt>
                <c:pt idx="6718">
                  <c:v>0.24798</c:v>
                </c:pt>
                <c:pt idx="6719">
                  <c:v>0.247738</c:v>
                </c:pt>
                <c:pt idx="6720">
                  <c:v>0.247709</c:v>
                </c:pt>
                <c:pt idx="6721">
                  <c:v>0.247632</c:v>
                </c:pt>
                <c:pt idx="6722">
                  <c:v>0.247615</c:v>
                </c:pt>
                <c:pt idx="6723">
                  <c:v>0.247262</c:v>
                </c:pt>
                <c:pt idx="6724">
                  <c:v>0.247127</c:v>
                </c:pt>
                <c:pt idx="6725">
                  <c:v>0.247115</c:v>
                </c:pt>
                <c:pt idx="6726">
                  <c:v>0.246864</c:v>
                </c:pt>
                <c:pt idx="6727">
                  <c:v>0.246786</c:v>
                </c:pt>
                <c:pt idx="6728">
                  <c:v>0.246673</c:v>
                </c:pt>
                <c:pt idx="6729">
                  <c:v>0.246478</c:v>
                </c:pt>
                <c:pt idx="6730">
                  <c:v>0.246468</c:v>
                </c:pt>
                <c:pt idx="6731">
                  <c:v>0.246252</c:v>
                </c:pt>
                <c:pt idx="6732">
                  <c:v>0.245665</c:v>
                </c:pt>
                <c:pt idx="6733">
                  <c:v>0.245647</c:v>
                </c:pt>
                <c:pt idx="6734">
                  <c:v>0.245383</c:v>
                </c:pt>
                <c:pt idx="6735">
                  <c:v>0.245081</c:v>
                </c:pt>
                <c:pt idx="6736">
                  <c:v>0.244392</c:v>
                </c:pt>
                <c:pt idx="6737">
                  <c:v>0.243835</c:v>
                </c:pt>
                <c:pt idx="6738">
                  <c:v>0.243737</c:v>
                </c:pt>
                <c:pt idx="6739">
                  <c:v>0.243645</c:v>
                </c:pt>
                <c:pt idx="6740">
                  <c:v>0.242764</c:v>
                </c:pt>
                <c:pt idx="6741">
                  <c:v>0.24223</c:v>
                </c:pt>
                <c:pt idx="6742">
                  <c:v>0.242139</c:v>
                </c:pt>
                <c:pt idx="6743">
                  <c:v>0.241858</c:v>
                </c:pt>
                <c:pt idx="6744">
                  <c:v>0.241758</c:v>
                </c:pt>
                <c:pt idx="6745">
                  <c:v>0.241564</c:v>
                </c:pt>
                <c:pt idx="6746">
                  <c:v>0.241394</c:v>
                </c:pt>
                <c:pt idx="6747">
                  <c:v>0.240847</c:v>
                </c:pt>
                <c:pt idx="6748">
                  <c:v>0.240438</c:v>
                </c:pt>
                <c:pt idx="6749">
                  <c:v>0.240228</c:v>
                </c:pt>
                <c:pt idx="6750">
                  <c:v>0.240109</c:v>
                </c:pt>
                <c:pt idx="6751">
                  <c:v>0.240033</c:v>
                </c:pt>
                <c:pt idx="6752">
                  <c:v>0.239981</c:v>
                </c:pt>
                <c:pt idx="6753">
                  <c:v>0.239748</c:v>
                </c:pt>
                <c:pt idx="6754">
                  <c:v>0.238681</c:v>
                </c:pt>
                <c:pt idx="6755">
                  <c:v>0.237774</c:v>
                </c:pt>
                <c:pt idx="6756">
                  <c:v>0.237714</c:v>
                </c:pt>
                <c:pt idx="6757">
                  <c:v>0.237497</c:v>
                </c:pt>
                <c:pt idx="6758">
                  <c:v>0.237451</c:v>
                </c:pt>
                <c:pt idx="6759">
                  <c:v>0.237306</c:v>
                </c:pt>
                <c:pt idx="6760">
                  <c:v>0.237181</c:v>
                </c:pt>
                <c:pt idx="6761">
                  <c:v>0.236875</c:v>
                </c:pt>
                <c:pt idx="6762">
                  <c:v>0.236702</c:v>
                </c:pt>
                <c:pt idx="6763">
                  <c:v>0.236582</c:v>
                </c:pt>
                <c:pt idx="6764">
                  <c:v>0.236575</c:v>
                </c:pt>
                <c:pt idx="6765">
                  <c:v>0.236541</c:v>
                </c:pt>
                <c:pt idx="6766">
                  <c:v>0.236269</c:v>
                </c:pt>
                <c:pt idx="6767">
                  <c:v>0.235651</c:v>
                </c:pt>
                <c:pt idx="6768">
                  <c:v>0.235604</c:v>
                </c:pt>
                <c:pt idx="6769">
                  <c:v>0.235277</c:v>
                </c:pt>
                <c:pt idx="6770">
                  <c:v>0.235174</c:v>
                </c:pt>
                <c:pt idx="6771">
                  <c:v>0.235099</c:v>
                </c:pt>
                <c:pt idx="6772">
                  <c:v>0.235056</c:v>
                </c:pt>
                <c:pt idx="6773">
                  <c:v>0.234863</c:v>
                </c:pt>
                <c:pt idx="6774">
                  <c:v>0.234817</c:v>
                </c:pt>
                <c:pt idx="6775">
                  <c:v>0.234651</c:v>
                </c:pt>
                <c:pt idx="6776">
                  <c:v>0.234388</c:v>
                </c:pt>
                <c:pt idx="6777">
                  <c:v>0.234215</c:v>
                </c:pt>
                <c:pt idx="6778">
                  <c:v>0.234059</c:v>
                </c:pt>
                <c:pt idx="6779">
                  <c:v>0.233989</c:v>
                </c:pt>
                <c:pt idx="6780">
                  <c:v>0.233784</c:v>
                </c:pt>
                <c:pt idx="6781">
                  <c:v>0.233257</c:v>
                </c:pt>
                <c:pt idx="6782">
                  <c:v>0.233009</c:v>
                </c:pt>
                <c:pt idx="6783">
                  <c:v>0.232726</c:v>
                </c:pt>
                <c:pt idx="6784">
                  <c:v>0.232419</c:v>
                </c:pt>
                <c:pt idx="6785">
                  <c:v>0.232159</c:v>
                </c:pt>
                <c:pt idx="6786">
                  <c:v>0.231858</c:v>
                </c:pt>
                <c:pt idx="6787">
                  <c:v>0.231858</c:v>
                </c:pt>
                <c:pt idx="6788">
                  <c:v>0.230964</c:v>
                </c:pt>
                <c:pt idx="6789">
                  <c:v>0.230854</c:v>
                </c:pt>
                <c:pt idx="6790">
                  <c:v>0.230444</c:v>
                </c:pt>
                <c:pt idx="6791">
                  <c:v>0.230377</c:v>
                </c:pt>
                <c:pt idx="6792">
                  <c:v>0.229099</c:v>
                </c:pt>
                <c:pt idx="6793">
                  <c:v>0.228919</c:v>
                </c:pt>
                <c:pt idx="6794">
                  <c:v>0.228895</c:v>
                </c:pt>
                <c:pt idx="6795">
                  <c:v>0.228587</c:v>
                </c:pt>
                <c:pt idx="6796">
                  <c:v>0.22856</c:v>
                </c:pt>
                <c:pt idx="6797">
                  <c:v>0.228215</c:v>
                </c:pt>
                <c:pt idx="6798">
                  <c:v>0.228128</c:v>
                </c:pt>
                <c:pt idx="6799">
                  <c:v>0.228075</c:v>
                </c:pt>
                <c:pt idx="6800">
                  <c:v>0.227748</c:v>
                </c:pt>
                <c:pt idx="6801">
                  <c:v>0.227709</c:v>
                </c:pt>
                <c:pt idx="6802">
                  <c:v>0.227577</c:v>
                </c:pt>
                <c:pt idx="6803">
                  <c:v>0.227155</c:v>
                </c:pt>
                <c:pt idx="6804">
                  <c:v>0.227119</c:v>
                </c:pt>
                <c:pt idx="6805">
                  <c:v>0.227062</c:v>
                </c:pt>
                <c:pt idx="6806">
                  <c:v>0.226355</c:v>
                </c:pt>
                <c:pt idx="6807">
                  <c:v>0.226266</c:v>
                </c:pt>
                <c:pt idx="6808">
                  <c:v>0.226171</c:v>
                </c:pt>
                <c:pt idx="6809">
                  <c:v>0.225823</c:v>
                </c:pt>
                <c:pt idx="6810">
                  <c:v>0.225369</c:v>
                </c:pt>
                <c:pt idx="6811">
                  <c:v>0.225257</c:v>
                </c:pt>
                <c:pt idx="6812">
                  <c:v>0.225251</c:v>
                </c:pt>
                <c:pt idx="6813">
                  <c:v>0.224348</c:v>
                </c:pt>
                <c:pt idx="6814">
                  <c:v>0.224309</c:v>
                </c:pt>
                <c:pt idx="6815">
                  <c:v>0.224308</c:v>
                </c:pt>
                <c:pt idx="6816">
                  <c:v>0.224157</c:v>
                </c:pt>
                <c:pt idx="6817">
                  <c:v>0.22391</c:v>
                </c:pt>
                <c:pt idx="6818">
                  <c:v>0.223889</c:v>
                </c:pt>
                <c:pt idx="6819">
                  <c:v>0.223865</c:v>
                </c:pt>
                <c:pt idx="6820">
                  <c:v>0.223835</c:v>
                </c:pt>
                <c:pt idx="6821">
                  <c:v>0.223712</c:v>
                </c:pt>
                <c:pt idx="6822">
                  <c:v>0.223475</c:v>
                </c:pt>
                <c:pt idx="6823">
                  <c:v>0.223259</c:v>
                </c:pt>
                <c:pt idx="6824">
                  <c:v>0.223255</c:v>
                </c:pt>
                <c:pt idx="6825">
                  <c:v>0.223177</c:v>
                </c:pt>
                <c:pt idx="6826">
                  <c:v>0.223</c:v>
                </c:pt>
                <c:pt idx="6827">
                  <c:v>0.22284</c:v>
                </c:pt>
                <c:pt idx="6828">
                  <c:v>0.222805</c:v>
                </c:pt>
                <c:pt idx="6829">
                  <c:v>0.222764</c:v>
                </c:pt>
                <c:pt idx="6830">
                  <c:v>0.222204</c:v>
                </c:pt>
                <c:pt idx="6831">
                  <c:v>0.222142</c:v>
                </c:pt>
                <c:pt idx="6832">
                  <c:v>0.22211</c:v>
                </c:pt>
                <c:pt idx="6833">
                  <c:v>0.222088</c:v>
                </c:pt>
                <c:pt idx="6834">
                  <c:v>0.22188</c:v>
                </c:pt>
                <c:pt idx="6835">
                  <c:v>0.221764</c:v>
                </c:pt>
                <c:pt idx="6836">
                  <c:v>0.221762</c:v>
                </c:pt>
                <c:pt idx="6837">
                  <c:v>0.221685</c:v>
                </c:pt>
                <c:pt idx="6838">
                  <c:v>0.221607</c:v>
                </c:pt>
                <c:pt idx="6839">
                  <c:v>0.220834</c:v>
                </c:pt>
                <c:pt idx="6840">
                  <c:v>0.220796</c:v>
                </c:pt>
                <c:pt idx="6841">
                  <c:v>0.220756</c:v>
                </c:pt>
                <c:pt idx="6842">
                  <c:v>0.220674</c:v>
                </c:pt>
                <c:pt idx="6843">
                  <c:v>0.220435</c:v>
                </c:pt>
                <c:pt idx="6844">
                  <c:v>0.219928</c:v>
                </c:pt>
                <c:pt idx="6845">
                  <c:v>0.219732</c:v>
                </c:pt>
                <c:pt idx="6846">
                  <c:v>0.219691</c:v>
                </c:pt>
                <c:pt idx="6847">
                  <c:v>0.219182</c:v>
                </c:pt>
                <c:pt idx="6848">
                  <c:v>0.219108</c:v>
                </c:pt>
                <c:pt idx="6849">
                  <c:v>0.219079</c:v>
                </c:pt>
                <c:pt idx="6850">
                  <c:v>0.219043</c:v>
                </c:pt>
                <c:pt idx="6851">
                  <c:v>0.218784</c:v>
                </c:pt>
                <c:pt idx="6852">
                  <c:v>0.21859</c:v>
                </c:pt>
                <c:pt idx="6853">
                  <c:v>0.218447</c:v>
                </c:pt>
                <c:pt idx="6854">
                  <c:v>0.218407</c:v>
                </c:pt>
                <c:pt idx="6855">
                  <c:v>0.218182</c:v>
                </c:pt>
                <c:pt idx="6856">
                  <c:v>0.217988</c:v>
                </c:pt>
                <c:pt idx="6857">
                  <c:v>0.21795</c:v>
                </c:pt>
                <c:pt idx="6858">
                  <c:v>0.217561</c:v>
                </c:pt>
                <c:pt idx="6859">
                  <c:v>0.217222</c:v>
                </c:pt>
                <c:pt idx="6860">
                  <c:v>0.216629</c:v>
                </c:pt>
                <c:pt idx="6861">
                  <c:v>0.21655</c:v>
                </c:pt>
                <c:pt idx="6862">
                  <c:v>0.2164</c:v>
                </c:pt>
                <c:pt idx="6863">
                  <c:v>0.215989</c:v>
                </c:pt>
                <c:pt idx="6864">
                  <c:v>0.214999</c:v>
                </c:pt>
                <c:pt idx="6865">
                  <c:v>0.214957</c:v>
                </c:pt>
                <c:pt idx="6866">
                  <c:v>0.214843</c:v>
                </c:pt>
                <c:pt idx="6867">
                  <c:v>0.214833</c:v>
                </c:pt>
                <c:pt idx="6868">
                  <c:v>0.213952</c:v>
                </c:pt>
                <c:pt idx="6869">
                  <c:v>0.213934</c:v>
                </c:pt>
                <c:pt idx="6870">
                  <c:v>0.213931</c:v>
                </c:pt>
                <c:pt idx="6871">
                  <c:v>0.213864</c:v>
                </c:pt>
                <c:pt idx="6872">
                  <c:v>0.213814</c:v>
                </c:pt>
                <c:pt idx="6873">
                  <c:v>0.213592</c:v>
                </c:pt>
                <c:pt idx="6874">
                  <c:v>0.213549</c:v>
                </c:pt>
                <c:pt idx="6875">
                  <c:v>0.213522</c:v>
                </c:pt>
                <c:pt idx="6876">
                  <c:v>0.213389</c:v>
                </c:pt>
                <c:pt idx="6877">
                  <c:v>0.213274</c:v>
                </c:pt>
                <c:pt idx="6878">
                  <c:v>0.212911</c:v>
                </c:pt>
                <c:pt idx="6879">
                  <c:v>0.212822</c:v>
                </c:pt>
                <c:pt idx="6880">
                  <c:v>0.212708</c:v>
                </c:pt>
                <c:pt idx="6881">
                  <c:v>0.212353</c:v>
                </c:pt>
                <c:pt idx="6882">
                  <c:v>0.212294</c:v>
                </c:pt>
                <c:pt idx="6883">
                  <c:v>0.211895</c:v>
                </c:pt>
                <c:pt idx="6884">
                  <c:v>0.211804</c:v>
                </c:pt>
                <c:pt idx="6885">
                  <c:v>0.211687</c:v>
                </c:pt>
                <c:pt idx="6886">
                  <c:v>0.211666</c:v>
                </c:pt>
                <c:pt idx="6887">
                  <c:v>0.211494</c:v>
                </c:pt>
                <c:pt idx="6888">
                  <c:v>0.211305</c:v>
                </c:pt>
                <c:pt idx="6889">
                  <c:v>0.211002</c:v>
                </c:pt>
                <c:pt idx="6890">
                  <c:v>0.210748</c:v>
                </c:pt>
                <c:pt idx="6891">
                  <c:v>0.210242</c:v>
                </c:pt>
                <c:pt idx="6892">
                  <c:v>0.210212</c:v>
                </c:pt>
                <c:pt idx="6893">
                  <c:v>0.210201</c:v>
                </c:pt>
                <c:pt idx="6894">
                  <c:v>0.210162</c:v>
                </c:pt>
                <c:pt idx="6895">
                  <c:v>0.210071</c:v>
                </c:pt>
                <c:pt idx="6896">
                  <c:v>0.209928</c:v>
                </c:pt>
                <c:pt idx="6897">
                  <c:v>0.209676</c:v>
                </c:pt>
                <c:pt idx="6898">
                  <c:v>0.209487</c:v>
                </c:pt>
                <c:pt idx="6899">
                  <c:v>0.209308</c:v>
                </c:pt>
                <c:pt idx="6900">
                  <c:v>0.209303</c:v>
                </c:pt>
                <c:pt idx="6901">
                  <c:v>0.209295</c:v>
                </c:pt>
                <c:pt idx="6902">
                  <c:v>0.209005</c:v>
                </c:pt>
                <c:pt idx="6903">
                  <c:v>0.208945</c:v>
                </c:pt>
                <c:pt idx="6904">
                  <c:v>0.208944</c:v>
                </c:pt>
                <c:pt idx="6905">
                  <c:v>0.208814</c:v>
                </c:pt>
                <c:pt idx="6906">
                  <c:v>0.208697</c:v>
                </c:pt>
                <c:pt idx="6907">
                  <c:v>0.208549</c:v>
                </c:pt>
                <c:pt idx="6908">
                  <c:v>0.208501</c:v>
                </c:pt>
                <c:pt idx="6909">
                  <c:v>0.208205</c:v>
                </c:pt>
                <c:pt idx="6910">
                  <c:v>0.208094</c:v>
                </c:pt>
                <c:pt idx="6911">
                  <c:v>0.208043</c:v>
                </c:pt>
                <c:pt idx="6912">
                  <c:v>0.207093</c:v>
                </c:pt>
                <c:pt idx="6913">
                  <c:v>0.207038</c:v>
                </c:pt>
                <c:pt idx="6914">
                  <c:v>0.206814</c:v>
                </c:pt>
                <c:pt idx="6915">
                  <c:v>0.206466</c:v>
                </c:pt>
                <c:pt idx="6916">
                  <c:v>0.206374</c:v>
                </c:pt>
                <c:pt idx="6917">
                  <c:v>0.206343</c:v>
                </c:pt>
                <c:pt idx="6918">
                  <c:v>0.206272</c:v>
                </c:pt>
                <c:pt idx="6919">
                  <c:v>0.206108</c:v>
                </c:pt>
                <c:pt idx="6920">
                  <c:v>0.206029</c:v>
                </c:pt>
                <c:pt idx="6921">
                  <c:v>0.205793</c:v>
                </c:pt>
                <c:pt idx="6922">
                  <c:v>0.205614</c:v>
                </c:pt>
                <c:pt idx="6923">
                  <c:v>0.205552</c:v>
                </c:pt>
                <c:pt idx="6924">
                  <c:v>0.204878</c:v>
                </c:pt>
                <c:pt idx="6925">
                  <c:v>0.204493</c:v>
                </c:pt>
                <c:pt idx="6926">
                  <c:v>0.204395</c:v>
                </c:pt>
                <c:pt idx="6927">
                  <c:v>0.204254</c:v>
                </c:pt>
                <c:pt idx="6928">
                  <c:v>0.204001</c:v>
                </c:pt>
                <c:pt idx="6929">
                  <c:v>0.2039</c:v>
                </c:pt>
                <c:pt idx="6930">
                  <c:v>0.20265</c:v>
                </c:pt>
                <c:pt idx="6931">
                  <c:v>0.202419</c:v>
                </c:pt>
                <c:pt idx="6932">
                  <c:v>0.202353</c:v>
                </c:pt>
                <c:pt idx="6933">
                  <c:v>0.202223</c:v>
                </c:pt>
                <c:pt idx="6934">
                  <c:v>0.201882</c:v>
                </c:pt>
                <c:pt idx="6935">
                  <c:v>0.201669</c:v>
                </c:pt>
                <c:pt idx="6936">
                  <c:v>0.201635</c:v>
                </c:pt>
                <c:pt idx="6937">
                  <c:v>0.201423</c:v>
                </c:pt>
                <c:pt idx="6938">
                  <c:v>0.201373</c:v>
                </c:pt>
                <c:pt idx="6939">
                  <c:v>0.201348</c:v>
                </c:pt>
                <c:pt idx="6940">
                  <c:v>0.201085</c:v>
                </c:pt>
                <c:pt idx="6941">
                  <c:v>0.200974</c:v>
                </c:pt>
                <c:pt idx="6942">
                  <c:v>0.200936</c:v>
                </c:pt>
                <c:pt idx="6943">
                  <c:v>0.200763</c:v>
                </c:pt>
                <c:pt idx="6944">
                  <c:v>0.20046</c:v>
                </c:pt>
                <c:pt idx="6945">
                  <c:v>0.200391</c:v>
                </c:pt>
                <c:pt idx="6946">
                  <c:v>0.200372</c:v>
                </c:pt>
                <c:pt idx="6947">
                  <c:v>0.200345</c:v>
                </c:pt>
                <c:pt idx="6948">
                  <c:v>0.200174</c:v>
                </c:pt>
                <c:pt idx="6949">
                  <c:v>0.199968</c:v>
                </c:pt>
                <c:pt idx="6950">
                  <c:v>0.199879</c:v>
                </c:pt>
                <c:pt idx="6951">
                  <c:v>0.199772</c:v>
                </c:pt>
                <c:pt idx="6952">
                  <c:v>0.199626</c:v>
                </c:pt>
                <c:pt idx="6953">
                  <c:v>0.19962</c:v>
                </c:pt>
                <c:pt idx="6954">
                  <c:v>0.199366</c:v>
                </c:pt>
                <c:pt idx="6955">
                  <c:v>0.199314</c:v>
                </c:pt>
                <c:pt idx="6956">
                  <c:v>0.199283</c:v>
                </c:pt>
                <c:pt idx="6957">
                  <c:v>0.199168</c:v>
                </c:pt>
                <c:pt idx="6958">
                  <c:v>0.198964</c:v>
                </c:pt>
                <c:pt idx="6959">
                  <c:v>0.198896</c:v>
                </c:pt>
                <c:pt idx="6960">
                  <c:v>0.198838</c:v>
                </c:pt>
                <c:pt idx="6961">
                  <c:v>0.19838</c:v>
                </c:pt>
                <c:pt idx="6962">
                  <c:v>0.198117</c:v>
                </c:pt>
                <c:pt idx="6963">
                  <c:v>0.198058</c:v>
                </c:pt>
                <c:pt idx="6964">
                  <c:v>0.198054</c:v>
                </c:pt>
                <c:pt idx="6965">
                  <c:v>0.197983</c:v>
                </c:pt>
                <c:pt idx="6966">
                  <c:v>0.197931</c:v>
                </c:pt>
                <c:pt idx="6967">
                  <c:v>0.197646</c:v>
                </c:pt>
                <c:pt idx="6968">
                  <c:v>0.197299</c:v>
                </c:pt>
                <c:pt idx="6969">
                  <c:v>0.197257</c:v>
                </c:pt>
                <c:pt idx="6970">
                  <c:v>0.197186</c:v>
                </c:pt>
                <c:pt idx="6971">
                  <c:v>0.197141</c:v>
                </c:pt>
                <c:pt idx="6972">
                  <c:v>0.19711</c:v>
                </c:pt>
                <c:pt idx="6973">
                  <c:v>0.197039</c:v>
                </c:pt>
                <c:pt idx="6974">
                  <c:v>0.197036</c:v>
                </c:pt>
                <c:pt idx="6975">
                  <c:v>0.196963</c:v>
                </c:pt>
                <c:pt idx="6976">
                  <c:v>0.196873</c:v>
                </c:pt>
                <c:pt idx="6977">
                  <c:v>0.196734</c:v>
                </c:pt>
                <c:pt idx="6978">
                  <c:v>0.196684</c:v>
                </c:pt>
                <c:pt idx="6979">
                  <c:v>0.196519</c:v>
                </c:pt>
                <c:pt idx="6980">
                  <c:v>0.196277</c:v>
                </c:pt>
                <c:pt idx="6981">
                  <c:v>0.196148</c:v>
                </c:pt>
                <c:pt idx="6982">
                  <c:v>0.195934</c:v>
                </c:pt>
                <c:pt idx="6983">
                  <c:v>0.195742</c:v>
                </c:pt>
                <c:pt idx="6984">
                  <c:v>0.195738</c:v>
                </c:pt>
                <c:pt idx="6985">
                  <c:v>0.195619</c:v>
                </c:pt>
                <c:pt idx="6986">
                  <c:v>0.195339</c:v>
                </c:pt>
                <c:pt idx="6987">
                  <c:v>0.195119</c:v>
                </c:pt>
                <c:pt idx="6988">
                  <c:v>0.194991</c:v>
                </c:pt>
                <c:pt idx="6989">
                  <c:v>0.194751</c:v>
                </c:pt>
                <c:pt idx="6990">
                  <c:v>0.194483</c:v>
                </c:pt>
                <c:pt idx="6991">
                  <c:v>0.194467</c:v>
                </c:pt>
                <c:pt idx="6992">
                  <c:v>0.194346</c:v>
                </c:pt>
                <c:pt idx="6993">
                  <c:v>0.194053</c:v>
                </c:pt>
                <c:pt idx="6994">
                  <c:v>0.193244</c:v>
                </c:pt>
                <c:pt idx="6995">
                  <c:v>0.193183</c:v>
                </c:pt>
                <c:pt idx="6996">
                  <c:v>0.192626</c:v>
                </c:pt>
                <c:pt idx="6997">
                  <c:v>0.192591</c:v>
                </c:pt>
                <c:pt idx="6998">
                  <c:v>0.192264</c:v>
                </c:pt>
                <c:pt idx="6999">
                  <c:v>0.192126</c:v>
                </c:pt>
                <c:pt idx="7000">
                  <c:v>0.192111</c:v>
                </c:pt>
                <c:pt idx="7001">
                  <c:v>0.191953</c:v>
                </c:pt>
                <c:pt idx="7002">
                  <c:v>0.191949</c:v>
                </c:pt>
                <c:pt idx="7003">
                  <c:v>0.191806</c:v>
                </c:pt>
                <c:pt idx="7004">
                  <c:v>0.191713</c:v>
                </c:pt>
                <c:pt idx="7005">
                  <c:v>0.191606</c:v>
                </c:pt>
                <c:pt idx="7006">
                  <c:v>0.191546</c:v>
                </c:pt>
                <c:pt idx="7007">
                  <c:v>0.191515</c:v>
                </c:pt>
                <c:pt idx="7008">
                  <c:v>0.191393</c:v>
                </c:pt>
                <c:pt idx="7009">
                  <c:v>0.191325</c:v>
                </c:pt>
                <c:pt idx="7010">
                  <c:v>0.191277</c:v>
                </c:pt>
                <c:pt idx="7011">
                  <c:v>0.191201</c:v>
                </c:pt>
                <c:pt idx="7012">
                  <c:v>0.19118</c:v>
                </c:pt>
                <c:pt idx="7013">
                  <c:v>0.191164</c:v>
                </c:pt>
                <c:pt idx="7014">
                  <c:v>0.191033</c:v>
                </c:pt>
                <c:pt idx="7015">
                  <c:v>0.190918</c:v>
                </c:pt>
                <c:pt idx="7016">
                  <c:v>0.190566</c:v>
                </c:pt>
                <c:pt idx="7017">
                  <c:v>0.190346</c:v>
                </c:pt>
                <c:pt idx="7018">
                  <c:v>0.190345</c:v>
                </c:pt>
                <c:pt idx="7019">
                  <c:v>0.190324</c:v>
                </c:pt>
                <c:pt idx="7020">
                  <c:v>0.189751</c:v>
                </c:pt>
                <c:pt idx="7021">
                  <c:v>0.189577</c:v>
                </c:pt>
                <c:pt idx="7022">
                  <c:v>0.189452</c:v>
                </c:pt>
                <c:pt idx="7023">
                  <c:v>0.189078</c:v>
                </c:pt>
                <c:pt idx="7024">
                  <c:v>0.188978</c:v>
                </c:pt>
                <c:pt idx="7025">
                  <c:v>0.188915</c:v>
                </c:pt>
                <c:pt idx="7026">
                  <c:v>0.188712</c:v>
                </c:pt>
                <c:pt idx="7027">
                  <c:v>0.188631</c:v>
                </c:pt>
                <c:pt idx="7028">
                  <c:v>0.188479</c:v>
                </c:pt>
                <c:pt idx="7029">
                  <c:v>0.188363</c:v>
                </c:pt>
                <c:pt idx="7030">
                  <c:v>0.18825</c:v>
                </c:pt>
                <c:pt idx="7031">
                  <c:v>0.188229</c:v>
                </c:pt>
                <c:pt idx="7032">
                  <c:v>0.188105</c:v>
                </c:pt>
                <c:pt idx="7033">
                  <c:v>0.18805</c:v>
                </c:pt>
                <c:pt idx="7034">
                  <c:v>0.187945</c:v>
                </c:pt>
                <c:pt idx="7035">
                  <c:v>0.187901</c:v>
                </c:pt>
                <c:pt idx="7036">
                  <c:v>0.187682</c:v>
                </c:pt>
                <c:pt idx="7037">
                  <c:v>0.187646</c:v>
                </c:pt>
                <c:pt idx="7038">
                  <c:v>0.187584</c:v>
                </c:pt>
                <c:pt idx="7039">
                  <c:v>0.187093</c:v>
                </c:pt>
                <c:pt idx="7040">
                  <c:v>0.187002</c:v>
                </c:pt>
                <c:pt idx="7041">
                  <c:v>0.186852</c:v>
                </c:pt>
                <c:pt idx="7042">
                  <c:v>0.186598</c:v>
                </c:pt>
                <c:pt idx="7043">
                  <c:v>0.186481</c:v>
                </c:pt>
                <c:pt idx="7044">
                  <c:v>0.186296</c:v>
                </c:pt>
                <c:pt idx="7045">
                  <c:v>0.186289</c:v>
                </c:pt>
                <c:pt idx="7046">
                  <c:v>0.186288</c:v>
                </c:pt>
                <c:pt idx="7047">
                  <c:v>0.185935</c:v>
                </c:pt>
                <c:pt idx="7048">
                  <c:v>0.185683</c:v>
                </c:pt>
                <c:pt idx="7049">
                  <c:v>0.185449</c:v>
                </c:pt>
                <c:pt idx="7050">
                  <c:v>0.185434</c:v>
                </c:pt>
                <c:pt idx="7051">
                  <c:v>0.184924</c:v>
                </c:pt>
                <c:pt idx="7052">
                  <c:v>0.184652</c:v>
                </c:pt>
                <c:pt idx="7053">
                  <c:v>0.18448</c:v>
                </c:pt>
                <c:pt idx="7054">
                  <c:v>0.184335</c:v>
                </c:pt>
                <c:pt idx="7055">
                  <c:v>0.184108</c:v>
                </c:pt>
                <c:pt idx="7056">
                  <c:v>0.183728</c:v>
                </c:pt>
                <c:pt idx="7057">
                  <c:v>0.183699</c:v>
                </c:pt>
                <c:pt idx="7058">
                  <c:v>0.183458</c:v>
                </c:pt>
                <c:pt idx="7059">
                  <c:v>0.183324</c:v>
                </c:pt>
                <c:pt idx="7060">
                  <c:v>0.183074</c:v>
                </c:pt>
                <c:pt idx="7061">
                  <c:v>0.183044</c:v>
                </c:pt>
                <c:pt idx="7062">
                  <c:v>0.18267</c:v>
                </c:pt>
                <c:pt idx="7063">
                  <c:v>0.182428</c:v>
                </c:pt>
                <c:pt idx="7064">
                  <c:v>0.182151</c:v>
                </c:pt>
                <c:pt idx="7065">
                  <c:v>0.181344</c:v>
                </c:pt>
                <c:pt idx="7066">
                  <c:v>0.18072</c:v>
                </c:pt>
                <c:pt idx="7067">
                  <c:v>0.180644</c:v>
                </c:pt>
                <c:pt idx="7068">
                  <c:v>0.180435</c:v>
                </c:pt>
                <c:pt idx="7069">
                  <c:v>0.180387</c:v>
                </c:pt>
                <c:pt idx="7070">
                  <c:v>0.18014</c:v>
                </c:pt>
                <c:pt idx="7071">
                  <c:v>0.180108</c:v>
                </c:pt>
                <c:pt idx="7072">
                  <c:v>0.180094</c:v>
                </c:pt>
                <c:pt idx="7073">
                  <c:v>0.179913</c:v>
                </c:pt>
                <c:pt idx="7074">
                  <c:v>0.179733</c:v>
                </c:pt>
                <c:pt idx="7075">
                  <c:v>0.179427</c:v>
                </c:pt>
                <c:pt idx="7076">
                  <c:v>0.17908</c:v>
                </c:pt>
                <c:pt idx="7077">
                  <c:v>0.179036</c:v>
                </c:pt>
                <c:pt idx="7078">
                  <c:v>0.179019</c:v>
                </c:pt>
                <c:pt idx="7079">
                  <c:v>0.179009</c:v>
                </c:pt>
                <c:pt idx="7080">
                  <c:v>0.178893</c:v>
                </c:pt>
                <c:pt idx="7081">
                  <c:v>0.17879</c:v>
                </c:pt>
                <c:pt idx="7082">
                  <c:v>0.178631</c:v>
                </c:pt>
                <c:pt idx="7083">
                  <c:v>0.178433</c:v>
                </c:pt>
                <c:pt idx="7084">
                  <c:v>0.17833</c:v>
                </c:pt>
                <c:pt idx="7085">
                  <c:v>0.178312</c:v>
                </c:pt>
                <c:pt idx="7086">
                  <c:v>0.178111</c:v>
                </c:pt>
                <c:pt idx="7087">
                  <c:v>0.177889</c:v>
                </c:pt>
                <c:pt idx="7088">
                  <c:v>0.177881</c:v>
                </c:pt>
                <c:pt idx="7089">
                  <c:v>0.177787</c:v>
                </c:pt>
                <c:pt idx="7090">
                  <c:v>0.177526</c:v>
                </c:pt>
                <c:pt idx="7091">
                  <c:v>0.17752</c:v>
                </c:pt>
                <c:pt idx="7092">
                  <c:v>0.17744</c:v>
                </c:pt>
                <c:pt idx="7093">
                  <c:v>0.177435</c:v>
                </c:pt>
                <c:pt idx="7094">
                  <c:v>0.177422</c:v>
                </c:pt>
                <c:pt idx="7095">
                  <c:v>0.177186</c:v>
                </c:pt>
                <c:pt idx="7096">
                  <c:v>0.177026</c:v>
                </c:pt>
                <c:pt idx="7097">
                  <c:v>0.176978</c:v>
                </c:pt>
                <c:pt idx="7098">
                  <c:v>0.17675</c:v>
                </c:pt>
                <c:pt idx="7099">
                  <c:v>0.176693</c:v>
                </c:pt>
                <c:pt idx="7100">
                  <c:v>0.176595</c:v>
                </c:pt>
                <c:pt idx="7101">
                  <c:v>0.17659</c:v>
                </c:pt>
                <c:pt idx="7102">
                  <c:v>0.176407</c:v>
                </c:pt>
                <c:pt idx="7103">
                  <c:v>0.176317</c:v>
                </c:pt>
                <c:pt idx="7104">
                  <c:v>0.176282</c:v>
                </c:pt>
                <c:pt idx="7105">
                  <c:v>0.176064</c:v>
                </c:pt>
                <c:pt idx="7106">
                  <c:v>0.175927</c:v>
                </c:pt>
                <c:pt idx="7107">
                  <c:v>0.175662</c:v>
                </c:pt>
                <c:pt idx="7108">
                  <c:v>0.175241</c:v>
                </c:pt>
                <c:pt idx="7109">
                  <c:v>0.17497</c:v>
                </c:pt>
                <c:pt idx="7110">
                  <c:v>0.174935</c:v>
                </c:pt>
                <c:pt idx="7111">
                  <c:v>0.174911</c:v>
                </c:pt>
                <c:pt idx="7112">
                  <c:v>0.17423</c:v>
                </c:pt>
                <c:pt idx="7113">
                  <c:v>0.174076</c:v>
                </c:pt>
                <c:pt idx="7114">
                  <c:v>0.174047</c:v>
                </c:pt>
                <c:pt idx="7115">
                  <c:v>0.174025</c:v>
                </c:pt>
                <c:pt idx="7116">
                  <c:v>0.173941</c:v>
                </c:pt>
                <c:pt idx="7117">
                  <c:v>0.173769</c:v>
                </c:pt>
                <c:pt idx="7118">
                  <c:v>0.173666</c:v>
                </c:pt>
                <c:pt idx="7119">
                  <c:v>0.17328</c:v>
                </c:pt>
                <c:pt idx="7120">
                  <c:v>0.173264</c:v>
                </c:pt>
                <c:pt idx="7121">
                  <c:v>0.17323</c:v>
                </c:pt>
                <c:pt idx="7122">
                  <c:v>0.17303</c:v>
                </c:pt>
                <c:pt idx="7123">
                  <c:v>0.172749</c:v>
                </c:pt>
                <c:pt idx="7124">
                  <c:v>0.172723</c:v>
                </c:pt>
                <c:pt idx="7125">
                  <c:v>0.172542</c:v>
                </c:pt>
                <c:pt idx="7126">
                  <c:v>0.172501</c:v>
                </c:pt>
                <c:pt idx="7127">
                  <c:v>0.172457</c:v>
                </c:pt>
                <c:pt idx="7128">
                  <c:v>0.172262</c:v>
                </c:pt>
                <c:pt idx="7129">
                  <c:v>0.172188</c:v>
                </c:pt>
                <c:pt idx="7130">
                  <c:v>0.172134</c:v>
                </c:pt>
                <c:pt idx="7131">
                  <c:v>0.171996</c:v>
                </c:pt>
                <c:pt idx="7132">
                  <c:v>0.17192</c:v>
                </c:pt>
                <c:pt idx="7133">
                  <c:v>0.171648</c:v>
                </c:pt>
                <c:pt idx="7134">
                  <c:v>0.171625</c:v>
                </c:pt>
                <c:pt idx="7135">
                  <c:v>0.171561</c:v>
                </c:pt>
                <c:pt idx="7136">
                  <c:v>0.171535</c:v>
                </c:pt>
                <c:pt idx="7137">
                  <c:v>0.171463</c:v>
                </c:pt>
                <c:pt idx="7138">
                  <c:v>0.171401</c:v>
                </c:pt>
                <c:pt idx="7139">
                  <c:v>0.171395</c:v>
                </c:pt>
                <c:pt idx="7140">
                  <c:v>0.171099</c:v>
                </c:pt>
                <c:pt idx="7141">
                  <c:v>0.171091</c:v>
                </c:pt>
                <c:pt idx="7142">
                  <c:v>0.171063</c:v>
                </c:pt>
                <c:pt idx="7143">
                  <c:v>0.170922</c:v>
                </c:pt>
                <c:pt idx="7144">
                  <c:v>0.170877</c:v>
                </c:pt>
                <c:pt idx="7145">
                  <c:v>0.170799</c:v>
                </c:pt>
                <c:pt idx="7146">
                  <c:v>0.170599</c:v>
                </c:pt>
                <c:pt idx="7147">
                  <c:v>0.170441</c:v>
                </c:pt>
                <c:pt idx="7148">
                  <c:v>0.17044</c:v>
                </c:pt>
                <c:pt idx="7149">
                  <c:v>0.170312</c:v>
                </c:pt>
                <c:pt idx="7150">
                  <c:v>0.170141</c:v>
                </c:pt>
                <c:pt idx="7151">
                  <c:v>0.169981</c:v>
                </c:pt>
                <c:pt idx="7152">
                  <c:v>0.169398</c:v>
                </c:pt>
                <c:pt idx="7153">
                  <c:v>0.16938</c:v>
                </c:pt>
                <c:pt idx="7154">
                  <c:v>0.169251</c:v>
                </c:pt>
                <c:pt idx="7155">
                  <c:v>0.169251</c:v>
                </c:pt>
                <c:pt idx="7156">
                  <c:v>0.169225</c:v>
                </c:pt>
                <c:pt idx="7157">
                  <c:v>0.169176</c:v>
                </c:pt>
                <c:pt idx="7158">
                  <c:v>0.169159</c:v>
                </c:pt>
                <c:pt idx="7159">
                  <c:v>0.169138</c:v>
                </c:pt>
                <c:pt idx="7160">
                  <c:v>0.169081</c:v>
                </c:pt>
                <c:pt idx="7161">
                  <c:v>0.16905</c:v>
                </c:pt>
                <c:pt idx="7162">
                  <c:v>0.168999</c:v>
                </c:pt>
                <c:pt idx="7163">
                  <c:v>0.168974</c:v>
                </c:pt>
                <c:pt idx="7164">
                  <c:v>0.168912</c:v>
                </c:pt>
                <c:pt idx="7165">
                  <c:v>0.168797</c:v>
                </c:pt>
                <c:pt idx="7166">
                  <c:v>0.168764</c:v>
                </c:pt>
                <c:pt idx="7167">
                  <c:v>0.168631</c:v>
                </c:pt>
                <c:pt idx="7168">
                  <c:v>0.168557</c:v>
                </c:pt>
                <c:pt idx="7169">
                  <c:v>0.168454</c:v>
                </c:pt>
                <c:pt idx="7170">
                  <c:v>0.168279</c:v>
                </c:pt>
                <c:pt idx="7171">
                  <c:v>0.168213</c:v>
                </c:pt>
                <c:pt idx="7172">
                  <c:v>0.168212</c:v>
                </c:pt>
                <c:pt idx="7173">
                  <c:v>0.16814</c:v>
                </c:pt>
                <c:pt idx="7174">
                  <c:v>0.168036</c:v>
                </c:pt>
                <c:pt idx="7175">
                  <c:v>0.167971</c:v>
                </c:pt>
                <c:pt idx="7176">
                  <c:v>0.167754</c:v>
                </c:pt>
                <c:pt idx="7177">
                  <c:v>0.167723</c:v>
                </c:pt>
                <c:pt idx="7178">
                  <c:v>0.167664</c:v>
                </c:pt>
                <c:pt idx="7179">
                  <c:v>0.167618</c:v>
                </c:pt>
                <c:pt idx="7180">
                  <c:v>0.16759</c:v>
                </c:pt>
                <c:pt idx="7181">
                  <c:v>0.167545</c:v>
                </c:pt>
                <c:pt idx="7182">
                  <c:v>0.167226</c:v>
                </c:pt>
                <c:pt idx="7183">
                  <c:v>0.167184</c:v>
                </c:pt>
                <c:pt idx="7184">
                  <c:v>0.167</c:v>
                </c:pt>
                <c:pt idx="7185">
                  <c:v>0.166992</c:v>
                </c:pt>
                <c:pt idx="7186">
                  <c:v>0.166947</c:v>
                </c:pt>
                <c:pt idx="7187">
                  <c:v>0.166859</c:v>
                </c:pt>
                <c:pt idx="7188">
                  <c:v>0.166808</c:v>
                </c:pt>
                <c:pt idx="7189">
                  <c:v>0.166784</c:v>
                </c:pt>
                <c:pt idx="7190">
                  <c:v>0.166701</c:v>
                </c:pt>
                <c:pt idx="7191">
                  <c:v>0.16662</c:v>
                </c:pt>
                <c:pt idx="7192">
                  <c:v>0.166427</c:v>
                </c:pt>
                <c:pt idx="7193">
                  <c:v>0.166305</c:v>
                </c:pt>
                <c:pt idx="7194">
                  <c:v>0.16628</c:v>
                </c:pt>
                <c:pt idx="7195">
                  <c:v>0.166159</c:v>
                </c:pt>
                <c:pt idx="7196">
                  <c:v>0.166022</c:v>
                </c:pt>
                <c:pt idx="7197">
                  <c:v>0.165974</c:v>
                </c:pt>
                <c:pt idx="7198">
                  <c:v>0.165807</c:v>
                </c:pt>
                <c:pt idx="7199">
                  <c:v>0.165553</c:v>
                </c:pt>
                <c:pt idx="7200">
                  <c:v>0.165546</c:v>
                </c:pt>
                <c:pt idx="7201">
                  <c:v>0.165524</c:v>
                </c:pt>
                <c:pt idx="7202">
                  <c:v>0.165486</c:v>
                </c:pt>
                <c:pt idx="7203">
                  <c:v>0.165409</c:v>
                </c:pt>
                <c:pt idx="7204">
                  <c:v>0.165383</c:v>
                </c:pt>
                <c:pt idx="7205">
                  <c:v>0.165363</c:v>
                </c:pt>
                <c:pt idx="7206">
                  <c:v>0.165354</c:v>
                </c:pt>
                <c:pt idx="7207">
                  <c:v>0.165252</c:v>
                </c:pt>
                <c:pt idx="7208">
                  <c:v>0.165129</c:v>
                </c:pt>
                <c:pt idx="7209">
                  <c:v>0.165129</c:v>
                </c:pt>
                <c:pt idx="7210">
                  <c:v>0.165083</c:v>
                </c:pt>
                <c:pt idx="7211">
                  <c:v>0.165031</c:v>
                </c:pt>
                <c:pt idx="7212">
                  <c:v>0.164992</c:v>
                </c:pt>
                <c:pt idx="7213">
                  <c:v>0.164921</c:v>
                </c:pt>
                <c:pt idx="7214">
                  <c:v>0.164775</c:v>
                </c:pt>
                <c:pt idx="7215">
                  <c:v>0.164754</c:v>
                </c:pt>
                <c:pt idx="7216">
                  <c:v>0.164735</c:v>
                </c:pt>
                <c:pt idx="7217">
                  <c:v>0.164635</c:v>
                </c:pt>
                <c:pt idx="7218">
                  <c:v>0.164633</c:v>
                </c:pt>
                <c:pt idx="7219">
                  <c:v>0.164457</c:v>
                </c:pt>
                <c:pt idx="7220">
                  <c:v>0.164456</c:v>
                </c:pt>
                <c:pt idx="7221">
                  <c:v>0.164371</c:v>
                </c:pt>
                <c:pt idx="7222">
                  <c:v>0.164328</c:v>
                </c:pt>
                <c:pt idx="7223">
                  <c:v>0.164265</c:v>
                </c:pt>
                <c:pt idx="7224">
                  <c:v>0.164265</c:v>
                </c:pt>
                <c:pt idx="7225">
                  <c:v>0.164233</c:v>
                </c:pt>
                <c:pt idx="7226">
                  <c:v>0.164171</c:v>
                </c:pt>
                <c:pt idx="7227">
                  <c:v>0.164161</c:v>
                </c:pt>
                <c:pt idx="7228">
                  <c:v>0.164142</c:v>
                </c:pt>
                <c:pt idx="7229">
                  <c:v>0.16414</c:v>
                </c:pt>
                <c:pt idx="7230">
                  <c:v>0.16395</c:v>
                </c:pt>
                <c:pt idx="7231">
                  <c:v>0.163616</c:v>
                </c:pt>
                <c:pt idx="7232">
                  <c:v>0.16358</c:v>
                </c:pt>
                <c:pt idx="7233">
                  <c:v>0.163532</c:v>
                </c:pt>
                <c:pt idx="7234">
                  <c:v>0.163513</c:v>
                </c:pt>
                <c:pt idx="7235">
                  <c:v>0.163488</c:v>
                </c:pt>
                <c:pt idx="7236">
                  <c:v>0.163259</c:v>
                </c:pt>
                <c:pt idx="7237">
                  <c:v>0.163225</c:v>
                </c:pt>
                <c:pt idx="7238">
                  <c:v>0.163165</c:v>
                </c:pt>
                <c:pt idx="7239">
                  <c:v>0.16316</c:v>
                </c:pt>
                <c:pt idx="7240">
                  <c:v>0.162945</c:v>
                </c:pt>
                <c:pt idx="7241">
                  <c:v>0.162921</c:v>
                </c:pt>
                <c:pt idx="7242">
                  <c:v>0.162866</c:v>
                </c:pt>
                <c:pt idx="7243">
                  <c:v>0.162839</c:v>
                </c:pt>
                <c:pt idx="7244">
                  <c:v>0.162811</c:v>
                </c:pt>
                <c:pt idx="7245">
                  <c:v>0.162612</c:v>
                </c:pt>
                <c:pt idx="7246">
                  <c:v>0.162541</c:v>
                </c:pt>
                <c:pt idx="7247">
                  <c:v>0.162511</c:v>
                </c:pt>
                <c:pt idx="7248">
                  <c:v>0.162429</c:v>
                </c:pt>
                <c:pt idx="7249">
                  <c:v>0.162373</c:v>
                </c:pt>
                <c:pt idx="7250">
                  <c:v>0.162253</c:v>
                </c:pt>
                <c:pt idx="7251">
                  <c:v>0.16223</c:v>
                </c:pt>
                <c:pt idx="7252">
                  <c:v>0.162093</c:v>
                </c:pt>
                <c:pt idx="7253">
                  <c:v>0.161883</c:v>
                </c:pt>
                <c:pt idx="7254">
                  <c:v>0.16186</c:v>
                </c:pt>
                <c:pt idx="7255">
                  <c:v>0.161688</c:v>
                </c:pt>
                <c:pt idx="7256">
                  <c:v>0.161644</c:v>
                </c:pt>
                <c:pt idx="7257">
                  <c:v>0.16156</c:v>
                </c:pt>
                <c:pt idx="7258">
                  <c:v>0.161496</c:v>
                </c:pt>
                <c:pt idx="7259">
                  <c:v>0.161227</c:v>
                </c:pt>
                <c:pt idx="7260">
                  <c:v>0.161198</c:v>
                </c:pt>
                <c:pt idx="7261">
                  <c:v>0.161188</c:v>
                </c:pt>
                <c:pt idx="7262">
                  <c:v>0.161073</c:v>
                </c:pt>
                <c:pt idx="7263">
                  <c:v>0.160931</c:v>
                </c:pt>
                <c:pt idx="7264">
                  <c:v>0.160865</c:v>
                </c:pt>
                <c:pt idx="7265">
                  <c:v>0.160829</c:v>
                </c:pt>
                <c:pt idx="7266">
                  <c:v>0.160791</c:v>
                </c:pt>
                <c:pt idx="7267">
                  <c:v>0.160744</c:v>
                </c:pt>
                <c:pt idx="7268">
                  <c:v>0.16073</c:v>
                </c:pt>
                <c:pt idx="7269">
                  <c:v>0.160705</c:v>
                </c:pt>
                <c:pt idx="7270">
                  <c:v>0.160634</c:v>
                </c:pt>
                <c:pt idx="7271">
                  <c:v>0.160629</c:v>
                </c:pt>
                <c:pt idx="7272">
                  <c:v>0.160603</c:v>
                </c:pt>
                <c:pt idx="7273">
                  <c:v>0.16053</c:v>
                </c:pt>
                <c:pt idx="7274">
                  <c:v>0.16053</c:v>
                </c:pt>
                <c:pt idx="7275">
                  <c:v>0.160482</c:v>
                </c:pt>
                <c:pt idx="7276">
                  <c:v>0.160445</c:v>
                </c:pt>
                <c:pt idx="7277">
                  <c:v>0.160392</c:v>
                </c:pt>
                <c:pt idx="7278">
                  <c:v>0.160275</c:v>
                </c:pt>
                <c:pt idx="7279">
                  <c:v>0.160274</c:v>
                </c:pt>
                <c:pt idx="7280">
                  <c:v>0.160117</c:v>
                </c:pt>
                <c:pt idx="7281">
                  <c:v>0.16011</c:v>
                </c:pt>
                <c:pt idx="7282">
                  <c:v>0.160042</c:v>
                </c:pt>
                <c:pt idx="7283">
                  <c:v>0.159982</c:v>
                </c:pt>
                <c:pt idx="7284">
                  <c:v>0.159867</c:v>
                </c:pt>
                <c:pt idx="7285">
                  <c:v>0.159814</c:v>
                </c:pt>
                <c:pt idx="7286">
                  <c:v>0.159809</c:v>
                </c:pt>
                <c:pt idx="7287">
                  <c:v>0.159776</c:v>
                </c:pt>
                <c:pt idx="7288">
                  <c:v>0.159766</c:v>
                </c:pt>
                <c:pt idx="7289">
                  <c:v>0.159616</c:v>
                </c:pt>
                <c:pt idx="7290">
                  <c:v>0.159589</c:v>
                </c:pt>
                <c:pt idx="7291">
                  <c:v>0.15939</c:v>
                </c:pt>
                <c:pt idx="7292">
                  <c:v>0.159332</c:v>
                </c:pt>
                <c:pt idx="7293">
                  <c:v>0.159325</c:v>
                </c:pt>
                <c:pt idx="7294">
                  <c:v>0.15927</c:v>
                </c:pt>
                <c:pt idx="7295">
                  <c:v>0.159264</c:v>
                </c:pt>
                <c:pt idx="7296">
                  <c:v>0.159214</c:v>
                </c:pt>
                <c:pt idx="7297">
                  <c:v>0.159143</c:v>
                </c:pt>
                <c:pt idx="7298">
                  <c:v>0.159113</c:v>
                </c:pt>
                <c:pt idx="7299">
                  <c:v>0.159056</c:v>
                </c:pt>
                <c:pt idx="7300">
                  <c:v>0.159043</c:v>
                </c:pt>
                <c:pt idx="7301">
                  <c:v>0.158928</c:v>
                </c:pt>
                <c:pt idx="7302">
                  <c:v>0.158815</c:v>
                </c:pt>
                <c:pt idx="7303">
                  <c:v>0.158781</c:v>
                </c:pt>
                <c:pt idx="7304">
                  <c:v>0.158532</c:v>
                </c:pt>
                <c:pt idx="7305">
                  <c:v>0.158528</c:v>
                </c:pt>
                <c:pt idx="7306">
                  <c:v>0.158487</c:v>
                </c:pt>
                <c:pt idx="7307">
                  <c:v>0.158438</c:v>
                </c:pt>
                <c:pt idx="7308">
                  <c:v>0.158396</c:v>
                </c:pt>
                <c:pt idx="7309">
                  <c:v>0.158261</c:v>
                </c:pt>
                <c:pt idx="7310">
                  <c:v>0.158257</c:v>
                </c:pt>
                <c:pt idx="7311">
                  <c:v>0.158169</c:v>
                </c:pt>
                <c:pt idx="7312">
                  <c:v>0.158169</c:v>
                </c:pt>
                <c:pt idx="7313">
                  <c:v>0.158111</c:v>
                </c:pt>
                <c:pt idx="7314">
                  <c:v>0.157848</c:v>
                </c:pt>
                <c:pt idx="7315">
                  <c:v>0.157824</c:v>
                </c:pt>
                <c:pt idx="7316">
                  <c:v>0.157763</c:v>
                </c:pt>
                <c:pt idx="7317">
                  <c:v>0.15768</c:v>
                </c:pt>
                <c:pt idx="7318">
                  <c:v>0.157633</c:v>
                </c:pt>
                <c:pt idx="7319">
                  <c:v>0.157583</c:v>
                </c:pt>
                <c:pt idx="7320">
                  <c:v>0.157484</c:v>
                </c:pt>
                <c:pt idx="7321">
                  <c:v>0.157446</c:v>
                </c:pt>
                <c:pt idx="7322">
                  <c:v>0.157395</c:v>
                </c:pt>
                <c:pt idx="7323">
                  <c:v>0.157298</c:v>
                </c:pt>
                <c:pt idx="7324">
                  <c:v>0.157275</c:v>
                </c:pt>
                <c:pt idx="7325">
                  <c:v>0.156983</c:v>
                </c:pt>
                <c:pt idx="7326">
                  <c:v>0.156853</c:v>
                </c:pt>
                <c:pt idx="7327">
                  <c:v>0.156721</c:v>
                </c:pt>
                <c:pt idx="7328">
                  <c:v>0.156621</c:v>
                </c:pt>
                <c:pt idx="7329">
                  <c:v>0.156462</c:v>
                </c:pt>
                <c:pt idx="7330">
                  <c:v>0.156415</c:v>
                </c:pt>
                <c:pt idx="7331">
                  <c:v>0.156412</c:v>
                </c:pt>
                <c:pt idx="7332">
                  <c:v>0.156374</c:v>
                </c:pt>
                <c:pt idx="7333">
                  <c:v>0.156343</c:v>
                </c:pt>
                <c:pt idx="7334">
                  <c:v>0.156244</c:v>
                </c:pt>
                <c:pt idx="7335">
                  <c:v>0.156021</c:v>
                </c:pt>
                <c:pt idx="7336">
                  <c:v>0.155951</c:v>
                </c:pt>
                <c:pt idx="7337">
                  <c:v>0.155882</c:v>
                </c:pt>
                <c:pt idx="7338">
                  <c:v>0.155695</c:v>
                </c:pt>
                <c:pt idx="7339">
                  <c:v>0.155675</c:v>
                </c:pt>
                <c:pt idx="7340">
                  <c:v>0.155625</c:v>
                </c:pt>
                <c:pt idx="7341">
                  <c:v>0.155591</c:v>
                </c:pt>
                <c:pt idx="7342">
                  <c:v>0.15544</c:v>
                </c:pt>
                <c:pt idx="7343">
                  <c:v>0.155403</c:v>
                </c:pt>
                <c:pt idx="7344">
                  <c:v>0.155328</c:v>
                </c:pt>
                <c:pt idx="7345">
                  <c:v>0.155314</c:v>
                </c:pt>
                <c:pt idx="7346">
                  <c:v>0.155302</c:v>
                </c:pt>
                <c:pt idx="7347">
                  <c:v>0.155297</c:v>
                </c:pt>
                <c:pt idx="7348">
                  <c:v>0.155295</c:v>
                </c:pt>
                <c:pt idx="7349">
                  <c:v>0.155295</c:v>
                </c:pt>
                <c:pt idx="7350">
                  <c:v>0.155286</c:v>
                </c:pt>
                <c:pt idx="7351">
                  <c:v>0.155088</c:v>
                </c:pt>
                <c:pt idx="7352">
                  <c:v>0.154964</c:v>
                </c:pt>
                <c:pt idx="7353">
                  <c:v>0.154945</c:v>
                </c:pt>
                <c:pt idx="7354">
                  <c:v>0.15487</c:v>
                </c:pt>
                <c:pt idx="7355">
                  <c:v>0.154796</c:v>
                </c:pt>
                <c:pt idx="7356">
                  <c:v>0.154691</c:v>
                </c:pt>
                <c:pt idx="7357">
                  <c:v>0.154667</c:v>
                </c:pt>
                <c:pt idx="7358">
                  <c:v>0.154588</c:v>
                </c:pt>
                <c:pt idx="7359">
                  <c:v>0.154574</c:v>
                </c:pt>
                <c:pt idx="7360">
                  <c:v>0.154545</c:v>
                </c:pt>
                <c:pt idx="7361">
                  <c:v>0.154541</c:v>
                </c:pt>
                <c:pt idx="7362">
                  <c:v>0.154538</c:v>
                </c:pt>
                <c:pt idx="7363">
                  <c:v>0.154524</c:v>
                </c:pt>
                <c:pt idx="7364">
                  <c:v>0.154287</c:v>
                </c:pt>
                <c:pt idx="7365">
                  <c:v>0.154265</c:v>
                </c:pt>
                <c:pt idx="7366">
                  <c:v>0.154256</c:v>
                </c:pt>
                <c:pt idx="7367">
                  <c:v>0.154247</c:v>
                </c:pt>
                <c:pt idx="7368">
                  <c:v>0.154216</c:v>
                </c:pt>
                <c:pt idx="7369">
                  <c:v>0.154182</c:v>
                </c:pt>
                <c:pt idx="7370">
                  <c:v>0.154182</c:v>
                </c:pt>
                <c:pt idx="7371">
                  <c:v>0.154168</c:v>
                </c:pt>
                <c:pt idx="7372">
                  <c:v>0.153944</c:v>
                </c:pt>
                <c:pt idx="7373">
                  <c:v>0.153866</c:v>
                </c:pt>
                <c:pt idx="7374">
                  <c:v>0.153828</c:v>
                </c:pt>
                <c:pt idx="7375">
                  <c:v>0.153769</c:v>
                </c:pt>
                <c:pt idx="7376">
                  <c:v>0.153757</c:v>
                </c:pt>
                <c:pt idx="7377">
                  <c:v>0.153755</c:v>
                </c:pt>
                <c:pt idx="7378">
                  <c:v>0.153652</c:v>
                </c:pt>
                <c:pt idx="7379">
                  <c:v>0.153647</c:v>
                </c:pt>
                <c:pt idx="7380">
                  <c:v>0.153484</c:v>
                </c:pt>
                <c:pt idx="7381">
                  <c:v>0.153455</c:v>
                </c:pt>
                <c:pt idx="7382">
                  <c:v>0.15345</c:v>
                </c:pt>
                <c:pt idx="7383">
                  <c:v>0.153423</c:v>
                </c:pt>
                <c:pt idx="7384">
                  <c:v>0.153348</c:v>
                </c:pt>
                <c:pt idx="7385">
                  <c:v>0.15334</c:v>
                </c:pt>
                <c:pt idx="7386">
                  <c:v>0.153251</c:v>
                </c:pt>
                <c:pt idx="7387">
                  <c:v>0.153236</c:v>
                </c:pt>
                <c:pt idx="7388">
                  <c:v>0.153211</c:v>
                </c:pt>
                <c:pt idx="7389">
                  <c:v>0.152885</c:v>
                </c:pt>
                <c:pt idx="7390">
                  <c:v>0.152787</c:v>
                </c:pt>
                <c:pt idx="7391">
                  <c:v>0.152767</c:v>
                </c:pt>
                <c:pt idx="7392">
                  <c:v>0.152742</c:v>
                </c:pt>
                <c:pt idx="7393">
                  <c:v>0.152626</c:v>
                </c:pt>
                <c:pt idx="7394">
                  <c:v>0.152517</c:v>
                </c:pt>
                <c:pt idx="7395">
                  <c:v>0.15245</c:v>
                </c:pt>
                <c:pt idx="7396">
                  <c:v>0.152306</c:v>
                </c:pt>
                <c:pt idx="7397">
                  <c:v>0.152299</c:v>
                </c:pt>
                <c:pt idx="7398">
                  <c:v>0.152277</c:v>
                </c:pt>
                <c:pt idx="7399">
                  <c:v>0.152268</c:v>
                </c:pt>
                <c:pt idx="7400">
                  <c:v>0.152232</c:v>
                </c:pt>
                <c:pt idx="7401">
                  <c:v>0.152227</c:v>
                </c:pt>
                <c:pt idx="7402">
                  <c:v>0.152226</c:v>
                </c:pt>
                <c:pt idx="7403">
                  <c:v>0.152223</c:v>
                </c:pt>
                <c:pt idx="7404">
                  <c:v>0.152222</c:v>
                </c:pt>
                <c:pt idx="7405">
                  <c:v>0.152206</c:v>
                </c:pt>
                <c:pt idx="7406">
                  <c:v>0.152203</c:v>
                </c:pt>
                <c:pt idx="7407">
                  <c:v>0.152142</c:v>
                </c:pt>
                <c:pt idx="7408">
                  <c:v>0.152106</c:v>
                </c:pt>
                <c:pt idx="7409">
                  <c:v>0.152061</c:v>
                </c:pt>
                <c:pt idx="7410">
                  <c:v>0.152006</c:v>
                </c:pt>
                <c:pt idx="7411">
                  <c:v>0.151988</c:v>
                </c:pt>
                <c:pt idx="7412">
                  <c:v>0.15196</c:v>
                </c:pt>
                <c:pt idx="7413">
                  <c:v>0.151956</c:v>
                </c:pt>
                <c:pt idx="7414">
                  <c:v>0.151933</c:v>
                </c:pt>
                <c:pt idx="7415">
                  <c:v>0.151837</c:v>
                </c:pt>
                <c:pt idx="7416">
                  <c:v>0.151786</c:v>
                </c:pt>
                <c:pt idx="7417">
                  <c:v>0.151784</c:v>
                </c:pt>
                <c:pt idx="7418">
                  <c:v>0.151769</c:v>
                </c:pt>
                <c:pt idx="7419">
                  <c:v>0.151725</c:v>
                </c:pt>
                <c:pt idx="7420">
                  <c:v>0.151704</c:v>
                </c:pt>
                <c:pt idx="7421">
                  <c:v>0.15143</c:v>
                </c:pt>
                <c:pt idx="7422">
                  <c:v>0.15134</c:v>
                </c:pt>
                <c:pt idx="7423">
                  <c:v>0.151177</c:v>
                </c:pt>
                <c:pt idx="7424">
                  <c:v>0.151176</c:v>
                </c:pt>
                <c:pt idx="7425">
                  <c:v>0.151153</c:v>
                </c:pt>
                <c:pt idx="7426">
                  <c:v>0.151127</c:v>
                </c:pt>
                <c:pt idx="7427">
                  <c:v>0.150975</c:v>
                </c:pt>
                <c:pt idx="7428">
                  <c:v>0.150947</c:v>
                </c:pt>
                <c:pt idx="7429">
                  <c:v>0.150888</c:v>
                </c:pt>
                <c:pt idx="7430">
                  <c:v>0.15079</c:v>
                </c:pt>
                <c:pt idx="7431">
                  <c:v>0.15071</c:v>
                </c:pt>
                <c:pt idx="7432">
                  <c:v>0.150591</c:v>
                </c:pt>
                <c:pt idx="7433">
                  <c:v>0.150589</c:v>
                </c:pt>
                <c:pt idx="7434">
                  <c:v>0.150554</c:v>
                </c:pt>
                <c:pt idx="7435">
                  <c:v>0.150521</c:v>
                </c:pt>
                <c:pt idx="7436">
                  <c:v>0.150511</c:v>
                </c:pt>
                <c:pt idx="7437">
                  <c:v>0.15043</c:v>
                </c:pt>
                <c:pt idx="7438">
                  <c:v>0.150363</c:v>
                </c:pt>
                <c:pt idx="7439">
                  <c:v>0.150272</c:v>
                </c:pt>
                <c:pt idx="7440">
                  <c:v>0.150261</c:v>
                </c:pt>
                <c:pt idx="7441">
                  <c:v>0.15026</c:v>
                </c:pt>
                <c:pt idx="7442">
                  <c:v>0.150212</c:v>
                </c:pt>
                <c:pt idx="7443">
                  <c:v>0.150186</c:v>
                </c:pt>
                <c:pt idx="7444">
                  <c:v>0.150153</c:v>
                </c:pt>
                <c:pt idx="7445">
                  <c:v>0.150064</c:v>
                </c:pt>
                <c:pt idx="7446">
                  <c:v>0.149986</c:v>
                </c:pt>
                <c:pt idx="7447">
                  <c:v>0.149886</c:v>
                </c:pt>
                <c:pt idx="7448">
                  <c:v>0.149871</c:v>
                </c:pt>
                <c:pt idx="7449">
                  <c:v>0.149793</c:v>
                </c:pt>
                <c:pt idx="7450">
                  <c:v>0.149765</c:v>
                </c:pt>
                <c:pt idx="7451">
                  <c:v>0.14973</c:v>
                </c:pt>
                <c:pt idx="7452">
                  <c:v>0.149725</c:v>
                </c:pt>
                <c:pt idx="7453">
                  <c:v>0.149639</c:v>
                </c:pt>
                <c:pt idx="7454">
                  <c:v>0.149596</c:v>
                </c:pt>
                <c:pt idx="7455">
                  <c:v>0.149587</c:v>
                </c:pt>
                <c:pt idx="7456">
                  <c:v>0.149563</c:v>
                </c:pt>
                <c:pt idx="7457">
                  <c:v>0.149478</c:v>
                </c:pt>
                <c:pt idx="7458">
                  <c:v>0.149442</c:v>
                </c:pt>
                <c:pt idx="7459">
                  <c:v>0.149431</c:v>
                </c:pt>
                <c:pt idx="7460">
                  <c:v>0.149272</c:v>
                </c:pt>
                <c:pt idx="7461">
                  <c:v>0.149261</c:v>
                </c:pt>
                <c:pt idx="7462">
                  <c:v>0.14926</c:v>
                </c:pt>
                <c:pt idx="7463">
                  <c:v>0.149217</c:v>
                </c:pt>
                <c:pt idx="7464">
                  <c:v>0.149194</c:v>
                </c:pt>
                <c:pt idx="7465">
                  <c:v>0.149126</c:v>
                </c:pt>
                <c:pt idx="7466">
                  <c:v>0.149112</c:v>
                </c:pt>
                <c:pt idx="7467">
                  <c:v>0.149107</c:v>
                </c:pt>
                <c:pt idx="7468">
                  <c:v>0.14902</c:v>
                </c:pt>
                <c:pt idx="7469">
                  <c:v>0.148962</c:v>
                </c:pt>
                <c:pt idx="7470">
                  <c:v>0.148959</c:v>
                </c:pt>
                <c:pt idx="7471">
                  <c:v>0.148899</c:v>
                </c:pt>
                <c:pt idx="7472">
                  <c:v>0.148833</c:v>
                </c:pt>
                <c:pt idx="7473">
                  <c:v>0.14881</c:v>
                </c:pt>
                <c:pt idx="7474">
                  <c:v>0.148779</c:v>
                </c:pt>
                <c:pt idx="7475">
                  <c:v>0.148762</c:v>
                </c:pt>
                <c:pt idx="7476">
                  <c:v>0.148756</c:v>
                </c:pt>
                <c:pt idx="7477">
                  <c:v>0.148755</c:v>
                </c:pt>
                <c:pt idx="7478">
                  <c:v>0.148632</c:v>
                </c:pt>
                <c:pt idx="7479">
                  <c:v>0.148628</c:v>
                </c:pt>
                <c:pt idx="7480">
                  <c:v>0.148545</c:v>
                </c:pt>
                <c:pt idx="7481">
                  <c:v>0.148533</c:v>
                </c:pt>
                <c:pt idx="7482">
                  <c:v>0.1485</c:v>
                </c:pt>
                <c:pt idx="7483">
                  <c:v>0.148497</c:v>
                </c:pt>
                <c:pt idx="7484">
                  <c:v>0.148375</c:v>
                </c:pt>
                <c:pt idx="7485">
                  <c:v>0.148325</c:v>
                </c:pt>
                <c:pt idx="7486">
                  <c:v>0.14831</c:v>
                </c:pt>
                <c:pt idx="7487">
                  <c:v>0.148306</c:v>
                </c:pt>
                <c:pt idx="7488">
                  <c:v>0.148268</c:v>
                </c:pt>
                <c:pt idx="7489">
                  <c:v>0.1481</c:v>
                </c:pt>
                <c:pt idx="7490">
                  <c:v>0.148082</c:v>
                </c:pt>
                <c:pt idx="7491">
                  <c:v>0.148017</c:v>
                </c:pt>
                <c:pt idx="7492">
                  <c:v>0.147985</c:v>
                </c:pt>
                <c:pt idx="7493">
                  <c:v>0.147756</c:v>
                </c:pt>
                <c:pt idx="7494">
                  <c:v>0.147705</c:v>
                </c:pt>
                <c:pt idx="7495">
                  <c:v>0.147689</c:v>
                </c:pt>
                <c:pt idx="7496">
                  <c:v>0.147674</c:v>
                </c:pt>
                <c:pt idx="7497">
                  <c:v>0.147401</c:v>
                </c:pt>
                <c:pt idx="7498">
                  <c:v>0.147331</c:v>
                </c:pt>
                <c:pt idx="7499">
                  <c:v>0.147263</c:v>
                </c:pt>
                <c:pt idx="7500">
                  <c:v>0.147186</c:v>
                </c:pt>
                <c:pt idx="7501">
                  <c:v>0.147185</c:v>
                </c:pt>
                <c:pt idx="7502">
                  <c:v>0.147184</c:v>
                </c:pt>
                <c:pt idx="7503">
                  <c:v>0.147167</c:v>
                </c:pt>
                <c:pt idx="7504">
                  <c:v>0.147036</c:v>
                </c:pt>
                <c:pt idx="7505">
                  <c:v>0.14696</c:v>
                </c:pt>
                <c:pt idx="7506">
                  <c:v>0.146924</c:v>
                </c:pt>
                <c:pt idx="7507">
                  <c:v>0.146913</c:v>
                </c:pt>
                <c:pt idx="7508">
                  <c:v>0.146898</c:v>
                </c:pt>
                <c:pt idx="7509">
                  <c:v>0.14672</c:v>
                </c:pt>
                <c:pt idx="7510">
                  <c:v>0.146626</c:v>
                </c:pt>
                <c:pt idx="7511">
                  <c:v>0.146533</c:v>
                </c:pt>
                <c:pt idx="7512">
                  <c:v>0.146452</c:v>
                </c:pt>
                <c:pt idx="7513">
                  <c:v>0.146451</c:v>
                </c:pt>
                <c:pt idx="7514">
                  <c:v>0.146422</c:v>
                </c:pt>
                <c:pt idx="7515">
                  <c:v>0.146404</c:v>
                </c:pt>
                <c:pt idx="7516">
                  <c:v>0.146403</c:v>
                </c:pt>
                <c:pt idx="7517">
                  <c:v>0.146378</c:v>
                </c:pt>
                <c:pt idx="7518">
                  <c:v>0.146363</c:v>
                </c:pt>
                <c:pt idx="7519">
                  <c:v>0.146357</c:v>
                </c:pt>
                <c:pt idx="7520">
                  <c:v>0.146356</c:v>
                </c:pt>
                <c:pt idx="7521">
                  <c:v>0.146353</c:v>
                </c:pt>
                <c:pt idx="7522">
                  <c:v>0.146305</c:v>
                </c:pt>
                <c:pt idx="7523">
                  <c:v>0.14626</c:v>
                </c:pt>
                <c:pt idx="7524">
                  <c:v>0.146194</c:v>
                </c:pt>
                <c:pt idx="7525">
                  <c:v>0.146184</c:v>
                </c:pt>
                <c:pt idx="7526">
                  <c:v>0.146119</c:v>
                </c:pt>
                <c:pt idx="7527">
                  <c:v>0.146107</c:v>
                </c:pt>
                <c:pt idx="7528">
                  <c:v>0.146079</c:v>
                </c:pt>
                <c:pt idx="7529">
                  <c:v>0.146042</c:v>
                </c:pt>
                <c:pt idx="7530">
                  <c:v>0.14604</c:v>
                </c:pt>
                <c:pt idx="7531">
                  <c:v>0.14604</c:v>
                </c:pt>
                <c:pt idx="7532">
                  <c:v>0.146024</c:v>
                </c:pt>
                <c:pt idx="7533">
                  <c:v>0.145998</c:v>
                </c:pt>
                <c:pt idx="7534">
                  <c:v>0.14599</c:v>
                </c:pt>
                <c:pt idx="7535">
                  <c:v>0.14591</c:v>
                </c:pt>
                <c:pt idx="7536">
                  <c:v>0.145846</c:v>
                </c:pt>
                <c:pt idx="7537">
                  <c:v>0.145799</c:v>
                </c:pt>
                <c:pt idx="7538">
                  <c:v>0.145706</c:v>
                </c:pt>
                <c:pt idx="7539">
                  <c:v>0.145693</c:v>
                </c:pt>
                <c:pt idx="7540">
                  <c:v>0.14563</c:v>
                </c:pt>
                <c:pt idx="7541">
                  <c:v>0.145629</c:v>
                </c:pt>
                <c:pt idx="7542">
                  <c:v>0.145453</c:v>
                </c:pt>
                <c:pt idx="7543">
                  <c:v>0.145416</c:v>
                </c:pt>
                <c:pt idx="7544">
                  <c:v>0.145336</c:v>
                </c:pt>
                <c:pt idx="7545">
                  <c:v>0.145242</c:v>
                </c:pt>
                <c:pt idx="7546">
                  <c:v>0.145227</c:v>
                </c:pt>
                <c:pt idx="7547">
                  <c:v>0.145226</c:v>
                </c:pt>
                <c:pt idx="7548">
                  <c:v>0.145199</c:v>
                </c:pt>
                <c:pt idx="7549">
                  <c:v>0.145162</c:v>
                </c:pt>
                <c:pt idx="7550">
                  <c:v>0.145101</c:v>
                </c:pt>
                <c:pt idx="7551">
                  <c:v>0.144981</c:v>
                </c:pt>
                <c:pt idx="7552">
                  <c:v>0.144855</c:v>
                </c:pt>
                <c:pt idx="7553">
                  <c:v>0.144785</c:v>
                </c:pt>
                <c:pt idx="7554">
                  <c:v>0.144702</c:v>
                </c:pt>
                <c:pt idx="7555">
                  <c:v>0.144677</c:v>
                </c:pt>
                <c:pt idx="7556">
                  <c:v>0.144523</c:v>
                </c:pt>
                <c:pt idx="7557">
                  <c:v>0.144504</c:v>
                </c:pt>
                <c:pt idx="7558">
                  <c:v>0.144451</c:v>
                </c:pt>
                <c:pt idx="7559">
                  <c:v>0.14443</c:v>
                </c:pt>
                <c:pt idx="7560">
                  <c:v>0.144197</c:v>
                </c:pt>
                <c:pt idx="7561">
                  <c:v>0.144176</c:v>
                </c:pt>
                <c:pt idx="7562">
                  <c:v>0.144069</c:v>
                </c:pt>
                <c:pt idx="7563">
                  <c:v>0.144016</c:v>
                </c:pt>
                <c:pt idx="7564">
                  <c:v>0.143991</c:v>
                </c:pt>
                <c:pt idx="7565">
                  <c:v>0.143921</c:v>
                </c:pt>
                <c:pt idx="7566">
                  <c:v>0.143872</c:v>
                </c:pt>
                <c:pt idx="7567">
                  <c:v>0.143806</c:v>
                </c:pt>
                <c:pt idx="7568">
                  <c:v>0.143801</c:v>
                </c:pt>
                <c:pt idx="7569">
                  <c:v>0.143648</c:v>
                </c:pt>
                <c:pt idx="7570">
                  <c:v>0.1436</c:v>
                </c:pt>
                <c:pt idx="7571">
                  <c:v>0.143521</c:v>
                </c:pt>
                <c:pt idx="7572">
                  <c:v>0.143518</c:v>
                </c:pt>
                <c:pt idx="7573">
                  <c:v>0.143506</c:v>
                </c:pt>
                <c:pt idx="7574">
                  <c:v>0.143467</c:v>
                </c:pt>
                <c:pt idx="7575">
                  <c:v>0.143429</c:v>
                </c:pt>
                <c:pt idx="7576">
                  <c:v>0.143418</c:v>
                </c:pt>
                <c:pt idx="7577">
                  <c:v>0.143403</c:v>
                </c:pt>
                <c:pt idx="7578">
                  <c:v>0.143401</c:v>
                </c:pt>
                <c:pt idx="7579">
                  <c:v>0.143376</c:v>
                </c:pt>
                <c:pt idx="7580">
                  <c:v>0.143347</c:v>
                </c:pt>
                <c:pt idx="7581">
                  <c:v>0.143229</c:v>
                </c:pt>
                <c:pt idx="7582">
                  <c:v>0.143084</c:v>
                </c:pt>
                <c:pt idx="7583">
                  <c:v>0.142991</c:v>
                </c:pt>
                <c:pt idx="7584">
                  <c:v>0.142949</c:v>
                </c:pt>
                <c:pt idx="7585">
                  <c:v>0.14292</c:v>
                </c:pt>
                <c:pt idx="7586">
                  <c:v>0.142897</c:v>
                </c:pt>
                <c:pt idx="7587">
                  <c:v>0.142859</c:v>
                </c:pt>
                <c:pt idx="7588">
                  <c:v>0.142853</c:v>
                </c:pt>
                <c:pt idx="7589">
                  <c:v>0.142824</c:v>
                </c:pt>
                <c:pt idx="7590">
                  <c:v>0.142768</c:v>
                </c:pt>
                <c:pt idx="7591">
                  <c:v>0.142749</c:v>
                </c:pt>
                <c:pt idx="7592">
                  <c:v>0.142732</c:v>
                </c:pt>
                <c:pt idx="7593">
                  <c:v>0.142731</c:v>
                </c:pt>
                <c:pt idx="7594">
                  <c:v>0.142727</c:v>
                </c:pt>
                <c:pt idx="7595">
                  <c:v>0.14272</c:v>
                </c:pt>
                <c:pt idx="7596">
                  <c:v>0.142657</c:v>
                </c:pt>
                <c:pt idx="7597">
                  <c:v>0.142656</c:v>
                </c:pt>
                <c:pt idx="7598">
                  <c:v>0.142555</c:v>
                </c:pt>
                <c:pt idx="7599">
                  <c:v>0.142549</c:v>
                </c:pt>
                <c:pt idx="7600">
                  <c:v>0.142538</c:v>
                </c:pt>
                <c:pt idx="7601">
                  <c:v>0.142433</c:v>
                </c:pt>
                <c:pt idx="7602">
                  <c:v>0.142415</c:v>
                </c:pt>
                <c:pt idx="7603">
                  <c:v>0.142355</c:v>
                </c:pt>
                <c:pt idx="7604">
                  <c:v>0.142272</c:v>
                </c:pt>
                <c:pt idx="7605">
                  <c:v>0.142259</c:v>
                </c:pt>
                <c:pt idx="7606">
                  <c:v>0.142252</c:v>
                </c:pt>
                <c:pt idx="7607">
                  <c:v>0.142238</c:v>
                </c:pt>
                <c:pt idx="7608">
                  <c:v>0.142162</c:v>
                </c:pt>
                <c:pt idx="7609">
                  <c:v>0.142117</c:v>
                </c:pt>
                <c:pt idx="7610">
                  <c:v>0.142023</c:v>
                </c:pt>
                <c:pt idx="7611">
                  <c:v>0.142014</c:v>
                </c:pt>
                <c:pt idx="7612">
                  <c:v>0.142</c:v>
                </c:pt>
                <c:pt idx="7613">
                  <c:v>0.141973</c:v>
                </c:pt>
                <c:pt idx="7614">
                  <c:v>0.141962</c:v>
                </c:pt>
                <c:pt idx="7615">
                  <c:v>0.141926</c:v>
                </c:pt>
                <c:pt idx="7616">
                  <c:v>0.141849</c:v>
                </c:pt>
                <c:pt idx="7617">
                  <c:v>0.14167</c:v>
                </c:pt>
                <c:pt idx="7618">
                  <c:v>0.141612</c:v>
                </c:pt>
                <c:pt idx="7619">
                  <c:v>0.141599</c:v>
                </c:pt>
                <c:pt idx="7620">
                  <c:v>0.1415</c:v>
                </c:pt>
                <c:pt idx="7621">
                  <c:v>0.141475</c:v>
                </c:pt>
                <c:pt idx="7622">
                  <c:v>0.141422</c:v>
                </c:pt>
                <c:pt idx="7623">
                  <c:v>0.14141</c:v>
                </c:pt>
                <c:pt idx="7624">
                  <c:v>0.141405</c:v>
                </c:pt>
                <c:pt idx="7625">
                  <c:v>0.141371</c:v>
                </c:pt>
                <c:pt idx="7626">
                  <c:v>0.141339</c:v>
                </c:pt>
                <c:pt idx="7627">
                  <c:v>0.141289</c:v>
                </c:pt>
                <c:pt idx="7628">
                  <c:v>0.141231</c:v>
                </c:pt>
                <c:pt idx="7629">
                  <c:v>0.14121</c:v>
                </c:pt>
                <c:pt idx="7630">
                  <c:v>0.141146</c:v>
                </c:pt>
                <c:pt idx="7631">
                  <c:v>0.141134</c:v>
                </c:pt>
                <c:pt idx="7632">
                  <c:v>0.14112</c:v>
                </c:pt>
                <c:pt idx="7633">
                  <c:v>0.141114</c:v>
                </c:pt>
                <c:pt idx="7634">
                  <c:v>0.14104</c:v>
                </c:pt>
                <c:pt idx="7635">
                  <c:v>0.141027</c:v>
                </c:pt>
                <c:pt idx="7636">
                  <c:v>0.140995</c:v>
                </c:pt>
                <c:pt idx="7637">
                  <c:v>0.140981</c:v>
                </c:pt>
                <c:pt idx="7638">
                  <c:v>0.140971</c:v>
                </c:pt>
                <c:pt idx="7639">
                  <c:v>0.140911</c:v>
                </c:pt>
                <c:pt idx="7640">
                  <c:v>0.140742</c:v>
                </c:pt>
                <c:pt idx="7641">
                  <c:v>0.140738</c:v>
                </c:pt>
                <c:pt idx="7642">
                  <c:v>0.140729</c:v>
                </c:pt>
                <c:pt idx="7643">
                  <c:v>0.140709</c:v>
                </c:pt>
                <c:pt idx="7644">
                  <c:v>0.140694</c:v>
                </c:pt>
                <c:pt idx="7645">
                  <c:v>0.140529</c:v>
                </c:pt>
                <c:pt idx="7646">
                  <c:v>0.140521</c:v>
                </c:pt>
                <c:pt idx="7647">
                  <c:v>0.140491</c:v>
                </c:pt>
                <c:pt idx="7648">
                  <c:v>0.140399</c:v>
                </c:pt>
                <c:pt idx="7649">
                  <c:v>0.140375</c:v>
                </c:pt>
                <c:pt idx="7650">
                  <c:v>0.140323</c:v>
                </c:pt>
                <c:pt idx="7651">
                  <c:v>0.140278</c:v>
                </c:pt>
                <c:pt idx="7652">
                  <c:v>0.140252</c:v>
                </c:pt>
                <c:pt idx="7653">
                  <c:v>0.140238</c:v>
                </c:pt>
                <c:pt idx="7654">
                  <c:v>0.140218</c:v>
                </c:pt>
                <c:pt idx="7655">
                  <c:v>0.140206</c:v>
                </c:pt>
                <c:pt idx="7656">
                  <c:v>0.140173</c:v>
                </c:pt>
                <c:pt idx="7657">
                  <c:v>0.140166</c:v>
                </c:pt>
                <c:pt idx="7658">
                  <c:v>0.140091</c:v>
                </c:pt>
                <c:pt idx="7659">
                  <c:v>0.140083</c:v>
                </c:pt>
                <c:pt idx="7660">
                  <c:v>0.140056</c:v>
                </c:pt>
                <c:pt idx="7661">
                  <c:v>0.140036</c:v>
                </c:pt>
                <c:pt idx="7662">
                  <c:v>0.140032</c:v>
                </c:pt>
                <c:pt idx="7663">
                  <c:v>0.140012</c:v>
                </c:pt>
                <c:pt idx="7664">
                  <c:v>0.139944</c:v>
                </c:pt>
                <c:pt idx="7665">
                  <c:v>0.139791</c:v>
                </c:pt>
                <c:pt idx="7666">
                  <c:v>0.139751</c:v>
                </c:pt>
                <c:pt idx="7667">
                  <c:v>0.139744</c:v>
                </c:pt>
                <c:pt idx="7668">
                  <c:v>0.139733</c:v>
                </c:pt>
                <c:pt idx="7669">
                  <c:v>0.139725</c:v>
                </c:pt>
                <c:pt idx="7670">
                  <c:v>0.139635</c:v>
                </c:pt>
                <c:pt idx="7671">
                  <c:v>0.139536</c:v>
                </c:pt>
                <c:pt idx="7672">
                  <c:v>0.139511</c:v>
                </c:pt>
                <c:pt idx="7673">
                  <c:v>0.139506</c:v>
                </c:pt>
                <c:pt idx="7674">
                  <c:v>0.139502</c:v>
                </c:pt>
                <c:pt idx="7675">
                  <c:v>0.139484</c:v>
                </c:pt>
                <c:pt idx="7676">
                  <c:v>0.139327</c:v>
                </c:pt>
                <c:pt idx="7677">
                  <c:v>0.139275</c:v>
                </c:pt>
                <c:pt idx="7678">
                  <c:v>0.139257</c:v>
                </c:pt>
                <c:pt idx="7679">
                  <c:v>0.139217</c:v>
                </c:pt>
                <c:pt idx="7680">
                  <c:v>0.139211</c:v>
                </c:pt>
                <c:pt idx="7681">
                  <c:v>0.139207</c:v>
                </c:pt>
                <c:pt idx="7682">
                  <c:v>0.139196</c:v>
                </c:pt>
                <c:pt idx="7683">
                  <c:v>0.139186</c:v>
                </c:pt>
                <c:pt idx="7684">
                  <c:v>0.139084</c:v>
                </c:pt>
                <c:pt idx="7685">
                  <c:v>0.13908</c:v>
                </c:pt>
                <c:pt idx="7686">
                  <c:v>0.13899</c:v>
                </c:pt>
                <c:pt idx="7687">
                  <c:v>0.138935</c:v>
                </c:pt>
                <c:pt idx="7688">
                  <c:v>0.138886</c:v>
                </c:pt>
                <c:pt idx="7689">
                  <c:v>0.138871</c:v>
                </c:pt>
                <c:pt idx="7690">
                  <c:v>0.138757</c:v>
                </c:pt>
                <c:pt idx="7691">
                  <c:v>0.138724</c:v>
                </c:pt>
                <c:pt idx="7692">
                  <c:v>0.138708</c:v>
                </c:pt>
                <c:pt idx="7693">
                  <c:v>0.138592</c:v>
                </c:pt>
                <c:pt idx="7694">
                  <c:v>0.138591</c:v>
                </c:pt>
                <c:pt idx="7695">
                  <c:v>0.13852</c:v>
                </c:pt>
                <c:pt idx="7696">
                  <c:v>0.138436</c:v>
                </c:pt>
                <c:pt idx="7697">
                  <c:v>0.138436</c:v>
                </c:pt>
                <c:pt idx="7698">
                  <c:v>0.138368</c:v>
                </c:pt>
                <c:pt idx="7699">
                  <c:v>0.138368</c:v>
                </c:pt>
                <c:pt idx="7700">
                  <c:v>0.138341</c:v>
                </c:pt>
                <c:pt idx="7701">
                  <c:v>0.138274</c:v>
                </c:pt>
                <c:pt idx="7702">
                  <c:v>0.138239</c:v>
                </c:pt>
                <c:pt idx="7703">
                  <c:v>0.138223</c:v>
                </c:pt>
                <c:pt idx="7704">
                  <c:v>0.138212</c:v>
                </c:pt>
                <c:pt idx="7705">
                  <c:v>0.138156</c:v>
                </c:pt>
                <c:pt idx="7706">
                  <c:v>0.138144</c:v>
                </c:pt>
                <c:pt idx="7707">
                  <c:v>0.138103</c:v>
                </c:pt>
                <c:pt idx="7708">
                  <c:v>0.138097</c:v>
                </c:pt>
                <c:pt idx="7709">
                  <c:v>0.138045</c:v>
                </c:pt>
                <c:pt idx="7710">
                  <c:v>0.138037</c:v>
                </c:pt>
                <c:pt idx="7711">
                  <c:v>0.138005</c:v>
                </c:pt>
                <c:pt idx="7712">
                  <c:v>0.137861</c:v>
                </c:pt>
                <c:pt idx="7713">
                  <c:v>0.137852</c:v>
                </c:pt>
                <c:pt idx="7714">
                  <c:v>0.13784</c:v>
                </c:pt>
                <c:pt idx="7715">
                  <c:v>0.137825</c:v>
                </c:pt>
                <c:pt idx="7716">
                  <c:v>0.137763</c:v>
                </c:pt>
                <c:pt idx="7717">
                  <c:v>0.137732</c:v>
                </c:pt>
                <c:pt idx="7718">
                  <c:v>0.137698</c:v>
                </c:pt>
                <c:pt idx="7719">
                  <c:v>0.137545</c:v>
                </c:pt>
                <c:pt idx="7720">
                  <c:v>0.13746</c:v>
                </c:pt>
                <c:pt idx="7721">
                  <c:v>0.137452</c:v>
                </c:pt>
                <c:pt idx="7722">
                  <c:v>0.137429</c:v>
                </c:pt>
                <c:pt idx="7723">
                  <c:v>0.137418</c:v>
                </c:pt>
                <c:pt idx="7724">
                  <c:v>0.137346</c:v>
                </c:pt>
                <c:pt idx="7725">
                  <c:v>0.137263</c:v>
                </c:pt>
                <c:pt idx="7726">
                  <c:v>0.137238</c:v>
                </c:pt>
                <c:pt idx="7727">
                  <c:v>0.137216</c:v>
                </c:pt>
                <c:pt idx="7728">
                  <c:v>0.137214</c:v>
                </c:pt>
                <c:pt idx="7729">
                  <c:v>0.13719</c:v>
                </c:pt>
                <c:pt idx="7730">
                  <c:v>0.13718</c:v>
                </c:pt>
                <c:pt idx="7731">
                  <c:v>0.137178</c:v>
                </c:pt>
                <c:pt idx="7732">
                  <c:v>0.137168</c:v>
                </c:pt>
                <c:pt idx="7733">
                  <c:v>0.137119</c:v>
                </c:pt>
                <c:pt idx="7734">
                  <c:v>0.137094</c:v>
                </c:pt>
                <c:pt idx="7735">
                  <c:v>0.137026</c:v>
                </c:pt>
                <c:pt idx="7736">
                  <c:v>0.137024</c:v>
                </c:pt>
                <c:pt idx="7737">
                  <c:v>0.13699</c:v>
                </c:pt>
                <c:pt idx="7738">
                  <c:v>0.136982</c:v>
                </c:pt>
                <c:pt idx="7739">
                  <c:v>0.136929</c:v>
                </c:pt>
                <c:pt idx="7740">
                  <c:v>0.136924</c:v>
                </c:pt>
                <c:pt idx="7741">
                  <c:v>0.136828</c:v>
                </c:pt>
                <c:pt idx="7742">
                  <c:v>0.13673</c:v>
                </c:pt>
                <c:pt idx="7743">
                  <c:v>0.136679</c:v>
                </c:pt>
                <c:pt idx="7744">
                  <c:v>0.136626</c:v>
                </c:pt>
                <c:pt idx="7745">
                  <c:v>0.136623</c:v>
                </c:pt>
                <c:pt idx="7746">
                  <c:v>0.136611</c:v>
                </c:pt>
                <c:pt idx="7747">
                  <c:v>0.13661</c:v>
                </c:pt>
                <c:pt idx="7748">
                  <c:v>0.136602</c:v>
                </c:pt>
                <c:pt idx="7749">
                  <c:v>0.136584</c:v>
                </c:pt>
                <c:pt idx="7750">
                  <c:v>0.136582</c:v>
                </c:pt>
                <c:pt idx="7751">
                  <c:v>0.136556</c:v>
                </c:pt>
                <c:pt idx="7752">
                  <c:v>0.136546</c:v>
                </c:pt>
                <c:pt idx="7753">
                  <c:v>0.136504</c:v>
                </c:pt>
                <c:pt idx="7754">
                  <c:v>0.136501</c:v>
                </c:pt>
                <c:pt idx="7755">
                  <c:v>0.136479</c:v>
                </c:pt>
                <c:pt idx="7756">
                  <c:v>0.13642</c:v>
                </c:pt>
                <c:pt idx="7757">
                  <c:v>0.136388</c:v>
                </c:pt>
                <c:pt idx="7758">
                  <c:v>0.136366</c:v>
                </c:pt>
                <c:pt idx="7759">
                  <c:v>0.136343</c:v>
                </c:pt>
                <c:pt idx="7760">
                  <c:v>0.136215</c:v>
                </c:pt>
                <c:pt idx="7761">
                  <c:v>0.136201</c:v>
                </c:pt>
                <c:pt idx="7762">
                  <c:v>0.136189</c:v>
                </c:pt>
                <c:pt idx="7763">
                  <c:v>0.136167</c:v>
                </c:pt>
                <c:pt idx="7764">
                  <c:v>0.136157</c:v>
                </c:pt>
                <c:pt idx="7765">
                  <c:v>0.136036</c:v>
                </c:pt>
                <c:pt idx="7766">
                  <c:v>0.13603</c:v>
                </c:pt>
                <c:pt idx="7767">
                  <c:v>0.135975</c:v>
                </c:pt>
                <c:pt idx="7768">
                  <c:v>0.135934</c:v>
                </c:pt>
                <c:pt idx="7769">
                  <c:v>0.135817</c:v>
                </c:pt>
                <c:pt idx="7770">
                  <c:v>0.135817</c:v>
                </c:pt>
                <c:pt idx="7771">
                  <c:v>0.135789</c:v>
                </c:pt>
                <c:pt idx="7772">
                  <c:v>0.135654</c:v>
                </c:pt>
                <c:pt idx="7773">
                  <c:v>0.135651</c:v>
                </c:pt>
                <c:pt idx="7774">
                  <c:v>0.135606</c:v>
                </c:pt>
                <c:pt idx="7775">
                  <c:v>0.135593</c:v>
                </c:pt>
                <c:pt idx="7776">
                  <c:v>0.135586</c:v>
                </c:pt>
                <c:pt idx="7777">
                  <c:v>0.135531</c:v>
                </c:pt>
                <c:pt idx="7778">
                  <c:v>0.135503</c:v>
                </c:pt>
                <c:pt idx="7779">
                  <c:v>0.1355</c:v>
                </c:pt>
                <c:pt idx="7780">
                  <c:v>0.135465</c:v>
                </c:pt>
                <c:pt idx="7781">
                  <c:v>0.135464</c:v>
                </c:pt>
                <c:pt idx="7782">
                  <c:v>0.135454</c:v>
                </c:pt>
                <c:pt idx="7783">
                  <c:v>0.135451</c:v>
                </c:pt>
                <c:pt idx="7784">
                  <c:v>0.135429</c:v>
                </c:pt>
                <c:pt idx="7785">
                  <c:v>0.135422</c:v>
                </c:pt>
                <c:pt idx="7786">
                  <c:v>0.135318</c:v>
                </c:pt>
                <c:pt idx="7787">
                  <c:v>0.135314</c:v>
                </c:pt>
                <c:pt idx="7788">
                  <c:v>0.135246</c:v>
                </c:pt>
                <c:pt idx="7789">
                  <c:v>0.135186</c:v>
                </c:pt>
                <c:pt idx="7790">
                  <c:v>0.135128</c:v>
                </c:pt>
                <c:pt idx="7791">
                  <c:v>0.135096</c:v>
                </c:pt>
                <c:pt idx="7792">
                  <c:v>0.135046</c:v>
                </c:pt>
                <c:pt idx="7793">
                  <c:v>0.135022</c:v>
                </c:pt>
                <c:pt idx="7794">
                  <c:v>0.135009</c:v>
                </c:pt>
                <c:pt idx="7795">
                  <c:v>0.135</c:v>
                </c:pt>
                <c:pt idx="7796">
                  <c:v>0.134897</c:v>
                </c:pt>
                <c:pt idx="7797">
                  <c:v>0.134864</c:v>
                </c:pt>
                <c:pt idx="7798">
                  <c:v>0.134833</c:v>
                </c:pt>
                <c:pt idx="7799">
                  <c:v>0.134813</c:v>
                </c:pt>
                <c:pt idx="7800">
                  <c:v>0.1348</c:v>
                </c:pt>
                <c:pt idx="7801">
                  <c:v>0.134776</c:v>
                </c:pt>
                <c:pt idx="7802">
                  <c:v>0.134676</c:v>
                </c:pt>
                <c:pt idx="7803">
                  <c:v>0.134631</c:v>
                </c:pt>
                <c:pt idx="7804">
                  <c:v>0.134597</c:v>
                </c:pt>
                <c:pt idx="7805">
                  <c:v>0.134594</c:v>
                </c:pt>
                <c:pt idx="7806">
                  <c:v>0.134517</c:v>
                </c:pt>
                <c:pt idx="7807">
                  <c:v>0.134401</c:v>
                </c:pt>
                <c:pt idx="7808">
                  <c:v>0.134367</c:v>
                </c:pt>
                <c:pt idx="7809">
                  <c:v>0.134234</c:v>
                </c:pt>
                <c:pt idx="7810">
                  <c:v>0.134204</c:v>
                </c:pt>
                <c:pt idx="7811">
                  <c:v>0.134172</c:v>
                </c:pt>
                <c:pt idx="7812">
                  <c:v>0.134124</c:v>
                </c:pt>
                <c:pt idx="7813">
                  <c:v>0.134105</c:v>
                </c:pt>
                <c:pt idx="7814">
                  <c:v>0.134104</c:v>
                </c:pt>
                <c:pt idx="7815">
                  <c:v>0.134074</c:v>
                </c:pt>
                <c:pt idx="7816">
                  <c:v>0.134006</c:v>
                </c:pt>
                <c:pt idx="7817">
                  <c:v>0.133953</c:v>
                </c:pt>
                <c:pt idx="7818">
                  <c:v>0.133849</c:v>
                </c:pt>
                <c:pt idx="7819">
                  <c:v>0.133829</c:v>
                </c:pt>
                <c:pt idx="7820">
                  <c:v>0.1338</c:v>
                </c:pt>
                <c:pt idx="7821">
                  <c:v>0.133777</c:v>
                </c:pt>
                <c:pt idx="7822">
                  <c:v>0.133721</c:v>
                </c:pt>
                <c:pt idx="7823">
                  <c:v>0.133701</c:v>
                </c:pt>
                <c:pt idx="7824">
                  <c:v>0.133669</c:v>
                </c:pt>
                <c:pt idx="7825">
                  <c:v>0.133654</c:v>
                </c:pt>
                <c:pt idx="7826">
                  <c:v>0.133619</c:v>
                </c:pt>
                <c:pt idx="7827">
                  <c:v>0.133444</c:v>
                </c:pt>
                <c:pt idx="7828">
                  <c:v>0.133366</c:v>
                </c:pt>
                <c:pt idx="7829">
                  <c:v>0.133337</c:v>
                </c:pt>
                <c:pt idx="7830">
                  <c:v>0.133331</c:v>
                </c:pt>
                <c:pt idx="7831">
                  <c:v>0.133192</c:v>
                </c:pt>
                <c:pt idx="7832">
                  <c:v>0.13317</c:v>
                </c:pt>
                <c:pt idx="7833">
                  <c:v>0.133166</c:v>
                </c:pt>
                <c:pt idx="7834">
                  <c:v>0.133125</c:v>
                </c:pt>
                <c:pt idx="7835">
                  <c:v>0.133085</c:v>
                </c:pt>
                <c:pt idx="7836">
                  <c:v>0.133004</c:v>
                </c:pt>
                <c:pt idx="7837">
                  <c:v>0.132943</c:v>
                </c:pt>
                <c:pt idx="7838">
                  <c:v>0.13292</c:v>
                </c:pt>
                <c:pt idx="7839">
                  <c:v>0.132897</c:v>
                </c:pt>
                <c:pt idx="7840">
                  <c:v>0.132887</c:v>
                </c:pt>
                <c:pt idx="7841">
                  <c:v>0.132864</c:v>
                </c:pt>
                <c:pt idx="7842">
                  <c:v>0.132815</c:v>
                </c:pt>
                <c:pt idx="7843">
                  <c:v>0.132774</c:v>
                </c:pt>
                <c:pt idx="7844">
                  <c:v>0.132773</c:v>
                </c:pt>
                <c:pt idx="7845">
                  <c:v>0.132745</c:v>
                </c:pt>
                <c:pt idx="7846">
                  <c:v>0.132739</c:v>
                </c:pt>
                <c:pt idx="7847">
                  <c:v>0.132721</c:v>
                </c:pt>
                <c:pt idx="7848">
                  <c:v>0.132695</c:v>
                </c:pt>
                <c:pt idx="7849">
                  <c:v>0.132688</c:v>
                </c:pt>
                <c:pt idx="7850">
                  <c:v>0.132669</c:v>
                </c:pt>
                <c:pt idx="7851">
                  <c:v>0.132637</c:v>
                </c:pt>
                <c:pt idx="7852">
                  <c:v>0.132531</c:v>
                </c:pt>
                <c:pt idx="7853">
                  <c:v>0.132471</c:v>
                </c:pt>
                <c:pt idx="7854">
                  <c:v>0.132457</c:v>
                </c:pt>
                <c:pt idx="7855">
                  <c:v>0.132376</c:v>
                </c:pt>
                <c:pt idx="7856">
                  <c:v>0.132374</c:v>
                </c:pt>
                <c:pt idx="7857">
                  <c:v>0.132356</c:v>
                </c:pt>
                <c:pt idx="7858">
                  <c:v>0.132321</c:v>
                </c:pt>
                <c:pt idx="7859">
                  <c:v>0.132236</c:v>
                </c:pt>
                <c:pt idx="7860">
                  <c:v>0.132129</c:v>
                </c:pt>
                <c:pt idx="7861">
                  <c:v>0.13203</c:v>
                </c:pt>
                <c:pt idx="7862">
                  <c:v>0.132013</c:v>
                </c:pt>
                <c:pt idx="7863">
                  <c:v>0.132007</c:v>
                </c:pt>
                <c:pt idx="7864">
                  <c:v>0.131991</c:v>
                </c:pt>
                <c:pt idx="7865">
                  <c:v>0.131969</c:v>
                </c:pt>
                <c:pt idx="7866">
                  <c:v>0.131959</c:v>
                </c:pt>
                <c:pt idx="7867">
                  <c:v>0.131906</c:v>
                </c:pt>
                <c:pt idx="7868">
                  <c:v>0.131883</c:v>
                </c:pt>
                <c:pt idx="7869">
                  <c:v>0.131853</c:v>
                </c:pt>
                <c:pt idx="7870">
                  <c:v>0.131813</c:v>
                </c:pt>
                <c:pt idx="7871">
                  <c:v>0.131735</c:v>
                </c:pt>
                <c:pt idx="7872">
                  <c:v>0.131651</c:v>
                </c:pt>
                <c:pt idx="7873">
                  <c:v>0.131551</c:v>
                </c:pt>
                <c:pt idx="7874">
                  <c:v>0.131492</c:v>
                </c:pt>
                <c:pt idx="7875">
                  <c:v>0.131447</c:v>
                </c:pt>
                <c:pt idx="7876">
                  <c:v>0.131414</c:v>
                </c:pt>
                <c:pt idx="7877">
                  <c:v>0.131336</c:v>
                </c:pt>
                <c:pt idx="7878">
                  <c:v>0.131312</c:v>
                </c:pt>
                <c:pt idx="7879">
                  <c:v>0.131307</c:v>
                </c:pt>
                <c:pt idx="7880">
                  <c:v>0.131198</c:v>
                </c:pt>
                <c:pt idx="7881">
                  <c:v>0.131166</c:v>
                </c:pt>
                <c:pt idx="7882">
                  <c:v>0.131159</c:v>
                </c:pt>
                <c:pt idx="7883">
                  <c:v>0.131148</c:v>
                </c:pt>
                <c:pt idx="7884">
                  <c:v>0.131138</c:v>
                </c:pt>
                <c:pt idx="7885">
                  <c:v>0.131127</c:v>
                </c:pt>
                <c:pt idx="7886">
                  <c:v>0.131121</c:v>
                </c:pt>
                <c:pt idx="7887">
                  <c:v>0.131083</c:v>
                </c:pt>
                <c:pt idx="7888">
                  <c:v>0.131026</c:v>
                </c:pt>
                <c:pt idx="7889">
                  <c:v>0.130968</c:v>
                </c:pt>
                <c:pt idx="7890">
                  <c:v>0.13095</c:v>
                </c:pt>
                <c:pt idx="7891">
                  <c:v>0.130934</c:v>
                </c:pt>
                <c:pt idx="7892">
                  <c:v>0.130901</c:v>
                </c:pt>
                <c:pt idx="7893">
                  <c:v>0.130896</c:v>
                </c:pt>
                <c:pt idx="7894">
                  <c:v>0.130806</c:v>
                </c:pt>
                <c:pt idx="7895">
                  <c:v>0.130776</c:v>
                </c:pt>
                <c:pt idx="7896">
                  <c:v>0.130552</c:v>
                </c:pt>
                <c:pt idx="7897">
                  <c:v>0.130491</c:v>
                </c:pt>
                <c:pt idx="7898">
                  <c:v>0.130355</c:v>
                </c:pt>
                <c:pt idx="7899">
                  <c:v>0.130355</c:v>
                </c:pt>
                <c:pt idx="7900">
                  <c:v>0.130345</c:v>
                </c:pt>
                <c:pt idx="7901">
                  <c:v>0.13028</c:v>
                </c:pt>
                <c:pt idx="7902">
                  <c:v>0.130251</c:v>
                </c:pt>
                <c:pt idx="7903">
                  <c:v>0.130165</c:v>
                </c:pt>
                <c:pt idx="7904">
                  <c:v>0.130136</c:v>
                </c:pt>
                <c:pt idx="7905">
                  <c:v>0.130097</c:v>
                </c:pt>
                <c:pt idx="7906">
                  <c:v>0.130086</c:v>
                </c:pt>
                <c:pt idx="7907">
                  <c:v>0.130049</c:v>
                </c:pt>
                <c:pt idx="7908">
                  <c:v>0.130008</c:v>
                </c:pt>
                <c:pt idx="7909">
                  <c:v>0.129993</c:v>
                </c:pt>
                <c:pt idx="7910">
                  <c:v>0.129861</c:v>
                </c:pt>
                <c:pt idx="7911">
                  <c:v>0.129827</c:v>
                </c:pt>
                <c:pt idx="7912">
                  <c:v>0.12978</c:v>
                </c:pt>
                <c:pt idx="7913">
                  <c:v>0.129735</c:v>
                </c:pt>
                <c:pt idx="7914">
                  <c:v>0.129711</c:v>
                </c:pt>
                <c:pt idx="7915">
                  <c:v>0.129661</c:v>
                </c:pt>
                <c:pt idx="7916">
                  <c:v>0.129658</c:v>
                </c:pt>
                <c:pt idx="7917">
                  <c:v>0.129596</c:v>
                </c:pt>
                <c:pt idx="7918">
                  <c:v>0.129593</c:v>
                </c:pt>
                <c:pt idx="7919">
                  <c:v>0.129539</c:v>
                </c:pt>
                <c:pt idx="7920">
                  <c:v>0.129492</c:v>
                </c:pt>
                <c:pt idx="7921">
                  <c:v>0.129478</c:v>
                </c:pt>
                <c:pt idx="7922">
                  <c:v>0.129431</c:v>
                </c:pt>
                <c:pt idx="7923">
                  <c:v>0.129401</c:v>
                </c:pt>
                <c:pt idx="7924">
                  <c:v>0.129372</c:v>
                </c:pt>
                <c:pt idx="7925">
                  <c:v>0.129271</c:v>
                </c:pt>
                <c:pt idx="7926">
                  <c:v>0.129269</c:v>
                </c:pt>
                <c:pt idx="7927">
                  <c:v>0.129238</c:v>
                </c:pt>
                <c:pt idx="7928">
                  <c:v>0.129226</c:v>
                </c:pt>
                <c:pt idx="7929">
                  <c:v>0.129226</c:v>
                </c:pt>
                <c:pt idx="7930">
                  <c:v>0.129211</c:v>
                </c:pt>
                <c:pt idx="7931">
                  <c:v>0.129197</c:v>
                </c:pt>
                <c:pt idx="7932">
                  <c:v>0.12918</c:v>
                </c:pt>
                <c:pt idx="7933">
                  <c:v>0.129178</c:v>
                </c:pt>
                <c:pt idx="7934">
                  <c:v>0.129164</c:v>
                </c:pt>
                <c:pt idx="7935">
                  <c:v>0.129141</c:v>
                </c:pt>
                <c:pt idx="7936">
                  <c:v>0.129124</c:v>
                </c:pt>
                <c:pt idx="7937">
                  <c:v>0.129072</c:v>
                </c:pt>
                <c:pt idx="7938">
                  <c:v>0.129058</c:v>
                </c:pt>
                <c:pt idx="7939">
                  <c:v>0.129039</c:v>
                </c:pt>
                <c:pt idx="7940">
                  <c:v>0.129034</c:v>
                </c:pt>
                <c:pt idx="7941">
                  <c:v>0.129008</c:v>
                </c:pt>
                <c:pt idx="7942">
                  <c:v>0.128901</c:v>
                </c:pt>
                <c:pt idx="7943">
                  <c:v>0.128885</c:v>
                </c:pt>
                <c:pt idx="7944">
                  <c:v>0.128852</c:v>
                </c:pt>
                <c:pt idx="7945">
                  <c:v>0.128836</c:v>
                </c:pt>
                <c:pt idx="7946">
                  <c:v>0.128823</c:v>
                </c:pt>
                <c:pt idx="7947">
                  <c:v>0.128793</c:v>
                </c:pt>
                <c:pt idx="7948">
                  <c:v>0.128743</c:v>
                </c:pt>
                <c:pt idx="7949">
                  <c:v>0.128693</c:v>
                </c:pt>
                <c:pt idx="7950">
                  <c:v>0.128655</c:v>
                </c:pt>
                <c:pt idx="7951">
                  <c:v>0.128646</c:v>
                </c:pt>
                <c:pt idx="7952">
                  <c:v>0.128554</c:v>
                </c:pt>
                <c:pt idx="7953">
                  <c:v>0.128529</c:v>
                </c:pt>
                <c:pt idx="7954">
                  <c:v>0.128509</c:v>
                </c:pt>
                <c:pt idx="7955">
                  <c:v>0.128497</c:v>
                </c:pt>
                <c:pt idx="7956">
                  <c:v>0.128475</c:v>
                </c:pt>
                <c:pt idx="7957">
                  <c:v>0.128452</c:v>
                </c:pt>
                <c:pt idx="7958">
                  <c:v>0.128408</c:v>
                </c:pt>
                <c:pt idx="7959">
                  <c:v>0.128364</c:v>
                </c:pt>
                <c:pt idx="7960">
                  <c:v>0.128362</c:v>
                </c:pt>
                <c:pt idx="7961">
                  <c:v>0.128338</c:v>
                </c:pt>
                <c:pt idx="7962">
                  <c:v>0.128297</c:v>
                </c:pt>
                <c:pt idx="7963">
                  <c:v>0.12829</c:v>
                </c:pt>
                <c:pt idx="7964">
                  <c:v>0.128244</c:v>
                </c:pt>
                <c:pt idx="7965">
                  <c:v>0.128192</c:v>
                </c:pt>
                <c:pt idx="7966">
                  <c:v>0.128031</c:v>
                </c:pt>
                <c:pt idx="7967">
                  <c:v>0.128014</c:v>
                </c:pt>
                <c:pt idx="7968">
                  <c:v>0.128012</c:v>
                </c:pt>
                <c:pt idx="7969">
                  <c:v>0.127993</c:v>
                </c:pt>
                <c:pt idx="7970">
                  <c:v>0.127884</c:v>
                </c:pt>
                <c:pt idx="7971">
                  <c:v>0.127834</c:v>
                </c:pt>
                <c:pt idx="7972">
                  <c:v>0.127828</c:v>
                </c:pt>
                <c:pt idx="7973">
                  <c:v>0.127819</c:v>
                </c:pt>
                <c:pt idx="7974">
                  <c:v>0.127788</c:v>
                </c:pt>
                <c:pt idx="7975">
                  <c:v>0.127748</c:v>
                </c:pt>
                <c:pt idx="7976">
                  <c:v>0.127732</c:v>
                </c:pt>
                <c:pt idx="7977">
                  <c:v>0.127698</c:v>
                </c:pt>
                <c:pt idx="7978">
                  <c:v>0.127647</c:v>
                </c:pt>
                <c:pt idx="7979">
                  <c:v>0.127545</c:v>
                </c:pt>
                <c:pt idx="7980">
                  <c:v>0.127541</c:v>
                </c:pt>
                <c:pt idx="7981">
                  <c:v>0.127498</c:v>
                </c:pt>
                <c:pt idx="7982">
                  <c:v>0.127446</c:v>
                </c:pt>
                <c:pt idx="7983">
                  <c:v>0.127317</c:v>
                </c:pt>
                <c:pt idx="7984">
                  <c:v>0.127308</c:v>
                </c:pt>
                <c:pt idx="7985">
                  <c:v>0.127259</c:v>
                </c:pt>
                <c:pt idx="7986">
                  <c:v>0.127232</c:v>
                </c:pt>
                <c:pt idx="7987">
                  <c:v>0.127174</c:v>
                </c:pt>
                <c:pt idx="7988">
                  <c:v>0.127171</c:v>
                </c:pt>
                <c:pt idx="7989">
                  <c:v>0.127043</c:v>
                </c:pt>
                <c:pt idx="7990">
                  <c:v>0.126916</c:v>
                </c:pt>
                <c:pt idx="7991">
                  <c:v>0.126896</c:v>
                </c:pt>
                <c:pt idx="7992">
                  <c:v>0.126845</c:v>
                </c:pt>
                <c:pt idx="7993">
                  <c:v>0.126833</c:v>
                </c:pt>
                <c:pt idx="7994">
                  <c:v>0.126792</c:v>
                </c:pt>
                <c:pt idx="7995">
                  <c:v>0.126735</c:v>
                </c:pt>
                <c:pt idx="7996">
                  <c:v>0.126704</c:v>
                </c:pt>
                <c:pt idx="7997">
                  <c:v>0.126563</c:v>
                </c:pt>
                <c:pt idx="7998">
                  <c:v>0.126556</c:v>
                </c:pt>
                <c:pt idx="7999">
                  <c:v>0.126538</c:v>
                </c:pt>
                <c:pt idx="8000">
                  <c:v>0.126533</c:v>
                </c:pt>
                <c:pt idx="8001">
                  <c:v>0.126514</c:v>
                </c:pt>
                <c:pt idx="8002">
                  <c:v>0.126511</c:v>
                </c:pt>
                <c:pt idx="8003">
                  <c:v>0.126481</c:v>
                </c:pt>
                <c:pt idx="8004">
                  <c:v>0.126479</c:v>
                </c:pt>
                <c:pt idx="8005">
                  <c:v>0.126462</c:v>
                </c:pt>
                <c:pt idx="8006">
                  <c:v>0.126451</c:v>
                </c:pt>
                <c:pt idx="8007">
                  <c:v>0.12642</c:v>
                </c:pt>
                <c:pt idx="8008">
                  <c:v>0.126401</c:v>
                </c:pt>
                <c:pt idx="8009">
                  <c:v>0.126395</c:v>
                </c:pt>
                <c:pt idx="8010">
                  <c:v>0.126392</c:v>
                </c:pt>
                <c:pt idx="8011">
                  <c:v>0.12639</c:v>
                </c:pt>
                <c:pt idx="8012">
                  <c:v>0.126374</c:v>
                </c:pt>
                <c:pt idx="8013">
                  <c:v>0.126362</c:v>
                </c:pt>
                <c:pt idx="8014">
                  <c:v>0.126355</c:v>
                </c:pt>
                <c:pt idx="8015">
                  <c:v>0.126314</c:v>
                </c:pt>
                <c:pt idx="8016">
                  <c:v>0.126306</c:v>
                </c:pt>
                <c:pt idx="8017">
                  <c:v>0.126293</c:v>
                </c:pt>
                <c:pt idx="8018">
                  <c:v>0.126227</c:v>
                </c:pt>
                <c:pt idx="8019">
                  <c:v>0.126161</c:v>
                </c:pt>
                <c:pt idx="8020">
                  <c:v>0.126142</c:v>
                </c:pt>
                <c:pt idx="8021">
                  <c:v>0.126065</c:v>
                </c:pt>
                <c:pt idx="8022">
                  <c:v>0.126058</c:v>
                </c:pt>
                <c:pt idx="8023">
                  <c:v>0.126058</c:v>
                </c:pt>
                <c:pt idx="8024">
                  <c:v>0.126057</c:v>
                </c:pt>
                <c:pt idx="8025">
                  <c:v>0.125992</c:v>
                </c:pt>
                <c:pt idx="8026">
                  <c:v>0.125953</c:v>
                </c:pt>
                <c:pt idx="8027">
                  <c:v>0.125872</c:v>
                </c:pt>
                <c:pt idx="8028">
                  <c:v>0.125855</c:v>
                </c:pt>
                <c:pt idx="8029">
                  <c:v>0.12579</c:v>
                </c:pt>
                <c:pt idx="8030">
                  <c:v>0.125782</c:v>
                </c:pt>
                <c:pt idx="8031">
                  <c:v>0.125726</c:v>
                </c:pt>
                <c:pt idx="8032">
                  <c:v>0.125699</c:v>
                </c:pt>
                <c:pt idx="8033">
                  <c:v>0.125688</c:v>
                </c:pt>
                <c:pt idx="8034">
                  <c:v>0.125543</c:v>
                </c:pt>
                <c:pt idx="8035">
                  <c:v>0.125519</c:v>
                </c:pt>
                <c:pt idx="8036">
                  <c:v>0.125471</c:v>
                </c:pt>
                <c:pt idx="8037">
                  <c:v>0.125435</c:v>
                </c:pt>
                <c:pt idx="8038">
                  <c:v>0.125375</c:v>
                </c:pt>
                <c:pt idx="8039">
                  <c:v>0.125374</c:v>
                </c:pt>
                <c:pt idx="8040">
                  <c:v>0.12536</c:v>
                </c:pt>
                <c:pt idx="8041">
                  <c:v>0.125331</c:v>
                </c:pt>
                <c:pt idx="8042">
                  <c:v>0.125329</c:v>
                </c:pt>
                <c:pt idx="8043">
                  <c:v>0.1253</c:v>
                </c:pt>
                <c:pt idx="8044">
                  <c:v>0.125283</c:v>
                </c:pt>
                <c:pt idx="8045">
                  <c:v>0.125279</c:v>
                </c:pt>
                <c:pt idx="8046">
                  <c:v>0.12522</c:v>
                </c:pt>
                <c:pt idx="8047">
                  <c:v>0.125171</c:v>
                </c:pt>
                <c:pt idx="8048">
                  <c:v>0.125127</c:v>
                </c:pt>
                <c:pt idx="8049">
                  <c:v>0.125104</c:v>
                </c:pt>
                <c:pt idx="8050">
                  <c:v>0.125088</c:v>
                </c:pt>
                <c:pt idx="8051">
                  <c:v>0.125058</c:v>
                </c:pt>
                <c:pt idx="8052">
                  <c:v>0.125038</c:v>
                </c:pt>
                <c:pt idx="8053">
                  <c:v>0.125011</c:v>
                </c:pt>
                <c:pt idx="8054">
                  <c:v>0.124844</c:v>
                </c:pt>
                <c:pt idx="8055">
                  <c:v>0.124821</c:v>
                </c:pt>
                <c:pt idx="8056">
                  <c:v>0.124819</c:v>
                </c:pt>
                <c:pt idx="8057">
                  <c:v>0.124793</c:v>
                </c:pt>
                <c:pt idx="8058">
                  <c:v>0.124789</c:v>
                </c:pt>
                <c:pt idx="8059">
                  <c:v>0.124769</c:v>
                </c:pt>
                <c:pt idx="8060">
                  <c:v>0.124769</c:v>
                </c:pt>
                <c:pt idx="8061">
                  <c:v>0.124743</c:v>
                </c:pt>
                <c:pt idx="8062">
                  <c:v>0.124738</c:v>
                </c:pt>
                <c:pt idx="8063">
                  <c:v>0.124696</c:v>
                </c:pt>
                <c:pt idx="8064">
                  <c:v>0.124676</c:v>
                </c:pt>
                <c:pt idx="8065">
                  <c:v>0.124671</c:v>
                </c:pt>
                <c:pt idx="8066">
                  <c:v>0.124626</c:v>
                </c:pt>
                <c:pt idx="8067">
                  <c:v>0.124598</c:v>
                </c:pt>
                <c:pt idx="8068">
                  <c:v>0.124523</c:v>
                </c:pt>
                <c:pt idx="8069">
                  <c:v>0.124462</c:v>
                </c:pt>
                <c:pt idx="8070">
                  <c:v>0.124348</c:v>
                </c:pt>
                <c:pt idx="8071">
                  <c:v>0.124263</c:v>
                </c:pt>
                <c:pt idx="8072">
                  <c:v>0.124256</c:v>
                </c:pt>
                <c:pt idx="8073">
                  <c:v>0.124212</c:v>
                </c:pt>
                <c:pt idx="8074">
                  <c:v>0.124098</c:v>
                </c:pt>
                <c:pt idx="8075">
                  <c:v>0.124089</c:v>
                </c:pt>
                <c:pt idx="8076">
                  <c:v>0.124077</c:v>
                </c:pt>
                <c:pt idx="8077">
                  <c:v>0.124057</c:v>
                </c:pt>
                <c:pt idx="8078">
                  <c:v>0.124054</c:v>
                </c:pt>
                <c:pt idx="8079">
                  <c:v>0.124028</c:v>
                </c:pt>
                <c:pt idx="8080">
                  <c:v>0.124028</c:v>
                </c:pt>
                <c:pt idx="8081">
                  <c:v>0.123862</c:v>
                </c:pt>
                <c:pt idx="8082">
                  <c:v>0.123849</c:v>
                </c:pt>
                <c:pt idx="8083">
                  <c:v>0.123792</c:v>
                </c:pt>
                <c:pt idx="8084">
                  <c:v>0.123768</c:v>
                </c:pt>
                <c:pt idx="8085">
                  <c:v>0.123767</c:v>
                </c:pt>
                <c:pt idx="8086">
                  <c:v>0.123763</c:v>
                </c:pt>
                <c:pt idx="8087">
                  <c:v>0.123753</c:v>
                </c:pt>
                <c:pt idx="8088">
                  <c:v>0.123688</c:v>
                </c:pt>
                <c:pt idx="8089">
                  <c:v>0.123666</c:v>
                </c:pt>
                <c:pt idx="8090">
                  <c:v>0.123617</c:v>
                </c:pt>
                <c:pt idx="8091">
                  <c:v>0.123584</c:v>
                </c:pt>
                <c:pt idx="8092">
                  <c:v>0.123522</c:v>
                </c:pt>
                <c:pt idx="8093">
                  <c:v>0.123492</c:v>
                </c:pt>
                <c:pt idx="8094">
                  <c:v>0.123491</c:v>
                </c:pt>
                <c:pt idx="8095">
                  <c:v>0.123488</c:v>
                </c:pt>
                <c:pt idx="8096">
                  <c:v>0.123486</c:v>
                </c:pt>
                <c:pt idx="8097">
                  <c:v>0.123471</c:v>
                </c:pt>
                <c:pt idx="8098">
                  <c:v>0.123461</c:v>
                </c:pt>
                <c:pt idx="8099">
                  <c:v>0.123442</c:v>
                </c:pt>
                <c:pt idx="8100">
                  <c:v>0.123377</c:v>
                </c:pt>
                <c:pt idx="8101">
                  <c:v>0.123369</c:v>
                </c:pt>
                <c:pt idx="8102">
                  <c:v>0.123348</c:v>
                </c:pt>
                <c:pt idx="8103">
                  <c:v>0.123322</c:v>
                </c:pt>
                <c:pt idx="8104">
                  <c:v>0.123304</c:v>
                </c:pt>
                <c:pt idx="8105">
                  <c:v>0.123303</c:v>
                </c:pt>
                <c:pt idx="8106">
                  <c:v>0.123298</c:v>
                </c:pt>
                <c:pt idx="8107">
                  <c:v>0.123266</c:v>
                </c:pt>
                <c:pt idx="8108">
                  <c:v>0.123219</c:v>
                </c:pt>
                <c:pt idx="8109">
                  <c:v>0.123187</c:v>
                </c:pt>
                <c:pt idx="8110">
                  <c:v>0.123183</c:v>
                </c:pt>
                <c:pt idx="8111">
                  <c:v>0.123101</c:v>
                </c:pt>
                <c:pt idx="8112">
                  <c:v>0.123095</c:v>
                </c:pt>
                <c:pt idx="8113">
                  <c:v>0.123025</c:v>
                </c:pt>
                <c:pt idx="8114">
                  <c:v>0.123011</c:v>
                </c:pt>
                <c:pt idx="8115">
                  <c:v>0.122995</c:v>
                </c:pt>
                <c:pt idx="8116">
                  <c:v>0.122995</c:v>
                </c:pt>
                <c:pt idx="8117">
                  <c:v>0.12298</c:v>
                </c:pt>
                <c:pt idx="8118">
                  <c:v>0.122979</c:v>
                </c:pt>
                <c:pt idx="8119">
                  <c:v>0.122961</c:v>
                </c:pt>
                <c:pt idx="8120">
                  <c:v>0.122945</c:v>
                </c:pt>
                <c:pt idx="8121">
                  <c:v>0.122921</c:v>
                </c:pt>
                <c:pt idx="8122">
                  <c:v>0.122882</c:v>
                </c:pt>
                <c:pt idx="8123">
                  <c:v>0.122824</c:v>
                </c:pt>
                <c:pt idx="8124">
                  <c:v>0.122776</c:v>
                </c:pt>
                <c:pt idx="8125">
                  <c:v>0.122729</c:v>
                </c:pt>
                <c:pt idx="8126">
                  <c:v>0.122674</c:v>
                </c:pt>
                <c:pt idx="8127">
                  <c:v>0.122579</c:v>
                </c:pt>
                <c:pt idx="8128">
                  <c:v>0.122571</c:v>
                </c:pt>
                <c:pt idx="8129">
                  <c:v>0.122541</c:v>
                </c:pt>
                <c:pt idx="8130">
                  <c:v>0.122539</c:v>
                </c:pt>
                <c:pt idx="8131">
                  <c:v>0.122535</c:v>
                </c:pt>
                <c:pt idx="8132">
                  <c:v>0.122477</c:v>
                </c:pt>
                <c:pt idx="8133">
                  <c:v>0.122476</c:v>
                </c:pt>
                <c:pt idx="8134">
                  <c:v>0.122465</c:v>
                </c:pt>
                <c:pt idx="8135">
                  <c:v>0.122392</c:v>
                </c:pt>
                <c:pt idx="8136">
                  <c:v>0.122384</c:v>
                </c:pt>
                <c:pt idx="8137">
                  <c:v>0.122315</c:v>
                </c:pt>
                <c:pt idx="8138">
                  <c:v>0.122293</c:v>
                </c:pt>
                <c:pt idx="8139">
                  <c:v>0.122221</c:v>
                </c:pt>
                <c:pt idx="8140">
                  <c:v>0.122218</c:v>
                </c:pt>
                <c:pt idx="8141">
                  <c:v>0.122185</c:v>
                </c:pt>
                <c:pt idx="8142">
                  <c:v>0.12217</c:v>
                </c:pt>
                <c:pt idx="8143">
                  <c:v>0.12211</c:v>
                </c:pt>
                <c:pt idx="8144">
                  <c:v>0.122095</c:v>
                </c:pt>
                <c:pt idx="8145">
                  <c:v>0.122068</c:v>
                </c:pt>
                <c:pt idx="8146">
                  <c:v>0.122044</c:v>
                </c:pt>
                <c:pt idx="8147">
                  <c:v>0.122031</c:v>
                </c:pt>
                <c:pt idx="8148">
                  <c:v>0.122001</c:v>
                </c:pt>
                <c:pt idx="8149">
                  <c:v>0.121898</c:v>
                </c:pt>
                <c:pt idx="8150">
                  <c:v>0.121863</c:v>
                </c:pt>
                <c:pt idx="8151">
                  <c:v>0.121853</c:v>
                </c:pt>
                <c:pt idx="8152">
                  <c:v>0.121832</c:v>
                </c:pt>
                <c:pt idx="8153">
                  <c:v>0.121815</c:v>
                </c:pt>
                <c:pt idx="8154">
                  <c:v>0.121794</c:v>
                </c:pt>
                <c:pt idx="8155">
                  <c:v>0.121758</c:v>
                </c:pt>
                <c:pt idx="8156">
                  <c:v>0.121701</c:v>
                </c:pt>
                <c:pt idx="8157">
                  <c:v>0.121699</c:v>
                </c:pt>
                <c:pt idx="8158">
                  <c:v>0.121603</c:v>
                </c:pt>
                <c:pt idx="8159">
                  <c:v>0.121594</c:v>
                </c:pt>
                <c:pt idx="8160">
                  <c:v>0.121526</c:v>
                </c:pt>
                <c:pt idx="8161">
                  <c:v>0.121503</c:v>
                </c:pt>
                <c:pt idx="8162">
                  <c:v>0.121489</c:v>
                </c:pt>
                <c:pt idx="8163">
                  <c:v>0.121461</c:v>
                </c:pt>
                <c:pt idx="8164">
                  <c:v>0.12144</c:v>
                </c:pt>
                <c:pt idx="8165">
                  <c:v>0.121414</c:v>
                </c:pt>
                <c:pt idx="8166">
                  <c:v>0.121398</c:v>
                </c:pt>
                <c:pt idx="8167">
                  <c:v>0.121395</c:v>
                </c:pt>
                <c:pt idx="8168">
                  <c:v>0.121394</c:v>
                </c:pt>
                <c:pt idx="8169">
                  <c:v>0.121377</c:v>
                </c:pt>
                <c:pt idx="8170">
                  <c:v>0.121315</c:v>
                </c:pt>
                <c:pt idx="8171">
                  <c:v>0.121227</c:v>
                </c:pt>
                <c:pt idx="8172">
                  <c:v>0.1212</c:v>
                </c:pt>
                <c:pt idx="8173">
                  <c:v>0.121189</c:v>
                </c:pt>
                <c:pt idx="8174">
                  <c:v>0.1211</c:v>
                </c:pt>
                <c:pt idx="8175">
                  <c:v>0.121098</c:v>
                </c:pt>
                <c:pt idx="8176">
                  <c:v>0.121089</c:v>
                </c:pt>
                <c:pt idx="8177">
                  <c:v>0.121069</c:v>
                </c:pt>
                <c:pt idx="8178">
                  <c:v>0.121057</c:v>
                </c:pt>
                <c:pt idx="8179">
                  <c:v>0.121003</c:v>
                </c:pt>
                <c:pt idx="8180">
                  <c:v>0.120915</c:v>
                </c:pt>
                <c:pt idx="8181">
                  <c:v>0.120911</c:v>
                </c:pt>
                <c:pt idx="8182">
                  <c:v>0.120901</c:v>
                </c:pt>
                <c:pt idx="8183">
                  <c:v>0.120866</c:v>
                </c:pt>
                <c:pt idx="8184">
                  <c:v>0.120836</c:v>
                </c:pt>
                <c:pt idx="8185">
                  <c:v>0.120712</c:v>
                </c:pt>
                <c:pt idx="8186">
                  <c:v>0.120693</c:v>
                </c:pt>
                <c:pt idx="8187">
                  <c:v>0.120636</c:v>
                </c:pt>
                <c:pt idx="8188">
                  <c:v>0.120634</c:v>
                </c:pt>
                <c:pt idx="8189">
                  <c:v>0.12057</c:v>
                </c:pt>
                <c:pt idx="8190">
                  <c:v>0.120545</c:v>
                </c:pt>
                <c:pt idx="8191">
                  <c:v>0.120525</c:v>
                </c:pt>
                <c:pt idx="8192">
                  <c:v>0.120504</c:v>
                </c:pt>
                <c:pt idx="8193">
                  <c:v>0.120503</c:v>
                </c:pt>
                <c:pt idx="8194">
                  <c:v>0.120492</c:v>
                </c:pt>
                <c:pt idx="8195">
                  <c:v>0.120466</c:v>
                </c:pt>
                <c:pt idx="8196">
                  <c:v>0.120368</c:v>
                </c:pt>
                <c:pt idx="8197">
                  <c:v>0.120362</c:v>
                </c:pt>
                <c:pt idx="8198">
                  <c:v>0.120325</c:v>
                </c:pt>
                <c:pt idx="8199">
                  <c:v>0.120263</c:v>
                </c:pt>
                <c:pt idx="8200">
                  <c:v>0.120149</c:v>
                </c:pt>
                <c:pt idx="8201">
                  <c:v>0.120116</c:v>
                </c:pt>
                <c:pt idx="8202">
                  <c:v>0.120096</c:v>
                </c:pt>
                <c:pt idx="8203">
                  <c:v>0.120051</c:v>
                </c:pt>
                <c:pt idx="8204">
                  <c:v>0.120039</c:v>
                </c:pt>
                <c:pt idx="8205">
                  <c:v>0.120005</c:v>
                </c:pt>
                <c:pt idx="8206">
                  <c:v>0.119994</c:v>
                </c:pt>
                <c:pt idx="8207">
                  <c:v>0.119987</c:v>
                </c:pt>
                <c:pt idx="8208">
                  <c:v>0.119868</c:v>
                </c:pt>
                <c:pt idx="8209">
                  <c:v>0.11985</c:v>
                </c:pt>
                <c:pt idx="8210">
                  <c:v>0.11974</c:v>
                </c:pt>
                <c:pt idx="8211">
                  <c:v>0.119727</c:v>
                </c:pt>
                <c:pt idx="8212">
                  <c:v>0.119696</c:v>
                </c:pt>
                <c:pt idx="8213">
                  <c:v>0.119661</c:v>
                </c:pt>
                <c:pt idx="8214">
                  <c:v>0.119657</c:v>
                </c:pt>
                <c:pt idx="8215">
                  <c:v>0.119652</c:v>
                </c:pt>
                <c:pt idx="8216">
                  <c:v>0.119648</c:v>
                </c:pt>
                <c:pt idx="8217">
                  <c:v>0.119648</c:v>
                </c:pt>
                <c:pt idx="8218">
                  <c:v>0.119643</c:v>
                </c:pt>
                <c:pt idx="8219">
                  <c:v>0.119525</c:v>
                </c:pt>
                <c:pt idx="8220">
                  <c:v>0.119419</c:v>
                </c:pt>
                <c:pt idx="8221">
                  <c:v>0.119355</c:v>
                </c:pt>
                <c:pt idx="8222">
                  <c:v>0.119265</c:v>
                </c:pt>
                <c:pt idx="8223">
                  <c:v>0.119264</c:v>
                </c:pt>
                <c:pt idx="8224">
                  <c:v>0.119246</c:v>
                </c:pt>
                <c:pt idx="8225">
                  <c:v>0.119217</c:v>
                </c:pt>
                <c:pt idx="8226">
                  <c:v>0.119201</c:v>
                </c:pt>
                <c:pt idx="8227">
                  <c:v>0.119197</c:v>
                </c:pt>
                <c:pt idx="8228">
                  <c:v>0.119196</c:v>
                </c:pt>
                <c:pt idx="8229">
                  <c:v>0.119177</c:v>
                </c:pt>
                <c:pt idx="8230">
                  <c:v>0.11915</c:v>
                </c:pt>
                <c:pt idx="8231">
                  <c:v>0.119134</c:v>
                </c:pt>
                <c:pt idx="8232">
                  <c:v>0.119105</c:v>
                </c:pt>
                <c:pt idx="8233">
                  <c:v>0.119076</c:v>
                </c:pt>
                <c:pt idx="8234">
                  <c:v>0.118981</c:v>
                </c:pt>
                <c:pt idx="8235">
                  <c:v>0.118977</c:v>
                </c:pt>
                <c:pt idx="8236">
                  <c:v>0.118963</c:v>
                </c:pt>
                <c:pt idx="8237">
                  <c:v>0.118944</c:v>
                </c:pt>
                <c:pt idx="8238">
                  <c:v>0.118915</c:v>
                </c:pt>
                <c:pt idx="8239">
                  <c:v>0.118889</c:v>
                </c:pt>
                <c:pt idx="8240">
                  <c:v>0.118743</c:v>
                </c:pt>
                <c:pt idx="8241">
                  <c:v>0.118723</c:v>
                </c:pt>
                <c:pt idx="8242">
                  <c:v>0.118683</c:v>
                </c:pt>
                <c:pt idx="8243">
                  <c:v>0.11859</c:v>
                </c:pt>
                <c:pt idx="8244">
                  <c:v>0.11857</c:v>
                </c:pt>
                <c:pt idx="8245">
                  <c:v>0.118549</c:v>
                </c:pt>
                <c:pt idx="8246">
                  <c:v>0.118512</c:v>
                </c:pt>
                <c:pt idx="8247">
                  <c:v>0.118441</c:v>
                </c:pt>
                <c:pt idx="8248">
                  <c:v>0.118428</c:v>
                </c:pt>
                <c:pt idx="8249">
                  <c:v>0.118422</c:v>
                </c:pt>
                <c:pt idx="8250">
                  <c:v>0.118345</c:v>
                </c:pt>
                <c:pt idx="8251">
                  <c:v>0.118326</c:v>
                </c:pt>
                <c:pt idx="8252">
                  <c:v>0.118231</c:v>
                </c:pt>
                <c:pt idx="8253">
                  <c:v>0.118216</c:v>
                </c:pt>
                <c:pt idx="8254">
                  <c:v>0.118202</c:v>
                </c:pt>
                <c:pt idx="8255">
                  <c:v>0.11816</c:v>
                </c:pt>
                <c:pt idx="8256">
                  <c:v>0.118147</c:v>
                </c:pt>
                <c:pt idx="8257">
                  <c:v>0.118145</c:v>
                </c:pt>
                <c:pt idx="8258">
                  <c:v>0.118115</c:v>
                </c:pt>
                <c:pt idx="8259">
                  <c:v>0.118108</c:v>
                </c:pt>
                <c:pt idx="8260">
                  <c:v>0.118075</c:v>
                </c:pt>
                <c:pt idx="8261">
                  <c:v>0.11804</c:v>
                </c:pt>
                <c:pt idx="8262">
                  <c:v>0.117974</c:v>
                </c:pt>
                <c:pt idx="8263">
                  <c:v>0.117886</c:v>
                </c:pt>
                <c:pt idx="8264">
                  <c:v>0.117841</c:v>
                </c:pt>
                <c:pt idx="8265">
                  <c:v>0.117761</c:v>
                </c:pt>
                <c:pt idx="8266">
                  <c:v>0.117745</c:v>
                </c:pt>
                <c:pt idx="8267">
                  <c:v>0.117717</c:v>
                </c:pt>
                <c:pt idx="8268">
                  <c:v>0.117689</c:v>
                </c:pt>
                <c:pt idx="8269">
                  <c:v>0.117634</c:v>
                </c:pt>
                <c:pt idx="8270">
                  <c:v>0.117603</c:v>
                </c:pt>
                <c:pt idx="8271">
                  <c:v>0.117597</c:v>
                </c:pt>
                <c:pt idx="8272">
                  <c:v>0.117538</c:v>
                </c:pt>
                <c:pt idx="8273">
                  <c:v>0.117469</c:v>
                </c:pt>
                <c:pt idx="8274">
                  <c:v>0.117468</c:v>
                </c:pt>
                <c:pt idx="8275">
                  <c:v>0.11743</c:v>
                </c:pt>
                <c:pt idx="8276">
                  <c:v>0.117361</c:v>
                </c:pt>
                <c:pt idx="8277">
                  <c:v>0.117347</c:v>
                </c:pt>
                <c:pt idx="8278">
                  <c:v>0.117343</c:v>
                </c:pt>
                <c:pt idx="8279">
                  <c:v>0.117319</c:v>
                </c:pt>
                <c:pt idx="8280">
                  <c:v>0.117243</c:v>
                </c:pt>
                <c:pt idx="8281">
                  <c:v>0.117217</c:v>
                </c:pt>
                <c:pt idx="8282">
                  <c:v>0.117202</c:v>
                </c:pt>
                <c:pt idx="8283">
                  <c:v>0.117173</c:v>
                </c:pt>
                <c:pt idx="8284">
                  <c:v>0.117164</c:v>
                </c:pt>
                <c:pt idx="8285">
                  <c:v>0.11716</c:v>
                </c:pt>
                <c:pt idx="8286">
                  <c:v>0.117121</c:v>
                </c:pt>
                <c:pt idx="8287">
                  <c:v>0.117061</c:v>
                </c:pt>
                <c:pt idx="8288">
                  <c:v>0.117049</c:v>
                </c:pt>
                <c:pt idx="8289">
                  <c:v>0.117029</c:v>
                </c:pt>
                <c:pt idx="8290">
                  <c:v>0.117008</c:v>
                </c:pt>
                <c:pt idx="8291">
                  <c:v>0.116934</c:v>
                </c:pt>
                <c:pt idx="8292">
                  <c:v>0.116934</c:v>
                </c:pt>
                <c:pt idx="8293">
                  <c:v>0.116777</c:v>
                </c:pt>
                <c:pt idx="8294">
                  <c:v>0.116766</c:v>
                </c:pt>
                <c:pt idx="8295">
                  <c:v>0.116748</c:v>
                </c:pt>
                <c:pt idx="8296">
                  <c:v>0.116697</c:v>
                </c:pt>
                <c:pt idx="8297">
                  <c:v>0.116694</c:v>
                </c:pt>
                <c:pt idx="8298">
                  <c:v>0.116656</c:v>
                </c:pt>
                <c:pt idx="8299">
                  <c:v>0.116631</c:v>
                </c:pt>
                <c:pt idx="8300">
                  <c:v>0.116575</c:v>
                </c:pt>
                <c:pt idx="8301">
                  <c:v>0.116546</c:v>
                </c:pt>
                <c:pt idx="8302">
                  <c:v>0.116441</c:v>
                </c:pt>
                <c:pt idx="8303">
                  <c:v>0.116437</c:v>
                </c:pt>
                <c:pt idx="8304">
                  <c:v>0.116425</c:v>
                </c:pt>
                <c:pt idx="8305">
                  <c:v>0.116388</c:v>
                </c:pt>
                <c:pt idx="8306">
                  <c:v>0.116357</c:v>
                </c:pt>
                <c:pt idx="8307">
                  <c:v>0.116329</c:v>
                </c:pt>
                <c:pt idx="8308">
                  <c:v>0.116328</c:v>
                </c:pt>
                <c:pt idx="8309">
                  <c:v>0.116324</c:v>
                </c:pt>
                <c:pt idx="8310">
                  <c:v>0.116321</c:v>
                </c:pt>
                <c:pt idx="8311">
                  <c:v>0.116178</c:v>
                </c:pt>
                <c:pt idx="8312">
                  <c:v>0.116093</c:v>
                </c:pt>
                <c:pt idx="8313">
                  <c:v>0.116086</c:v>
                </c:pt>
                <c:pt idx="8314">
                  <c:v>0.11606</c:v>
                </c:pt>
                <c:pt idx="8315">
                  <c:v>0.11604</c:v>
                </c:pt>
                <c:pt idx="8316">
                  <c:v>0.116035</c:v>
                </c:pt>
                <c:pt idx="8317">
                  <c:v>0.11596</c:v>
                </c:pt>
                <c:pt idx="8318">
                  <c:v>0.115913</c:v>
                </c:pt>
                <c:pt idx="8319">
                  <c:v>0.115894</c:v>
                </c:pt>
                <c:pt idx="8320">
                  <c:v>0.115875</c:v>
                </c:pt>
                <c:pt idx="8321">
                  <c:v>0.115846</c:v>
                </c:pt>
                <c:pt idx="8322">
                  <c:v>0.1158</c:v>
                </c:pt>
                <c:pt idx="8323">
                  <c:v>0.115729</c:v>
                </c:pt>
                <c:pt idx="8324">
                  <c:v>0.115722</c:v>
                </c:pt>
                <c:pt idx="8325">
                  <c:v>0.115721</c:v>
                </c:pt>
                <c:pt idx="8326">
                  <c:v>0.115666</c:v>
                </c:pt>
                <c:pt idx="8327">
                  <c:v>0.115624</c:v>
                </c:pt>
                <c:pt idx="8328">
                  <c:v>0.115599</c:v>
                </c:pt>
                <c:pt idx="8329">
                  <c:v>0.115536</c:v>
                </c:pt>
                <c:pt idx="8330">
                  <c:v>0.115533</c:v>
                </c:pt>
                <c:pt idx="8331">
                  <c:v>0.115525</c:v>
                </c:pt>
                <c:pt idx="8332">
                  <c:v>0.115516</c:v>
                </c:pt>
                <c:pt idx="8333">
                  <c:v>0.115511</c:v>
                </c:pt>
                <c:pt idx="8334">
                  <c:v>0.115501</c:v>
                </c:pt>
                <c:pt idx="8335">
                  <c:v>0.115473</c:v>
                </c:pt>
                <c:pt idx="8336">
                  <c:v>0.115448</c:v>
                </c:pt>
                <c:pt idx="8337">
                  <c:v>0.115432</c:v>
                </c:pt>
                <c:pt idx="8338">
                  <c:v>0.115417</c:v>
                </c:pt>
                <c:pt idx="8339">
                  <c:v>0.115406</c:v>
                </c:pt>
                <c:pt idx="8340">
                  <c:v>0.115404</c:v>
                </c:pt>
                <c:pt idx="8341">
                  <c:v>0.115398</c:v>
                </c:pt>
                <c:pt idx="8342">
                  <c:v>0.115395</c:v>
                </c:pt>
                <c:pt idx="8343">
                  <c:v>0.11534</c:v>
                </c:pt>
                <c:pt idx="8344">
                  <c:v>0.115227</c:v>
                </c:pt>
                <c:pt idx="8345">
                  <c:v>0.115192</c:v>
                </c:pt>
                <c:pt idx="8346">
                  <c:v>0.115149</c:v>
                </c:pt>
                <c:pt idx="8347">
                  <c:v>0.115104</c:v>
                </c:pt>
                <c:pt idx="8348">
                  <c:v>0.11508</c:v>
                </c:pt>
                <c:pt idx="8349">
                  <c:v>0.115075</c:v>
                </c:pt>
                <c:pt idx="8350">
                  <c:v>0.115056</c:v>
                </c:pt>
                <c:pt idx="8351">
                  <c:v>0.115028</c:v>
                </c:pt>
                <c:pt idx="8352">
                  <c:v>0.114986</c:v>
                </c:pt>
                <c:pt idx="8353">
                  <c:v>0.114978</c:v>
                </c:pt>
                <c:pt idx="8354">
                  <c:v>0.114948</c:v>
                </c:pt>
                <c:pt idx="8355">
                  <c:v>0.114899</c:v>
                </c:pt>
                <c:pt idx="8356">
                  <c:v>0.114853</c:v>
                </c:pt>
                <c:pt idx="8357">
                  <c:v>0.114746</c:v>
                </c:pt>
                <c:pt idx="8358">
                  <c:v>0.114675</c:v>
                </c:pt>
                <c:pt idx="8359">
                  <c:v>0.114512</c:v>
                </c:pt>
                <c:pt idx="8360">
                  <c:v>0.114413</c:v>
                </c:pt>
                <c:pt idx="8361">
                  <c:v>0.114384</c:v>
                </c:pt>
                <c:pt idx="8362">
                  <c:v>0.114267</c:v>
                </c:pt>
                <c:pt idx="8363">
                  <c:v>0.114257</c:v>
                </c:pt>
                <c:pt idx="8364">
                  <c:v>0.114257</c:v>
                </c:pt>
                <c:pt idx="8365">
                  <c:v>0.114221</c:v>
                </c:pt>
                <c:pt idx="8366">
                  <c:v>0.11418</c:v>
                </c:pt>
                <c:pt idx="8367">
                  <c:v>0.114167</c:v>
                </c:pt>
                <c:pt idx="8368">
                  <c:v>0.114164</c:v>
                </c:pt>
                <c:pt idx="8369">
                  <c:v>0.114162</c:v>
                </c:pt>
                <c:pt idx="8370">
                  <c:v>0.114139</c:v>
                </c:pt>
                <c:pt idx="8371">
                  <c:v>0.11412</c:v>
                </c:pt>
                <c:pt idx="8372">
                  <c:v>0.114105</c:v>
                </c:pt>
                <c:pt idx="8373">
                  <c:v>0.114085</c:v>
                </c:pt>
                <c:pt idx="8374">
                  <c:v>0.114083</c:v>
                </c:pt>
                <c:pt idx="8375">
                  <c:v>0.114058</c:v>
                </c:pt>
                <c:pt idx="8376">
                  <c:v>0.114049</c:v>
                </c:pt>
                <c:pt idx="8377">
                  <c:v>0.114033</c:v>
                </c:pt>
                <c:pt idx="8378">
                  <c:v>0.114026</c:v>
                </c:pt>
                <c:pt idx="8379">
                  <c:v>0.114026</c:v>
                </c:pt>
                <c:pt idx="8380">
                  <c:v>0.114016</c:v>
                </c:pt>
                <c:pt idx="8381">
                  <c:v>0.114005</c:v>
                </c:pt>
                <c:pt idx="8382">
                  <c:v>0.113945</c:v>
                </c:pt>
                <c:pt idx="8383">
                  <c:v>0.113905</c:v>
                </c:pt>
                <c:pt idx="8384">
                  <c:v>0.113887</c:v>
                </c:pt>
                <c:pt idx="8385">
                  <c:v>0.113858</c:v>
                </c:pt>
                <c:pt idx="8386">
                  <c:v>0.113856</c:v>
                </c:pt>
                <c:pt idx="8387">
                  <c:v>0.113851</c:v>
                </c:pt>
                <c:pt idx="8388">
                  <c:v>0.113849</c:v>
                </c:pt>
                <c:pt idx="8389">
                  <c:v>0.113838</c:v>
                </c:pt>
                <c:pt idx="8390">
                  <c:v>0.113817</c:v>
                </c:pt>
                <c:pt idx="8391">
                  <c:v>0.113799</c:v>
                </c:pt>
                <c:pt idx="8392">
                  <c:v>0.113773</c:v>
                </c:pt>
                <c:pt idx="8393">
                  <c:v>0.113749</c:v>
                </c:pt>
                <c:pt idx="8394">
                  <c:v>0.113747</c:v>
                </c:pt>
                <c:pt idx="8395">
                  <c:v>0.113604</c:v>
                </c:pt>
                <c:pt idx="8396">
                  <c:v>0.113577</c:v>
                </c:pt>
                <c:pt idx="8397">
                  <c:v>0.113495</c:v>
                </c:pt>
                <c:pt idx="8398">
                  <c:v>0.113434</c:v>
                </c:pt>
                <c:pt idx="8399">
                  <c:v>0.113392</c:v>
                </c:pt>
                <c:pt idx="8400">
                  <c:v>0.113374</c:v>
                </c:pt>
                <c:pt idx="8401">
                  <c:v>0.113359</c:v>
                </c:pt>
                <c:pt idx="8402">
                  <c:v>0.113351</c:v>
                </c:pt>
                <c:pt idx="8403">
                  <c:v>0.113338</c:v>
                </c:pt>
                <c:pt idx="8404">
                  <c:v>0.113271</c:v>
                </c:pt>
                <c:pt idx="8405">
                  <c:v>0.113146</c:v>
                </c:pt>
                <c:pt idx="8406">
                  <c:v>0.113097</c:v>
                </c:pt>
                <c:pt idx="8407">
                  <c:v>0.113091</c:v>
                </c:pt>
                <c:pt idx="8408">
                  <c:v>0.112998</c:v>
                </c:pt>
                <c:pt idx="8409">
                  <c:v>0.112946</c:v>
                </c:pt>
                <c:pt idx="8410">
                  <c:v>0.112921</c:v>
                </c:pt>
                <c:pt idx="8411">
                  <c:v>0.112915</c:v>
                </c:pt>
                <c:pt idx="8412">
                  <c:v>0.112909</c:v>
                </c:pt>
                <c:pt idx="8413">
                  <c:v>0.112836</c:v>
                </c:pt>
                <c:pt idx="8414">
                  <c:v>0.112805</c:v>
                </c:pt>
                <c:pt idx="8415">
                  <c:v>0.112773</c:v>
                </c:pt>
                <c:pt idx="8416">
                  <c:v>0.112755</c:v>
                </c:pt>
                <c:pt idx="8417">
                  <c:v>0.112724</c:v>
                </c:pt>
                <c:pt idx="8418">
                  <c:v>0.112713</c:v>
                </c:pt>
                <c:pt idx="8419">
                  <c:v>0.112711</c:v>
                </c:pt>
                <c:pt idx="8420">
                  <c:v>0.112592</c:v>
                </c:pt>
                <c:pt idx="8421">
                  <c:v>0.112569</c:v>
                </c:pt>
                <c:pt idx="8422">
                  <c:v>0.112559</c:v>
                </c:pt>
                <c:pt idx="8423">
                  <c:v>0.11254</c:v>
                </c:pt>
                <c:pt idx="8424">
                  <c:v>0.112504</c:v>
                </c:pt>
                <c:pt idx="8425">
                  <c:v>0.112442</c:v>
                </c:pt>
                <c:pt idx="8426">
                  <c:v>0.112421</c:v>
                </c:pt>
                <c:pt idx="8427">
                  <c:v>0.112366</c:v>
                </c:pt>
                <c:pt idx="8428">
                  <c:v>0.112365</c:v>
                </c:pt>
                <c:pt idx="8429">
                  <c:v>0.112346</c:v>
                </c:pt>
                <c:pt idx="8430">
                  <c:v>0.112346</c:v>
                </c:pt>
                <c:pt idx="8431">
                  <c:v>0.112251</c:v>
                </c:pt>
                <c:pt idx="8432">
                  <c:v>0.112188</c:v>
                </c:pt>
                <c:pt idx="8433">
                  <c:v>0.112185</c:v>
                </c:pt>
                <c:pt idx="8434">
                  <c:v>0.112137</c:v>
                </c:pt>
                <c:pt idx="8435">
                  <c:v>0.112117</c:v>
                </c:pt>
                <c:pt idx="8436">
                  <c:v>0.112109</c:v>
                </c:pt>
                <c:pt idx="8437">
                  <c:v>0.112054</c:v>
                </c:pt>
                <c:pt idx="8438">
                  <c:v>0.112053</c:v>
                </c:pt>
                <c:pt idx="8439">
                  <c:v>0.11205</c:v>
                </c:pt>
                <c:pt idx="8440">
                  <c:v>0.11203</c:v>
                </c:pt>
                <c:pt idx="8441">
                  <c:v>0.111983</c:v>
                </c:pt>
                <c:pt idx="8442">
                  <c:v>0.111933</c:v>
                </c:pt>
                <c:pt idx="8443">
                  <c:v>0.111786</c:v>
                </c:pt>
                <c:pt idx="8444">
                  <c:v>0.111731</c:v>
                </c:pt>
                <c:pt idx="8445">
                  <c:v>0.111726</c:v>
                </c:pt>
                <c:pt idx="8446">
                  <c:v>0.111722</c:v>
                </c:pt>
                <c:pt idx="8447">
                  <c:v>0.111676</c:v>
                </c:pt>
                <c:pt idx="8448">
                  <c:v>0.111644</c:v>
                </c:pt>
                <c:pt idx="8449">
                  <c:v>0.11164</c:v>
                </c:pt>
                <c:pt idx="8450">
                  <c:v>0.111621</c:v>
                </c:pt>
                <c:pt idx="8451">
                  <c:v>0.111556</c:v>
                </c:pt>
                <c:pt idx="8452">
                  <c:v>0.111457</c:v>
                </c:pt>
                <c:pt idx="8453">
                  <c:v>0.111333</c:v>
                </c:pt>
                <c:pt idx="8454">
                  <c:v>0.111314</c:v>
                </c:pt>
                <c:pt idx="8455">
                  <c:v>0.111236</c:v>
                </c:pt>
                <c:pt idx="8456">
                  <c:v>0.111187</c:v>
                </c:pt>
                <c:pt idx="8457">
                  <c:v>0.111154</c:v>
                </c:pt>
                <c:pt idx="8458">
                  <c:v>0.111115</c:v>
                </c:pt>
                <c:pt idx="8459">
                  <c:v>0.111039</c:v>
                </c:pt>
                <c:pt idx="8460">
                  <c:v>0.111026</c:v>
                </c:pt>
                <c:pt idx="8461">
                  <c:v>0.111009</c:v>
                </c:pt>
                <c:pt idx="8462">
                  <c:v>0.111005</c:v>
                </c:pt>
                <c:pt idx="8463">
                  <c:v>0.110925</c:v>
                </c:pt>
                <c:pt idx="8464">
                  <c:v>0.110893</c:v>
                </c:pt>
                <c:pt idx="8465">
                  <c:v>0.110889</c:v>
                </c:pt>
                <c:pt idx="8466">
                  <c:v>0.110786</c:v>
                </c:pt>
                <c:pt idx="8467">
                  <c:v>0.11077</c:v>
                </c:pt>
                <c:pt idx="8468">
                  <c:v>0.110737</c:v>
                </c:pt>
                <c:pt idx="8469">
                  <c:v>0.110722</c:v>
                </c:pt>
                <c:pt idx="8470">
                  <c:v>0.110708</c:v>
                </c:pt>
                <c:pt idx="8471">
                  <c:v>0.110642</c:v>
                </c:pt>
                <c:pt idx="8472">
                  <c:v>0.110624</c:v>
                </c:pt>
                <c:pt idx="8473">
                  <c:v>0.110571</c:v>
                </c:pt>
                <c:pt idx="8474">
                  <c:v>0.110554</c:v>
                </c:pt>
                <c:pt idx="8475">
                  <c:v>0.110487</c:v>
                </c:pt>
                <c:pt idx="8476">
                  <c:v>0.110456</c:v>
                </c:pt>
                <c:pt idx="8477">
                  <c:v>0.110389</c:v>
                </c:pt>
                <c:pt idx="8478">
                  <c:v>0.110362</c:v>
                </c:pt>
                <c:pt idx="8479">
                  <c:v>0.110334</c:v>
                </c:pt>
                <c:pt idx="8480">
                  <c:v>0.110333</c:v>
                </c:pt>
                <c:pt idx="8481">
                  <c:v>0.110332</c:v>
                </c:pt>
                <c:pt idx="8482">
                  <c:v>0.110315</c:v>
                </c:pt>
                <c:pt idx="8483">
                  <c:v>0.110299</c:v>
                </c:pt>
                <c:pt idx="8484">
                  <c:v>0.110298</c:v>
                </c:pt>
                <c:pt idx="8485">
                  <c:v>0.110276</c:v>
                </c:pt>
                <c:pt idx="8486">
                  <c:v>0.110246</c:v>
                </c:pt>
                <c:pt idx="8487">
                  <c:v>0.110242</c:v>
                </c:pt>
                <c:pt idx="8488">
                  <c:v>0.110231</c:v>
                </c:pt>
                <c:pt idx="8489">
                  <c:v>0.110188</c:v>
                </c:pt>
                <c:pt idx="8490">
                  <c:v>0.110127</c:v>
                </c:pt>
                <c:pt idx="8491">
                  <c:v>0.110117</c:v>
                </c:pt>
                <c:pt idx="8492">
                  <c:v>0.110096</c:v>
                </c:pt>
                <c:pt idx="8493">
                  <c:v>0.10998</c:v>
                </c:pt>
                <c:pt idx="8494">
                  <c:v>0.109951</c:v>
                </c:pt>
                <c:pt idx="8495">
                  <c:v>0.109884</c:v>
                </c:pt>
                <c:pt idx="8496">
                  <c:v>0.109766</c:v>
                </c:pt>
                <c:pt idx="8497">
                  <c:v>0.109764</c:v>
                </c:pt>
                <c:pt idx="8498">
                  <c:v>0.109746</c:v>
                </c:pt>
                <c:pt idx="8499">
                  <c:v>0.109739</c:v>
                </c:pt>
                <c:pt idx="8500">
                  <c:v>0.109662</c:v>
                </c:pt>
                <c:pt idx="8501">
                  <c:v>0.109584</c:v>
                </c:pt>
                <c:pt idx="8502">
                  <c:v>0.109537</c:v>
                </c:pt>
                <c:pt idx="8503">
                  <c:v>0.109446</c:v>
                </c:pt>
                <c:pt idx="8504">
                  <c:v>0.109403</c:v>
                </c:pt>
                <c:pt idx="8505">
                  <c:v>0.10938</c:v>
                </c:pt>
                <c:pt idx="8506">
                  <c:v>0.109326</c:v>
                </c:pt>
                <c:pt idx="8507">
                  <c:v>0.109304</c:v>
                </c:pt>
                <c:pt idx="8508">
                  <c:v>0.109218</c:v>
                </c:pt>
                <c:pt idx="8509">
                  <c:v>0.109195</c:v>
                </c:pt>
                <c:pt idx="8510">
                  <c:v>0.109153</c:v>
                </c:pt>
                <c:pt idx="8511">
                  <c:v>0.109087</c:v>
                </c:pt>
                <c:pt idx="8512">
                  <c:v>0.109069</c:v>
                </c:pt>
                <c:pt idx="8513">
                  <c:v>0.109047</c:v>
                </c:pt>
                <c:pt idx="8514">
                  <c:v>0.109011</c:v>
                </c:pt>
                <c:pt idx="8515">
                  <c:v>0.108971</c:v>
                </c:pt>
                <c:pt idx="8516">
                  <c:v>0.108964</c:v>
                </c:pt>
                <c:pt idx="8517">
                  <c:v>0.108894</c:v>
                </c:pt>
                <c:pt idx="8518">
                  <c:v>0.108871</c:v>
                </c:pt>
                <c:pt idx="8519">
                  <c:v>0.108826</c:v>
                </c:pt>
                <c:pt idx="8520">
                  <c:v>0.108786</c:v>
                </c:pt>
                <c:pt idx="8521">
                  <c:v>0.108786</c:v>
                </c:pt>
                <c:pt idx="8522">
                  <c:v>0.108743</c:v>
                </c:pt>
                <c:pt idx="8523">
                  <c:v>0.108718</c:v>
                </c:pt>
                <c:pt idx="8524">
                  <c:v>0.108707</c:v>
                </c:pt>
                <c:pt idx="8525">
                  <c:v>0.108695</c:v>
                </c:pt>
                <c:pt idx="8526">
                  <c:v>0.108657</c:v>
                </c:pt>
                <c:pt idx="8527">
                  <c:v>0.108633</c:v>
                </c:pt>
                <c:pt idx="8528">
                  <c:v>0.108592</c:v>
                </c:pt>
                <c:pt idx="8529">
                  <c:v>0.108591</c:v>
                </c:pt>
                <c:pt idx="8530">
                  <c:v>0.10859</c:v>
                </c:pt>
                <c:pt idx="8531">
                  <c:v>0.108556</c:v>
                </c:pt>
                <c:pt idx="8532">
                  <c:v>0.108412</c:v>
                </c:pt>
                <c:pt idx="8533">
                  <c:v>0.10841</c:v>
                </c:pt>
                <c:pt idx="8534">
                  <c:v>0.108352</c:v>
                </c:pt>
                <c:pt idx="8535">
                  <c:v>0.108285</c:v>
                </c:pt>
                <c:pt idx="8536">
                  <c:v>0.108261</c:v>
                </c:pt>
                <c:pt idx="8537">
                  <c:v>0.108219</c:v>
                </c:pt>
                <c:pt idx="8538">
                  <c:v>0.108109</c:v>
                </c:pt>
                <c:pt idx="8539">
                  <c:v>0.10804</c:v>
                </c:pt>
                <c:pt idx="8540">
                  <c:v>0.108032</c:v>
                </c:pt>
                <c:pt idx="8541">
                  <c:v>0.107994</c:v>
                </c:pt>
                <c:pt idx="8542">
                  <c:v>0.10799</c:v>
                </c:pt>
                <c:pt idx="8543">
                  <c:v>0.107981</c:v>
                </c:pt>
                <c:pt idx="8544">
                  <c:v>0.107966</c:v>
                </c:pt>
                <c:pt idx="8545">
                  <c:v>0.107954</c:v>
                </c:pt>
                <c:pt idx="8546">
                  <c:v>0.10795</c:v>
                </c:pt>
                <c:pt idx="8547">
                  <c:v>0.107938</c:v>
                </c:pt>
                <c:pt idx="8548">
                  <c:v>0.107922</c:v>
                </c:pt>
                <c:pt idx="8549">
                  <c:v>0.107797</c:v>
                </c:pt>
                <c:pt idx="8550">
                  <c:v>0.107784</c:v>
                </c:pt>
                <c:pt idx="8551">
                  <c:v>0.107756</c:v>
                </c:pt>
                <c:pt idx="8552">
                  <c:v>0.107701</c:v>
                </c:pt>
                <c:pt idx="8553">
                  <c:v>0.107699</c:v>
                </c:pt>
                <c:pt idx="8554">
                  <c:v>0.107691</c:v>
                </c:pt>
                <c:pt idx="8555">
                  <c:v>0.107595</c:v>
                </c:pt>
                <c:pt idx="8556">
                  <c:v>0.107556</c:v>
                </c:pt>
                <c:pt idx="8557">
                  <c:v>0.107546</c:v>
                </c:pt>
                <c:pt idx="8558">
                  <c:v>0.107521</c:v>
                </c:pt>
                <c:pt idx="8559">
                  <c:v>0.107495</c:v>
                </c:pt>
                <c:pt idx="8560">
                  <c:v>0.107433</c:v>
                </c:pt>
                <c:pt idx="8561">
                  <c:v>0.107431</c:v>
                </c:pt>
                <c:pt idx="8562">
                  <c:v>0.107383</c:v>
                </c:pt>
                <c:pt idx="8563">
                  <c:v>0.10738</c:v>
                </c:pt>
                <c:pt idx="8564">
                  <c:v>0.10737</c:v>
                </c:pt>
                <c:pt idx="8565">
                  <c:v>0.107307</c:v>
                </c:pt>
                <c:pt idx="8566">
                  <c:v>0.10724</c:v>
                </c:pt>
                <c:pt idx="8567">
                  <c:v>0.107217</c:v>
                </c:pt>
                <c:pt idx="8568">
                  <c:v>0.107195</c:v>
                </c:pt>
                <c:pt idx="8569">
                  <c:v>0.107158</c:v>
                </c:pt>
                <c:pt idx="8570">
                  <c:v>0.107158</c:v>
                </c:pt>
                <c:pt idx="8571">
                  <c:v>0.10713</c:v>
                </c:pt>
                <c:pt idx="8572">
                  <c:v>0.107061</c:v>
                </c:pt>
                <c:pt idx="8573">
                  <c:v>0.107055</c:v>
                </c:pt>
                <c:pt idx="8574">
                  <c:v>0.107034</c:v>
                </c:pt>
                <c:pt idx="8575">
                  <c:v>0.106956</c:v>
                </c:pt>
                <c:pt idx="8576">
                  <c:v>0.106941</c:v>
                </c:pt>
                <c:pt idx="8577">
                  <c:v>0.106941</c:v>
                </c:pt>
                <c:pt idx="8578">
                  <c:v>0.106923</c:v>
                </c:pt>
                <c:pt idx="8579">
                  <c:v>0.106909</c:v>
                </c:pt>
                <c:pt idx="8580">
                  <c:v>0.10688</c:v>
                </c:pt>
                <c:pt idx="8581">
                  <c:v>0.10679</c:v>
                </c:pt>
                <c:pt idx="8582">
                  <c:v>0.106729</c:v>
                </c:pt>
                <c:pt idx="8583">
                  <c:v>0.106716</c:v>
                </c:pt>
                <c:pt idx="8584">
                  <c:v>0.106676</c:v>
                </c:pt>
                <c:pt idx="8585">
                  <c:v>0.106643</c:v>
                </c:pt>
                <c:pt idx="8586">
                  <c:v>0.106616</c:v>
                </c:pt>
                <c:pt idx="8587">
                  <c:v>0.106561</c:v>
                </c:pt>
                <c:pt idx="8588">
                  <c:v>0.106535</c:v>
                </c:pt>
                <c:pt idx="8589">
                  <c:v>0.10653</c:v>
                </c:pt>
                <c:pt idx="8590">
                  <c:v>0.106492</c:v>
                </c:pt>
                <c:pt idx="8591">
                  <c:v>0.10648</c:v>
                </c:pt>
                <c:pt idx="8592">
                  <c:v>0.106458</c:v>
                </c:pt>
                <c:pt idx="8593">
                  <c:v>0.106445</c:v>
                </c:pt>
                <c:pt idx="8594">
                  <c:v>0.106434</c:v>
                </c:pt>
                <c:pt idx="8595">
                  <c:v>0.106415</c:v>
                </c:pt>
                <c:pt idx="8596">
                  <c:v>0.106412</c:v>
                </c:pt>
                <c:pt idx="8597">
                  <c:v>0.106367</c:v>
                </c:pt>
                <c:pt idx="8598">
                  <c:v>0.106298</c:v>
                </c:pt>
                <c:pt idx="8599">
                  <c:v>0.106295</c:v>
                </c:pt>
                <c:pt idx="8600">
                  <c:v>0.106258</c:v>
                </c:pt>
                <c:pt idx="8601">
                  <c:v>0.10621</c:v>
                </c:pt>
                <c:pt idx="8602">
                  <c:v>0.1062</c:v>
                </c:pt>
                <c:pt idx="8603">
                  <c:v>0.106184</c:v>
                </c:pt>
                <c:pt idx="8604">
                  <c:v>0.106178</c:v>
                </c:pt>
                <c:pt idx="8605">
                  <c:v>0.106175</c:v>
                </c:pt>
                <c:pt idx="8606">
                  <c:v>0.10617</c:v>
                </c:pt>
                <c:pt idx="8607">
                  <c:v>0.106136</c:v>
                </c:pt>
                <c:pt idx="8608">
                  <c:v>0.106126</c:v>
                </c:pt>
                <c:pt idx="8609">
                  <c:v>0.106066</c:v>
                </c:pt>
                <c:pt idx="8610">
                  <c:v>0.106004</c:v>
                </c:pt>
                <c:pt idx="8611">
                  <c:v>0.105984</c:v>
                </c:pt>
                <c:pt idx="8612">
                  <c:v>0.105967</c:v>
                </c:pt>
                <c:pt idx="8613">
                  <c:v>0.105964</c:v>
                </c:pt>
                <c:pt idx="8614">
                  <c:v>0.105886</c:v>
                </c:pt>
                <c:pt idx="8615">
                  <c:v>0.105837</c:v>
                </c:pt>
                <c:pt idx="8616">
                  <c:v>0.105819</c:v>
                </c:pt>
                <c:pt idx="8617">
                  <c:v>0.105724</c:v>
                </c:pt>
                <c:pt idx="8618">
                  <c:v>0.105703</c:v>
                </c:pt>
                <c:pt idx="8619">
                  <c:v>0.105648</c:v>
                </c:pt>
                <c:pt idx="8620">
                  <c:v>0.105648</c:v>
                </c:pt>
                <c:pt idx="8621">
                  <c:v>0.105631</c:v>
                </c:pt>
                <c:pt idx="8622">
                  <c:v>0.105607</c:v>
                </c:pt>
                <c:pt idx="8623">
                  <c:v>0.105598</c:v>
                </c:pt>
                <c:pt idx="8624">
                  <c:v>0.105591</c:v>
                </c:pt>
                <c:pt idx="8625">
                  <c:v>0.10555</c:v>
                </c:pt>
                <c:pt idx="8626">
                  <c:v>0.105509</c:v>
                </c:pt>
                <c:pt idx="8627">
                  <c:v>0.105452</c:v>
                </c:pt>
                <c:pt idx="8628">
                  <c:v>0.105452</c:v>
                </c:pt>
                <c:pt idx="8629">
                  <c:v>0.10545</c:v>
                </c:pt>
                <c:pt idx="8630">
                  <c:v>0.105433</c:v>
                </c:pt>
                <c:pt idx="8631">
                  <c:v>0.105427</c:v>
                </c:pt>
                <c:pt idx="8632">
                  <c:v>0.105405</c:v>
                </c:pt>
                <c:pt idx="8633">
                  <c:v>0.105385</c:v>
                </c:pt>
                <c:pt idx="8634">
                  <c:v>0.105259</c:v>
                </c:pt>
                <c:pt idx="8635">
                  <c:v>0.10525</c:v>
                </c:pt>
                <c:pt idx="8636">
                  <c:v>0.105191</c:v>
                </c:pt>
                <c:pt idx="8637">
                  <c:v>0.105179</c:v>
                </c:pt>
                <c:pt idx="8638">
                  <c:v>0.105164</c:v>
                </c:pt>
                <c:pt idx="8639">
                  <c:v>0.105142</c:v>
                </c:pt>
                <c:pt idx="8640">
                  <c:v>0.10499</c:v>
                </c:pt>
                <c:pt idx="8641">
                  <c:v>0.104974</c:v>
                </c:pt>
                <c:pt idx="8642">
                  <c:v>0.104957</c:v>
                </c:pt>
                <c:pt idx="8643">
                  <c:v>0.104944</c:v>
                </c:pt>
                <c:pt idx="8644">
                  <c:v>0.104943</c:v>
                </c:pt>
                <c:pt idx="8645">
                  <c:v>0.104867</c:v>
                </c:pt>
                <c:pt idx="8646">
                  <c:v>0.104854</c:v>
                </c:pt>
                <c:pt idx="8647">
                  <c:v>0.104797</c:v>
                </c:pt>
                <c:pt idx="8648">
                  <c:v>0.104784</c:v>
                </c:pt>
                <c:pt idx="8649">
                  <c:v>0.104777</c:v>
                </c:pt>
                <c:pt idx="8650">
                  <c:v>0.104756</c:v>
                </c:pt>
                <c:pt idx="8651">
                  <c:v>0.104753</c:v>
                </c:pt>
                <c:pt idx="8652">
                  <c:v>0.104675</c:v>
                </c:pt>
                <c:pt idx="8653">
                  <c:v>0.104641</c:v>
                </c:pt>
                <c:pt idx="8654">
                  <c:v>0.104629</c:v>
                </c:pt>
                <c:pt idx="8655">
                  <c:v>0.104512</c:v>
                </c:pt>
                <c:pt idx="8656">
                  <c:v>0.10445</c:v>
                </c:pt>
                <c:pt idx="8657">
                  <c:v>0.104432</c:v>
                </c:pt>
                <c:pt idx="8658">
                  <c:v>0.104431</c:v>
                </c:pt>
                <c:pt idx="8659">
                  <c:v>0.104378</c:v>
                </c:pt>
                <c:pt idx="8660">
                  <c:v>0.104361</c:v>
                </c:pt>
                <c:pt idx="8661">
                  <c:v>0.104345</c:v>
                </c:pt>
                <c:pt idx="8662">
                  <c:v>0.104344</c:v>
                </c:pt>
                <c:pt idx="8663">
                  <c:v>0.10434</c:v>
                </c:pt>
                <c:pt idx="8664">
                  <c:v>0.104305</c:v>
                </c:pt>
                <c:pt idx="8665">
                  <c:v>0.104296</c:v>
                </c:pt>
                <c:pt idx="8666">
                  <c:v>0.104292</c:v>
                </c:pt>
                <c:pt idx="8667">
                  <c:v>0.104277</c:v>
                </c:pt>
                <c:pt idx="8668">
                  <c:v>0.10424</c:v>
                </c:pt>
                <c:pt idx="8669">
                  <c:v>0.104224</c:v>
                </c:pt>
                <c:pt idx="8670">
                  <c:v>0.104222</c:v>
                </c:pt>
                <c:pt idx="8671">
                  <c:v>0.104216</c:v>
                </c:pt>
                <c:pt idx="8672">
                  <c:v>0.104142</c:v>
                </c:pt>
                <c:pt idx="8673">
                  <c:v>0.104135</c:v>
                </c:pt>
                <c:pt idx="8674">
                  <c:v>0.104106</c:v>
                </c:pt>
                <c:pt idx="8675">
                  <c:v>0.1041</c:v>
                </c:pt>
                <c:pt idx="8676">
                  <c:v>0.10409</c:v>
                </c:pt>
                <c:pt idx="8677">
                  <c:v>0.104086</c:v>
                </c:pt>
                <c:pt idx="8678">
                  <c:v>0.104085</c:v>
                </c:pt>
                <c:pt idx="8679">
                  <c:v>0.104079</c:v>
                </c:pt>
                <c:pt idx="8680">
                  <c:v>0.104074</c:v>
                </c:pt>
                <c:pt idx="8681">
                  <c:v>0.103968</c:v>
                </c:pt>
                <c:pt idx="8682">
                  <c:v>0.103965</c:v>
                </c:pt>
                <c:pt idx="8683">
                  <c:v>0.103948</c:v>
                </c:pt>
                <c:pt idx="8684">
                  <c:v>0.103938</c:v>
                </c:pt>
                <c:pt idx="8685">
                  <c:v>0.103909</c:v>
                </c:pt>
                <c:pt idx="8686">
                  <c:v>0.103877</c:v>
                </c:pt>
                <c:pt idx="8687">
                  <c:v>0.103834</c:v>
                </c:pt>
                <c:pt idx="8688">
                  <c:v>0.103826</c:v>
                </c:pt>
                <c:pt idx="8689">
                  <c:v>0.103824</c:v>
                </c:pt>
                <c:pt idx="8690">
                  <c:v>0.103817</c:v>
                </c:pt>
                <c:pt idx="8691">
                  <c:v>0.103817</c:v>
                </c:pt>
                <c:pt idx="8692">
                  <c:v>0.103752</c:v>
                </c:pt>
                <c:pt idx="8693">
                  <c:v>0.103677</c:v>
                </c:pt>
                <c:pt idx="8694">
                  <c:v>0.103636</c:v>
                </c:pt>
                <c:pt idx="8695">
                  <c:v>0.103563</c:v>
                </c:pt>
                <c:pt idx="8696">
                  <c:v>0.103555</c:v>
                </c:pt>
                <c:pt idx="8697">
                  <c:v>0.103524</c:v>
                </c:pt>
                <c:pt idx="8698">
                  <c:v>0.103476</c:v>
                </c:pt>
                <c:pt idx="8699">
                  <c:v>0.103475</c:v>
                </c:pt>
                <c:pt idx="8700">
                  <c:v>0.103443</c:v>
                </c:pt>
                <c:pt idx="8701">
                  <c:v>0.103402</c:v>
                </c:pt>
                <c:pt idx="8702">
                  <c:v>0.103389</c:v>
                </c:pt>
                <c:pt idx="8703">
                  <c:v>0.103374</c:v>
                </c:pt>
                <c:pt idx="8704">
                  <c:v>0.103373</c:v>
                </c:pt>
                <c:pt idx="8705">
                  <c:v>0.103361</c:v>
                </c:pt>
                <c:pt idx="8706">
                  <c:v>0.10327</c:v>
                </c:pt>
                <c:pt idx="8707">
                  <c:v>0.103269</c:v>
                </c:pt>
                <c:pt idx="8708">
                  <c:v>0.103259</c:v>
                </c:pt>
                <c:pt idx="8709">
                  <c:v>0.103197</c:v>
                </c:pt>
                <c:pt idx="8710">
                  <c:v>0.103189</c:v>
                </c:pt>
                <c:pt idx="8711">
                  <c:v>0.103187</c:v>
                </c:pt>
                <c:pt idx="8712">
                  <c:v>0.103159</c:v>
                </c:pt>
                <c:pt idx="8713">
                  <c:v>0.103054</c:v>
                </c:pt>
                <c:pt idx="8714">
                  <c:v>0.103007</c:v>
                </c:pt>
                <c:pt idx="8715">
                  <c:v>0.102988</c:v>
                </c:pt>
                <c:pt idx="8716">
                  <c:v>0.102981</c:v>
                </c:pt>
                <c:pt idx="8717">
                  <c:v>0.102845</c:v>
                </c:pt>
                <c:pt idx="8718">
                  <c:v>0.102755</c:v>
                </c:pt>
                <c:pt idx="8719">
                  <c:v>0.102751</c:v>
                </c:pt>
                <c:pt idx="8720">
                  <c:v>0.102736</c:v>
                </c:pt>
                <c:pt idx="8721">
                  <c:v>0.10273</c:v>
                </c:pt>
                <c:pt idx="8722">
                  <c:v>0.1027</c:v>
                </c:pt>
                <c:pt idx="8723">
                  <c:v>0.102686</c:v>
                </c:pt>
                <c:pt idx="8724">
                  <c:v>0.102653</c:v>
                </c:pt>
                <c:pt idx="8725">
                  <c:v>0.102652</c:v>
                </c:pt>
                <c:pt idx="8726">
                  <c:v>0.102639</c:v>
                </c:pt>
                <c:pt idx="8727">
                  <c:v>0.102596</c:v>
                </c:pt>
                <c:pt idx="8728">
                  <c:v>0.102445</c:v>
                </c:pt>
                <c:pt idx="8729">
                  <c:v>0.102418</c:v>
                </c:pt>
                <c:pt idx="8730">
                  <c:v>0.102415</c:v>
                </c:pt>
                <c:pt idx="8731">
                  <c:v>0.102362</c:v>
                </c:pt>
                <c:pt idx="8732">
                  <c:v>0.102341</c:v>
                </c:pt>
                <c:pt idx="8733">
                  <c:v>0.102338</c:v>
                </c:pt>
                <c:pt idx="8734">
                  <c:v>0.102327</c:v>
                </c:pt>
                <c:pt idx="8735">
                  <c:v>0.102291</c:v>
                </c:pt>
                <c:pt idx="8736">
                  <c:v>0.10229</c:v>
                </c:pt>
                <c:pt idx="8737">
                  <c:v>0.102267</c:v>
                </c:pt>
                <c:pt idx="8738">
                  <c:v>0.102221</c:v>
                </c:pt>
                <c:pt idx="8739">
                  <c:v>0.102208</c:v>
                </c:pt>
                <c:pt idx="8740">
                  <c:v>0.102132</c:v>
                </c:pt>
                <c:pt idx="8741">
                  <c:v>0.102128</c:v>
                </c:pt>
                <c:pt idx="8742">
                  <c:v>0.10198</c:v>
                </c:pt>
                <c:pt idx="8743">
                  <c:v>0.101949</c:v>
                </c:pt>
                <c:pt idx="8744">
                  <c:v>0.101949</c:v>
                </c:pt>
                <c:pt idx="8745">
                  <c:v>0.101916</c:v>
                </c:pt>
                <c:pt idx="8746">
                  <c:v>0.101898</c:v>
                </c:pt>
                <c:pt idx="8747">
                  <c:v>0.101876</c:v>
                </c:pt>
                <c:pt idx="8748">
                  <c:v>0.101856</c:v>
                </c:pt>
                <c:pt idx="8749">
                  <c:v>0.101824</c:v>
                </c:pt>
                <c:pt idx="8750">
                  <c:v>0.101814</c:v>
                </c:pt>
                <c:pt idx="8751">
                  <c:v>0.10181</c:v>
                </c:pt>
                <c:pt idx="8752">
                  <c:v>0.10178</c:v>
                </c:pt>
                <c:pt idx="8753">
                  <c:v>0.101694</c:v>
                </c:pt>
                <c:pt idx="8754">
                  <c:v>0.101632</c:v>
                </c:pt>
                <c:pt idx="8755">
                  <c:v>0.10163</c:v>
                </c:pt>
                <c:pt idx="8756">
                  <c:v>0.101624</c:v>
                </c:pt>
                <c:pt idx="8757">
                  <c:v>0.101593</c:v>
                </c:pt>
                <c:pt idx="8758">
                  <c:v>0.101591</c:v>
                </c:pt>
                <c:pt idx="8759">
                  <c:v>0.101569</c:v>
                </c:pt>
                <c:pt idx="8760">
                  <c:v>0.101548</c:v>
                </c:pt>
                <c:pt idx="8761">
                  <c:v>0.101544</c:v>
                </c:pt>
                <c:pt idx="8762">
                  <c:v>0.101537</c:v>
                </c:pt>
                <c:pt idx="8763">
                  <c:v>0.101523</c:v>
                </c:pt>
                <c:pt idx="8764">
                  <c:v>0.101518</c:v>
                </c:pt>
                <c:pt idx="8765">
                  <c:v>0.101455</c:v>
                </c:pt>
                <c:pt idx="8766">
                  <c:v>0.101429</c:v>
                </c:pt>
                <c:pt idx="8767">
                  <c:v>0.101379</c:v>
                </c:pt>
                <c:pt idx="8768">
                  <c:v>0.10136</c:v>
                </c:pt>
                <c:pt idx="8769">
                  <c:v>0.101329</c:v>
                </c:pt>
                <c:pt idx="8770">
                  <c:v>0.101317</c:v>
                </c:pt>
                <c:pt idx="8771">
                  <c:v>0.10117</c:v>
                </c:pt>
                <c:pt idx="8772">
                  <c:v>0.101112</c:v>
                </c:pt>
                <c:pt idx="8773">
                  <c:v>0.101055</c:v>
                </c:pt>
                <c:pt idx="8774">
                  <c:v>0.101038</c:v>
                </c:pt>
                <c:pt idx="8775">
                  <c:v>0.101016</c:v>
                </c:pt>
                <c:pt idx="8776">
                  <c:v>0.101002</c:v>
                </c:pt>
                <c:pt idx="8777">
                  <c:v>0.100953</c:v>
                </c:pt>
                <c:pt idx="8778">
                  <c:v>0.100925</c:v>
                </c:pt>
                <c:pt idx="8779">
                  <c:v>0.100907</c:v>
                </c:pt>
                <c:pt idx="8780">
                  <c:v>0.100861</c:v>
                </c:pt>
                <c:pt idx="8781">
                  <c:v>0.100852</c:v>
                </c:pt>
                <c:pt idx="8782">
                  <c:v>0.100845</c:v>
                </c:pt>
                <c:pt idx="8783">
                  <c:v>0.10079</c:v>
                </c:pt>
                <c:pt idx="8784">
                  <c:v>0.100768</c:v>
                </c:pt>
                <c:pt idx="8785">
                  <c:v>0.100759</c:v>
                </c:pt>
                <c:pt idx="8786">
                  <c:v>0.100754</c:v>
                </c:pt>
                <c:pt idx="8787">
                  <c:v>0.100733</c:v>
                </c:pt>
                <c:pt idx="8788">
                  <c:v>0.100728</c:v>
                </c:pt>
                <c:pt idx="8789">
                  <c:v>0.100706</c:v>
                </c:pt>
                <c:pt idx="8790">
                  <c:v>0.100698</c:v>
                </c:pt>
                <c:pt idx="8791">
                  <c:v>0.100697</c:v>
                </c:pt>
                <c:pt idx="8792">
                  <c:v>0.100669</c:v>
                </c:pt>
                <c:pt idx="8793">
                  <c:v>0.100626</c:v>
                </c:pt>
                <c:pt idx="8794">
                  <c:v>0.1006</c:v>
                </c:pt>
                <c:pt idx="8795">
                  <c:v>0.100565</c:v>
                </c:pt>
                <c:pt idx="8796">
                  <c:v>0.100564</c:v>
                </c:pt>
                <c:pt idx="8797">
                  <c:v>0.100563</c:v>
                </c:pt>
                <c:pt idx="8798">
                  <c:v>0.100516</c:v>
                </c:pt>
                <c:pt idx="8799">
                  <c:v>0.100469</c:v>
                </c:pt>
                <c:pt idx="8800">
                  <c:v>0.100435</c:v>
                </c:pt>
                <c:pt idx="8801">
                  <c:v>0.100427</c:v>
                </c:pt>
                <c:pt idx="8802">
                  <c:v>0.100416</c:v>
                </c:pt>
                <c:pt idx="8803">
                  <c:v>0.100416</c:v>
                </c:pt>
                <c:pt idx="8804">
                  <c:v>0.100414</c:v>
                </c:pt>
                <c:pt idx="8805">
                  <c:v>0.100349</c:v>
                </c:pt>
                <c:pt idx="8806">
                  <c:v>0.100337</c:v>
                </c:pt>
                <c:pt idx="8807">
                  <c:v>0.100284</c:v>
                </c:pt>
                <c:pt idx="8808">
                  <c:v>0.10027</c:v>
                </c:pt>
                <c:pt idx="8809">
                  <c:v>0.100193</c:v>
                </c:pt>
                <c:pt idx="8810">
                  <c:v>0.100166</c:v>
                </c:pt>
                <c:pt idx="8811">
                  <c:v>0.100152</c:v>
                </c:pt>
                <c:pt idx="8812">
                  <c:v>0.100082</c:v>
                </c:pt>
                <c:pt idx="8813">
                  <c:v>0.100079</c:v>
                </c:pt>
                <c:pt idx="8814">
                  <c:v>0.100011</c:v>
                </c:pt>
                <c:pt idx="8815">
                  <c:v>0.09997</c:v>
                </c:pt>
                <c:pt idx="8816">
                  <c:v>0.099952</c:v>
                </c:pt>
                <c:pt idx="8817">
                  <c:v>0.099944</c:v>
                </c:pt>
                <c:pt idx="8818">
                  <c:v>0.099911</c:v>
                </c:pt>
                <c:pt idx="8819">
                  <c:v>0.099877</c:v>
                </c:pt>
                <c:pt idx="8820">
                  <c:v>0.099854</c:v>
                </c:pt>
                <c:pt idx="8821">
                  <c:v>0.099849</c:v>
                </c:pt>
                <c:pt idx="8822">
                  <c:v>0.099799</c:v>
                </c:pt>
                <c:pt idx="8823">
                  <c:v>0.099769</c:v>
                </c:pt>
                <c:pt idx="8824">
                  <c:v>0.099753</c:v>
                </c:pt>
                <c:pt idx="8825">
                  <c:v>0.099697</c:v>
                </c:pt>
                <c:pt idx="8826">
                  <c:v>0.099694</c:v>
                </c:pt>
                <c:pt idx="8827">
                  <c:v>0.099681</c:v>
                </c:pt>
                <c:pt idx="8828">
                  <c:v>0.099663</c:v>
                </c:pt>
                <c:pt idx="8829">
                  <c:v>0.09965</c:v>
                </c:pt>
                <c:pt idx="8830">
                  <c:v>0.099638</c:v>
                </c:pt>
                <c:pt idx="8831">
                  <c:v>0.09962</c:v>
                </c:pt>
                <c:pt idx="8832">
                  <c:v>0.099618</c:v>
                </c:pt>
                <c:pt idx="8833">
                  <c:v>0.099609</c:v>
                </c:pt>
                <c:pt idx="8834">
                  <c:v>0.099573</c:v>
                </c:pt>
                <c:pt idx="8835">
                  <c:v>0.099554</c:v>
                </c:pt>
                <c:pt idx="8836">
                  <c:v>0.099518</c:v>
                </c:pt>
                <c:pt idx="8837">
                  <c:v>0.099514</c:v>
                </c:pt>
                <c:pt idx="8838">
                  <c:v>0.099452</c:v>
                </c:pt>
                <c:pt idx="8839">
                  <c:v>0.099443</c:v>
                </c:pt>
                <c:pt idx="8840">
                  <c:v>0.099423</c:v>
                </c:pt>
                <c:pt idx="8841">
                  <c:v>0.099411</c:v>
                </c:pt>
                <c:pt idx="8842">
                  <c:v>0.099398</c:v>
                </c:pt>
                <c:pt idx="8843">
                  <c:v>0.099366</c:v>
                </c:pt>
                <c:pt idx="8844">
                  <c:v>0.099364</c:v>
                </c:pt>
                <c:pt idx="8845">
                  <c:v>0.099334</c:v>
                </c:pt>
                <c:pt idx="8846">
                  <c:v>0.099326</c:v>
                </c:pt>
                <c:pt idx="8847">
                  <c:v>0.099319</c:v>
                </c:pt>
                <c:pt idx="8848">
                  <c:v>0.099288</c:v>
                </c:pt>
                <c:pt idx="8849">
                  <c:v>0.099215</c:v>
                </c:pt>
                <c:pt idx="8850">
                  <c:v>0.099211</c:v>
                </c:pt>
                <c:pt idx="8851">
                  <c:v>0.099193</c:v>
                </c:pt>
                <c:pt idx="8852">
                  <c:v>0.099175</c:v>
                </c:pt>
                <c:pt idx="8853">
                  <c:v>0.099168</c:v>
                </c:pt>
                <c:pt idx="8854">
                  <c:v>0.099162</c:v>
                </c:pt>
                <c:pt idx="8855">
                  <c:v>0.09916</c:v>
                </c:pt>
                <c:pt idx="8856">
                  <c:v>0.099152</c:v>
                </c:pt>
                <c:pt idx="8857">
                  <c:v>0.099148</c:v>
                </c:pt>
                <c:pt idx="8858">
                  <c:v>0.099126</c:v>
                </c:pt>
                <c:pt idx="8859">
                  <c:v>0.099093</c:v>
                </c:pt>
                <c:pt idx="8860">
                  <c:v>0.099091</c:v>
                </c:pt>
                <c:pt idx="8861">
                  <c:v>0.099076</c:v>
                </c:pt>
                <c:pt idx="8862">
                  <c:v>0.09905</c:v>
                </c:pt>
                <c:pt idx="8863">
                  <c:v>0.098984</c:v>
                </c:pt>
                <c:pt idx="8864">
                  <c:v>0.098964</c:v>
                </c:pt>
                <c:pt idx="8865">
                  <c:v>0.098898</c:v>
                </c:pt>
                <c:pt idx="8866">
                  <c:v>0.09888</c:v>
                </c:pt>
                <c:pt idx="8867">
                  <c:v>0.098863</c:v>
                </c:pt>
                <c:pt idx="8868">
                  <c:v>0.09886</c:v>
                </c:pt>
                <c:pt idx="8869">
                  <c:v>0.098839</c:v>
                </c:pt>
                <c:pt idx="8870">
                  <c:v>0.098823</c:v>
                </c:pt>
                <c:pt idx="8871">
                  <c:v>0.098815</c:v>
                </c:pt>
                <c:pt idx="8872">
                  <c:v>0.098767</c:v>
                </c:pt>
                <c:pt idx="8873">
                  <c:v>0.09875</c:v>
                </c:pt>
                <c:pt idx="8874">
                  <c:v>0.098746</c:v>
                </c:pt>
                <c:pt idx="8875">
                  <c:v>0.098721</c:v>
                </c:pt>
                <c:pt idx="8876">
                  <c:v>0.098656</c:v>
                </c:pt>
                <c:pt idx="8877">
                  <c:v>0.09863</c:v>
                </c:pt>
                <c:pt idx="8878">
                  <c:v>0.098608</c:v>
                </c:pt>
                <c:pt idx="8879">
                  <c:v>0.09859</c:v>
                </c:pt>
                <c:pt idx="8880">
                  <c:v>0.098546</c:v>
                </c:pt>
                <c:pt idx="8881">
                  <c:v>0.098497</c:v>
                </c:pt>
                <c:pt idx="8882">
                  <c:v>0.098438</c:v>
                </c:pt>
                <c:pt idx="8883">
                  <c:v>0.098422</c:v>
                </c:pt>
                <c:pt idx="8884">
                  <c:v>0.098392</c:v>
                </c:pt>
                <c:pt idx="8885">
                  <c:v>0.098381</c:v>
                </c:pt>
                <c:pt idx="8886">
                  <c:v>0.098375</c:v>
                </c:pt>
                <c:pt idx="8887">
                  <c:v>0.098332</c:v>
                </c:pt>
                <c:pt idx="8888">
                  <c:v>0.098324</c:v>
                </c:pt>
                <c:pt idx="8889">
                  <c:v>0.098268</c:v>
                </c:pt>
                <c:pt idx="8890">
                  <c:v>0.098231</c:v>
                </c:pt>
                <c:pt idx="8891">
                  <c:v>0.098226</c:v>
                </c:pt>
                <c:pt idx="8892">
                  <c:v>0.098221</c:v>
                </c:pt>
                <c:pt idx="8893">
                  <c:v>0.098185</c:v>
                </c:pt>
                <c:pt idx="8894">
                  <c:v>0.098185</c:v>
                </c:pt>
                <c:pt idx="8895">
                  <c:v>0.098175</c:v>
                </c:pt>
                <c:pt idx="8896">
                  <c:v>0.098104</c:v>
                </c:pt>
                <c:pt idx="8897">
                  <c:v>0.097997</c:v>
                </c:pt>
                <c:pt idx="8898">
                  <c:v>0.097962</c:v>
                </c:pt>
                <c:pt idx="8899">
                  <c:v>0.097957</c:v>
                </c:pt>
                <c:pt idx="8900">
                  <c:v>0.097943</c:v>
                </c:pt>
                <c:pt idx="8901">
                  <c:v>0.09789</c:v>
                </c:pt>
                <c:pt idx="8902">
                  <c:v>0.097885</c:v>
                </c:pt>
                <c:pt idx="8903">
                  <c:v>0.097883</c:v>
                </c:pt>
                <c:pt idx="8904">
                  <c:v>0.097851</c:v>
                </c:pt>
                <c:pt idx="8905">
                  <c:v>0.097794</c:v>
                </c:pt>
                <c:pt idx="8906">
                  <c:v>0.09778</c:v>
                </c:pt>
                <c:pt idx="8907">
                  <c:v>0.097728</c:v>
                </c:pt>
                <c:pt idx="8908">
                  <c:v>0.097685</c:v>
                </c:pt>
                <c:pt idx="8909">
                  <c:v>0.097619</c:v>
                </c:pt>
                <c:pt idx="8910">
                  <c:v>0.097617</c:v>
                </c:pt>
                <c:pt idx="8911">
                  <c:v>0.097492</c:v>
                </c:pt>
                <c:pt idx="8912">
                  <c:v>0.097475</c:v>
                </c:pt>
                <c:pt idx="8913">
                  <c:v>0.097465</c:v>
                </c:pt>
                <c:pt idx="8914">
                  <c:v>0.09743</c:v>
                </c:pt>
                <c:pt idx="8915">
                  <c:v>0.097424</c:v>
                </c:pt>
                <c:pt idx="8916">
                  <c:v>0.097405</c:v>
                </c:pt>
                <c:pt idx="8917">
                  <c:v>0.097395</c:v>
                </c:pt>
                <c:pt idx="8918">
                  <c:v>0.097364</c:v>
                </c:pt>
                <c:pt idx="8919">
                  <c:v>0.097364</c:v>
                </c:pt>
                <c:pt idx="8920">
                  <c:v>0.09736</c:v>
                </c:pt>
                <c:pt idx="8921">
                  <c:v>0.097354</c:v>
                </c:pt>
                <c:pt idx="8922">
                  <c:v>0.097347</c:v>
                </c:pt>
                <c:pt idx="8923">
                  <c:v>0.097268</c:v>
                </c:pt>
                <c:pt idx="8924">
                  <c:v>0.097262</c:v>
                </c:pt>
                <c:pt idx="8925">
                  <c:v>0.097251</c:v>
                </c:pt>
                <c:pt idx="8926">
                  <c:v>0.097248</c:v>
                </c:pt>
                <c:pt idx="8927">
                  <c:v>0.097239</c:v>
                </c:pt>
                <c:pt idx="8928">
                  <c:v>0.09723</c:v>
                </c:pt>
                <c:pt idx="8929">
                  <c:v>0.097217</c:v>
                </c:pt>
                <c:pt idx="8930">
                  <c:v>0.097192</c:v>
                </c:pt>
                <c:pt idx="8931">
                  <c:v>0.097174</c:v>
                </c:pt>
                <c:pt idx="8932">
                  <c:v>0.097154</c:v>
                </c:pt>
                <c:pt idx="8933">
                  <c:v>0.097113</c:v>
                </c:pt>
                <c:pt idx="8934">
                  <c:v>0.0971</c:v>
                </c:pt>
                <c:pt idx="8935">
                  <c:v>0.097078</c:v>
                </c:pt>
                <c:pt idx="8936">
                  <c:v>0.097073</c:v>
                </c:pt>
                <c:pt idx="8937">
                  <c:v>0.097059</c:v>
                </c:pt>
                <c:pt idx="8938">
                  <c:v>0.097026</c:v>
                </c:pt>
                <c:pt idx="8939">
                  <c:v>0.096967</c:v>
                </c:pt>
                <c:pt idx="8940">
                  <c:v>0.096957</c:v>
                </c:pt>
                <c:pt idx="8941">
                  <c:v>0.096942</c:v>
                </c:pt>
                <c:pt idx="8942">
                  <c:v>0.096936</c:v>
                </c:pt>
                <c:pt idx="8943">
                  <c:v>0.096895</c:v>
                </c:pt>
                <c:pt idx="8944">
                  <c:v>0.096889</c:v>
                </c:pt>
                <c:pt idx="8945">
                  <c:v>0.096882</c:v>
                </c:pt>
                <c:pt idx="8946">
                  <c:v>0.096847</c:v>
                </c:pt>
                <c:pt idx="8947">
                  <c:v>0.096831</c:v>
                </c:pt>
                <c:pt idx="8948">
                  <c:v>0.096805</c:v>
                </c:pt>
                <c:pt idx="8949">
                  <c:v>0.09679</c:v>
                </c:pt>
                <c:pt idx="8950">
                  <c:v>0.096764</c:v>
                </c:pt>
                <c:pt idx="8951">
                  <c:v>0.09675</c:v>
                </c:pt>
                <c:pt idx="8952">
                  <c:v>0.096743</c:v>
                </c:pt>
                <c:pt idx="8953">
                  <c:v>0.096681</c:v>
                </c:pt>
                <c:pt idx="8954">
                  <c:v>0.096658</c:v>
                </c:pt>
                <c:pt idx="8955">
                  <c:v>0.096642</c:v>
                </c:pt>
                <c:pt idx="8956">
                  <c:v>0.096639</c:v>
                </c:pt>
                <c:pt idx="8957">
                  <c:v>0.096638</c:v>
                </c:pt>
                <c:pt idx="8958">
                  <c:v>0.096632</c:v>
                </c:pt>
                <c:pt idx="8959">
                  <c:v>0.096616</c:v>
                </c:pt>
                <c:pt idx="8960">
                  <c:v>0.09658</c:v>
                </c:pt>
                <c:pt idx="8961">
                  <c:v>0.096579</c:v>
                </c:pt>
                <c:pt idx="8962">
                  <c:v>0.096534</c:v>
                </c:pt>
                <c:pt idx="8963">
                  <c:v>0.096516</c:v>
                </c:pt>
                <c:pt idx="8964">
                  <c:v>0.096494</c:v>
                </c:pt>
                <c:pt idx="8965">
                  <c:v>0.096486</c:v>
                </c:pt>
                <c:pt idx="8966">
                  <c:v>0.096442</c:v>
                </c:pt>
                <c:pt idx="8967">
                  <c:v>0.09641</c:v>
                </c:pt>
                <c:pt idx="8968">
                  <c:v>0.09638</c:v>
                </c:pt>
                <c:pt idx="8969">
                  <c:v>0.096356</c:v>
                </c:pt>
                <c:pt idx="8970">
                  <c:v>0.096329</c:v>
                </c:pt>
                <c:pt idx="8971">
                  <c:v>0.096326</c:v>
                </c:pt>
                <c:pt idx="8972">
                  <c:v>0.096305</c:v>
                </c:pt>
                <c:pt idx="8973">
                  <c:v>0.096301</c:v>
                </c:pt>
                <c:pt idx="8974">
                  <c:v>0.096281</c:v>
                </c:pt>
                <c:pt idx="8975">
                  <c:v>0.096207</c:v>
                </c:pt>
                <c:pt idx="8976">
                  <c:v>0.096204</c:v>
                </c:pt>
                <c:pt idx="8977">
                  <c:v>0.096192</c:v>
                </c:pt>
                <c:pt idx="8978">
                  <c:v>0.09616</c:v>
                </c:pt>
                <c:pt idx="8979">
                  <c:v>0.096049</c:v>
                </c:pt>
                <c:pt idx="8980">
                  <c:v>0.096035</c:v>
                </c:pt>
                <c:pt idx="8981">
                  <c:v>0.096035</c:v>
                </c:pt>
                <c:pt idx="8982">
                  <c:v>0.096024</c:v>
                </c:pt>
                <c:pt idx="8983">
                  <c:v>0.09601</c:v>
                </c:pt>
                <c:pt idx="8984">
                  <c:v>0.095988</c:v>
                </c:pt>
                <c:pt idx="8985">
                  <c:v>0.09597</c:v>
                </c:pt>
                <c:pt idx="8986">
                  <c:v>0.095942</c:v>
                </c:pt>
                <c:pt idx="8987">
                  <c:v>0.095899</c:v>
                </c:pt>
                <c:pt idx="8988">
                  <c:v>0.095869</c:v>
                </c:pt>
                <c:pt idx="8989">
                  <c:v>0.095807</c:v>
                </c:pt>
                <c:pt idx="8990">
                  <c:v>0.095752</c:v>
                </c:pt>
                <c:pt idx="8991">
                  <c:v>0.095686</c:v>
                </c:pt>
                <c:pt idx="8992">
                  <c:v>0.095684</c:v>
                </c:pt>
                <c:pt idx="8993">
                  <c:v>0.095652</c:v>
                </c:pt>
                <c:pt idx="8994">
                  <c:v>0.095638</c:v>
                </c:pt>
                <c:pt idx="8995">
                  <c:v>0.095603</c:v>
                </c:pt>
                <c:pt idx="8996">
                  <c:v>0.095585</c:v>
                </c:pt>
                <c:pt idx="8997">
                  <c:v>0.09558</c:v>
                </c:pt>
                <c:pt idx="8998">
                  <c:v>0.095554</c:v>
                </c:pt>
                <c:pt idx="8999">
                  <c:v>0.095495</c:v>
                </c:pt>
                <c:pt idx="9000">
                  <c:v>0.095486</c:v>
                </c:pt>
                <c:pt idx="9001">
                  <c:v>0.095469</c:v>
                </c:pt>
                <c:pt idx="9002">
                  <c:v>0.09545</c:v>
                </c:pt>
                <c:pt idx="9003">
                  <c:v>0.095433</c:v>
                </c:pt>
                <c:pt idx="9004">
                  <c:v>0.09538</c:v>
                </c:pt>
                <c:pt idx="9005">
                  <c:v>0.09535</c:v>
                </c:pt>
                <c:pt idx="9006">
                  <c:v>0.095348</c:v>
                </c:pt>
                <c:pt idx="9007">
                  <c:v>0.095324</c:v>
                </c:pt>
                <c:pt idx="9008">
                  <c:v>0.095276</c:v>
                </c:pt>
                <c:pt idx="9009">
                  <c:v>0.095257</c:v>
                </c:pt>
                <c:pt idx="9010">
                  <c:v>0.095229</c:v>
                </c:pt>
                <c:pt idx="9011">
                  <c:v>0.095227</c:v>
                </c:pt>
                <c:pt idx="9012">
                  <c:v>0.095198</c:v>
                </c:pt>
                <c:pt idx="9013">
                  <c:v>0.095168</c:v>
                </c:pt>
                <c:pt idx="9014">
                  <c:v>0.095062</c:v>
                </c:pt>
                <c:pt idx="9015">
                  <c:v>0.095047</c:v>
                </c:pt>
                <c:pt idx="9016">
                  <c:v>0.095033</c:v>
                </c:pt>
                <c:pt idx="9017">
                  <c:v>0.095026</c:v>
                </c:pt>
                <c:pt idx="9018">
                  <c:v>0.094966</c:v>
                </c:pt>
                <c:pt idx="9019">
                  <c:v>0.094963</c:v>
                </c:pt>
                <c:pt idx="9020">
                  <c:v>0.09491</c:v>
                </c:pt>
                <c:pt idx="9021">
                  <c:v>0.094845</c:v>
                </c:pt>
                <c:pt idx="9022">
                  <c:v>0.094767</c:v>
                </c:pt>
                <c:pt idx="9023">
                  <c:v>0.094743</c:v>
                </c:pt>
                <c:pt idx="9024">
                  <c:v>0.094713</c:v>
                </c:pt>
                <c:pt idx="9025">
                  <c:v>0.094708</c:v>
                </c:pt>
                <c:pt idx="9026">
                  <c:v>0.094694</c:v>
                </c:pt>
                <c:pt idx="9027">
                  <c:v>0.094645</c:v>
                </c:pt>
                <c:pt idx="9028">
                  <c:v>0.094637</c:v>
                </c:pt>
                <c:pt idx="9029">
                  <c:v>0.094635</c:v>
                </c:pt>
                <c:pt idx="9030">
                  <c:v>0.094628</c:v>
                </c:pt>
                <c:pt idx="9031">
                  <c:v>0.094625</c:v>
                </c:pt>
                <c:pt idx="9032">
                  <c:v>0.094617</c:v>
                </c:pt>
                <c:pt idx="9033">
                  <c:v>0.09457</c:v>
                </c:pt>
                <c:pt idx="9034">
                  <c:v>0.094545</c:v>
                </c:pt>
                <c:pt idx="9035">
                  <c:v>0.094537</c:v>
                </c:pt>
                <c:pt idx="9036">
                  <c:v>0.094533</c:v>
                </c:pt>
                <c:pt idx="9037">
                  <c:v>0.094507</c:v>
                </c:pt>
                <c:pt idx="9038">
                  <c:v>0.09448</c:v>
                </c:pt>
                <c:pt idx="9039">
                  <c:v>0.09444</c:v>
                </c:pt>
                <c:pt idx="9040">
                  <c:v>0.094403</c:v>
                </c:pt>
                <c:pt idx="9041">
                  <c:v>0.094395</c:v>
                </c:pt>
                <c:pt idx="9042">
                  <c:v>0.094375</c:v>
                </c:pt>
                <c:pt idx="9043">
                  <c:v>0.09437</c:v>
                </c:pt>
                <c:pt idx="9044">
                  <c:v>0.094344</c:v>
                </c:pt>
                <c:pt idx="9045">
                  <c:v>0.094336</c:v>
                </c:pt>
                <c:pt idx="9046">
                  <c:v>0.094324</c:v>
                </c:pt>
                <c:pt idx="9047">
                  <c:v>0.094315</c:v>
                </c:pt>
                <c:pt idx="9048">
                  <c:v>0.094305</c:v>
                </c:pt>
                <c:pt idx="9049">
                  <c:v>0.094297</c:v>
                </c:pt>
                <c:pt idx="9050">
                  <c:v>0.094266</c:v>
                </c:pt>
                <c:pt idx="9051">
                  <c:v>0.094217</c:v>
                </c:pt>
                <c:pt idx="9052">
                  <c:v>0.094169</c:v>
                </c:pt>
                <c:pt idx="9053">
                  <c:v>0.094138</c:v>
                </c:pt>
                <c:pt idx="9054">
                  <c:v>0.094113</c:v>
                </c:pt>
                <c:pt idx="9055">
                  <c:v>0.094093</c:v>
                </c:pt>
                <c:pt idx="9056">
                  <c:v>0.09408</c:v>
                </c:pt>
                <c:pt idx="9057">
                  <c:v>0.094057</c:v>
                </c:pt>
                <c:pt idx="9058">
                  <c:v>0.094042</c:v>
                </c:pt>
                <c:pt idx="9059">
                  <c:v>0.094014</c:v>
                </c:pt>
                <c:pt idx="9060">
                  <c:v>0.094006</c:v>
                </c:pt>
                <c:pt idx="9061">
                  <c:v>0.093999</c:v>
                </c:pt>
                <c:pt idx="9062">
                  <c:v>0.093927</c:v>
                </c:pt>
                <c:pt idx="9063">
                  <c:v>0.093866</c:v>
                </c:pt>
                <c:pt idx="9064">
                  <c:v>0.093866</c:v>
                </c:pt>
                <c:pt idx="9065">
                  <c:v>0.093844</c:v>
                </c:pt>
                <c:pt idx="9066">
                  <c:v>0.093843</c:v>
                </c:pt>
                <c:pt idx="9067">
                  <c:v>0.093827</c:v>
                </c:pt>
                <c:pt idx="9068">
                  <c:v>0.093824</c:v>
                </c:pt>
                <c:pt idx="9069">
                  <c:v>0.093809</c:v>
                </c:pt>
                <c:pt idx="9070">
                  <c:v>0.093777</c:v>
                </c:pt>
                <c:pt idx="9071">
                  <c:v>0.093729</c:v>
                </c:pt>
                <c:pt idx="9072">
                  <c:v>0.093716</c:v>
                </c:pt>
                <c:pt idx="9073">
                  <c:v>0.093648</c:v>
                </c:pt>
                <c:pt idx="9074">
                  <c:v>0.093584</c:v>
                </c:pt>
                <c:pt idx="9075">
                  <c:v>0.0935550000000001</c:v>
                </c:pt>
                <c:pt idx="9076">
                  <c:v>0.093536</c:v>
                </c:pt>
                <c:pt idx="9077">
                  <c:v>0.093528</c:v>
                </c:pt>
                <c:pt idx="9078">
                  <c:v>0.093526</c:v>
                </c:pt>
                <c:pt idx="9079">
                  <c:v>0.093515</c:v>
                </c:pt>
                <c:pt idx="9080">
                  <c:v>0.093511</c:v>
                </c:pt>
                <c:pt idx="9081">
                  <c:v>0.093509</c:v>
                </c:pt>
                <c:pt idx="9082">
                  <c:v>0.093485</c:v>
                </c:pt>
                <c:pt idx="9083">
                  <c:v>0.093462</c:v>
                </c:pt>
                <c:pt idx="9084">
                  <c:v>0.093434</c:v>
                </c:pt>
                <c:pt idx="9085">
                  <c:v>0.093431</c:v>
                </c:pt>
                <c:pt idx="9086">
                  <c:v>0.093428</c:v>
                </c:pt>
                <c:pt idx="9087">
                  <c:v>0.093422</c:v>
                </c:pt>
                <c:pt idx="9088">
                  <c:v>0.093376</c:v>
                </c:pt>
                <c:pt idx="9089">
                  <c:v>0.093302</c:v>
                </c:pt>
                <c:pt idx="9090">
                  <c:v>0.0933</c:v>
                </c:pt>
                <c:pt idx="9091">
                  <c:v>0.093243</c:v>
                </c:pt>
                <c:pt idx="9092">
                  <c:v>0.093234</c:v>
                </c:pt>
                <c:pt idx="9093">
                  <c:v>0.093234</c:v>
                </c:pt>
                <c:pt idx="9094">
                  <c:v>0.093213</c:v>
                </c:pt>
                <c:pt idx="9095">
                  <c:v>0.09318</c:v>
                </c:pt>
                <c:pt idx="9096">
                  <c:v>0.093177</c:v>
                </c:pt>
                <c:pt idx="9097">
                  <c:v>0.093172</c:v>
                </c:pt>
                <c:pt idx="9098">
                  <c:v>0.093172</c:v>
                </c:pt>
                <c:pt idx="9099">
                  <c:v>0.093159</c:v>
                </c:pt>
                <c:pt idx="9100">
                  <c:v>0.093155</c:v>
                </c:pt>
                <c:pt idx="9101">
                  <c:v>0.093135</c:v>
                </c:pt>
                <c:pt idx="9102">
                  <c:v>0.09311</c:v>
                </c:pt>
                <c:pt idx="9103">
                  <c:v>0.093108</c:v>
                </c:pt>
                <c:pt idx="9104">
                  <c:v>0.093107</c:v>
                </c:pt>
                <c:pt idx="9105">
                  <c:v>0.0931</c:v>
                </c:pt>
                <c:pt idx="9106">
                  <c:v>0.093002</c:v>
                </c:pt>
                <c:pt idx="9107">
                  <c:v>0.092943</c:v>
                </c:pt>
                <c:pt idx="9108">
                  <c:v>0.092935</c:v>
                </c:pt>
                <c:pt idx="9109">
                  <c:v>0.092908</c:v>
                </c:pt>
                <c:pt idx="9110">
                  <c:v>0.092908</c:v>
                </c:pt>
                <c:pt idx="9111">
                  <c:v>0.092868</c:v>
                </c:pt>
                <c:pt idx="9112">
                  <c:v>0.09285</c:v>
                </c:pt>
                <c:pt idx="9113">
                  <c:v>0.092755</c:v>
                </c:pt>
                <c:pt idx="9114">
                  <c:v>0.09272</c:v>
                </c:pt>
                <c:pt idx="9115">
                  <c:v>0.092709</c:v>
                </c:pt>
                <c:pt idx="9116">
                  <c:v>0.092706</c:v>
                </c:pt>
                <c:pt idx="9117">
                  <c:v>0.092695</c:v>
                </c:pt>
                <c:pt idx="9118">
                  <c:v>0.092658</c:v>
                </c:pt>
                <c:pt idx="9119">
                  <c:v>0.092611</c:v>
                </c:pt>
                <c:pt idx="9120">
                  <c:v>0.092542</c:v>
                </c:pt>
                <c:pt idx="9121">
                  <c:v>0.092533</c:v>
                </c:pt>
                <c:pt idx="9122">
                  <c:v>0.092503</c:v>
                </c:pt>
                <c:pt idx="9123">
                  <c:v>0.09246</c:v>
                </c:pt>
                <c:pt idx="9124">
                  <c:v>0.092448</c:v>
                </c:pt>
                <c:pt idx="9125">
                  <c:v>0.09244</c:v>
                </c:pt>
                <c:pt idx="9126">
                  <c:v>0.092427</c:v>
                </c:pt>
                <c:pt idx="9127">
                  <c:v>0.09238</c:v>
                </c:pt>
                <c:pt idx="9128">
                  <c:v>0.092374</c:v>
                </c:pt>
                <c:pt idx="9129">
                  <c:v>0.092358</c:v>
                </c:pt>
                <c:pt idx="9130">
                  <c:v>0.092302</c:v>
                </c:pt>
                <c:pt idx="9131">
                  <c:v>0.092267</c:v>
                </c:pt>
                <c:pt idx="9132">
                  <c:v>0.092266</c:v>
                </c:pt>
                <c:pt idx="9133">
                  <c:v>0.092265</c:v>
                </c:pt>
                <c:pt idx="9134">
                  <c:v>0.092263</c:v>
                </c:pt>
                <c:pt idx="9135">
                  <c:v>0.09216</c:v>
                </c:pt>
                <c:pt idx="9136">
                  <c:v>0.092159</c:v>
                </c:pt>
                <c:pt idx="9137">
                  <c:v>0.092132</c:v>
                </c:pt>
                <c:pt idx="9138">
                  <c:v>0.09213</c:v>
                </c:pt>
                <c:pt idx="9139">
                  <c:v>0.092079</c:v>
                </c:pt>
                <c:pt idx="9140">
                  <c:v>0.091982</c:v>
                </c:pt>
                <c:pt idx="9141">
                  <c:v>0.09198</c:v>
                </c:pt>
                <c:pt idx="9142">
                  <c:v>0.091963</c:v>
                </c:pt>
                <c:pt idx="9143">
                  <c:v>0.091952</c:v>
                </c:pt>
                <c:pt idx="9144">
                  <c:v>0.09193</c:v>
                </c:pt>
                <c:pt idx="9145">
                  <c:v>0.091822</c:v>
                </c:pt>
                <c:pt idx="9146">
                  <c:v>0.091816</c:v>
                </c:pt>
                <c:pt idx="9147">
                  <c:v>0.091775</c:v>
                </c:pt>
                <c:pt idx="9148">
                  <c:v>0.09176</c:v>
                </c:pt>
                <c:pt idx="9149">
                  <c:v>0.09175</c:v>
                </c:pt>
                <c:pt idx="9150">
                  <c:v>0.091744</c:v>
                </c:pt>
                <c:pt idx="9151">
                  <c:v>0.091698</c:v>
                </c:pt>
                <c:pt idx="9152">
                  <c:v>0.091637</c:v>
                </c:pt>
                <c:pt idx="9153">
                  <c:v>0.091616</c:v>
                </c:pt>
                <c:pt idx="9154">
                  <c:v>0.091611</c:v>
                </c:pt>
                <c:pt idx="9155">
                  <c:v>0.09161</c:v>
                </c:pt>
                <c:pt idx="9156">
                  <c:v>0.091607</c:v>
                </c:pt>
                <c:pt idx="9157">
                  <c:v>0.091567</c:v>
                </c:pt>
                <c:pt idx="9158">
                  <c:v>0.091537</c:v>
                </c:pt>
                <c:pt idx="9159">
                  <c:v>0.091509</c:v>
                </c:pt>
                <c:pt idx="9160">
                  <c:v>0.091452</c:v>
                </c:pt>
                <c:pt idx="9161">
                  <c:v>0.091438</c:v>
                </c:pt>
                <c:pt idx="9162">
                  <c:v>0.091437</c:v>
                </c:pt>
                <c:pt idx="9163">
                  <c:v>0.091435</c:v>
                </c:pt>
                <c:pt idx="9164">
                  <c:v>0.091354</c:v>
                </c:pt>
                <c:pt idx="9165">
                  <c:v>0.091339</c:v>
                </c:pt>
                <c:pt idx="9166">
                  <c:v>0.091292</c:v>
                </c:pt>
                <c:pt idx="9167">
                  <c:v>0.091288</c:v>
                </c:pt>
                <c:pt idx="9168">
                  <c:v>0.091276</c:v>
                </c:pt>
                <c:pt idx="9169">
                  <c:v>0.091234</c:v>
                </c:pt>
                <c:pt idx="9170">
                  <c:v>0.091218</c:v>
                </c:pt>
                <c:pt idx="9171">
                  <c:v>0.091216</c:v>
                </c:pt>
                <c:pt idx="9172">
                  <c:v>0.0912</c:v>
                </c:pt>
                <c:pt idx="9173">
                  <c:v>0.091139</c:v>
                </c:pt>
                <c:pt idx="9174">
                  <c:v>0.091098</c:v>
                </c:pt>
                <c:pt idx="9175">
                  <c:v>0.091096</c:v>
                </c:pt>
                <c:pt idx="9176">
                  <c:v>0.091091</c:v>
                </c:pt>
                <c:pt idx="9177">
                  <c:v>0.091075</c:v>
                </c:pt>
                <c:pt idx="9178">
                  <c:v>0.09097</c:v>
                </c:pt>
                <c:pt idx="9179">
                  <c:v>0.090952</c:v>
                </c:pt>
                <c:pt idx="9180">
                  <c:v>0.090944</c:v>
                </c:pt>
                <c:pt idx="9181">
                  <c:v>0.090909</c:v>
                </c:pt>
                <c:pt idx="9182">
                  <c:v>0.090801</c:v>
                </c:pt>
                <c:pt idx="9183">
                  <c:v>0.090752</c:v>
                </c:pt>
                <c:pt idx="9184">
                  <c:v>0.090729</c:v>
                </c:pt>
                <c:pt idx="9185">
                  <c:v>0.090666</c:v>
                </c:pt>
                <c:pt idx="9186">
                  <c:v>0.090662</c:v>
                </c:pt>
                <c:pt idx="9187">
                  <c:v>0.090651</c:v>
                </c:pt>
                <c:pt idx="9188">
                  <c:v>0.090637</c:v>
                </c:pt>
                <c:pt idx="9189">
                  <c:v>0.090603</c:v>
                </c:pt>
                <c:pt idx="9190">
                  <c:v>0.090589</c:v>
                </c:pt>
                <c:pt idx="9191">
                  <c:v>0.090584</c:v>
                </c:pt>
                <c:pt idx="9192">
                  <c:v>0.090581</c:v>
                </c:pt>
                <c:pt idx="9193">
                  <c:v>0.09056</c:v>
                </c:pt>
                <c:pt idx="9194">
                  <c:v>0.090539</c:v>
                </c:pt>
                <c:pt idx="9195">
                  <c:v>0.090518</c:v>
                </c:pt>
                <c:pt idx="9196">
                  <c:v>0.0905</c:v>
                </c:pt>
                <c:pt idx="9197">
                  <c:v>0.090492</c:v>
                </c:pt>
                <c:pt idx="9198">
                  <c:v>0.090487</c:v>
                </c:pt>
                <c:pt idx="9199">
                  <c:v>0.090475</c:v>
                </c:pt>
                <c:pt idx="9200">
                  <c:v>0.090472</c:v>
                </c:pt>
                <c:pt idx="9201">
                  <c:v>0.090429</c:v>
                </c:pt>
                <c:pt idx="9202">
                  <c:v>0.090418</c:v>
                </c:pt>
                <c:pt idx="9203">
                  <c:v>0.090407</c:v>
                </c:pt>
                <c:pt idx="9204">
                  <c:v>0.090397</c:v>
                </c:pt>
                <c:pt idx="9205">
                  <c:v>0.090393</c:v>
                </c:pt>
                <c:pt idx="9206">
                  <c:v>0.09032</c:v>
                </c:pt>
                <c:pt idx="9207">
                  <c:v>0.090299</c:v>
                </c:pt>
                <c:pt idx="9208">
                  <c:v>0.090258</c:v>
                </c:pt>
                <c:pt idx="9209">
                  <c:v>0.090198</c:v>
                </c:pt>
                <c:pt idx="9210">
                  <c:v>0.090189</c:v>
                </c:pt>
                <c:pt idx="9211">
                  <c:v>0.090166</c:v>
                </c:pt>
                <c:pt idx="9212">
                  <c:v>0.090161</c:v>
                </c:pt>
                <c:pt idx="9213">
                  <c:v>0.090159</c:v>
                </c:pt>
                <c:pt idx="9214">
                  <c:v>0.09015</c:v>
                </c:pt>
                <c:pt idx="9215">
                  <c:v>0.090115</c:v>
                </c:pt>
                <c:pt idx="9216">
                  <c:v>0.090105</c:v>
                </c:pt>
                <c:pt idx="9217">
                  <c:v>0.090074</c:v>
                </c:pt>
                <c:pt idx="9218">
                  <c:v>0.090054</c:v>
                </c:pt>
                <c:pt idx="9219">
                  <c:v>0.090045</c:v>
                </c:pt>
                <c:pt idx="9220">
                  <c:v>0.090043</c:v>
                </c:pt>
                <c:pt idx="9221">
                  <c:v>0.090036</c:v>
                </c:pt>
                <c:pt idx="9222">
                  <c:v>0.090033</c:v>
                </c:pt>
                <c:pt idx="9223">
                  <c:v>0.090032</c:v>
                </c:pt>
                <c:pt idx="9224">
                  <c:v>0.090008</c:v>
                </c:pt>
                <c:pt idx="9225">
                  <c:v>0.08998</c:v>
                </c:pt>
                <c:pt idx="9226">
                  <c:v>0.089973</c:v>
                </c:pt>
                <c:pt idx="9227">
                  <c:v>0.089972</c:v>
                </c:pt>
                <c:pt idx="9228">
                  <c:v>0.089964</c:v>
                </c:pt>
                <c:pt idx="9229">
                  <c:v>0.089913</c:v>
                </c:pt>
                <c:pt idx="9230">
                  <c:v>0.089897</c:v>
                </c:pt>
                <c:pt idx="9231">
                  <c:v>0.08986</c:v>
                </c:pt>
                <c:pt idx="9232">
                  <c:v>0.089842</c:v>
                </c:pt>
                <c:pt idx="9233">
                  <c:v>0.089835</c:v>
                </c:pt>
                <c:pt idx="9234">
                  <c:v>0.089829</c:v>
                </c:pt>
                <c:pt idx="9235">
                  <c:v>0.089811</c:v>
                </c:pt>
                <c:pt idx="9236">
                  <c:v>0.089784</c:v>
                </c:pt>
                <c:pt idx="9237">
                  <c:v>0.08974</c:v>
                </c:pt>
                <c:pt idx="9238">
                  <c:v>0.089645</c:v>
                </c:pt>
                <c:pt idx="9239">
                  <c:v>0.089601</c:v>
                </c:pt>
                <c:pt idx="9240">
                  <c:v>0.089601</c:v>
                </c:pt>
                <c:pt idx="9241">
                  <c:v>0.089565</c:v>
                </c:pt>
                <c:pt idx="9242">
                  <c:v>0.089529</c:v>
                </c:pt>
                <c:pt idx="9243">
                  <c:v>0.089528</c:v>
                </c:pt>
                <c:pt idx="9244">
                  <c:v>0.089466</c:v>
                </c:pt>
                <c:pt idx="9245">
                  <c:v>0.089459</c:v>
                </c:pt>
                <c:pt idx="9246">
                  <c:v>0.089454</c:v>
                </c:pt>
                <c:pt idx="9247">
                  <c:v>0.089449</c:v>
                </c:pt>
                <c:pt idx="9248">
                  <c:v>0.089446</c:v>
                </c:pt>
                <c:pt idx="9249">
                  <c:v>0.089436</c:v>
                </c:pt>
                <c:pt idx="9250">
                  <c:v>0.089433</c:v>
                </c:pt>
                <c:pt idx="9251">
                  <c:v>0.089388</c:v>
                </c:pt>
                <c:pt idx="9252">
                  <c:v>0.089318</c:v>
                </c:pt>
                <c:pt idx="9253">
                  <c:v>0.0893</c:v>
                </c:pt>
                <c:pt idx="9254">
                  <c:v>0.089252</c:v>
                </c:pt>
                <c:pt idx="9255">
                  <c:v>0.08925</c:v>
                </c:pt>
                <c:pt idx="9256">
                  <c:v>0.089126</c:v>
                </c:pt>
                <c:pt idx="9257">
                  <c:v>0.089123</c:v>
                </c:pt>
                <c:pt idx="9258">
                  <c:v>0.089082</c:v>
                </c:pt>
                <c:pt idx="9259">
                  <c:v>0.089065</c:v>
                </c:pt>
                <c:pt idx="9260">
                  <c:v>0.089024</c:v>
                </c:pt>
                <c:pt idx="9261">
                  <c:v>0.088977</c:v>
                </c:pt>
                <c:pt idx="9262">
                  <c:v>0.088965</c:v>
                </c:pt>
                <c:pt idx="9263">
                  <c:v>0.088913</c:v>
                </c:pt>
                <c:pt idx="9264">
                  <c:v>0.088891</c:v>
                </c:pt>
                <c:pt idx="9265">
                  <c:v>0.088872</c:v>
                </c:pt>
                <c:pt idx="9266">
                  <c:v>0.088871</c:v>
                </c:pt>
                <c:pt idx="9267">
                  <c:v>0.088847</c:v>
                </c:pt>
                <c:pt idx="9268">
                  <c:v>0.0887950000000001</c:v>
                </c:pt>
                <c:pt idx="9269">
                  <c:v>0.088781</c:v>
                </c:pt>
                <c:pt idx="9270">
                  <c:v>0.088768</c:v>
                </c:pt>
                <c:pt idx="9271">
                  <c:v>0.088707</c:v>
                </c:pt>
                <c:pt idx="9272">
                  <c:v>0.08868</c:v>
                </c:pt>
                <c:pt idx="9273">
                  <c:v>0.08866</c:v>
                </c:pt>
                <c:pt idx="9274">
                  <c:v>0.088659</c:v>
                </c:pt>
                <c:pt idx="9275">
                  <c:v>0.088652</c:v>
                </c:pt>
                <c:pt idx="9276">
                  <c:v>0.088652</c:v>
                </c:pt>
                <c:pt idx="9277">
                  <c:v>0.088641</c:v>
                </c:pt>
                <c:pt idx="9278">
                  <c:v>0.088628</c:v>
                </c:pt>
                <c:pt idx="9279">
                  <c:v>0.088618</c:v>
                </c:pt>
                <c:pt idx="9280">
                  <c:v>0.088611</c:v>
                </c:pt>
                <c:pt idx="9281">
                  <c:v>0.088604</c:v>
                </c:pt>
                <c:pt idx="9282">
                  <c:v>0.088599</c:v>
                </c:pt>
                <c:pt idx="9283">
                  <c:v>0.088591</c:v>
                </c:pt>
                <c:pt idx="9284">
                  <c:v>0.088533</c:v>
                </c:pt>
                <c:pt idx="9285">
                  <c:v>0.088509</c:v>
                </c:pt>
                <c:pt idx="9286">
                  <c:v>0.088492</c:v>
                </c:pt>
                <c:pt idx="9287">
                  <c:v>0.088464</c:v>
                </c:pt>
                <c:pt idx="9288">
                  <c:v>0.088455</c:v>
                </c:pt>
                <c:pt idx="9289">
                  <c:v>0.08837</c:v>
                </c:pt>
                <c:pt idx="9290">
                  <c:v>0.088354</c:v>
                </c:pt>
                <c:pt idx="9291">
                  <c:v>0.088351</c:v>
                </c:pt>
                <c:pt idx="9292">
                  <c:v>0.08833</c:v>
                </c:pt>
                <c:pt idx="9293">
                  <c:v>0.088329</c:v>
                </c:pt>
                <c:pt idx="9294">
                  <c:v>0.088312</c:v>
                </c:pt>
                <c:pt idx="9295">
                  <c:v>0.088305</c:v>
                </c:pt>
                <c:pt idx="9296">
                  <c:v>0.08828</c:v>
                </c:pt>
                <c:pt idx="9297">
                  <c:v>0.088278</c:v>
                </c:pt>
                <c:pt idx="9298">
                  <c:v>0.088266</c:v>
                </c:pt>
                <c:pt idx="9299">
                  <c:v>0.088229</c:v>
                </c:pt>
                <c:pt idx="9300">
                  <c:v>0.088216</c:v>
                </c:pt>
                <c:pt idx="9301">
                  <c:v>0.088186</c:v>
                </c:pt>
                <c:pt idx="9302">
                  <c:v>0.08815</c:v>
                </c:pt>
                <c:pt idx="9303">
                  <c:v>0.088138</c:v>
                </c:pt>
                <c:pt idx="9304">
                  <c:v>0.088101</c:v>
                </c:pt>
                <c:pt idx="9305">
                  <c:v>0.088089</c:v>
                </c:pt>
                <c:pt idx="9306">
                  <c:v>0.088088</c:v>
                </c:pt>
                <c:pt idx="9307">
                  <c:v>0.088044</c:v>
                </c:pt>
                <c:pt idx="9308">
                  <c:v>0.088035</c:v>
                </c:pt>
                <c:pt idx="9309">
                  <c:v>0.088023</c:v>
                </c:pt>
                <c:pt idx="9310">
                  <c:v>0.088014</c:v>
                </c:pt>
                <c:pt idx="9311">
                  <c:v>0.087944</c:v>
                </c:pt>
                <c:pt idx="9312">
                  <c:v>0.087944</c:v>
                </c:pt>
                <c:pt idx="9313">
                  <c:v>0.08789</c:v>
                </c:pt>
                <c:pt idx="9314">
                  <c:v>0.087839</c:v>
                </c:pt>
                <c:pt idx="9315">
                  <c:v>0.087826</c:v>
                </c:pt>
                <c:pt idx="9316">
                  <c:v>0.087813</c:v>
                </c:pt>
                <c:pt idx="9317">
                  <c:v>0.087792</c:v>
                </c:pt>
                <c:pt idx="9318">
                  <c:v>0.087781</c:v>
                </c:pt>
                <c:pt idx="9319">
                  <c:v>0.087776</c:v>
                </c:pt>
                <c:pt idx="9320">
                  <c:v>0.087746</c:v>
                </c:pt>
                <c:pt idx="9321">
                  <c:v>0.087739</c:v>
                </c:pt>
                <c:pt idx="9322">
                  <c:v>0.087691</c:v>
                </c:pt>
                <c:pt idx="9323">
                  <c:v>0.087656</c:v>
                </c:pt>
                <c:pt idx="9324">
                  <c:v>0.087638</c:v>
                </c:pt>
                <c:pt idx="9325">
                  <c:v>0.087627</c:v>
                </c:pt>
                <c:pt idx="9326">
                  <c:v>0.087615</c:v>
                </c:pt>
                <c:pt idx="9327">
                  <c:v>0.087602</c:v>
                </c:pt>
                <c:pt idx="9328">
                  <c:v>0.087583</c:v>
                </c:pt>
                <c:pt idx="9329">
                  <c:v>0.087578</c:v>
                </c:pt>
                <c:pt idx="9330">
                  <c:v>0.087518</c:v>
                </c:pt>
                <c:pt idx="9331">
                  <c:v>0.087485</c:v>
                </c:pt>
                <c:pt idx="9332">
                  <c:v>0.087478</c:v>
                </c:pt>
                <c:pt idx="9333">
                  <c:v>0.087439</c:v>
                </c:pt>
                <c:pt idx="9334">
                  <c:v>0.08742</c:v>
                </c:pt>
                <c:pt idx="9335">
                  <c:v>0.087416</c:v>
                </c:pt>
                <c:pt idx="9336">
                  <c:v>0.087407</c:v>
                </c:pt>
                <c:pt idx="9337">
                  <c:v>0.087369</c:v>
                </c:pt>
                <c:pt idx="9338">
                  <c:v>0.087355</c:v>
                </c:pt>
                <c:pt idx="9339">
                  <c:v>0.087347</c:v>
                </c:pt>
                <c:pt idx="9340">
                  <c:v>0.08732</c:v>
                </c:pt>
                <c:pt idx="9341">
                  <c:v>0.087304</c:v>
                </c:pt>
                <c:pt idx="9342">
                  <c:v>0.087297</c:v>
                </c:pt>
                <c:pt idx="9343">
                  <c:v>0.087285</c:v>
                </c:pt>
                <c:pt idx="9344">
                  <c:v>0.08726</c:v>
                </c:pt>
                <c:pt idx="9345">
                  <c:v>0.087246</c:v>
                </c:pt>
                <c:pt idx="9346">
                  <c:v>0.087219</c:v>
                </c:pt>
                <c:pt idx="9347">
                  <c:v>0.087214</c:v>
                </c:pt>
                <c:pt idx="9348">
                  <c:v>0.087187</c:v>
                </c:pt>
                <c:pt idx="9349">
                  <c:v>0.087178</c:v>
                </c:pt>
                <c:pt idx="9350">
                  <c:v>0.087122</c:v>
                </c:pt>
                <c:pt idx="9351">
                  <c:v>0.08712</c:v>
                </c:pt>
                <c:pt idx="9352">
                  <c:v>0.087086</c:v>
                </c:pt>
                <c:pt idx="9353">
                  <c:v>0.087028</c:v>
                </c:pt>
                <c:pt idx="9354">
                  <c:v>0.087026</c:v>
                </c:pt>
                <c:pt idx="9355">
                  <c:v>0.087023</c:v>
                </c:pt>
                <c:pt idx="9356">
                  <c:v>0.087015</c:v>
                </c:pt>
                <c:pt idx="9357">
                  <c:v>0.087007</c:v>
                </c:pt>
                <c:pt idx="9358">
                  <c:v>0.086974</c:v>
                </c:pt>
                <c:pt idx="9359">
                  <c:v>0.086914</c:v>
                </c:pt>
                <c:pt idx="9360">
                  <c:v>0.086902</c:v>
                </c:pt>
                <c:pt idx="9361">
                  <c:v>0.086886</c:v>
                </c:pt>
                <c:pt idx="9362">
                  <c:v>0.086876</c:v>
                </c:pt>
                <c:pt idx="9363">
                  <c:v>0.086858</c:v>
                </c:pt>
                <c:pt idx="9364">
                  <c:v>0.086852</c:v>
                </c:pt>
                <c:pt idx="9365">
                  <c:v>0.086846</c:v>
                </c:pt>
                <c:pt idx="9366">
                  <c:v>0.086831</c:v>
                </c:pt>
                <c:pt idx="9367">
                  <c:v>0.08681</c:v>
                </c:pt>
                <c:pt idx="9368">
                  <c:v>0.086701</c:v>
                </c:pt>
                <c:pt idx="9369">
                  <c:v>0.08668</c:v>
                </c:pt>
                <c:pt idx="9370">
                  <c:v>0.086595</c:v>
                </c:pt>
                <c:pt idx="9371">
                  <c:v>0.086587</c:v>
                </c:pt>
                <c:pt idx="9372">
                  <c:v>0.086549</c:v>
                </c:pt>
                <c:pt idx="9373">
                  <c:v>0.086543</c:v>
                </c:pt>
                <c:pt idx="9374">
                  <c:v>0.086506</c:v>
                </c:pt>
                <c:pt idx="9375">
                  <c:v>0.086479</c:v>
                </c:pt>
                <c:pt idx="9376">
                  <c:v>0.086479</c:v>
                </c:pt>
                <c:pt idx="9377">
                  <c:v>0.086465</c:v>
                </c:pt>
                <c:pt idx="9378">
                  <c:v>0.086456</c:v>
                </c:pt>
                <c:pt idx="9379">
                  <c:v>0.086454</c:v>
                </c:pt>
                <c:pt idx="9380">
                  <c:v>0.086437</c:v>
                </c:pt>
                <c:pt idx="9381">
                  <c:v>0.086424</c:v>
                </c:pt>
                <c:pt idx="9382">
                  <c:v>0.086421</c:v>
                </c:pt>
                <c:pt idx="9383">
                  <c:v>0.086412</c:v>
                </c:pt>
                <c:pt idx="9384">
                  <c:v>0.086411</c:v>
                </c:pt>
                <c:pt idx="9385">
                  <c:v>0.086382</c:v>
                </c:pt>
                <c:pt idx="9386">
                  <c:v>0.086362</c:v>
                </c:pt>
                <c:pt idx="9387">
                  <c:v>0.086308</c:v>
                </c:pt>
                <c:pt idx="9388">
                  <c:v>0.086255</c:v>
                </c:pt>
                <c:pt idx="9389">
                  <c:v>0.086228</c:v>
                </c:pt>
                <c:pt idx="9390">
                  <c:v>0.086209</c:v>
                </c:pt>
                <c:pt idx="9391">
                  <c:v>0.086188</c:v>
                </c:pt>
                <c:pt idx="9392">
                  <c:v>0.086153</c:v>
                </c:pt>
                <c:pt idx="9393">
                  <c:v>0.08614</c:v>
                </c:pt>
                <c:pt idx="9394">
                  <c:v>0.086131</c:v>
                </c:pt>
                <c:pt idx="9395">
                  <c:v>0.086091</c:v>
                </c:pt>
                <c:pt idx="9396">
                  <c:v>0.086064</c:v>
                </c:pt>
                <c:pt idx="9397">
                  <c:v>0.086019</c:v>
                </c:pt>
                <c:pt idx="9398">
                  <c:v>0.086012</c:v>
                </c:pt>
                <c:pt idx="9399">
                  <c:v>0.086003</c:v>
                </c:pt>
                <c:pt idx="9400">
                  <c:v>0.085968</c:v>
                </c:pt>
                <c:pt idx="9401">
                  <c:v>0.08595</c:v>
                </c:pt>
                <c:pt idx="9402">
                  <c:v>0.085913</c:v>
                </c:pt>
                <c:pt idx="9403">
                  <c:v>0.085912</c:v>
                </c:pt>
                <c:pt idx="9404">
                  <c:v>0.085906</c:v>
                </c:pt>
                <c:pt idx="9405">
                  <c:v>0.0859</c:v>
                </c:pt>
                <c:pt idx="9406">
                  <c:v>0.0859</c:v>
                </c:pt>
                <c:pt idx="9407">
                  <c:v>0.085886</c:v>
                </c:pt>
                <c:pt idx="9408">
                  <c:v>0.085885</c:v>
                </c:pt>
                <c:pt idx="9409">
                  <c:v>0.085875</c:v>
                </c:pt>
                <c:pt idx="9410">
                  <c:v>0.085837</c:v>
                </c:pt>
                <c:pt idx="9411">
                  <c:v>0.085832</c:v>
                </c:pt>
                <c:pt idx="9412">
                  <c:v>0.085829</c:v>
                </c:pt>
                <c:pt idx="9413">
                  <c:v>0.085806</c:v>
                </c:pt>
                <c:pt idx="9414">
                  <c:v>0.08579</c:v>
                </c:pt>
                <c:pt idx="9415">
                  <c:v>0.085781</c:v>
                </c:pt>
                <c:pt idx="9416">
                  <c:v>0.085775</c:v>
                </c:pt>
                <c:pt idx="9417">
                  <c:v>0.08575</c:v>
                </c:pt>
                <c:pt idx="9418">
                  <c:v>0.085748</c:v>
                </c:pt>
                <c:pt idx="9419">
                  <c:v>0.08574</c:v>
                </c:pt>
                <c:pt idx="9420">
                  <c:v>0.085716</c:v>
                </c:pt>
                <c:pt idx="9421">
                  <c:v>0.085701</c:v>
                </c:pt>
                <c:pt idx="9422">
                  <c:v>0.085693</c:v>
                </c:pt>
                <c:pt idx="9423">
                  <c:v>0.085655</c:v>
                </c:pt>
                <c:pt idx="9424">
                  <c:v>0.085623</c:v>
                </c:pt>
                <c:pt idx="9425">
                  <c:v>0.085582</c:v>
                </c:pt>
                <c:pt idx="9426">
                  <c:v>0.085558</c:v>
                </c:pt>
                <c:pt idx="9427">
                  <c:v>0.085517</c:v>
                </c:pt>
                <c:pt idx="9428">
                  <c:v>0.085494</c:v>
                </c:pt>
                <c:pt idx="9429">
                  <c:v>0.085483</c:v>
                </c:pt>
                <c:pt idx="9430">
                  <c:v>0.085464</c:v>
                </c:pt>
                <c:pt idx="9431">
                  <c:v>0.085454</c:v>
                </c:pt>
                <c:pt idx="9432">
                  <c:v>0.08545</c:v>
                </c:pt>
                <c:pt idx="9433">
                  <c:v>0.085422</c:v>
                </c:pt>
                <c:pt idx="9434">
                  <c:v>0.085415</c:v>
                </c:pt>
                <c:pt idx="9435">
                  <c:v>0.085415</c:v>
                </c:pt>
                <c:pt idx="9436">
                  <c:v>0.085384</c:v>
                </c:pt>
                <c:pt idx="9437">
                  <c:v>0.085373</c:v>
                </c:pt>
                <c:pt idx="9438">
                  <c:v>0.085369</c:v>
                </c:pt>
                <c:pt idx="9439">
                  <c:v>0.085313</c:v>
                </c:pt>
                <c:pt idx="9440">
                  <c:v>0.085261</c:v>
                </c:pt>
                <c:pt idx="9441">
                  <c:v>0.085234</c:v>
                </c:pt>
                <c:pt idx="9442">
                  <c:v>0.085228</c:v>
                </c:pt>
                <c:pt idx="9443">
                  <c:v>0.085226</c:v>
                </c:pt>
                <c:pt idx="9444">
                  <c:v>0.085187</c:v>
                </c:pt>
                <c:pt idx="9445">
                  <c:v>0.08516</c:v>
                </c:pt>
                <c:pt idx="9446">
                  <c:v>0.085156</c:v>
                </c:pt>
                <c:pt idx="9447">
                  <c:v>0.085145</c:v>
                </c:pt>
                <c:pt idx="9448">
                  <c:v>0.085115</c:v>
                </c:pt>
                <c:pt idx="9449">
                  <c:v>0.085093</c:v>
                </c:pt>
                <c:pt idx="9450">
                  <c:v>0.085074</c:v>
                </c:pt>
                <c:pt idx="9451">
                  <c:v>0.085061</c:v>
                </c:pt>
                <c:pt idx="9452">
                  <c:v>0.085035</c:v>
                </c:pt>
                <c:pt idx="9453">
                  <c:v>0.08503</c:v>
                </c:pt>
                <c:pt idx="9454">
                  <c:v>0.085029</c:v>
                </c:pt>
                <c:pt idx="9455">
                  <c:v>0.085023</c:v>
                </c:pt>
                <c:pt idx="9456">
                  <c:v>0.084997</c:v>
                </c:pt>
                <c:pt idx="9457">
                  <c:v>0.084977</c:v>
                </c:pt>
                <c:pt idx="9458">
                  <c:v>0.084967</c:v>
                </c:pt>
                <c:pt idx="9459">
                  <c:v>0.084966</c:v>
                </c:pt>
                <c:pt idx="9460">
                  <c:v>0.084943</c:v>
                </c:pt>
                <c:pt idx="9461">
                  <c:v>0.084926</c:v>
                </c:pt>
                <c:pt idx="9462">
                  <c:v>0.084904</c:v>
                </c:pt>
                <c:pt idx="9463">
                  <c:v>0.084882</c:v>
                </c:pt>
                <c:pt idx="9464">
                  <c:v>0.08486</c:v>
                </c:pt>
                <c:pt idx="9465">
                  <c:v>0.08484</c:v>
                </c:pt>
                <c:pt idx="9466">
                  <c:v>0.08482</c:v>
                </c:pt>
                <c:pt idx="9467">
                  <c:v>0.084799</c:v>
                </c:pt>
                <c:pt idx="9468">
                  <c:v>0.084783</c:v>
                </c:pt>
                <c:pt idx="9469">
                  <c:v>0.084776</c:v>
                </c:pt>
                <c:pt idx="9470">
                  <c:v>0.084737</c:v>
                </c:pt>
                <c:pt idx="9471">
                  <c:v>0.084689</c:v>
                </c:pt>
                <c:pt idx="9472">
                  <c:v>0.084684</c:v>
                </c:pt>
                <c:pt idx="9473">
                  <c:v>0.084675</c:v>
                </c:pt>
                <c:pt idx="9474">
                  <c:v>0.084667</c:v>
                </c:pt>
                <c:pt idx="9475">
                  <c:v>0.084642</c:v>
                </c:pt>
                <c:pt idx="9476">
                  <c:v>0.084641</c:v>
                </c:pt>
                <c:pt idx="9477">
                  <c:v>0.08464</c:v>
                </c:pt>
                <c:pt idx="9478">
                  <c:v>0.084631</c:v>
                </c:pt>
                <c:pt idx="9479">
                  <c:v>0.084607</c:v>
                </c:pt>
                <c:pt idx="9480">
                  <c:v>0.084578</c:v>
                </c:pt>
                <c:pt idx="9481">
                  <c:v>0.084546</c:v>
                </c:pt>
                <c:pt idx="9482">
                  <c:v>0.084529</c:v>
                </c:pt>
                <c:pt idx="9483">
                  <c:v>0.084489</c:v>
                </c:pt>
                <c:pt idx="9484">
                  <c:v>0.084489</c:v>
                </c:pt>
                <c:pt idx="9485">
                  <c:v>0.084414</c:v>
                </c:pt>
                <c:pt idx="9486">
                  <c:v>0.084413</c:v>
                </c:pt>
                <c:pt idx="9487">
                  <c:v>0.084371</c:v>
                </c:pt>
                <c:pt idx="9488">
                  <c:v>0.084348</c:v>
                </c:pt>
                <c:pt idx="9489">
                  <c:v>0.084303</c:v>
                </c:pt>
                <c:pt idx="9490">
                  <c:v>0.084262</c:v>
                </c:pt>
                <c:pt idx="9491">
                  <c:v>0.084256</c:v>
                </c:pt>
                <c:pt idx="9492">
                  <c:v>0.084245</c:v>
                </c:pt>
                <c:pt idx="9493">
                  <c:v>0.084175</c:v>
                </c:pt>
                <c:pt idx="9494">
                  <c:v>0.084161</c:v>
                </c:pt>
                <c:pt idx="9495">
                  <c:v>0.084133</c:v>
                </c:pt>
                <c:pt idx="9496">
                  <c:v>0.084116</c:v>
                </c:pt>
                <c:pt idx="9497">
                  <c:v>0.084114</c:v>
                </c:pt>
                <c:pt idx="9498">
                  <c:v>0.084113</c:v>
                </c:pt>
                <c:pt idx="9499">
                  <c:v>0.084099</c:v>
                </c:pt>
                <c:pt idx="9500">
                  <c:v>0.084083</c:v>
                </c:pt>
                <c:pt idx="9501">
                  <c:v>0.084068</c:v>
                </c:pt>
                <c:pt idx="9502">
                  <c:v>0.084057</c:v>
                </c:pt>
                <c:pt idx="9503">
                  <c:v>0.084031</c:v>
                </c:pt>
                <c:pt idx="9504">
                  <c:v>0.084013</c:v>
                </c:pt>
                <c:pt idx="9505">
                  <c:v>0.084003</c:v>
                </c:pt>
                <c:pt idx="9506">
                  <c:v>0.083975</c:v>
                </c:pt>
                <c:pt idx="9507">
                  <c:v>0.083874</c:v>
                </c:pt>
                <c:pt idx="9508">
                  <c:v>0.083871</c:v>
                </c:pt>
                <c:pt idx="9509">
                  <c:v>0.08387</c:v>
                </c:pt>
                <c:pt idx="9510">
                  <c:v>0.083865</c:v>
                </c:pt>
                <c:pt idx="9511">
                  <c:v>0.083864</c:v>
                </c:pt>
                <c:pt idx="9512">
                  <c:v>0.083857</c:v>
                </c:pt>
                <c:pt idx="9513">
                  <c:v>0.083829</c:v>
                </c:pt>
                <c:pt idx="9514">
                  <c:v>0.0838270000000001</c:v>
                </c:pt>
                <c:pt idx="9515">
                  <c:v>0.083806</c:v>
                </c:pt>
                <c:pt idx="9516">
                  <c:v>0.083797</c:v>
                </c:pt>
                <c:pt idx="9517">
                  <c:v>0.083744</c:v>
                </c:pt>
                <c:pt idx="9518">
                  <c:v>0.0837300000000001</c:v>
                </c:pt>
                <c:pt idx="9519">
                  <c:v>0.083725</c:v>
                </c:pt>
                <c:pt idx="9520">
                  <c:v>0.083714</c:v>
                </c:pt>
                <c:pt idx="9521">
                  <c:v>0.08371</c:v>
                </c:pt>
                <c:pt idx="9522">
                  <c:v>0.083701</c:v>
                </c:pt>
                <c:pt idx="9523">
                  <c:v>0.083683</c:v>
                </c:pt>
                <c:pt idx="9524">
                  <c:v>0.083656</c:v>
                </c:pt>
                <c:pt idx="9525">
                  <c:v>0.083635</c:v>
                </c:pt>
                <c:pt idx="9526">
                  <c:v>0.083557</c:v>
                </c:pt>
                <c:pt idx="9527">
                  <c:v>0.08355</c:v>
                </c:pt>
                <c:pt idx="9528">
                  <c:v>0.08351</c:v>
                </c:pt>
                <c:pt idx="9529">
                  <c:v>0.083466</c:v>
                </c:pt>
                <c:pt idx="9530">
                  <c:v>0.083466</c:v>
                </c:pt>
                <c:pt idx="9531">
                  <c:v>0.08341</c:v>
                </c:pt>
                <c:pt idx="9532">
                  <c:v>0.083406</c:v>
                </c:pt>
                <c:pt idx="9533">
                  <c:v>0.083379</c:v>
                </c:pt>
                <c:pt idx="9534">
                  <c:v>0.083353</c:v>
                </c:pt>
                <c:pt idx="9535">
                  <c:v>0.083349</c:v>
                </c:pt>
                <c:pt idx="9536">
                  <c:v>0.083341</c:v>
                </c:pt>
                <c:pt idx="9537">
                  <c:v>0.083331</c:v>
                </c:pt>
                <c:pt idx="9538">
                  <c:v>0.08331</c:v>
                </c:pt>
                <c:pt idx="9539">
                  <c:v>0.083256</c:v>
                </c:pt>
                <c:pt idx="9540">
                  <c:v>0.08324</c:v>
                </c:pt>
                <c:pt idx="9541">
                  <c:v>0.083239</c:v>
                </c:pt>
                <c:pt idx="9542">
                  <c:v>0.083226</c:v>
                </c:pt>
                <c:pt idx="9543">
                  <c:v>0.083201</c:v>
                </c:pt>
                <c:pt idx="9544">
                  <c:v>0.083181</c:v>
                </c:pt>
                <c:pt idx="9545">
                  <c:v>0.083176</c:v>
                </c:pt>
                <c:pt idx="9546">
                  <c:v>0.083171</c:v>
                </c:pt>
                <c:pt idx="9547">
                  <c:v>0.083129</c:v>
                </c:pt>
                <c:pt idx="9548">
                  <c:v>0.083106</c:v>
                </c:pt>
                <c:pt idx="9549">
                  <c:v>0.083085</c:v>
                </c:pt>
                <c:pt idx="9550">
                  <c:v>0.083051</c:v>
                </c:pt>
                <c:pt idx="9551">
                  <c:v>0.08299</c:v>
                </c:pt>
                <c:pt idx="9552">
                  <c:v>0.082984</c:v>
                </c:pt>
                <c:pt idx="9553">
                  <c:v>0.082922</c:v>
                </c:pt>
                <c:pt idx="9554">
                  <c:v>0.0829</c:v>
                </c:pt>
                <c:pt idx="9555">
                  <c:v>0.082885</c:v>
                </c:pt>
                <c:pt idx="9556">
                  <c:v>0.082879</c:v>
                </c:pt>
                <c:pt idx="9557">
                  <c:v>0.082859</c:v>
                </c:pt>
                <c:pt idx="9558">
                  <c:v>0.082854</c:v>
                </c:pt>
                <c:pt idx="9559">
                  <c:v>0.082846</c:v>
                </c:pt>
                <c:pt idx="9560">
                  <c:v>0.082836</c:v>
                </c:pt>
                <c:pt idx="9561">
                  <c:v>0.082819</c:v>
                </c:pt>
                <c:pt idx="9562">
                  <c:v>0.082804</c:v>
                </c:pt>
                <c:pt idx="9563">
                  <c:v>0.082792</c:v>
                </c:pt>
                <c:pt idx="9564">
                  <c:v>0.082761</c:v>
                </c:pt>
                <c:pt idx="9565">
                  <c:v>0.082757</c:v>
                </c:pt>
                <c:pt idx="9566">
                  <c:v>0.082736</c:v>
                </c:pt>
                <c:pt idx="9567">
                  <c:v>0.082734</c:v>
                </c:pt>
                <c:pt idx="9568">
                  <c:v>0.082713</c:v>
                </c:pt>
                <c:pt idx="9569">
                  <c:v>0.082689</c:v>
                </c:pt>
                <c:pt idx="9570">
                  <c:v>0.082627</c:v>
                </c:pt>
                <c:pt idx="9571">
                  <c:v>0.082609</c:v>
                </c:pt>
                <c:pt idx="9572">
                  <c:v>0.082601</c:v>
                </c:pt>
                <c:pt idx="9573">
                  <c:v>0.082598</c:v>
                </c:pt>
                <c:pt idx="9574">
                  <c:v>0.082585</c:v>
                </c:pt>
                <c:pt idx="9575">
                  <c:v>0.082547</c:v>
                </c:pt>
                <c:pt idx="9576">
                  <c:v>0.082543</c:v>
                </c:pt>
                <c:pt idx="9577">
                  <c:v>0.082539</c:v>
                </c:pt>
                <c:pt idx="9578">
                  <c:v>0.082477</c:v>
                </c:pt>
                <c:pt idx="9579">
                  <c:v>0.082468</c:v>
                </c:pt>
                <c:pt idx="9580">
                  <c:v>0.082458</c:v>
                </c:pt>
                <c:pt idx="9581">
                  <c:v>0.082444</c:v>
                </c:pt>
                <c:pt idx="9582">
                  <c:v>0.08242</c:v>
                </c:pt>
                <c:pt idx="9583">
                  <c:v>0.082407</c:v>
                </c:pt>
                <c:pt idx="9584">
                  <c:v>0.0824</c:v>
                </c:pt>
                <c:pt idx="9585">
                  <c:v>0.082366</c:v>
                </c:pt>
                <c:pt idx="9586">
                  <c:v>0.082352</c:v>
                </c:pt>
                <c:pt idx="9587">
                  <c:v>0.082328</c:v>
                </c:pt>
                <c:pt idx="9588">
                  <c:v>0.082281</c:v>
                </c:pt>
                <c:pt idx="9589">
                  <c:v>0.082264</c:v>
                </c:pt>
                <c:pt idx="9590">
                  <c:v>0.082256</c:v>
                </c:pt>
                <c:pt idx="9591">
                  <c:v>0.082254</c:v>
                </c:pt>
                <c:pt idx="9592">
                  <c:v>0.082245</c:v>
                </c:pt>
                <c:pt idx="9593">
                  <c:v>0.082229</c:v>
                </c:pt>
                <c:pt idx="9594">
                  <c:v>0.082223</c:v>
                </c:pt>
                <c:pt idx="9595">
                  <c:v>0.082207</c:v>
                </c:pt>
                <c:pt idx="9596">
                  <c:v>0.082187</c:v>
                </c:pt>
                <c:pt idx="9597">
                  <c:v>0.082133</c:v>
                </c:pt>
                <c:pt idx="9598">
                  <c:v>0.082114</c:v>
                </c:pt>
                <c:pt idx="9599">
                  <c:v>0.082094</c:v>
                </c:pt>
                <c:pt idx="9600">
                  <c:v>0.082086</c:v>
                </c:pt>
                <c:pt idx="9601">
                  <c:v>0.082078</c:v>
                </c:pt>
                <c:pt idx="9602">
                  <c:v>0.082077</c:v>
                </c:pt>
                <c:pt idx="9603">
                  <c:v>0.082072</c:v>
                </c:pt>
                <c:pt idx="9604">
                  <c:v>0.082063</c:v>
                </c:pt>
                <c:pt idx="9605">
                  <c:v>0.082054</c:v>
                </c:pt>
                <c:pt idx="9606">
                  <c:v>0.081983</c:v>
                </c:pt>
                <c:pt idx="9607">
                  <c:v>0.081978</c:v>
                </c:pt>
                <c:pt idx="9608">
                  <c:v>0.081972</c:v>
                </c:pt>
                <c:pt idx="9609">
                  <c:v>0.081956</c:v>
                </c:pt>
                <c:pt idx="9610">
                  <c:v>0.081915</c:v>
                </c:pt>
                <c:pt idx="9611">
                  <c:v>0.08186</c:v>
                </c:pt>
                <c:pt idx="9612">
                  <c:v>0.081852</c:v>
                </c:pt>
                <c:pt idx="9613">
                  <c:v>0.081827</c:v>
                </c:pt>
                <c:pt idx="9614">
                  <c:v>0.081813</c:v>
                </c:pt>
                <c:pt idx="9615">
                  <c:v>0.081774</c:v>
                </c:pt>
                <c:pt idx="9616">
                  <c:v>0.081762</c:v>
                </c:pt>
                <c:pt idx="9617">
                  <c:v>0.08175</c:v>
                </c:pt>
                <c:pt idx="9618">
                  <c:v>0.081741</c:v>
                </c:pt>
                <c:pt idx="9619">
                  <c:v>0.081724</c:v>
                </c:pt>
                <c:pt idx="9620">
                  <c:v>0.08172</c:v>
                </c:pt>
                <c:pt idx="9621">
                  <c:v>0.081717</c:v>
                </c:pt>
                <c:pt idx="9622">
                  <c:v>0.08171</c:v>
                </c:pt>
                <c:pt idx="9623">
                  <c:v>0.081706</c:v>
                </c:pt>
                <c:pt idx="9624">
                  <c:v>0.081705</c:v>
                </c:pt>
                <c:pt idx="9625">
                  <c:v>0.081684</c:v>
                </c:pt>
                <c:pt idx="9626">
                  <c:v>0.081667</c:v>
                </c:pt>
                <c:pt idx="9627">
                  <c:v>0.081566</c:v>
                </c:pt>
                <c:pt idx="9628">
                  <c:v>0.081551</c:v>
                </c:pt>
                <c:pt idx="9629">
                  <c:v>0.081544</c:v>
                </c:pt>
                <c:pt idx="9630">
                  <c:v>0.08154</c:v>
                </c:pt>
                <c:pt idx="9631">
                  <c:v>0.081519</c:v>
                </c:pt>
                <c:pt idx="9632">
                  <c:v>0.081504</c:v>
                </c:pt>
                <c:pt idx="9633">
                  <c:v>0.081465</c:v>
                </c:pt>
                <c:pt idx="9634">
                  <c:v>0.081463</c:v>
                </c:pt>
                <c:pt idx="9635">
                  <c:v>0.08141</c:v>
                </c:pt>
                <c:pt idx="9636">
                  <c:v>0.081404</c:v>
                </c:pt>
                <c:pt idx="9637">
                  <c:v>0.081398</c:v>
                </c:pt>
                <c:pt idx="9638">
                  <c:v>0.081387</c:v>
                </c:pt>
                <c:pt idx="9639">
                  <c:v>0.081381</c:v>
                </c:pt>
                <c:pt idx="9640">
                  <c:v>0.081325</c:v>
                </c:pt>
                <c:pt idx="9641">
                  <c:v>0.081321</c:v>
                </c:pt>
                <c:pt idx="9642">
                  <c:v>0.081311</c:v>
                </c:pt>
                <c:pt idx="9643">
                  <c:v>0.081298</c:v>
                </c:pt>
                <c:pt idx="9644">
                  <c:v>0.081292</c:v>
                </c:pt>
                <c:pt idx="9645">
                  <c:v>0.081275</c:v>
                </c:pt>
                <c:pt idx="9646">
                  <c:v>0.08126</c:v>
                </c:pt>
                <c:pt idx="9647">
                  <c:v>0.081246</c:v>
                </c:pt>
                <c:pt idx="9648">
                  <c:v>0.081237</c:v>
                </c:pt>
                <c:pt idx="9649">
                  <c:v>0.081221</c:v>
                </c:pt>
                <c:pt idx="9650">
                  <c:v>0.081198</c:v>
                </c:pt>
                <c:pt idx="9651">
                  <c:v>0.081185</c:v>
                </c:pt>
                <c:pt idx="9652">
                  <c:v>0.081173</c:v>
                </c:pt>
                <c:pt idx="9653">
                  <c:v>0.081172</c:v>
                </c:pt>
                <c:pt idx="9654">
                  <c:v>0.081164</c:v>
                </c:pt>
                <c:pt idx="9655">
                  <c:v>0.081141</c:v>
                </c:pt>
                <c:pt idx="9656">
                  <c:v>0.081138</c:v>
                </c:pt>
                <c:pt idx="9657">
                  <c:v>0.081094</c:v>
                </c:pt>
                <c:pt idx="9658">
                  <c:v>0.08108</c:v>
                </c:pt>
                <c:pt idx="9659">
                  <c:v>0.081075</c:v>
                </c:pt>
                <c:pt idx="9660">
                  <c:v>0.081058</c:v>
                </c:pt>
                <c:pt idx="9661">
                  <c:v>0.081025</c:v>
                </c:pt>
                <c:pt idx="9662">
                  <c:v>0.081024</c:v>
                </c:pt>
                <c:pt idx="9663">
                  <c:v>0.080991</c:v>
                </c:pt>
                <c:pt idx="9664">
                  <c:v>0.080898</c:v>
                </c:pt>
                <c:pt idx="9665">
                  <c:v>0.080871</c:v>
                </c:pt>
                <c:pt idx="9666">
                  <c:v>0.080835</c:v>
                </c:pt>
                <c:pt idx="9667">
                  <c:v>0.080829</c:v>
                </c:pt>
                <c:pt idx="9668">
                  <c:v>0.080821</c:v>
                </c:pt>
                <c:pt idx="9669">
                  <c:v>0.080806</c:v>
                </c:pt>
                <c:pt idx="9670">
                  <c:v>0.080793</c:v>
                </c:pt>
                <c:pt idx="9671">
                  <c:v>0.080772</c:v>
                </c:pt>
                <c:pt idx="9672">
                  <c:v>0.080753</c:v>
                </c:pt>
                <c:pt idx="9673">
                  <c:v>0.08074</c:v>
                </c:pt>
                <c:pt idx="9674">
                  <c:v>0.080709</c:v>
                </c:pt>
                <c:pt idx="9675">
                  <c:v>0.080618</c:v>
                </c:pt>
                <c:pt idx="9676">
                  <c:v>0.080611</c:v>
                </c:pt>
                <c:pt idx="9677">
                  <c:v>0.080609</c:v>
                </c:pt>
                <c:pt idx="9678">
                  <c:v>0.08059</c:v>
                </c:pt>
                <c:pt idx="9679">
                  <c:v>0.080581</c:v>
                </c:pt>
                <c:pt idx="9680">
                  <c:v>0.080573</c:v>
                </c:pt>
                <c:pt idx="9681">
                  <c:v>0.080554</c:v>
                </c:pt>
                <c:pt idx="9682">
                  <c:v>0.080512</c:v>
                </c:pt>
                <c:pt idx="9683">
                  <c:v>0.080511</c:v>
                </c:pt>
                <c:pt idx="9684">
                  <c:v>0.080506</c:v>
                </c:pt>
                <c:pt idx="9685">
                  <c:v>0.080506</c:v>
                </c:pt>
                <c:pt idx="9686">
                  <c:v>0.080488</c:v>
                </c:pt>
                <c:pt idx="9687">
                  <c:v>0.080477</c:v>
                </c:pt>
                <c:pt idx="9688">
                  <c:v>0.080472</c:v>
                </c:pt>
                <c:pt idx="9689">
                  <c:v>0.080465</c:v>
                </c:pt>
                <c:pt idx="9690">
                  <c:v>0.080461</c:v>
                </c:pt>
                <c:pt idx="9691">
                  <c:v>0.080422</c:v>
                </c:pt>
                <c:pt idx="9692">
                  <c:v>0.080399</c:v>
                </c:pt>
                <c:pt idx="9693">
                  <c:v>0.08038</c:v>
                </c:pt>
                <c:pt idx="9694">
                  <c:v>0.080354</c:v>
                </c:pt>
                <c:pt idx="9695">
                  <c:v>0.080333</c:v>
                </c:pt>
                <c:pt idx="9696">
                  <c:v>0.080317</c:v>
                </c:pt>
                <c:pt idx="9697">
                  <c:v>0.08031</c:v>
                </c:pt>
                <c:pt idx="9698">
                  <c:v>0.080296</c:v>
                </c:pt>
                <c:pt idx="9699">
                  <c:v>0.080266</c:v>
                </c:pt>
                <c:pt idx="9700">
                  <c:v>0.080234</c:v>
                </c:pt>
                <c:pt idx="9701">
                  <c:v>0.080221</c:v>
                </c:pt>
                <c:pt idx="9702">
                  <c:v>0.080194</c:v>
                </c:pt>
                <c:pt idx="9703">
                  <c:v>0.080183</c:v>
                </c:pt>
                <c:pt idx="9704">
                  <c:v>0.080161</c:v>
                </c:pt>
                <c:pt idx="9705">
                  <c:v>0.080141</c:v>
                </c:pt>
                <c:pt idx="9706">
                  <c:v>0.080112</c:v>
                </c:pt>
                <c:pt idx="9707">
                  <c:v>0.0801</c:v>
                </c:pt>
                <c:pt idx="9708">
                  <c:v>0.080083</c:v>
                </c:pt>
                <c:pt idx="9709">
                  <c:v>0.080002</c:v>
                </c:pt>
                <c:pt idx="9710">
                  <c:v>0.07995</c:v>
                </c:pt>
                <c:pt idx="9711">
                  <c:v>0.079936</c:v>
                </c:pt>
                <c:pt idx="9712">
                  <c:v>0.07992</c:v>
                </c:pt>
                <c:pt idx="9713">
                  <c:v>0.07991</c:v>
                </c:pt>
                <c:pt idx="9714">
                  <c:v>0.079903</c:v>
                </c:pt>
                <c:pt idx="9715">
                  <c:v>0.079868</c:v>
                </c:pt>
                <c:pt idx="9716">
                  <c:v>0.079862</c:v>
                </c:pt>
                <c:pt idx="9717">
                  <c:v>0.079848</c:v>
                </c:pt>
                <c:pt idx="9718">
                  <c:v>0.079836</c:v>
                </c:pt>
                <c:pt idx="9719">
                  <c:v>0.079832</c:v>
                </c:pt>
                <c:pt idx="9720">
                  <c:v>0.079789</c:v>
                </c:pt>
                <c:pt idx="9721">
                  <c:v>0.079754</c:v>
                </c:pt>
                <c:pt idx="9722">
                  <c:v>0.079743</c:v>
                </c:pt>
                <c:pt idx="9723">
                  <c:v>0.079739</c:v>
                </c:pt>
                <c:pt idx="9724">
                  <c:v>0.079737</c:v>
                </c:pt>
                <c:pt idx="9725">
                  <c:v>0.079721</c:v>
                </c:pt>
                <c:pt idx="9726">
                  <c:v>0.079717</c:v>
                </c:pt>
                <c:pt idx="9727">
                  <c:v>0.079711</c:v>
                </c:pt>
                <c:pt idx="9728">
                  <c:v>0.079686</c:v>
                </c:pt>
                <c:pt idx="9729">
                  <c:v>0.079669</c:v>
                </c:pt>
                <c:pt idx="9730">
                  <c:v>0.079669</c:v>
                </c:pt>
                <c:pt idx="9731">
                  <c:v>0.0796</c:v>
                </c:pt>
                <c:pt idx="9732">
                  <c:v>0.079595</c:v>
                </c:pt>
                <c:pt idx="9733">
                  <c:v>0.079562</c:v>
                </c:pt>
                <c:pt idx="9734">
                  <c:v>0.079548</c:v>
                </c:pt>
                <c:pt idx="9735">
                  <c:v>0.079539</c:v>
                </c:pt>
                <c:pt idx="9736">
                  <c:v>0.079539</c:v>
                </c:pt>
                <c:pt idx="9737">
                  <c:v>0.079518</c:v>
                </c:pt>
                <c:pt idx="9738">
                  <c:v>0.079517</c:v>
                </c:pt>
                <c:pt idx="9739">
                  <c:v>0.079481</c:v>
                </c:pt>
                <c:pt idx="9740">
                  <c:v>0.079429</c:v>
                </c:pt>
                <c:pt idx="9741">
                  <c:v>0.079362</c:v>
                </c:pt>
                <c:pt idx="9742">
                  <c:v>0.079349</c:v>
                </c:pt>
                <c:pt idx="9743">
                  <c:v>0.079342</c:v>
                </c:pt>
                <c:pt idx="9744">
                  <c:v>0.079321</c:v>
                </c:pt>
                <c:pt idx="9745">
                  <c:v>0.079316</c:v>
                </c:pt>
                <c:pt idx="9746">
                  <c:v>0.079291</c:v>
                </c:pt>
                <c:pt idx="9747">
                  <c:v>0.079285</c:v>
                </c:pt>
                <c:pt idx="9748">
                  <c:v>0.079276</c:v>
                </c:pt>
                <c:pt idx="9749">
                  <c:v>0.079234</c:v>
                </c:pt>
                <c:pt idx="9750">
                  <c:v>0.079224</c:v>
                </c:pt>
                <c:pt idx="9751">
                  <c:v>0.079193</c:v>
                </c:pt>
                <c:pt idx="9752">
                  <c:v>0.079154</c:v>
                </c:pt>
                <c:pt idx="9753">
                  <c:v>0.079153</c:v>
                </c:pt>
                <c:pt idx="9754">
                  <c:v>0.079146</c:v>
                </c:pt>
                <c:pt idx="9755">
                  <c:v>0.079131</c:v>
                </c:pt>
                <c:pt idx="9756">
                  <c:v>0.079127</c:v>
                </c:pt>
                <c:pt idx="9757">
                  <c:v>0.079115</c:v>
                </c:pt>
                <c:pt idx="9758">
                  <c:v>0.079082</c:v>
                </c:pt>
                <c:pt idx="9759">
                  <c:v>0.079071</c:v>
                </c:pt>
                <c:pt idx="9760">
                  <c:v>0.079043</c:v>
                </c:pt>
                <c:pt idx="9761">
                  <c:v>0.079034</c:v>
                </c:pt>
                <c:pt idx="9762">
                  <c:v>0.079029</c:v>
                </c:pt>
                <c:pt idx="9763">
                  <c:v>0.079028</c:v>
                </c:pt>
                <c:pt idx="9764">
                  <c:v>0.07902</c:v>
                </c:pt>
                <c:pt idx="9765">
                  <c:v>0.07901</c:v>
                </c:pt>
                <c:pt idx="9766">
                  <c:v>0.079001</c:v>
                </c:pt>
                <c:pt idx="9767">
                  <c:v>0.078973</c:v>
                </c:pt>
                <c:pt idx="9768">
                  <c:v>0.078962</c:v>
                </c:pt>
                <c:pt idx="9769">
                  <c:v>0.078956</c:v>
                </c:pt>
                <c:pt idx="9770">
                  <c:v>0.078946</c:v>
                </c:pt>
                <c:pt idx="9771">
                  <c:v>0.078919</c:v>
                </c:pt>
                <c:pt idx="9772">
                  <c:v>0.078913</c:v>
                </c:pt>
                <c:pt idx="9773">
                  <c:v>0.078905</c:v>
                </c:pt>
                <c:pt idx="9774">
                  <c:v>0.078822</c:v>
                </c:pt>
                <c:pt idx="9775">
                  <c:v>0.078779</c:v>
                </c:pt>
                <c:pt idx="9776">
                  <c:v>0.078776</c:v>
                </c:pt>
                <c:pt idx="9777">
                  <c:v>0.078768</c:v>
                </c:pt>
                <c:pt idx="9778">
                  <c:v>0.078767</c:v>
                </c:pt>
                <c:pt idx="9779">
                  <c:v>0.07874</c:v>
                </c:pt>
                <c:pt idx="9780">
                  <c:v>0.078734</c:v>
                </c:pt>
                <c:pt idx="9781">
                  <c:v>0.078688</c:v>
                </c:pt>
                <c:pt idx="9782">
                  <c:v>0.078677</c:v>
                </c:pt>
                <c:pt idx="9783">
                  <c:v>0.078676</c:v>
                </c:pt>
                <c:pt idx="9784">
                  <c:v>0.07866</c:v>
                </c:pt>
                <c:pt idx="9785">
                  <c:v>0.078658</c:v>
                </c:pt>
                <c:pt idx="9786">
                  <c:v>0.078656</c:v>
                </c:pt>
                <c:pt idx="9787">
                  <c:v>0.078601</c:v>
                </c:pt>
                <c:pt idx="9788">
                  <c:v>0.078593</c:v>
                </c:pt>
                <c:pt idx="9789">
                  <c:v>0.07855</c:v>
                </c:pt>
                <c:pt idx="9790">
                  <c:v>0.078535</c:v>
                </c:pt>
                <c:pt idx="9791">
                  <c:v>0.078528</c:v>
                </c:pt>
                <c:pt idx="9792">
                  <c:v>0.078525</c:v>
                </c:pt>
                <c:pt idx="9793">
                  <c:v>0.07852</c:v>
                </c:pt>
                <c:pt idx="9794">
                  <c:v>0.078511</c:v>
                </c:pt>
                <c:pt idx="9795">
                  <c:v>0.0785</c:v>
                </c:pt>
                <c:pt idx="9796">
                  <c:v>0.078476</c:v>
                </c:pt>
                <c:pt idx="9797">
                  <c:v>0.078456</c:v>
                </c:pt>
                <c:pt idx="9798">
                  <c:v>0.078419</c:v>
                </c:pt>
                <c:pt idx="9799">
                  <c:v>0.078419</c:v>
                </c:pt>
                <c:pt idx="9800">
                  <c:v>0.07841</c:v>
                </c:pt>
                <c:pt idx="9801">
                  <c:v>0.078408</c:v>
                </c:pt>
                <c:pt idx="9802">
                  <c:v>0.078392</c:v>
                </c:pt>
                <c:pt idx="9803">
                  <c:v>0.078383</c:v>
                </c:pt>
                <c:pt idx="9804">
                  <c:v>0.078357</c:v>
                </c:pt>
                <c:pt idx="9805">
                  <c:v>0.078346</c:v>
                </c:pt>
                <c:pt idx="9806">
                  <c:v>0.078342</c:v>
                </c:pt>
                <c:pt idx="9807">
                  <c:v>0.078293</c:v>
                </c:pt>
                <c:pt idx="9808">
                  <c:v>0.078279</c:v>
                </c:pt>
                <c:pt idx="9809">
                  <c:v>0.07827</c:v>
                </c:pt>
                <c:pt idx="9810">
                  <c:v>0.078237</c:v>
                </c:pt>
                <c:pt idx="9811">
                  <c:v>0.078212</c:v>
                </c:pt>
                <c:pt idx="9812">
                  <c:v>0.078194</c:v>
                </c:pt>
                <c:pt idx="9813">
                  <c:v>0.078183</c:v>
                </c:pt>
                <c:pt idx="9814">
                  <c:v>0.07818</c:v>
                </c:pt>
                <c:pt idx="9815">
                  <c:v>0.07818</c:v>
                </c:pt>
                <c:pt idx="9816">
                  <c:v>0.078163</c:v>
                </c:pt>
                <c:pt idx="9817">
                  <c:v>0.078162</c:v>
                </c:pt>
                <c:pt idx="9818">
                  <c:v>0.078148</c:v>
                </c:pt>
                <c:pt idx="9819">
                  <c:v>0.078142</c:v>
                </c:pt>
                <c:pt idx="9820">
                  <c:v>0.078139</c:v>
                </c:pt>
                <c:pt idx="9821">
                  <c:v>0.078139</c:v>
                </c:pt>
                <c:pt idx="9822">
                  <c:v>0.078121</c:v>
                </c:pt>
                <c:pt idx="9823">
                  <c:v>0.078058</c:v>
                </c:pt>
                <c:pt idx="9824">
                  <c:v>0.078054</c:v>
                </c:pt>
                <c:pt idx="9825">
                  <c:v>0.078049</c:v>
                </c:pt>
                <c:pt idx="9826">
                  <c:v>0.078044</c:v>
                </c:pt>
                <c:pt idx="9827">
                  <c:v>0.078043</c:v>
                </c:pt>
                <c:pt idx="9828">
                  <c:v>0.077976</c:v>
                </c:pt>
                <c:pt idx="9829">
                  <c:v>0.077955</c:v>
                </c:pt>
                <c:pt idx="9830">
                  <c:v>0.077899</c:v>
                </c:pt>
                <c:pt idx="9831">
                  <c:v>0.077877</c:v>
                </c:pt>
                <c:pt idx="9832">
                  <c:v>0.077849</c:v>
                </c:pt>
                <c:pt idx="9833">
                  <c:v>0.077846</c:v>
                </c:pt>
                <c:pt idx="9834">
                  <c:v>0.077841</c:v>
                </c:pt>
                <c:pt idx="9835">
                  <c:v>0.077824</c:v>
                </c:pt>
                <c:pt idx="9836">
                  <c:v>0.077798</c:v>
                </c:pt>
                <c:pt idx="9837">
                  <c:v>0.077777</c:v>
                </c:pt>
                <c:pt idx="9838">
                  <c:v>0.077771</c:v>
                </c:pt>
                <c:pt idx="9839">
                  <c:v>0.077744</c:v>
                </c:pt>
                <c:pt idx="9840">
                  <c:v>0.077738</c:v>
                </c:pt>
                <c:pt idx="9841">
                  <c:v>0.077736</c:v>
                </c:pt>
                <c:pt idx="9842">
                  <c:v>0.077715</c:v>
                </c:pt>
                <c:pt idx="9843">
                  <c:v>0.077707</c:v>
                </c:pt>
                <c:pt idx="9844">
                  <c:v>0.077668</c:v>
                </c:pt>
                <c:pt idx="9845">
                  <c:v>0.077667</c:v>
                </c:pt>
                <c:pt idx="9846">
                  <c:v>0.077546</c:v>
                </c:pt>
                <c:pt idx="9847">
                  <c:v>0.077528</c:v>
                </c:pt>
                <c:pt idx="9848">
                  <c:v>0.077527</c:v>
                </c:pt>
                <c:pt idx="9849">
                  <c:v>0.077511</c:v>
                </c:pt>
                <c:pt idx="9850">
                  <c:v>0.077498</c:v>
                </c:pt>
                <c:pt idx="9851">
                  <c:v>0.077477</c:v>
                </c:pt>
                <c:pt idx="9852">
                  <c:v>0.07747</c:v>
                </c:pt>
                <c:pt idx="9853">
                  <c:v>0.077435</c:v>
                </c:pt>
                <c:pt idx="9854">
                  <c:v>0.077411</c:v>
                </c:pt>
                <c:pt idx="9855">
                  <c:v>0.077406</c:v>
                </c:pt>
                <c:pt idx="9856">
                  <c:v>0.077397</c:v>
                </c:pt>
                <c:pt idx="9857">
                  <c:v>0.077367</c:v>
                </c:pt>
                <c:pt idx="9858">
                  <c:v>0.077358</c:v>
                </c:pt>
                <c:pt idx="9859">
                  <c:v>0.07734</c:v>
                </c:pt>
                <c:pt idx="9860">
                  <c:v>0.077335</c:v>
                </c:pt>
                <c:pt idx="9861">
                  <c:v>0.07731</c:v>
                </c:pt>
                <c:pt idx="9862">
                  <c:v>0.077287</c:v>
                </c:pt>
                <c:pt idx="9863">
                  <c:v>0.077284</c:v>
                </c:pt>
                <c:pt idx="9864">
                  <c:v>0.07726</c:v>
                </c:pt>
                <c:pt idx="9865">
                  <c:v>0.077244</c:v>
                </c:pt>
                <c:pt idx="9866">
                  <c:v>0.077239</c:v>
                </c:pt>
                <c:pt idx="9867">
                  <c:v>0.077224</c:v>
                </c:pt>
                <c:pt idx="9868">
                  <c:v>0.077222</c:v>
                </c:pt>
                <c:pt idx="9869">
                  <c:v>0.077221</c:v>
                </c:pt>
                <c:pt idx="9870">
                  <c:v>0.077209</c:v>
                </c:pt>
                <c:pt idx="9871">
                  <c:v>0.0772</c:v>
                </c:pt>
                <c:pt idx="9872">
                  <c:v>0.077195</c:v>
                </c:pt>
                <c:pt idx="9873">
                  <c:v>0.077184</c:v>
                </c:pt>
                <c:pt idx="9874">
                  <c:v>0.077182</c:v>
                </c:pt>
                <c:pt idx="9875">
                  <c:v>0.077137</c:v>
                </c:pt>
                <c:pt idx="9876">
                  <c:v>0.077106</c:v>
                </c:pt>
                <c:pt idx="9877">
                  <c:v>0.077093</c:v>
                </c:pt>
                <c:pt idx="9878">
                  <c:v>0.077065</c:v>
                </c:pt>
                <c:pt idx="9879">
                  <c:v>0.077057</c:v>
                </c:pt>
                <c:pt idx="9880">
                  <c:v>0.07703</c:v>
                </c:pt>
                <c:pt idx="9881">
                  <c:v>0.076942</c:v>
                </c:pt>
                <c:pt idx="9882">
                  <c:v>0.07693</c:v>
                </c:pt>
                <c:pt idx="9883">
                  <c:v>0.076899</c:v>
                </c:pt>
                <c:pt idx="9884">
                  <c:v>0.076894</c:v>
                </c:pt>
                <c:pt idx="9885">
                  <c:v>0.076877</c:v>
                </c:pt>
                <c:pt idx="9886">
                  <c:v>0.076861</c:v>
                </c:pt>
                <c:pt idx="9887">
                  <c:v>0.076837</c:v>
                </c:pt>
                <c:pt idx="9888">
                  <c:v>0.07683</c:v>
                </c:pt>
                <c:pt idx="9889">
                  <c:v>0.076828</c:v>
                </c:pt>
                <c:pt idx="9890">
                  <c:v>0.076798</c:v>
                </c:pt>
                <c:pt idx="9891">
                  <c:v>0.076787</c:v>
                </c:pt>
                <c:pt idx="9892">
                  <c:v>0.076774</c:v>
                </c:pt>
                <c:pt idx="9893">
                  <c:v>0.076758</c:v>
                </c:pt>
                <c:pt idx="9894">
                  <c:v>0.076755</c:v>
                </c:pt>
                <c:pt idx="9895">
                  <c:v>0.076711</c:v>
                </c:pt>
                <c:pt idx="9896">
                  <c:v>0.07671</c:v>
                </c:pt>
                <c:pt idx="9897">
                  <c:v>0.076671</c:v>
                </c:pt>
                <c:pt idx="9898">
                  <c:v>0.076658</c:v>
                </c:pt>
                <c:pt idx="9899">
                  <c:v>0.076657</c:v>
                </c:pt>
                <c:pt idx="9900">
                  <c:v>0.076647</c:v>
                </c:pt>
                <c:pt idx="9901">
                  <c:v>0.076633</c:v>
                </c:pt>
                <c:pt idx="9902">
                  <c:v>0.076628</c:v>
                </c:pt>
                <c:pt idx="9903">
                  <c:v>0.076627</c:v>
                </c:pt>
                <c:pt idx="9904">
                  <c:v>0.076596</c:v>
                </c:pt>
                <c:pt idx="9905">
                  <c:v>0.07658</c:v>
                </c:pt>
                <c:pt idx="9906">
                  <c:v>0.07656</c:v>
                </c:pt>
                <c:pt idx="9907">
                  <c:v>0.076552</c:v>
                </c:pt>
                <c:pt idx="9908">
                  <c:v>0.076526</c:v>
                </c:pt>
                <c:pt idx="9909">
                  <c:v>0.076472</c:v>
                </c:pt>
                <c:pt idx="9910">
                  <c:v>0.07645</c:v>
                </c:pt>
                <c:pt idx="9911">
                  <c:v>0.076346</c:v>
                </c:pt>
                <c:pt idx="9912">
                  <c:v>0.076328</c:v>
                </c:pt>
                <c:pt idx="9913">
                  <c:v>0.076324</c:v>
                </c:pt>
                <c:pt idx="9914">
                  <c:v>0.076318</c:v>
                </c:pt>
                <c:pt idx="9915">
                  <c:v>0.076315</c:v>
                </c:pt>
                <c:pt idx="9916">
                  <c:v>0.07631</c:v>
                </c:pt>
                <c:pt idx="9917">
                  <c:v>0.076286</c:v>
                </c:pt>
                <c:pt idx="9918">
                  <c:v>0.076248</c:v>
                </c:pt>
                <c:pt idx="9919">
                  <c:v>0.076241</c:v>
                </c:pt>
                <c:pt idx="9920">
                  <c:v>0.076216</c:v>
                </c:pt>
                <c:pt idx="9921">
                  <c:v>0.0762</c:v>
                </c:pt>
                <c:pt idx="9922">
                  <c:v>0.076196</c:v>
                </c:pt>
                <c:pt idx="9923">
                  <c:v>0.076184</c:v>
                </c:pt>
                <c:pt idx="9924">
                  <c:v>0.07618</c:v>
                </c:pt>
                <c:pt idx="9925">
                  <c:v>0.076169</c:v>
                </c:pt>
                <c:pt idx="9926">
                  <c:v>0.07615</c:v>
                </c:pt>
                <c:pt idx="9927">
                  <c:v>0.076146</c:v>
                </c:pt>
                <c:pt idx="9928">
                  <c:v>0.076128</c:v>
                </c:pt>
                <c:pt idx="9929">
                  <c:v>0.076127</c:v>
                </c:pt>
                <c:pt idx="9930">
                  <c:v>0.076123</c:v>
                </c:pt>
                <c:pt idx="9931">
                  <c:v>0.076054</c:v>
                </c:pt>
                <c:pt idx="9932">
                  <c:v>0.07603</c:v>
                </c:pt>
                <c:pt idx="9933">
                  <c:v>0.076027</c:v>
                </c:pt>
                <c:pt idx="9934">
                  <c:v>0.075985</c:v>
                </c:pt>
                <c:pt idx="9935">
                  <c:v>0.075943</c:v>
                </c:pt>
                <c:pt idx="9936">
                  <c:v>0.075918</c:v>
                </c:pt>
                <c:pt idx="9937">
                  <c:v>0.075918</c:v>
                </c:pt>
                <c:pt idx="9938">
                  <c:v>0.0759</c:v>
                </c:pt>
                <c:pt idx="9939">
                  <c:v>0.075859</c:v>
                </c:pt>
                <c:pt idx="9940">
                  <c:v>0.075853</c:v>
                </c:pt>
                <c:pt idx="9941">
                  <c:v>0.075852</c:v>
                </c:pt>
                <c:pt idx="9942">
                  <c:v>0.075821</c:v>
                </c:pt>
                <c:pt idx="9943">
                  <c:v>0.075785</c:v>
                </c:pt>
                <c:pt idx="9944">
                  <c:v>0.075774</c:v>
                </c:pt>
                <c:pt idx="9945">
                  <c:v>0.07577</c:v>
                </c:pt>
                <c:pt idx="9946">
                  <c:v>0.075757</c:v>
                </c:pt>
                <c:pt idx="9947">
                  <c:v>0.07574</c:v>
                </c:pt>
                <c:pt idx="9948">
                  <c:v>0.075731</c:v>
                </c:pt>
                <c:pt idx="9949">
                  <c:v>0.075723</c:v>
                </c:pt>
                <c:pt idx="9950">
                  <c:v>0.075715</c:v>
                </c:pt>
                <c:pt idx="9951">
                  <c:v>0.075679</c:v>
                </c:pt>
                <c:pt idx="9952">
                  <c:v>0.075656</c:v>
                </c:pt>
                <c:pt idx="9953">
                  <c:v>0.075653</c:v>
                </c:pt>
                <c:pt idx="9954">
                  <c:v>0.075653</c:v>
                </c:pt>
                <c:pt idx="9955">
                  <c:v>0.075628</c:v>
                </c:pt>
                <c:pt idx="9956">
                  <c:v>0.075602</c:v>
                </c:pt>
                <c:pt idx="9957">
                  <c:v>0.075589</c:v>
                </c:pt>
                <c:pt idx="9958">
                  <c:v>0.075569</c:v>
                </c:pt>
                <c:pt idx="9959">
                  <c:v>0.075515</c:v>
                </c:pt>
                <c:pt idx="9960">
                  <c:v>0.075507</c:v>
                </c:pt>
                <c:pt idx="9961">
                  <c:v>0.075505</c:v>
                </c:pt>
                <c:pt idx="9962">
                  <c:v>0.075504</c:v>
                </c:pt>
                <c:pt idx="9963">
                  <c:v>0.07548</c:v>
                </c:pt>
                <c:pt idx="9964">
                  <c:v>0.075458</c:v>
                </c:pt>
                <c:pt idx="9965">
                  <c:v>0.075449</c:v>
                </c:pt>
                <c:pt idx="9966">
                  <c:v>0.075396</c:v>
                </c:pt>
                <c:pt idx="9967">
                  <c:v>0.075355</c:v>
                </c:pt>
                <c:pt idx="9968">
                  <c:v>0.075326</c:v>
                </c:pt>
                <c:pt idx="9969">
                  <c:v>0.07532</c:v>
                </c:pt>
                <c:pt idx="9970">
                  <c:v>0.0753</c:v>
                </c:pt>
                <c:pt idx="9971">
                  <c:v>0.075291</c:v>
                </c:pt>
                <c:pt idx="9972">
                  <c:v>0.075288</c:v>
                </c:pt>
                <c:pt idx="9973">
                  <c:v>0.075283</c:v>
                </c:pt>
                <c:pt idx="9974">
                  <c:v>0.075264</c:v>
                </c:pt>
                <c:pt idx="9975">
                  <c:v>0.075261</c:v>
                </c:pt>
                <c:pt idx="9976">
                  <c:v>0.075245</c:v>
                </c:pt>
                <c:pt idx="9977">
                  <c:v>0.075218</c:v>
                </c:pt>
                <c:pt idx="9978">
                  <c:v>0.075196</c:v>
                </c:pt>
                <c:pt idx="9979">
                  <c:v>0.075155</c:v>
                </c:pt>
                <c:pt idx="9980">
                  <c:v>0.075153</c:v>
                </c:pt>
                <c:pt idx="9981">
                  <c:v>0.07515</c:v>
                </c:pt>
                <c:pt idx="9982">
                  <c:v>0.075146</c:v>
                </c:pt>
                <c:pt idx="9983">
                  <c:v>0.075119</c:v>
                </c:pt>
                <c:pt idx="9984">
                  <c:v>0.075047</c:v>
                </c:pt>
                <c:pt idx="9985">
                  <c:v>0.075023</c:v>
                </c:pt>
                <c:pt idx="9986">
                  <c:v>0.075019</c:v>
                </c:pt>
                <c:pt idx="9987">
                  <c:v>0.075018</c:v>
                </c:pt>
                <c:pt idx="9988">
                  <c:v>0.075017</c:v>
                </c:pt>
                <c:pt idx="9989">
                  <c:v>0.074992</c:v>
                </c:pt>
                <c:pt idx="9990">
                  <c:v>0.074958</c:v>
                </c:pt>
                <c:pt idx="9991">
                  <c:v>0.074952</c:v>
                </c:pt>
                <c:pt idx="9992">
                  <c:v>0.074952</c:v>
                </c:pt>
                <c:pt idx="9993">
                  <c:v>0.074947</c:v>
                </c:pt>
                <c:pt idx="9994">
                  <c:v>0.074942</c:v>
                </c:pt>
                <c:pt idx="9995">
                  <c:v>0.074922</c:v>
                </c:pt>
                <c:pt idx="9996">
                  <c:v>0.074919</c:v>
                </c:pt>
                <c:pt idx="9997">
                  <c:v>0.074912</c:v>
                </c:pt>
                <c:pt idx="9998">
                  <c:v>0.074909</c:v>
                </c:pt>
                <c:pt idx="9999">
                  <c:v>0.074857</c:v>
                </c:pt>
                <c:pt idx="10000">
                  <c:v>0.074855</c:v>
                </c:pt>
                <c:pt idx="10001">
                  <c:v>0.07485</c:v>
                </c:pt>
                <c:pt idx="10002">
                  <c:v>0.074822</c:v>
                </c:pt>
                <c:pt idx="10003">
                  <c:v>0.074819</c:v>
                </c:pt>
                <c:pt idx="10004">
                  <c:v>0.074813</c:v>
                </c:pt>
                <c:pt idx="10005">
                  <c:v>0.074804</c:v>
                </c:pt>
                <c:pt idx="10006">
                  <c:v>0.074801</c:v>
                </c:pt>
                <c:pt idx="10007">
                  <c:v>0.074797</c:v>
                </c:pt>
                <c:pt idx="10008">
                  <c:v>0.074766</c:v>
                </c:pt>
                <c:pt idx="10009">
                  <c:v>0.074747</c:v>
                </c:pt>
                <c:pt idx="10010">
                  <c:v>0.074741</c:v>
                </c:pt>
                <c:pt idx="10011">
                  <c:v>0.074741</c:v>
                </c:pt>
                <c:pt idx="10012">
                  <c:v>0.074713</c:v>
                </c:pt>
                <c:pt idx="10013">
                  <c:v>0.074711</c:v>
                </c:pt>
                <c:pt idx="10014">
                  <c:v>0.074708</c:v>
                </c:pt>
                <c:pt idx="10015">
                  <c:v>0.074694</c:v>
                </c:pt>
                <c:pt idx="10016">
                  <c:v>0.074689</c:v>
                </c:pt>
                <c:pt idx="10017">
                  <c:v>0.074684</c:v>
                </c:pt>
                <c:pt idx="10018">
                  <c:v>0.074675</c:v>
                </c:pt>
                <c:pt idx="10019">
                  <c:v>0.074637</c:v>
                </c:pt>
                <c:pt idx="10020">
                  <c:v>0.074613</c:v>
                </c:pt>
                <c:pt idx="10021">
                  <c:v>0.074573</c:v>
                </c:pt>
                <c:pt idx="10022">
                  <c:v>0.074573</c:v>
                </c:pt>
                <c:pt idx="10023">
                  <c:v>0.074513</c:v>
                </c:pt>
                <c:pt idx="10024">
                  <c:v>0.074503</c:v>
                </c:pt>
                <c:pt idx="10025">
                  <c:v>0.074491</c:v>
                </c:pt>
                <c:pt idx="10026">
                  <c:v>0.074488</c:v>
                </c:pt>
                <c:pt idx="10027">
                  <c:v>0.074483</c:v>
                </c:pt>
                <c:pt idx="10028">
                  <c:v>0.074451</c:v>
                </c:pt>
                <c:pt idx="10029">
                  <c:v>0.074435</c:v>
                </c:pt>
                <c:pt idx="10030">
                  <c:v>0.074432</c:v>
                </c:pt>
                <c:pt idx="10031">
                  <c:v>0.074413</c:v>
                </c:pt>
                <c:pt idx="10032">
                  <c:v>0.07441</c:v>
                </c:pt>
                <c:pt idx="10033">
                  <c:v>0.074367</c:v>
                </c:pt>
                <c:pt idx="10034">
                  <c:v>0.074331</c:v>
                </c:pt>
                <c:pt idx="10035">
                  <c:v>0.074322</c:v>
                </c:pt>
                <c:pt idx="10036">
                  <c:v>0.074309</c:v>
                </c:pt>
                <c:pt idx="10037">
                  <c:v>0.074306</c:v>
                </c:pt>
                <c:pt idx="10038">
                  <c:v>0.074272</c:v>
                </c:pt>
                <c:pt idx="10039">
                  <c:v>0.07424</c:v>
                </c:pt>
                <c:pt idx="10040">
                  <c:v>0.074203</c:v>
                </c:pt>
                <c:pt idx="10041">
                  <c:v>0.074203</c:v>
                </c:pt>
                <c:pt idx="10042">
                  <c:v>0.074187</c:v>
                </c:pt>
                <c:pt idx="10043">
                  <c:v>0.074133</c:v>
                </c:pt>
                <c:pt idx="10044">
                  <c:v>0.074123</c:v>
                </c:pt>
                <c:pt idx="10045">
                  <c:v>0.074097</c:v>
                </c:pt>
                <c:pt idx="10046">
                  <c:v>0.074087</c:v>
                </c:pt>
                <c:pt idx="10047">
                  <c:v>0.074082</c:v>
                </c:pt>
                <c:pt idx="10048">
                  <c:v>0.074076</c:v>
                </c:pt>
                <c:pt idx="10049">
                  <c:v>0.074073</c:v>
                </c:pt>
                <c:pt idx="10050">
                  <c:v>0.074054</c:v>
                </c:pt>
                <c:pt idx="10051">
                  <c:v>0.074041</c:v>
                </c:pt>
                <c:pt idx="10052">
                  <c:v>0.074022</c:v>
                </c:pt>
                <c:pt idx="10053">
                  <c:v>0.074008</c:v>
                </c:pt>
                <c:pt idx="10054">
                  <c:v>0.074003</c:v>
                </c:pt>
                <c:pt idx="10055">
                  <c:v>0.073992</c:v>
                </c:pt>
                <c:pt idx="10056">
                  <c:v>0.073962</c:v>
                </c:pt>
                <c:pt idx="10057">
                  <c:v>0.073952</c:v>
                </c:pt>
                <c:pt idx="10058">
                  <c:v>0.073942</c:v>
                </c:pt>
                <c:pt idx="10059">
                  <c:v>0.073934</c:v>
                </c:pt>
                <c:pt idx="10060">
                  <c:v>0.073931</c:v>
                </c:pt>
                <c:pt idx="10061">
                  <c:v>0.07393</c:v>
                </c:pt>
                <c:pt idx="10062">
                  <c:v>0.073896</c:v>
                </c:pt>
                <c:pt idx="10063">
                  <c:v>0.073843</c:v>
                </c:pt>
                <c:pt idx="10064">
                  <c:v>0.073832</c:v>
                </c:pt>
                <c:pt idx="10065">
                  <c:v>0.073799</c:v>
                </c:pt>
                <c:pt idx="10066">
                  <c:v>0.073775</c:v>
                </c:pt>
                <c:pt idx="10067">
                  <c:v>0.073772</c:v>
                </c:pt>
                <c:pt idx="10068">
                  <c:v>0.073753</c:v>
                </c:pt>
                <c:pt idx="10069">
                  <c:v>0.073746</c:v>
                </c:pt>
                <c:pt idx="10070">
                  <c:v>0.07374</c:v>
                </c:pt>
                <c:pt idx="10071">
                  <c:v>0.073729</c:v>
                </c:pt>
                <c:pt idx="10072">
                  <c:v>0.073708</c:v>
                </c:pt>
                <c:pt idx="10073">
                  <c:v>0.073707</c:v>
                </c:pt>
                <c:pt idx="10074">
                  <c:v>0.073696</c:v>
                </c:pt>
                <c:pt idx="10075">
                  <c:v>0.073669</c:v>
                </c:pt>
                <c:pt idx="10076">
                  <c:v>0.07366</c:v>
                </c:pt>
                <c:pt idx="10077">
                  <c:v>0.073654</c:v>
                </c:pt>
                <c:pt idx="10078">
                  <c:v>0.073644</c:v>
                </c:pt>
                <c:pt idx="10079">
                  <c:v>0.073643</c:v>
                </c:pt>
                <c:pt idx="10080">
                  <c:v>0.073623</c:v>
                </c:pt>
                <c:pt idx="10081">
                  <c:v>0.073601</c:v>
                </c:pt>
                <c:pt idx="10082">
                  <c:v>0.073596</c:v>
                </c:pt>
                <c:pt idx="10083">
                  <c:v>0.073583</c:v>
                </c:pt>
                <c:pt idx="10084">
                  <c:v>0.073583</c:v>
                </c:pt>
                <c:pt idx="10085">
                  <c:v>0.073565</c:v>
                </c:pt>
                <c:pt idx="10086">
                  <c:v>0.073561</c:v>
                </c:pt>
                <c:pt idx="10087">
                  <c:v>0.073554</c:v>
                </c:pt>
                <c:pt idx="10088">
                  <c:v>0.073552</c:v>
                </c:pt>
                <c:pt idx="10089">
                  <c:v>0.073538</c:v>
                </c:pt>
                <c:pt idx="10090">
                  <c:v>0.073536</c:v>
                </c:pt>
                <c:pt idx="10091">
                  <c:v>0.073512</c:v>
                </c:pt>
                <c:pt idx="10092">
                  <c:v>0.073471</c:v>
                </c:pt>
                <c:pt idx="10093">
                  <c:v>0.073458</c:v>
                </c:pt>
                <c:pt idx="10094">
                  <c:v>0.073445</c:v>
                </c:pt>
                <c:pt idx="10095">
                  <c:v>0.073438</c:v>
                </c:pt>
                <c:pt idx="10096">
                  <c:v>0.073428</c:v>
                </c:pt>
                <c:pt idx="10097">
                  <c:v>0.073423</c:v>
                </c:pt>
                <c:pt idx="10098">
                  <c:v>0.073414</c:v>
                </c:pt>
                <c:pt idx="10099">
                  <c:v>0.073404</c:v>
                </c:pt>
                <c:pt idx="10100">
                  <c:v>0.073401</c:v>
                </c:pt>
                <c:pt idx="10101">
                  <c:v>0.073387</c:v>
                </c:pt>
                <c:pt idx="10102">
                  <c:v>0.073364</c:v>
                </c:pt>
                <c:pt idx="10103">
                  <c:v>0.073343</c:v>
                </c:pt>
                <c:pt idx="10104">
                  <c:v>0.073327</c:v>
                </c:pt>
                <c:pt idx="10105">
                  <c:v>0.073323</c:v>
                </c:pt>
                <c:pt idx="10106">
                  <c:v>0.073323</c:v>
                </c:pt>
                <c:pt idx="10107">
                  <c:v>0.073306</c:v>
                </c:pt>
                <c:pt idx="10108">
                  <c:v>0.073303</c:v>
                </c:pt>
                <c:pt idx="10109">
                  <c:v>0.073287</c:v>
                </c:pt>
                <c:pt idx="10110">
                  <c:v>0.073286</c:v>
                </c:pt>
                <c:pt idx="10111">
                  <c:v>0.073284</c:v>
                </c:pt>
                <c:pt idx="10112">
                  <c:v>0.073265</c:v>
                </c:pt>
                <c:pt idx="10113">
                  <c:v>0.073249</c:v>
                </c:pt>
                <c:pt idx="10114">
                  <c:v>0.073222</c:v>
                </c:pt>
                <c:pt idx="10115">
                  <c:v>0.07322</c:v>
                </c:pt>
                <c:pt idx="10116">
                  <c:v>0.073202</c:v>
                </c:pt>
                <c:pt idx="10117">
                  <c:v>0.0732</c:v>
                </c:pt>
                <c:pt idx="10118">
                  <c:v>0.073198</c:v>
                </c:pt>
                <c:pt idx="10119">
                  <c:v>0.073178</c:v>
                </c:pt>
                <c:pt idx="10120">
                  <c:v>0.073143</c:v>
                </c:pt>
                <c:pt idx="10121">
                  <c:v>0.073141</c:v>
                </c:pt>
                <c:pt idx="10122">
                  <c:v>0.073129</c:v>
                </c:pt>
                <c:pt idx="10123">
                  <c:v>0.073128</c:v>
                </c:pt>
                <c:pt idx="10124">
                  <c:v>0.073128</c:v>
                </c:pt>
                <c:pt idx="10125">
                  <c:v>0.073116</c:v>
                </c:pt>
                <c:pt idx="10126">
                  <c:v>0.073099</c:v>
                </c:pt>
                <c:pt idx="10127">
                  <c:v>0.073023</c:v>
                </c:pt>
                <c:pt idx="10128">
                  <c:v>0.073022</c:v>
                </c:pt>
                <c:pt idx="10129">
                  <c:v>0.072929</c:v>
                </c:pt>
                <c:pt idx="10130">
                  <c:v>0.07291</c:v>
                </c:pt>
                <c:pt idx="10131">
                  <c:v>0.072907</c:v>
                </c:pt>
                <c:pt idx="10132">
                  <c:v>0.072906</c:v>
                </c:pt>
                <c:pt idx="10133">
                  <c:v>0.072864</c:v>
                </c:pt>
                <c:pt idx="10134">
                  <c:v>0.072845</c:v>
                </c:pt>
                <c:pt idx="10135">
                  <c:v>0.072776</c:v>
                </c:pt>
                <c:pt idx="10136">
                  <c:v>0.072748</c:v>
                </c:pt>
                <c:pt idx="10137">
                  <c:v>0.072746</c:v>
                </c:pt>
                <c:pt idx="10138">
                  <c:v>0.072739</c:v>
                </c:pt>
                <c:pt idx="10139">
                  <c:v>0.072731</c:v>
                </c:pt>
                <c:pt idx="10140">
                  <c:v>0.07272</c:v>
                </c:pt>
                <c:pt idx="10141">
                  <c:v>0.072703</c:v>
                </c:pt>
                <c:pt idx="10142">
                  <c:v>0.072674</c:v>
                </c:pt>
                <c:pt idx="10143">
                  <c:v>0.072623</c:v>
                </c:pt>
                <c:pt idx="10144">
                  <c:v>0.07261</c:v>
                </c:pt>
                <c:pt idx="10145">
                  <c:v>0.072603</c:v>
                </c:pt>
                <c:pt idx="10146">
                  <c:v>0.072599</c:v>
                </c:pt>
                <c:pt idx="10147">
                  <c:v>0.072559</c:v>
                </c:pt>
                <c:pt idx="10148">
                  <c:v>0.072555</c:v>
                </c:pt>
                <c:pt idx="10149">
                  <c:v>0.072545</c:v>
                </c:pt>
                <c:pt idx="10150">
                  <c:v>0.07254</c:v>
                </c:pt>
                <c:pt idx="10151">
                  <c:v>0.07253</c:v>
                </c:pt>
                <c:pt idx="10152">
                  <c:v>0.072523</c:v>
                </c:pt>
                <c:pt idx="10153">
                  <c:v>0.072516</c:v>
                </c:pt>
                <c:pt idx="10154">
                  <c:v>0.072516</c:v>
                </c:pt>
                <c:pt idx="10155">
                  <c:v>0.072494</c:v>
                </c:pt>
                <c:pt idx="10156">
                  <c:v>0.072483</c:v>
                </c:pt>
                <c:pt idx="10157">
                  <c:v>0.072479</c:v>
                </c:pt>
                <c:pt idx="10158">
                  <c:v>0.072474</c:v>
                </c:pt>
                <c:pt idx="10159">
                  <c:v>0.072438</c:v>
                </c:pt>
                <c:pt idx="10160">
                  <c:v>0.072423</c:v>
                </c:pt>
                <c:pt idx="10161">
                  <c:v>0.072407</c:v>
                </c:pt>
                <c:pt idx="10162">
                  <c:v>0.072391</c:v>
                </c:pt>
                <c:pt idx="10163">
                  <c:v>0.072386</c:v>
                </c:pt>
                <c:pt idx="10164">
                  <c:v>0.072382</c:v>
                </c:pt>
                <c:pt idx="10165">
                  <c:v>0.07236</c:v>
                </c:pt>
                <c:pt idx="10166">
                  <c:v>0.072343</c:v>
                </c:pt>
                <c:pt idx="10167">
                  <c:v>0.072334</c:v>
                </c:pt>
                <c:pt idx="10168">
                  <c:v>0.072333</c:v>
                </c:pt>
                <c:pt idx="10169">
                  <c:v>0.072298</c:v>
                </c:pt>
                <c:pt idx="10170">
                  <c:v>0.072276</c:v>
                </c:pt>
                <c:pt idx="10171">
                  <c:v>0.072267</c:v>
                </c:pt>
                <c:pt idx="10172">
                  <c:v>0.072241</c:v>
                </c:pt>
                <c:pt idx="10173">
                  <c:v>0.072205</c:v>
                </c:pt>
                <c:pt idx="10174">
                  <c:v>0.072202</c:v>
                </c:pt>
                <c:pt idx="10175">
                  <c:v>0.0722</c:v>
                </c:pt>
                <c:pt idx="10176">
                  <c:v>0.072197</c:v>
                </c:pt>
                <c:pt idx="10177">
                  <c:v>0.072172</c:v>
                </c:pt>
                <c:pt idx="10178">
                  <c:v>0.07217</c:v>
                </c:pt>
                <c:pt idx="10179">
                  <c:v>0.072167</c:v>
                </c:pt>
                <c:pt idx="10180">
                  <c:v>0.072153</c:v>
                </c:pt>
                <c:pt idx="10181">
                  <c:v>0.072148</c:v>
                </c:pt>
                <c:pt idx="10182">
                  <c:v>0.072132</c:v>
                </c:pt>
                <c:pt idx="10183">
                  <c:v>0.072129</c:v>
                </c:pt>
                <c:pt idx="10184">
                  <c:v>0.072103</c:v>
                </c:pt>
                <c:pt idx="10185">
                  <c:v>0.072068</c:v>
                </c:pt>
                <c:pt idx="10186">
                  <c:v>0.072041</c:v>
                </c:pt>
                <c:pt idx="10187">
                  <c:v>0.072022</c:v>
                </c:pt>
                <c:pt idx="10188">
                  <c:v>0.072012</c:v>
                </c:pt>
                <c:pt idx="10189">
                  <c:v>0.071989</c:v>
                </c:pt>
                <c:pt idx="10190">
                  <c:v>0.071988</c:v>
                </c:pt>
                <c:pt idx="10191">
                  <c:v>0.071981</c:v>
                </c:pt>
                <c:pt idx="10192">
                  <c:v>0.071952</c:v>
                </c:pt>
                <c:pt idx="10193">
                  <c:v>0.071941</c:v>
                </c:pt>
                <c:pt idx="10194">
                  <c:v>0.071931</c:v>
                </c:pt>
                <c:pt idx="10195">
                  <c:v>0.071925</c:v>
                </c:pt>
                <c:pt idx="10196">
                  <c:v>0.071924</c:v>
                </c:pt>
                <c:pt idx="10197">
                  <c:v>0.071909</c:v>
                </c:pt>
                <c:pt idx="10198">
                  <c:v>0.071906</c:v>
                </c:pt>
                <c:pt idx="10199">
                  <c:v>0.071902</c:v>
                </c:pt>
                <c:pt idx="10200">
                  <c:v>0.0719</c:v>
                </c:pt>
                <c:pt idx="10201">
                  <c:v>0.071871</c:v>
                </c:pt>
                <c:pt idx="10202">
                  <c:v>0.071854</c:v>
                </c:pt>
                <c:pt idx="10203">
                  <c:v>0.07185</c:v>
                </c:pt>
                <c:pt idx="10204">
                  <c:v>0.071831</c:v>
                </c:pt>
                <c:pt idx="10205">
                  <c:v>0.071812</c:v>
                </c:pt>
                <c:pt idx="10206">
                  <c:v>0.071806</c:v>
                </c:pt>
                <c:pt idx="10207">
                  <c:v>0.071802</c:v>
                </c:pt>
                <c:pt idx="10208">
                  <c:v>0.07179</c:v>
                </c:pt>
                <c:pt idx="10209">
                  <c:v>0.071774</c:v>
                </c:pt>
                <c:pt idx="10210">
                  <c:v>0.071743</c:v>
                </c:pt>
                <c:pt idx="10211">
                  <c:v>0.071722</c:v>
                </c:pt>
                <c:pt idx="10212">
                  <c:v>0.071711</c:v>
                </c:pt>
                <c:pt idx="10213">
                  <c:v>0.071709</c:v>
                </c:pt>
                <c:pt idx="10214">
                  <c:v>0.071692</c:v>
                </c:pt>
                <c:pt idx="10215">
                  <c:v>0.071658</c:v>
                </c:pt>
                <c:pt idx="10216">
                  <c:v>0.071642</c:v>
                </c:pt>
                <c:pt idx="10217">
                  <c:v>0.071635</c:v>
                </c:pt>
                <c:pt idx="10218">
                  <c:v>0.07158</c:v>
                </c:pt>
                <c:pt idx="10219">
                  <c:v>0.071534</c:v>
                </c:pt>
                <c:pt idx="10220">
                  <c:v>0.071526</c:v>
                </c:pt>
                <c:pt idx="10221">
                  <c:v>0.07152</c:v>
                </c:pt>
                <c:pt idx="10222">
                  <c:v>0.071519</c:v>
                </c:pt>
                <c:pt idx="10223">
                  <c:v>0.071509</c:v>
                </c:pt>
                <c:pt idx="10224">
                  <c:v>0.071477</c:v>
                </c:pt>
                <c:pt idx="10225">
                  <c:v>0.07146</c:v>
                </c:pt>
                <c:pt idx="10226">
                  <c:v>0.071458</c:v>
                </c:pt>
                <c:pt idx="10227">
                  <c:v>0.071414</c:v>
                </c:pt>
                <c:pt idx="10228">
                  <c:v>0.071395</c:v>
                </c:pt>
                <c:pt idx="10229">
                  <c:v>0.07139</c:v>
                </c:pt>
                <c:pt idx="10230">
                  <c:v>0.071357</c:v>
                </c:pt>
                <c:pt idx="10231">
                  <c:v>0.071352</c:v>
                </c:pt>
                <c:pt idx="10232">
                  <c:v>0.071348</c:v>
                </c:pt>
                <c:pt idx="10233">
                  <c:v>0.071345</c:v>
                </c:pt>
                <c:pt idx="10234">
                  <c:v>0.071345</c:v>
                </c:pt>
                <c:pt idx="10235">
                  <c:v>0.071344</c:v>
                </c:pt>
                <c:pt idx="10236">
                  <c:v>0.071328</c:v>
                </c:pt>
                <c:pt idx="10237">
                  <c:v>0.071313</c:v>
                </c:pt>
                <c:pt idx="10238">
                  <c:v>0.071292</c:v>
                </c:pt>
                <c:pt idx="10239">
                  <c:v>0.071287</c:v>
                </c:pt>
                <c:pt idx="10240">
                  <c:v>0.071273</c:v>
                </c:pt>
                <c:pt idx="10241">
                  <c:v>0.071266</c:v>
                </c:pt>
                <c:pt idx="10242">
                  <c:v>0.071258</c:v>
                </c:pt>
                <c:pt idx="10243">
                  <c:v>0.071248</c:v>
                </c:pt>
                <c:pt idx="10244">
                  <c:v>0.071242</c:v>
                </c:pt>
                <c:pt idx="10245">
                  <c:v>0.071187</c:v>
                </c:pt>
                <c:pt idx="10246">
                  <c:v>0.071126</c:v>
                </c:pt>
                <c:pt idx="10247">
                  <c:v>0.071105</c:v>
                </c:pt>
                <c:pt idx="10248">
                  <c:v>0.071079</c:v>
                </c:pt>
                <c:pt idx="10249">
                  <c:v>0.071076</c:v>
                </c:pt>
                <c:pt idx="10250">
                  <c:v>0.071063</c:v>
                </c:pt>
                <c:pt idx="10251">
                  <c:v>0.07105</c:v>
                </c:pt>
                <c:pt idx="10252">
                  <c:v>0.071044</c:v>
                </c:pt>
                <c:pt idx="10253">
                  <c:v>0.07103</c:v>
                </c:pt>
                <c:pt idx="10254">
                  <c:v>0.07101</c:v>
                </c:pt>
                <c:pt idx="10255">
                  <c:v>0.071008</c:v>
                </c:pt>
                <c:pt idx="10256">
                  <c:v>0.070988</c:v>
                </c:pt>
                <c:pt idx="10257">
                  <c:v>0.070984</c:v>
                </c:pt>
                <c:pt idx="10258">
                  <c:v>0.070972</c:v>
                </c:pt>
                <c:pt idx="10259">
                  <c:v>0.070963</c:v>
                </c:pt>
                <c:pt idx="10260">
                  <c:v>0.070947</c:v>
                </c:pt>
                <c:pt idx="10261">
                  <c:v>0.070946</c:v>
                </c:pt>
                <c:pt idx="10262">
                  <c:v>0.070903</c:v>
                </c:pt>
                <c:pt idx="10263">
                  <c:v>0.07089</c:v>
                </c:pt>
                <c:pt idx="10264">
                  <c:v>0.070889</c:v>
                </c:pt>
                <c:pt idx="10265">
                  <c:v>0.070845</c:v>
                </c:pt>
                <c:pt idx="10266">
                  <c:v>0.070835</c:v>
                </c:pt>
                <c:pt idx="10267">
                  <c:v>0.070834</c:v>
                </c:pt>
                <c:pt idx="10268">
                  <c:v>0.070833</c:v>
                </c:pt>
                <c:pt idx="10269">
                  <c:v>0.070818</c:v>
                </c:pt>
                <c:pt idx="10270">
                  <c:v>0.070806</c:v>
                </c:pt>
                <c:pt idx="10271">
                  <c:v>0.070805</c:v>
                </c:pt>
                <c:pt idx="10272">
                  <c:v>0.070798</c:v>
                </c:pt>
                <c:pt idx="10273">
                  <c:v>0.07073</c:v>
                </c:pt>
                <c:pt idx="10274">
                  <c:v>0.070717</c:v>
                </c:pt>
                <c:pt idx="10275">
                  <c:v>0.070717</c:v>
                </c:pt>
                <c:pt idx="10276">
                  <c:v>0.070717</c:v>
                </c:pt>
                <c:pt idx="10277">
                  <c:v>0.070708</c:v>
                </c:pt>
                <c:pt idx="10278">
                  <c:v>0.070672</c:v>
                </c:pt>
                <c:pt idx="10279">
                  <c:v>0.07067</c:v>
                </c:pt>
                <c:pt idx="10280">
                  <c:v>0.070662</c:v>
                </c:pt>
                <c:pt idx="10281">
                  <c:v>0.07064</c:v>
                </c:pt>
                <c:pt idx="10282">
                  <c:v>0.070627</c:v>
                </c:pt>
                <c:pt idx="10283">
                  <c:v>0.070617</c:v>
                </c:pt>
                <c:pt idx="10284">
                  <c:v>0.070613</c:v>
                </c:pt>
                <c:pt idx="10285">
                  <c:v>0.070598</c:v>
                </c:pt>
                <c:pt idx="10286">
                  <c:v>0.07058</c:v>
                </c:pt>
                <c:pt idx="10287">
                  <c:v>0.070545</c:v>
                </c:pt>
                <c:pt idx="10288">
                  <c:v>0.070524</c:v>
                </c:pt>
                <c:pt idx="10289">
                  <c:v>0.070519</c:v>
                </c:pt>
                <c:pt idx="10290">
                  <c:v>0.070508</c:v>
                </c:pt>
                <c:pt idx="10291">
                  <c:v>0.070489</c:v>
                </c:pt>
                <c:pt idx="10292">
                  <c:v>0.070486</c:v>
                </c:pt>
                <c:pt idx="10293">
                  <c:v>0.070473</c:v>
                </c:pt>
                <c:pt idx="10294">
                  <c:v>0.070471</c:v>
                </c:pt>
                <c:pt idx="10295">
                  <c:v>0.070469</c:v>
                </c:pt>
                <c:pt idx="10296">
                  <c:v>0.070454</c:v>
                </c:pt>
                <c:pt idx="10297">
                  <c:v>0.070446</c:v>
                </c:pt>
                <c:pt idx="10298">
                  <c:v>0.070444</c:v>
                </c:pt>
                <c:pt idx="10299">
                  <c:v>0.070443</c:v>
                </c:pt>
                <c:pt idx="10300">
                  <c:v>0.070425</c:v>
                </c:pt>
                <c:pt idx="10301">
                  <c:v>0.070421</c:v>
                </c:pt>
                <c:pt idx="10302">
                  <c:v>0.070414</c:v>
                </c:pt>
                <c:pt idx="10303">
                  <c:v>0.070386</c:v>
                </c:pt>
                <c:pt idx="10304">
                  <c:v>0.070381</c:v>
                </c:pt>
                <c:pt idx="10305">
                  <c:v>0.070375</c:v>
                </c:pt>
                <c:pt idx="10306">
                  <c:v>0.070365</c:v>
                </c:pt>
                <c:pt idx="10307">
                  <c:v>0.070334</c:v>
                </c:pt>
                <c:pt idx="10308">
                  <c:v>0.070322</c:v>
                </c:pt>
                <c:pt idx="10309">
                  <c:v>0.070309</c:v>
                </c:pt>
                <c:pt idx="10310">
                  <c:v>0.070277</c:v>
                </c:pt>
                <c:pt idx="10311">
                  <c:v>0.070209</c:v>
                </c:pt>
                <c:pt idx="10312">
                  <c:v>0.070202</c:v>
                </c:pt>
                <c:pt idx="10313">
                  <c:v>0.0702</c:v>
                </c:pt>
                <c:pt idx="10314">
                  <c:v>0.070181</c:v>
                </c:pt>
                <c:pt idx="10315">
                  <c:v>0.070143</c:v>
                </c:pt>
                <c:pt idx="10316">
                  <c:v>0.070091</c:v>
                </c:pt>
                <c:pt idx="10317">
                  <c:v>0.070085</c:v>
                </c:pt>
                <c:pt idx="10318">
                  <c:v>0.070067</c:v>
                </c:pt>
                <c:pt idx="10319">
                  <c:v>0.070026</c:v>
                </c:pt>
                <c:pt idx="10320">
                  <c:v>0.070025</c:v>
                </c:pt>
                <c:pt idx="10321">
                  <c:v>0.070024</c:v>
                </c:pt>
                <c:pt idx="10322">
                  <c:v>0.070006</c:v>
                </c:pt>
                <c:pt idx="10323">
                  <c:v>0.070001</c:v>
                </c:pt>
                <c:pt idx="10324">
                  <c:v>0.069983</c:v>
                </c:pt>
                <c:pt idx="10325">
                  <c:v>0.069959</c:v>
                </c:pt>
                <c:pt idx="10326">
                  <c:v>0.069933</c:v>
                </c:pt>
                <c:pt idx="10327">
                  <c:v>0.069911</c:v>
                </c:pt>
                <c:pt idx="10328">
                  <c:v>0.06991</c:v>
                </c:pt>
                <c:pt idx="10329">
                  <c:v>0.069909</c:v>
                </c:pt>
                <c:pt idx="10330">
                  <c:v>0.069882</c:v>
                </c:pt>
                <c:pt idx="10331">
                  <c:v>0.069881</c:v>
                </c:pt>
                <c:pt idx="10332">
                  <c:v>0.069854</c:v>
                </c:pt>
                <c:pt idx="10333">
                  <c:v>0.069822</c:v>
                </c:pt>
                <c:pt idx="10334">
                  <c:v>0.0698</c:v>
                </c:pt>
                <c:pt idx="10335">
                  <c:v>0.069796</c:v>
                </c:pt>
                <c:pt idx="10336">
                  <c:v>0.06977</c:v>
                </c:pt>
                <c:pt idx="10337">
                  <c:v>0.069756</c:v>
                </c:pt>
                <c:pt idx="10338">
                  <c:v>0.069747</c:v>
                </c:pt>
                <c:pt idx="10339">
                  <c:v>0.069745</c:v>
                </c:pt>
                <c:pt idx="10340">
                  <c:v>0.069738</c:v>
                </c:pt>
                <c:pt idx="10341">
                  <c:v>0.069706</c:v>
                </c:pt>
                <c:pt idx="10342">
                  <c:v>0.069705</c:v>
                </c:pt>
                <c:pt idx="10343">
                  <c:v>0.069703</c:v>
                </c:pt>
                <c:pt idx="10344">
                  <c:v>0.069675</c:v>
                </c:pt>
                <c:pt idx="10345">
                  <c:v>0.069669</c:v>
                </c:pt>
                <c:pt idx="10346">
                  <c:v>0.069652</c:v>
                </c:pt>
                <c:pt idx="10347">
                  <c:v>0.069647</c:v>
                </c:pt>
                <c:pt idx="10348">
                  <c:v>0.069646</c:v>
                </c:pt>
                <c:pt idx="10349">
                  <c:v>0.069627</c:v>
                </c:pt>
                <c:pt idx="10350">
                  <c:v>0.069623</c:v>
                </c:pt>
                <c:pt idx="10351">
                  <c:v>0.069623</c:v>
                </c:pt>
                <c:pt idx="10352">
                  <c:v>0.069559</c:v>
                </c:pt>
                <c:pt idx="10353">
                  <c:v>0.069532</c:v>
                </c:pt>
                <c:pt idx="10354">
                  <c:v>0.069511</c:v>
                </c:pt>
                <c:pt idx="10355">
                  <c:v>0.069511</c:v>
                </c:pt>
                <c:pt idx="10356">
                  <c:v>0.069499</c:v>
                </c:pt>
                <c:pt idx="10357">
                  <c:v>0.069492</c:v>
                </c:pt>
                <c:pt idx="10358">
                  <c:v>0.069456</c:v>
                </c:pt>
                <c:pt idx="10359">
                  <c:v>0.069429</c:v>
                </c:pt>
                <c:pt idx="10360">
                  <c:v>0.069422</c:v>
                </c:pt>
                <c:pt idx="10361">
                  <c:v>0.069377</c:v>
                </c:pt>
                <c:pt idx="10362">
                  <c:v>0.069369</c:v>
                </c:pt>
                <c:pt idx="10363">
                  <c:v>0.069364</c:v>
                </c:pt>
                <c:pt idx="10364">
                  <c:v>0.069349</c:v>
                </c:pt>
                <c:pt idx="10365">
                  <c:v>0.069335</c:v>
                </c:pt>
                <c:pt idx="10366">
                  <c:v>0.0693</c:v>
                </c:pt>
                <c:pt idx="10367">
                  <c:v>0.069291</c:v>
                </c:pt>
                <c:pt idx="10368">
                  <c:v>0.069274</c:v>
                </c:pt>
                <c:pt idx="10369">
                  <c:v>0.069272</c:v>
                </c:pt>
                <c:pt idx="10370">
                  <c:v>0.069268</c:v>
                </c:pt>
                <c:pt idx="10371">
                  <c:v>0.069254</c:v>
                </c:pt>
                <c:pt idx="10372">
                  <c:v>0.069235</c:v>
                </c:pt>
                <c:pt idx="10373">
                  <c:v>0.069174</c:v>
                </c:pt>
                <c:pt idx="10374">
                  <c:v>0.069166</c:v>
                </c:pt>
                <c:pt idx="10375">
                  <c:v>0.069165</c:v>
                </c:pt>
                <c:pt idx="10376">
                  <c:v>0.069137</c:v>
                </c:pt>
                <c:pt idx="10377">
                  <c:v>0.069129</c:v>
                </c:pt>
                <c:pt idx="10378">
                  <c:v>0.069118</c:v>
                </c:pt>
                <c:pt idx="10379">
                  <c:v>0.069103</c:v>
                </c:pt>
                <c:pt idx="10380">
                  <c:v>0.069102</c:v>
                </c:pt>
                <c:pt idx="10381">
                  <c:v>0.069099</c:v>
                </c:pt>
                <c:pt idx="10382">
                  <c:v>0.06908</c:v>
                </c:pt>
                <c:pt idx="10383">
                  <c:v>0.069066</c:v>
                </c:pt>
                <c:pt idx="10384">
                  <c:v>0.06903</c:v>
                </c:pt>
                <c:pt idx="10385">
                  <c:v>0.069017</c:v>
                </c:pt>
                <c:pt idx="10386">
                  <c:v>0.069003</c:v>
                </c:pt>
                <c:pt idx="10387">
                  <c:v>0.068987</c:v>
                </c:pt>
                <c:pt idx="10388">
                  <c:v>0.068968</c:v>
                </c:pt>
                <c:pt idx="10389">
                  <c:v>0.068942</c:v>
                </c:pt>
                <c:pt idx="10390">
                  <c:v>0.068929</c:v>
                </c:pt>
                <c:pt idx="10391">
                  <c:v>0.068926</c:v>
                </c:pt>
                <c:pt idx="10392">
                  <c:v>0.068922</c:v>
                </c:pt>
                <c:pt idx="10393">
                  <c:v>0.068922</c:v>
                </c:pt>
                <c:pt idx="10394">
                  <c:v>0.068916</c:v>
                </c:pt>
                <c:pt idx="10395">
                  <c:v>0.068914</c:v>
                </c:pt>
                <c:pt idx="10396">
                  <c:v>0.068905</c:v>
                </c:pt>
                <c:pt idx="10397">
                  <c:v>0.068886</c:v>
                </c:pt>
                <c:pt idx="10398">
                  <c:v>0.068841</c:v>
                </c:pt>
                <c:pt idx="10399">
                  <c:v>0.068828</c:v>
                </c:pt>
                <c:pt idx="10400">
                  <c:v>0.068813</c:v>
                </c:pt>
                <c:pt idx="10401">
                  <c:v>0.068774</c:v>
                </c:pt>
                <c:pt idx="10402">
                  <c:v>0.068754</c:v>
                </c:pt>
                <c:pt idx="10403">
                  <c:v>0.068745</c:v>
                </c:pt>
                <c:pt idx="10404">
                  <c:v>0.068739</c:v>
                </c:pt>
                <c:pt idx="10405">
                  <c:v>0.068737</c:v>
                </c:pt>
                <c:pt idx="10406">
                  <c:v>0.068734</c:v>
                </c:pt>
                <c:pt idx="10407">
                  <c:v>0.068683</c:v>
                </c:pt>
                <c:pt idx="10408">
                  <c:v>0.068682</c:v>
                </c:pt>
                <c:pt idx="10409">
                  <c:v>0.068678</c:v>
                </c:pt>
                <c:pt idx="10410">
                  <c:v>0.068648</c:v>
                </c:pt>
                <c:pt idx="10411">
                  <c:v>0.068642</c:v>
                </c:pt>
                <c:pt idx="10412">
                  <c:v>0.068637</c:v>
                </c:pt>
                <c:pt idx="10413">
                  <c:v>0.068619</c:v>
                </c:pt>
                <c:pt idx="10414">
                  <c:v>0.068605</c:v>
                </c:pt>
                <c:pt idx="10415">
                  <c:v>0.068599</c:v>
                </c:pt>
                <c:pt idx="10416">
                  <c:v>0.068589</c:v>
                </c:pt>
                <c:pt idx="10417">
                  <c:v>0.068569</c:v>
                </c:pt>
                <c:pt idx="10418">
                  <c:v>0.068551</c:v>
                </c:pt>
                <c:pt idx="10419">
                  <c:v>0.068544</c:v>
                </c:pt>
                <c:pt idx="10420">
                  <c:v>0.068498</c:v>
                </c:pt>
                <c:pt idx="10421">
                  <c:v>0.068478</c:v>
                </c:pt>
                <c:pt idx="10422">
                  <c:v>0.068476</c:v>
                </c:pt>
                <c:pt idx="10423">
                  <c:v>0.068447</c:v>
                </c:pt>
                <c:pt idx="10424">
                  <c:v>0.068413</c:v>
                </c:pt>
                <c:pt idx="10425">
                  <c:v>0.068403</c:v>
                </c:pt>
                <c:pt idx="10426">
                  <c:v>0.068375</c:v>
                </c:pt>
                <c:pt idx="10427">
                  <c:v>0.068364</c:v>
                </c:pt>
                <c:pt idx="10428">
                  <c:v>0.068361</c:v>
                </c:pt>
                <c:pt idx="10429">
                  <c:v>0.068355</c:v>
                </c:pt>
                <c:pt idx="10430">
                  <c:v>0.068339</c:v>
                </c:pt>
                <c:pt idx="10431">
                  <c:v>0.068332</c:v>
                </c:pt>
                <c:pt idx="10432">
                  <c:v>0.068331</c:v>
                </c:pt>
                <c:pt idx="10433">
                  <c:v>0.068313</c:v>
                </c:pt>
                <c:pt idx="10434">
                  <c:v>0.068309</c:v>
                </c:pt>
                <c:pt idx="10435">
                  <c:v>0.068277</c:v>
                </c:pt>
                <c:pt idx="10436">
                  <c:v>0.068246</c:v>
                </c:pt>
                <c:pt idx="10437">
                  <c:v>0.068236</c:v>
                </c:pt>
                <c:pt idx="10438">
                  <c:v>0.068225</c:v>
                </c:pt>
                <c:pt idx="10439">
                  <c:v>0.068217</c:v>
                </c:pt>
                <c:pt idx="10440">
                  <c:v>0.068211</c:v>
                </c:pt>
                <c:pt idx="10441">
                  <c:v>0.06821</c:v>
                </c:pt>
                <c:pt idx="10442">
                  <c:v>0.068191</c:v>
                </c:pt>
                <c:pt idx="10443">
                  <c:v>0.068161</c:v>
                </c:pt>
                <c:pt idx="10444">
                  <c:v>0.06814</c:v>
                </c:pt>
                <c:pt idx="10445">
                  <c:v>0.068111</c:v>
                </c:pt>
                <c:pt idx="10446">
                  <c:v>0.068109</c:v>
                </c:pt>
                <c:pt idx="10447">
                  <c:v>0.068105</c:v>
                </c:pt>
                <c:pt idx="10448">
                  <c:v>0.068099</c:v>
                </c:pt>
                <c:pt idx="10449">
                  <c:v>0.068091</c:v>
                </c:pt>
                <c:pt idx="10450">
                  <c:v>0.068088</c:v>
                </c:pt>
                <c:pt idx="10451">
                  <c:v>0.068086</c:v>
                </c:pt>
                <c:pt idx="10452">
                  <c:v>0.068082</c:v>
                </c:pt>
                <c:pt idx="10453">
                  <c:v>0.068068</c:v>
                </c:pt>
                <c:pt idx="10454">
                  <c:v>0.068057</c:v>
                </c:pt>
                <c:pt idx="10455">
                  <c:v>0.06805</c:v>
                </c:pt>
                <c:pt idx="10456">
                  <c:v>0.068037</c:v>
                </c:pt>
                <c:pt idx="10457">
                  <c:v>0.068034</c:v>
                </c:pt>
                <c:pt idx="10458">
                  <c:v>0.068025</c:v>
                </c:pt>
                <c:pt idx="10459">
                  <c:v>0.068025</c:v>
                </c:pt>
                <c:pt idx="10460">
                  <c:v>0.067999</c:v>
                </c:pt>
                <c:pt idx="10461">
                  <c:v>0.067982</c:v>
                </c:pt>
                <c:pt idx="10462">
                  <c:v>0.067969</c:v>
                </c:pt>
                <c:pt idx="10463">
                  <c:v>0.067949</c:v>
                </c:pt>
                <c:pt idx="10464">
                  <c:v>0.067939</c:v>
                </c:pt>
                <c:pt idx="10465">
                  <c:v>0.067927</c:v>
                </c:pt>
                <c:pt idx="10466">
                  <c:v>0.067918</c:v>
                </c:pt>
                <c:pt idx="10467">
                  <c:v>0.067893</c:v>
                </c:pt>
                <c:pt idx="10468">
                  <c:v>0.06788</c:v>
                </c:pt>
                <c:pt idx="10469">
                  <c:v>0.06787</c:v>
                </c:pt>
                <c:pt idx="10470">
                  <c:v>0.067855</c:v>
                </c:pt>
                <c:pt idx="10471">
                  <c:v>0.067854</c:v>
                </c:pt>
                <c:pt idx="10472">
                  <c:v>0.067849</c:v>
                </c:pt>
                <c:pt idx="10473">
                  <c:v>0.06784</c:v>
                </c:pt>
                <c:pt idx="10474">
                  <c:v>0.067816</c:v>
                </c:pt>
                <c:pt idx="10475">
                  <c:v>0.067809</c:v>
                </c:pt>
                <c:pt idx="10476">
                  <c:v>0.067805</c:v>
                </c:pt>
                <c:pt idx="10477">
                  <c:v>0.067783</c:v>
                </c:pt>
                <c:pt idx="10478">
                  <c:v>0.067782</c:v>
                </c:pt>
                <c:pt idx="10479">
                  <c:v>0.067751</c:v>
                </c:pt>
                <c:pt idx="10480">
                  <c:v>0.067727</c:v>
                </c:pt>
                <c:pt idx="10481">
                  <c:v>0.067727</c:v>
                </c:pt>
                <c:pt idx="10482">
                  <c:v>0.067724</c:v>
                </c:pt>
                <c:pt idx="10483">
                  <c:v>0.067672</c:v>
                </c:pt>
                <c:pt idx="10484">
                  <c:v>0.067655</c:v>
                </c:pt>
                <c:pt idx="10485">
                  <c:v>0.067648</c:v>
                </c:pt>
                <c:pt idx="10486">
                  <c:v>0.067645</c:v>
                </c:pt>
                <c:pt idx="10487">
                  <c:v>0.067644</c:v>
                </c:pt>
                <c:pt idx="10488">
                  <c:v>0.067643</c:v>
                </c:pt>
                <c:pt idx="10489">
                  <c:v>0.067626</c:v>
                </c:pt>
                <c:pt idx="10490">
                  <c:v>0.067622</c:v>
                </c:pt>
                <c:pt idx="10491">
                  <c:v>0.067611</c:v>
                </c:pt>
                <c:pt idx="10492">
                  <c:v>0.067564</c:v>
                </c:pt>
                <c:pt idx="10493">
                  <c:v>0.06756</c:v>
                </c:pt>
                <c:pt idx="10494">
                  <c:v>0.067559</c:v>
                </c:pt>
                <c:pt idx="10495">
                  <c:v>0.067532</c:v>
                </c:pt>
                <c:pt idx="10496">
                  <c:v>0.067526</c:v>
                </c:pt>
                <c:pt idx="10497">
                  <c:v>0.06752</c:v>
                </c:pt>
                <c:pt idx="10498">
                  <c:v>0.067505</c:v>
                </c:pt>
                <c:pt idx="10499">
                  <c:v>0.067487</c:v>
                </c:pt>
                <c:pt idx="10500">
                  <c:v>0.067484</c:v>
                </c:pt>
                <c:pt idx="10501">
                  <c:v>0.06748</c:v>
                </c:pt>
                <c:pt idx="10502">
                  <c:v>0.067472</c:v>
                </c:pt>
                <c:pt idx="10503">
                  <c:v>0.067466</c:v>
                </c:pt>
                <c:pt idx="10504">
                  <c:v>0.067465</c:v>
                </c:pt>
                <c:pt idx="10505">
                  <c:v>0.067442</c:v>
                </c:pt>
                <c:pt idx="10506">
                  <c:v>0.067438</c:v>
                </c:pt>
                <c:pt idx="10507">
                  <c:v>0.067423</c:v>
                </c:pt>
                <c:pt idx="10508">
                  <c:v>0.067421</c:v>
                </c:pt>
                <c:pt idx="10509">
                  <c:v>0.067397</c:v>
                </c:pt>
                <c:pt idx="10510">
                  <c:v>0.067397</c:v>
                </c:pt>
                <c:pt idx="10511">
                  <c:v>0.067392</c:v>
                </c:pt>
                <c:pt idx="10512">
                  <c:v>0.067325</c:v>
                </c:pt>
                <c:pt idx="10513">
                  <c:v>0.067325</c:v>
                </c:pt>
                <c:pt idx="10514">
                  <c:v>0.067285</c:v>
                </c:pt>
                <c:pt idx="10515">
                  <c:v>0.067278</c:v>
                </c:pt>
                <c:pt idx="10516">
                  <c:v>0.067278</c:v>
                </c:pt>
                <c:pt idx="10517">
                  <c:v>0.067276</c:v>
                </c:pt>
                <c:pt idx="10518">
                  <c:v>0.067274</c:v>
                </c:pt>
                <c:pt idx="10519">
                  <c:v>0.067249</c:v>
                </c:pt>
                <c:pt idx="10520">
                  <c:v>0.067239</c:v>
                </c:pt>
                <c:pt idx="10521">
                  <c:v>0.067233</c:v>
                </c:pt>
                <c:pt idx="10522">
                  <c:v>0.067214</c:v>
                </c:pt>
                <c:pt idx="10523">
                  <c:v>0.067202</c:v>
                </c:pt>
                <c:pt idx="10524">
                  <c:v>0.067172</c:v>
                </c:pt>
                <c:pt idx="10525">
                  <c:v>0.067169</c:v>
                </c:pt>
                <c:pt idx="10526">
                  <c:v>0.067155</c:v>
                </c:pt>
                <c:pt idx="10527">
                  <c:v>0.067134</c:v>
                </c:pt>
                <c:pt idx="10528">
                  <c:v>0.067131</c:v>
                </c:pt>
                <c:pt idx="10529">
                  <c:v>0.067128</c:v>
                </c:pt>
                <c:pt idx="10530">
                  <c:v>0.067127</c:v>
                </c:pt>
                <c:pt idx="10531">
                  <c:v>0.067121</c:v>
                </c:pt>
                <c:pt idx="10532">
                  <c:v>0.067109</c:v>
                </c:pt>
                <c:pt idx="10533">
                  <c:v>0.067097</c:v>
                </c:pt>
                <c:pt idx="10534">
                  <c:v>0.067093</c:v>
                </c:pt>
                <c:pt idx="10535">
                  <c:v>0.067063</c:v>
                </c:pt>
                <c:pt idx="10536">
                  <c:v>0.067058</c:v>
                </c:pt>
                <c:pt idx="10537">
                  <c:v>0.06705</c:v>
                </c:pt>
                <c:pt idx="10538">
                  <c:v>0.067033</c:v>
                </c:pt>
                <c:pt idx="10539">
                  <c:v>0.067019</c:v>
                </c:pt>
                <c:pt idx="10540">
                  <c:v>0.067003</c:v>
                </c:pt>
                <c:pt idx="10541">
                  <c:v>0.066989</c:v>
                </c:pt>
                <c:pt idx="10542">
                  <c:v>0.066959</c:v>
                </c:pt>
                <c:pt idx="10543">
                  <c:v>0.066929</c:v>
                </c:pt>
                <c:pt idx="10544">
                  <c:v>0.066925</c:v>
                </c:pt>
                <c:pt idx="10545">
                  <c:v>0.066904</c:v>
                </c:pt>
                <c:pt idx="10546">
                  <c:v>0.066886</c:v>
                </c:pt>
                <c:pt idx="10547">
                  <c:v>0.066881</c:v>
                </c:pt>
                <c:pt idx="10548">
                  <c:v>0.066868</c:v>
                </c:pt>
                <c:pt idx="10549">
                  <c:v>0.066857</c:v>
                </c:pt>
                <c:pt idx="10550">
                  <c:v>0.066843</c:v>
                </c:pt>
                <c:pt idx="10551">
                  <c:v>0.066829</c:v>
                </c:pt>
                <c:pt idx="10552">
                  <c:v>0.066821</c:v>
                </c:pt>
                <c:pt idx="10553">
                  <c:v>0.066814</c:v>
                </c:pt>
                <c:pt idx="10554">
                  <c:v>0.066796</c:v>
                </c:pt>
                <c:pt idx="10555">
                  <c:v>0.06678</c:v>
                </c:pt>
                <c:pt idx="10556">
                  <c:v>0.066761</c:v>
                </c:pt>
                <c:pt idx="10557">
                  <c:v>0.066744</c:v>
                </c:pt>
                <c:pt idx="10558">
                  <c:v>0.06672</c:v>
                </c:pt>
                <c:pt idx="10559">
                  <c:v>0.06672</c:v>
                </c:pt>
                <c:pt idx="10560">
                  <c:v>0.066719</c:v>
                </c:pt>
                <c:pt idx="10561">
                  <c:v>0.066717</c:v>
                </c:pt>
                <c:pt idx="10562">
                  <c:v>0.066703</c:v>
                </c:pt>
                <c:pt idx="10563">
                  <c:v>0.066681</c:v>
                </c:pt>
                <c:pt idx="10564">
                  <c:v>0.066655</c:v>
                </c:pt>
                <c:pt idx="10565">
                  <c:v>0.06665</c:v>
                </c:pt>
                <c:pt idx="10566">
                  <c:v>0.066643</c:v>
                </c:pt>
                <c:pt idx="10567">
                  <c:v>0.066634</c:v>
                </c:pt>
                <c:pt idx="10568">
                  <c:v>0.066562</c:v>
                </c:pt>
                <c:pt idx="10569">
                  <c:v>0.066552</c:v>
                </c:pt>
                <c:pt idx="10570">
                  <c:v>0.066526</c:v>
                </c:pt>
                <c:pt idx="10571">
                  <c:v>0.066524</c:v>
                </c:pt>
                <c:pt idx="10572">
                  <c:v>0.066506</c:v>
                </c:pt>
                <c:pt idx="10573">
                  <c:v>0.066491</c:v>
                </c:pt>
                <c:pt idx="10574">
                  <c:v>0.066481</c:v>
                </c:pt>
                <c:pt idx="10575">
                  <c:v>0.066463</c:v>
                </c:pt>
                <c:pt idx="10576">
                  <c:v>0.066445</c:v>
                </c:pt>
                <c:pt idx="10577">
                  <c:v>0.066412</c:v>
                </c:pt>
                <c:pt idx="10578">
                  <c:v>0.066411</c:v>
                </c:pt>
                <c:pt idx="10579">
                  <c:v>0.066404</c:v>
                </c:pt>
                <c:pt idx="10580">
                  <c:v>0.06638</c:v>
                </c:pt>
                <c:pt idx="10581">
                  <c:v>0.066351</c:v>
                </c:pt>
                <c:pt idx="10582">
                  <c:v>0.066349</c:v>
                </c:pt>
                <c:pt idx="10583">
                  <c:v>0.066348</c:v>
                </c:pt>
                <c:pt idx="10584">
                  <c:v>0.066344</c:v>
                </c:pt>
                <c:pt idx="10585">
                  <c:v>0.066338</c:v>
                </c:pt>
                <c:pt idx="10586">
                  <c:v>0.066333</c:v>
                </c:pt>
                <c:pt idx="10587">
                  <c:v>0.066333</c:v>
                </c:pt>
                <c:pt idx="10588">
                  <c:v>0.066321</c:v>
                </c:pt>
                <c:pt idx="10589">
                  <c:v>0.06631</c:v>
                </c:pt>
                <c:pt idx="10590">
                  <c:v>0.066289</c:v>
                </c:pt>
                <c:pt idx="10591">
                  <c:v>0.06627</c:v>
                </c:pt>
                <c:pt idx="10592">
                  <c:v>0.066269</c:v>
                </c:pt>
                <c:pt idx="10593">
                  <c:v>0.066247</c:v>
                </c:pt>
                <c:pt idx="10594">
                  <c:v>0.066225</c:v>
                </c:pt>
                <c:pt idx="10595">
                  <c:v>0.066217</c:v>
                </c:pt>
                <c:pt idx="10596">
                  <c:v>0.0662</c:v>
                </c:pt>
                <c:pt idx="10597">
                  <c:v>0.066195</c:v>
                </c:pt>
                <c:pt idx="10598">
                  <c:v>0.06617</c:v>
                </c:pt>
                <c:pt idx="10599">
                  <c:v>0.066156</c:v>
                </c:pt>
                <c:pt idx="10600">
                  <c:v>0.066138</c:v>
                </c:pt>
                <c:pt idx="10601">
                  <c:v>0.066097</c:v>
                </c:pt>
                <c:pt idx="10602">
                  <c:v>0.066094</c:v>
                </c:pt>
                <c:pt idx="10603">
                  <c:v>0.066091</c:v>
                </c:pt>
                <c:pt idx="10604">
                  <c:v>0.066075</c:v>
                </c:pt>
                <c:pt idx="10605">
                  <c:v>0.066055</c:v>
                </c:pt>
                <c:pt idx="10606">
                  <c:v>0.066039</c:v>
                </c:pt>
                <c:pt idx="10607">
                  <c:v>0.066036</c:v>
                </c:pt>
                <c:pt idx="10608">
                  <c:v>0.065997</c:v>
                </c:pt>
                <c:pt idx="10609">
                  <c:v>0.065992</c:v>
                </c:pt>
                <c:pt idx="10610">
                  <c:v>0.065981</c:v>
                </c:pt>
                <c:pt idx="10611">
                  <c:v>0.065975</c:v>
                </c:pt>
                <c:pt idx="10612">
                  <c:v>0.06597</c:v>
                </c:pt>
                <c:pt idx="10613">
                  <c:v>0.065969</c:v>
                </c:pt>
                <c:pt idx="10614">
                  <c:v>0.065969</c:v>
                </c:pt>
                <c:pt idx="10615">
                  <c:v>0.065955</c:v>
                </c:pt>
                <c:pt idx="10616">
                  <c:v>0.065934</c:v>
                </c:pt>
                <c:pt idx="10617">
                  <c:v>0.065918</c:v>
                </c:pt>
                <c:pt idx="10618">
                  <c:v>0.065903</c:v>
                </c:pt>
                <c:pt idx="10619">
                  <c:v>0.065888</c:v>
                </c:pt>
                <c:pt idx="10620">
                  <c:v>0.065875</c:v>
                </c:pt>
                <c:pt idx="10621">
                  <c:v>0.065871</c:v>
                </c:pt>
                <c:pt idx="10622">
                  <c:v>0.065863</c:v>
                </c:pt>
                <c:pt idx="10623">
                  <c:v>0.065861</c:v>
                </c:pt>
                <c:pt idx="10624">
                  <c:v>0.065856</c:v>
                </c:pt>
                <c:pt idx="10625">
                  <c:v>0.065815</c:v>
                </c:pt>
                <c:pt idx="10626">
                  <c:v>0.065814</c:v>
                </c:pt>
                <c:pt idx="10627">
                  <c:v>0.065807</c:v>
                </c:pt>
                <c:pt idx="10628">
                  <c:v>0.065802</c:v>
                </c:pt>
                <c:pt idx="10629">
                  <c:v>0.06578</c:v>
                </c:pt>
                <c:pt idx="10630">
                  <c:v>0.065769</c:v>
                </c:pt>
                <c:pt idx="10631">
                  <c:v>0.065767</c:v>
                </c:pt>
                <c:pt idx="10632">
                  <c:v>0.065754</c:v>
                </c:pt>
                <c:pt idx="10633">
                  <c:v>0.065711</c:v>
                </c:pt>
                <c:pt idx="10634">
                  <c:v>0.065707</c:v>
                </c:pt>
                <c:pt idx="10635">
                  <c:v>0.065669</c:v>
                </c:pt>
                <c:pt idx="10636">
                  <c:v>0.065663</c:v>
                </c:pt>
                <c:pt idx="10637">
                  <c:v>0.065648</c:v>
                </c:pt>
                <c:pt idx="10638">
                  <c:v>0.065625</c:v>
                </c:pt>
                <c:pt idx="10639">
                  <c:v>0.065619</c:v>
                </c:pt>
                <c:pt idx="10640">
                  <c:v>0.065612</c:v>
                </c:pt>
                <c:pt idx="10641">
                  <c:v>0.065557</c:v>
                </c:pt>
                <c:pt idx="10642">
                  <c:v>0.065553</c:v>
                </c:pt>
                <c:pt idx="10643">
                  <c:v>0.065548</c:v>
                </c:pt>
                <c:pt idx="10644">
                  <c:v>0.065547</c:v>
                </c:pt>
                <c:pt idx="10645">
                  <c:v>0.065541</c:v>
                </c:pt>
                <c:pt idx="10646">
                  <c:v>0.065509</c:v>
                </c:pt>
                <c:pt idx="10647">
                  <c:v>0.065492</c:v>
                </c:pt>
                <c:pt idx="10648">
                  <c:v>0.065491</c:v>
                </c:pt>
                <c:pt idx="10649">
                  <c:v>0.065475</c:v>
                </c:pt>
                <c:pt idx="10650">
                  <c:v>0.065446</c:v>
                </c:pt>
                <c:pt idx="10651">
                  <c:v>0.065425</c:v>
                </c:pt>
                <c:pt idx="10652">
                  <c:v>0.06541</c:v>
                </c:pt>
                <c:pt idx="10653">
                  <c:v>0.065404</c:v>
                </c:pt>
                <c:pt idx="10654">
                  <c:v>0.065395</c:v>
                </c:pt>
                <c:pt idx="10655">
                  <c:v>0.065388</c:v>
                </c:pt>
                <c:pt idx="10656">
                  <c:v>0.06537</c:v>
                </c:pt>
                <c:pt idx="10657">
                  <c:v>0.065346</c:v>
                </c:pt>
                <c:pt idx="10658">
                  <c:v>0.06534</c:v>
                </c:pt>
                <c:pt idx="10659">
                  <c:v>0.06534</c:v>
                </c:pt>
                <c:pt idx="10660">
                  <c:v>0.065336</c:v>
                </c:pt>
                <c:pt idx="10661">
                  <c:v>0.065331</c:v>
                </c:pt>
                <c:pt idx="10662">
                  <c:v>0.065322</c:v>
                </c:pt>
                <c:pt idx="10663">
                  <c:v>0.065317</c:v>
                </c:pt>
                <c:pt idx="10664">
                  <c:v>0.065314</c:v>
                </c:pt>
                <c:pt idx="10665">
                  <c:v>0.065311</c:v>
                </c:pt>
                <c:pt idx="10666">
                  <c:v>0.065295</c:v>
                </c:pt>
                <c:pt idx="10667">
                  <c:v>0.065292</c:v>
                </c:pt>
                <c:pt idx="10668">
                  <c:v>0.065271</c:v>
                </c:pt>
                <c:pt idx="10669">
                  <c:v>0.065269</c:v>
                </c:pt>
                <c:pt idx="10670">
                  <c:v>0.065243</c:v>
                </c:pt>
                <c:pt idx="10671">
                  <c:v>0.065223</c:v>
                </c:pt>
                <c:pt idx="10672">
                  <c:v>0.065219</c:v>
                </c:pt>
                <c:pt idx="10673">
                  <c:v>0.065177</c:v>
                </c:pt>
                <c:pt idx="10674">
                  <c:v>0.065166</c:v>
                </c:pt>
                <c:pt idx="10675">
                  <c:v>0.065158</c:v>
                </c:pt>
                <c:pt idx="10676">
                  <c:v>0.065155</c:v>
                </c:pt>
                <c:pt idx="10677">
                  <c:v>0.06515</c:v>
                </c:pt>
                <c:pt idx="10678">
                  <c:v>0.065147</c:v>
                </c:pt>
                <c:pt idx="10679">
                  <c:v>0.065146</c:v>
                </c:pt>
                <c:pt idx="10680">
                  <c:v>0.06514</c:v>
                </c:pt>
                <c:pt idx="10681">
                  <c:v>0.065137</c:v>
                </c:pt>
                <c:pt idx="10682">
                  <c:v>0.065127</c:v>
                </c:pt>
                <c:pt idx="10683">
                  <c:v>0.06511</c:v>
                </c:pt>
                <c:pt idx="10684">
                  <c:v>0.065088</c:v>
                </c:pt>
                <c:pt idx="10685">
                  <c:v>0.065041</c:v>
                </c:pt>
                <c:pt idx="10686">
                  <c:v>0.06504</c:v>
                </c:pt>
                <c:pt idx="10687">
                  <c:v>0.065036</c:v>
                </c:pt>
                <c:pt idx="10688">
                  <c:v>0.065034</c:v>
                </c:pt>
                <c:pt idx="10689">
                  <c:v>0.065023</c:v>
                </c:pt>
                <c:pt idx="10690">
                  <c:v>0.065021</c:v>
                </c:pt>
                <c:pt idx="10691">
                  <c:v>0.064993</c:v>
                </c:pt>
                <c:pt idx="10692">
                  <c:v>0.064974</c:v>
                </c:pt>
                <c:pt idx="10693">
                  <c:v>0.064969</c:v>
                </c:pt>
                <c:pt idx="10694">
                  <c:v>0.064961</c:v>
                </c:pt>
                <c:pt idx="10695">
                  <c:v>0.06496</c:v>
                </c:pt>
                <c:pt idx="10696">
                  <c:v>0.064956</c:v>
                </c:pt>
                <c:pt idx="10697">
                  <c:v>0.064953</c:v>
                </c:pt>
                <c:pt idx="10698">
                  <c:v>0.064909</c:v>
                </c:pt>
                <c:pt idx="10699">
                  <c:v>0.064893</c:v>
                </c:pt>
                <c:pt idx="10700">
                  <c:v>0.064888</c:v>
                </c:pt>
                <c:pt idx="10701">
                  <c:v>0.064885</c:v>
                </c:pt>
                <c:pt idx="10702">
                  <c:v>0.064876</c:v>
                </c:pt>
                <c:pt idx="10703">
                  <c:v>0.064873</c:v>
                </c:pt>
                <c:pt idx="10704">
                  <c:v>0.064869</c:v>
                </c:pt>
                <c:pt idx="10705">
                  <c:v>0.064849</c:v>
                </c:pt>
                <c:pt idx="10706">
                  <c:v>0.064846</c:v>
                </c:pt>
                <c:pt idx="10707">
                  <c:v>0.064838</c:v>
                </c:pt>
                <c:pt idx="10708">
                  <c:v>0.064816</c:v>
                </c:pt>
                <c:pt idx="10709">
                  <c:v>0.064813</c:v>
                </c:pt>
                <c:pt idx="10710">
                  <c:v>0.064773</c:v>
                </c:pt>
                <c:pt idx="10711">
                  <c:v>0.064761</c:v>
                </c:pt>
                <c:pt idx="10712">
                  <c:v>0.064742</c:v>
                </c:pt>
                <c:pt idx="10713">
                  <c:v>0.064737</c:v>
                </c:pt>
                <c:pt idx="10714">
                  <c:v>0.064736</c:v>
                </c:pt>
                <c:pt idx="10715">
                  <c:v>0.064702</c:v>
                </c:pt>
                <c:pt idx="10716">
                  <c:v>0.064696</c:v>
                </c:pt>
                <c:pt idx="10717">
                  <c:v>0.064676</c:v>
                </c:pt>
                <c:pt idx="10718">
                  <c:v>0.064667</c:v>
                </c:pt>
                <c:pt idx="10719">
                  <c:v>0.064655</c:v>
                </c:pt>
                <c:pt idx="10720">
                  <c:v>0.064648</c:v>
                </c:pt>
                <c:pt idx="10721">
                  <c:v>0.064645</c:v>
                </c:pt>
                <c:pt idx="10722">
                  <c:v>0.064595</c:v>
                </c:pt>
                <c:pt idx="10723">
                  <c:v>0.064548</c:v>
                </c:pt>
                <c:pt idx="10724">
                  <c:v>0.064532</c:v>
                </c:pt>
                <c:pt idx="10725">
                  <c:v>0.064527</c:v>
                </c:pt>
                <c:pt idx="10726">
                  <c:v>0.064524</c:v>
                </c:pt>
                <c:pt idx="10727">
                  <c:v>0.064509</c:v>
                </c:pt>
                <c:pt idx="10728">
                  <c:v>0.064497</c:v>
                </c:pt>
                <c:pt idx="10729">
                  <c:v>0.064495</c:v>
                </c:pt>
                <c:pt idx="10730">
                  <c:v>0.064494</c:v>
                </c:pt>
                <c:pt idx="10731">
                  <c:v>0.064463</c:v>
                </c:pt>
                <c:pt idx="10732">
                  <c:v>0.064449</c:v>
                </c:pt>
                <c:pt idx="10733">
                  <c:v>0.064435</c:v>
                </c:pt>
                <c:pt idx="10734">
                  <c:v>0.064423</c:v>
                </c:pt>
                <c:pt idx="10735">
                  <c:v>0.064422</c:v>
                </c:pt>
                <c:pt idx="10736">
                  <c:v>0.064404</c:v>
                </c:pt>
                <c:pt idx="10737">
                  <c:v>0.064401</c:v>
                </c:pt>
                <c:pt idx="10738">
                  <c:v>0.064398</c:v>
                </c:pt>
                <c:pt idx="10739">
                  <c:v>0.064383</c:v>
                </c:pt>
                <c:pt idx="10740">
                  <c:v>0.064381</c:v>
                </c:pt>
                <c:pt idx="10741">
                  <c:v>0.064362</c:v>
                </c:pt>
                <c:pt idx="10742">
                  <c:v>0.064344</c:v>
                </c:pt>
                <c:pt idx="10743">
                  <c:v>0.064322</c:v>
                </c:pt>
                <c:pt idx="10744">
                  <c:v>0.064314</c:v>
                </c:pt>
                <c:pt idx="10745">
                  <c:v>0.064308</c:v>
                </c:pt>
                <c:pt idx="10746">
                  <c:v>0.064302</c:v>
                </c:pt>
                <c:pt idx="10747">
                  <c:v>0.06428</c:v>
                </c:pt>
                <c:pt idx="10748">
                  <c:v>0.064266</c:v>
                </c:pt>
                <c:pt idx="10749">
                  <c:v>0.064228</c:v>
                </c:pt>
                <c:pt idx="10750">
                  <c:v>0.064225</c:v>
                </c:pt>
                <c:pt idx="10751">
                  <c:v>0.064219</c:v>
                </c:pt>
                <c:pt idx="10752">
                  <c:v>0.064213</c:v>
                </c:pt>
                <c:pt idx="10753">
                  <c:v>0.064173</c:v>
                </c:pt>
                <c:pt idx="10754">
                  <c:v>0.064167</c:v>
                </c:pt>
                <c:pt idx="10755">
                  <c:v>0.064158</c:v>
                </c:pt>
                <c:pt idx="10756">
                  <c:v>0.064155</c:v>
                </c:pt>
                <c:pt idx="10757">
                  <c:v>0.064146</c:v>
                </c:pt>
                <c:pt idx="10758">
                  <c:v>0.064145</c:v>
                </c:pt>
                <c:pt idx="10759">
                  <c:v>0.064143</c:v>
                </c:pt>
                <c:pt idx="10760">
                  <c:v>0.064129</c:v>
                </c:pt>
                <c:pt idx="10761">
                  <c:v>0.064128</c:v>
                </c:pt>
                <c:pt idx="10762">
                  <c:v>0.064108</c:v>
                </c:pt>
                <c:pt idx="10763">
                  <c:v>0.064107</c:v>
                </c:pt>
                <c:pt idx="10764">
                  <c:v>0.064101</c:v>
                </c:pt>
                <c:pt idx="10765">
                  <c:v>0.064073</c:v>
                </c:pt>
                <c:pt idx="10766">
                  <c:v>0.064062</c:v>
                </c:pt>
                <c:pt idx="10767">
                  <c:v>0.064062</c:v>
                </c:pt>
                <c:pt idx="10768">
                  <c:v>0.064058</c:v>
                </c:pt>
                <c:pt idx="10769">
                  <c:v>0.064049</c:v>
                </c:pt>
                <c:pt idx="10770">
                  <c:v>0.064034</c:v>
                </c:pt>
                <c:pt idx="10771">
                  <c:v>0.064027</c:v>
                </c:pt>
                <c:pt idx="10772">
                  <c:v>0.064024</c:v>
                </c:pt>
                <c:pt idx="10773">
                  <c:v>0.064011</c:v>
                </c:pt>
                <c:pt idx="10774">
                  <c:v>0.064005</c:v>
                </c:pt>
                <c:pt idx="10775">
                  <c:v>0.063986</c:v>
                </c:pt>
                <c:pt idx="10776">
                  <c:v>0.063982</c:v>
                </c:pt>
                <c:pt idx="10777">
                  <c:v>0.063976</c:v>
                </c:pt>
                <c:pt idx="10778">
                  <c:v>0.06397</c:v>
                </c:pt>
                <c:pt idx="10779">
                  <c:v>0.063967</c:v>
                </c:pt>
                <c:pt idx="10780">
                  <c:v>0.063957</c:v>
                </c:pt>
                <c:pt idx="10781">
                  <c:v>0.063954</c:v>
                </c:pt>
                <c:pt idx="10782">
                  <c:v>0.063938</c:v>
                </c:pt>
                <c:pt idx="10783">
                  <c:v>0.063933</c:v>
                </c:pt>
                <c:pt idx="10784">
                  <c:v>0.063932</c:v>
                </c:pt>
                <c:pt idx="10785">
                  <c:v>0.063912</c:v>
                </c:pt>
                <c:pt idx="10786">
                  <c:v>0.063896</c:v>
                </c:pt>
                <c:pt idx="10787">
                  <c:v>0.063887</c:v>
                </c:pt>
                <c:pt idx="10788">
                  <c:v>0.063877</c:v>
                </c:pt>
                <c:pt idx="10789">
                  <c:v>0.063853</c:v>
                </c:pt>
                <c:pt idx="10790">
                  <c:v>0.063852</c:v>
                </c:pt>
                <c:pt idx="10791">
                  <c:v>0.063827</c:v>
                </c:pt>
                <c:pt idx="10792">
                  <c:v>0.063795</c:v>
                </c:pt>
                <c:pt idx="10793">
                  <c:v>0.063774</c:v>
                </c:pt>
                <c:pt idx="10794">
                  <c:v>0.063751</c:v>
                </c:pt>
                <c:pt idx="10795">
                  <c:v>0.063738</c:v>
                </c:pt>
                <c:pt idx="10796">
                  <c:v>0.063736</c:v>
                </c:pt>
                <c:pt idx="10797">
                  <c:v>0.063721</c:v>
                </c:pt>
                <c:pt idx="10798">
                  <c:v>0.0637</c:v>
                </c:pt>
                <c:pt idx="10799">
                  <c:v>0.063696</c:v>
                </c:pt>
                <c:pt idx="10800">
                  <c:v>0.063695</c:v>
                </c:pt>
                <c:pt idx="10801">
                  <c:v>0.063695</c:v>
                </c:pt>
                <c:pt idx="10802">
                  <c:v>0.063681</c:v>
                </c:pt>
                <c:pt idx="10803">
                  <c:v>0.063677</c:v>
                </c:pt>
                <c:pt idx="10804">
                  <c:v>0.063671</c:v>
                </c:pt>
                <c:pt idx="10805">
                  <c:v>0.063665</c:v>
                </c:pt>
                <c:pt idx="10806">
                  <c:v>0.063599</c:v>
                </c:pt>
                <c:pt idx="10807">
                  <c:v>0.063597</c:v>
                </c:pt>
                <c:pt idx="10808">
                  <c:v>0.06359</c:v>
                </c:pt>
                <c:pt idx="10809">
                  <c:v>0.063566</c:v>
                </c:pt>
                <c:pt idx="10810">
                  <c:v>0.063554</c:v>
                </c:pt>
                <c:pt idx="10811">
                  <c:v>0.06354</c:v>
                </c:pt>
                <c:pt idx="10812">
                  <c:v>0.06354</c:v>
                </c:pt>
                <c:pt idx="10813">
                  <c:v>0.063533</c:v>
                </c:pt>
                <c:pt idx="10814">
                  <c:v>0.063531</c:v>
                </c:pt>
                <c:pt idx="10815">
                  <c:v>0.06353</c:v>
                </c:pt>
                <c:pt idx="10816">
                  <c:v>0.063508</c:v>
                </c:pt>
                <c:pt idx="10817">
                  <c:v>0.063492</c:v>
                </c:pt>
                <c:pt idx="10818">
                  <c:v>0.063471</c:v>
                </c:pt>
                <c:pt idx="10819">
                  <c:v>0.063456</c:v>
                </c:pt>
                <c:pt idx="10820">
                  <c:v>0.063454</c:v>
                </c:pt>
                <c:pt idx="10821">
                  <c:v>0.063454</c:v>
                </c:pt>
                <c:pt idx="10822">
                  <c:v>0.063443</c:v>
                </c:pt>
                <c:pt idx="10823">
                  <c:v>0.06344</c:v>
                </c:pt>
                <c:pt idx="10824">
                  <c:v>0.063426</c:v>
                </c:pt>
                <c:pt idx="10825">
                  <c:v>0.063423</c:v>
                </c:pt>
                <c:pt idx="10826">
                  <c:v>0.063413</c:v>
                </c:pt>
                <c:pt idx="10827">
                  <c:v>0.063405</c:v>
                </c:pt>
                <c:pt idx="10828">
                  <c:v>0.063404</c:v>
                </c:pt>
                <c:pt idx="10829">
                  <c:v>0.063401</c:v>
                </c:pt>
                <c:pt idx="10830">
                  <c:v>0.063388</c:v>
                </c:pt>
                <c:pt idx="10831">
                  <c:v>0.063384</c:v>
                </c:pt>
                <c:pt idx="10832">
                  <c:v>0.063367</c:v>
                </c:pt>
                <c:pt idx="10833">
                  <c:v>0.063363</c:v>
                </c:pt>
                <c:pt idx="10834">
                  <c:v>0.063349</c:v>
                </c:pt>
                <c:pt idx="10835">
                  <c:v>0.063319</c:v>
                </c:pt>
                <c:pt idx="10836">
                  <c:v>0.063314</c:v>
                </c:pt>
                <c:pt idx="10837">
                  <c:v>0.063304</c:v>
                </c:pt>
                <c:pt idx="10838">
                  <c:v>0.063302</c:v>
                </c:pt>
                <c:pt idx="10839">
                  <c:v>0.063301</c:v>
                </c:pt>
                <c:pt idx="10840">
                  <c:v>0.063292</c:v>
                </c:pt>
                <c:pt idx="10841">
                  <c:v>0.063284</c:v>
                </c:pt>
                <c:pt idx="10842">
                  <c:v>0.06328</c:v>
                </c:pt>
                <c:pt idx="10843">
                  <c:v>0.063278</c:v>
                </c:pt>
                <c:pt idx="10844">
                  <c:v>0.063266</c:v>
                </c:pt>
                <c:pt idx="10845">
                  <c:v>0.06325</c:v>
                </c:pt>
                <c:pt idx="10846">
                  <c:v>0.063227</c:v>
                </c:pt>
                <c:pt idx="10847">
                  <c:v>0.063225</c:v>
                </c:pt>
                <c:pt idx="10848">
                  <c:v>0.063204</c:v>
                </c:pt>
                <c:pt idx="10849">
                  <c:v>0.063204</c:v>
                </c:pt>
                <c:pt idx="10850">
                  <c:v>0.063191</c:v>
                </c:pt>
                <c:pt idx="10851">
                  <c:v>0.063175</c:v>
                </c:pt>
                <c:pt idx="10852">
                  <c:v>0.063169</c:v>
                </c:pt>
                <c:pt idx="10853">
                  <c:v>0.063164</c:v>
                </c:pt>
                <c:pt idx="10854">
                  <c:v>0.063163</c:v>
                </c:pt>
                <c:pt idx="10855">
                  <c:v>0.063137</c:v>
                </c:pt>
                <c:pt idx="10856">
                  <c:v>0.063129</c:v>
                </c:pt>
                <c:pt idx="10857">
                  <c:v>0.063121</c:v>
                </c:pt>
                <c:pt idx="10858">
                  <c:v>0.063117</c:v>
                </c:pt>
                <c:pt idx="10859">
                  <c:v>0.063104</c:v>
                </c:pt>
                <c:pt idx="10860">
                  <c:v>0.0631</c:v>
                </c:pt>
                <c:pt idx="10861">
                  <c:v>0.063088</c:v>
                </c:pt>
                <c:pt idx="10862">
                  <c:v>0.063074</c:v>
                </c:pt>
                <c:pt idx="10863">
                  <c:v>0.06307</c:v>
                </c:pt>
                <c:pt idx="10864">
                  <c:v>0.063064</c:v>
                </c:pt>
                <c:pt idx="10865">
                  <c:v>0.063063</c:v>
                </c:pt>
                <c:pt idx="10866">
                  <c:v>0.06305</c:v>
                </c:pt>
                <c:pt idx="10867">
                  <c:v>0.063023</c:v>
                </c:pt>
                <c:pt idx="10868">
                  <c:v>0.063023</c:v>
                </c:pt>
                <c:pt idx="10869">
                  <c:v>0.063017</c:v>
                </c:pt>
                <c:pt idx="10870">
                  <c:v>0.063004</c:v>
                </c:pt>
                <c:pt idx="10871">
                  <c:v>0.063003</c:v>
                </c:pt>
                <c:pt idx="10872">
                  <c:v>0.062996</c:v>
                </c:pt>
                <c:pt idx="10873">
                  <c:v>0.062985</c:v>
                </c:pt>
                <c:pt idx="10874">
                  <c:v>0.06298</c:v>
                </c:pt>
                <c:pt idx="10875">
                  <c:v>0.062973</c:v>
                </c:pt>
                <c:pt idx="10876">
                  <c:v>0.062964</c:v>
                </c:pt>
                <c:pt idx="10877">
                  <c:v>0.062935</c:v>
                </c:pt>
                <c:pt idx="10878">
                  <c:v>0.062928</c:v>
                </c:pt>
                <c:pt idx="10879">
                  <c:v>0.062912</c:v>
                </c:pt>
                <c:pt idx="10880">
                  <c:v>0.062902</c:v>
                </c:pt>
                <c:pt idx="10881">
                  <c:v>0.062873</c:v>
                </c:pt>
                <c:pt idx="10882">
                  <c:v>0.062833</c:v>
                </c:pt>
                <c:pt idx="10883">
                  <c:v>0.062832</c:v>
                </c:pt>
                <c:pt idx="10884">
                  <c:v>0.062826</c:v>
                </c:pt>
                <c:pt idx="10885">
                  <c:v>0.062822</c:v>
                </c:pt>
                <c:pt idx="10886">
                  <c:v>0.062815</c:v>
                </c:pt>
                <c:pt idx="10887">
                  <c:v>0.062753</c:v>
                </c:pt>
                <c:pt idx="10888">
                  <c:v>0.062746</c:v>
                </c:pt>
                <c:pt idx="10889">
                  <c:v>0.062734</c:v>
                </c:pt>
                <c:pt idx="10890">
                  <c:v>0.062726</c:v>
                </c:pt>
                <c:pt idx="10891">
                  <c:v>0.062699</c:v>
                </c:pt>
                <c:pt idx="10892">
                  <c:v>0.062664</c:v>
                </c:pt>
                <c:pt idx="10893">
                  <c:v>0.062664</c:v>
                </c:pt>
                <c:pt idx="10894">
                  <c:v>0.062638</c:v>
                </c:pt>
                <c:pt idx="10895">
                  <c:v>0.062634</c:v>
                </c:pt>
                <c:pt idx="10896">
                  <c:v>0.062596</c:v>
                </c:pt>
                <c:pt idx="10897">
                  <c:v>0.06253</c:v>
                </c:pt>
                <c:pt idx="10898">
                  <c:v>0.062529</c:v>
                </c:pt>
                <c:pt idx="10899">
                  <c:v>0.06252</c:v>
                </c:pt>
                <c:pt idx="10900">
                  <c:v>0.062502</c:v>
                </c:pt>
                <c:pt idx="10901">
                  <c:v>0.062479</c:v>
                </c:pt>
                <c:pt idx="10902">
                  <c:v>0.062479</c:v>
                </c:pt>
                <c:pt idx="10903">
                  <c:v>0.062477</c:v>
                </c:pt>
                <c:pt idx="10904">
                  <c:v>0.062461</c:v>
                </c:pt>
                <c:pt idx="10905">
                  <c:v>0.062458</c:v>
                </c:pt>
                <c:pt idx="10906">
                  <c:v>0.062454</c:v>
                </c:pt>
                <c:pt idx="10907">
                  <c:v>0.06244</c:v>
                </c:pt>
                <c:pt idx="10908">
                  <c:v>0.062439</c:v>
                </c:pt>
                <c:pt idx="10909">
                  <c:v>0.062414</c:v>
                </c:pt>
                <c:pt idx="10910">
                  <c:v>0.062403</c:v>
                </c:pt>
                <c:pt idx="10911">
                  <c:v>0.062385</c:v>
                </c:pt>
                <c:pt idx="10912">
                  <c:v>0.062328</c:v>
                </c:pt>
                <c:pt idx="10913">
                  <c:v>0.062321</c:v>
                </c:pt>
                <c:pt idx="10914">
                  <c:v>0.062299</c:v>
                </c:pt>
                <c:pt idx="10915">
                  <c:v>0.062284</c:v>
                </c:pt>
                <c:pt idx="10916">
                  <c:v>0.062279</c:v>
                </c:pt>
                <c:pt idx="10917">
                  <c:v>0.062273</c:v>
                </c:pt>
                <c:pt idx="10918">
                  <c:v>0.06227</c:v>
                </c:pt>
                <c:pt idx="10919">
                  <c:v>0.062258</c:v>
                </c:pt>
                <c:pt idx="10920">
                  <c:v>0.062251</c:v>
                </c:pt>
                <c:pt idx="10921">
                  <c:v>0.062244</c:v>
                </c:pt>
                <c:pt idx="10922">
                  <c:v>0.062238</c:v>
                </c:pt>
                <c:pt idx="10923">
                  <c:v>0.062234</c:v>
                </c:pt>
                <c:pt idx="10924">
                  <c:v>0.062233</c:v>
                </c:pt>
                <c:pt idx="10925">
                  <c:v>0.062224</c:v>
                </c:pt>
                <c:pt idx="10926">
                  <c:v>0.062223</c:v>
                </c:pt>
                <c:pt idx="10927">
                  <c:v>0.062215</c:v>
                </c:pt>
                <c:pt idx="10928">
                  <c:v>0.062186</c:v>
                </c:pt>
                <c:pt idx="10929">
                  <c:v>0.062179</c:v>
                </c:pt>
                <c:pt idx="10930">
                  <c:v>0.062152</c:v>
                </c:pt>
                <c:pt idx="10931">
                  <c:v>0.062149</c:v>
                </c:pt>
                <c:pt idx="10932">
                  <c:v>0.062146</c:v>
                </c:pt>
                <c:pt idx="10933">
                  <c:v>0.062143</c:v>
                </c:pt>
                <c:pt idx="10934">
                  <c:v>0.062141</c:v>
                </c:pt>
                <c:pt idx="10935">
                  <c:v>0.06213</c:v>
                </c:pt>
                <c:pt idx="10936">
                  <c:v>0.062126</c:v>
                </c:pt>
                <c:pt idx="10937">
                  <c:v>0.062122</c:v>
                </c:pt>
                <c:pt idx="10938">
                  <c:v>0.062061</c:v>
                </c:pt>
                <c:pt idx="10939">
                  <c:v>0.062061</c:v>
                </c:pt>
                <c:pt idx="10940">
                  <c:v>0.06206</c:v>
                </c:pt>
                <c:pt idx="10941">
                  <c:v>0.062053</c:v>
                </c:pt>
                <c:pt idx="10942">
                  <c:v>0.062051</c:v>
                </c:pt>
                <c:pt idx="10943">
                  <c:v>0.062042</c:v>
                </c:pt>
                <c:pt idx="10944">
                  <c:v>0.062039</c:v>
                </c:pt>
                <c:pt idx="10945">
                  <c:v>0.062023</c:v>
                </c:pt>
                <c:pt idx="10946">
                  <c:v>0.062013</c:v>
                </c:pt>
                <c:pt idx="10947">
                  <c:v>0.062007</c:v>
                </c:pt>
                <c:pt idx="10948">
                  <c:v>0.061969</c:v>
                </c:pt>
                <c:pt idx="10949">
                  <c:v>0.061968</c:v>
                </c:pt>
                <c:pt idx="10950">
                  <c:v>0.06195</c:v>
                </c:pt>
                <c:pt idx="10951">
                  <c:v>0.061936</c:v>
                </c:pt>
                <c:pt idx="10952">
                  <c:v>0.061933</c:v>
                </c:pt>
                <c:pt idx="10953">
                  <c:v>0.061909</c:v>
                </c:pt>
                <c:pt idx="10954">
                  <c:v>0.061902</c:v>
                </c:pt>
                <c:pt idx="10955">
                  <c:v>0.061855</c:v>
                </c:pt>
                <c:pt idx="10956">
                  <c:v>0.061848</c:v>
                </c:pt>
                <c:pt idx="10957">
                  <c:v>0.061846</c:v>
                </c:pt>
                <c:pt idx="10958">
                  <c:v>0.061841</c:v>
                </c:pt>
                <c:pt idx="10959">
                  <c:v>0.061838</c:v>
                </c:pt>
                <c:pt idx="10960">
                  <c:v>0.061837</c:v>
                </c:pt>
                <c:pt idx="10961">
                  <c:v>0.061836</c:v>
                </c:pt>
                <c:pt idx="10962">
                  <c:v>0.061835</c:v>
                </c:pt>
                <c:pt idx="10963">
                  <c:v>0.061826</c:v>
                </c:pt>
                <c:pt idx="10964">
                  <c:v>0.061825</c:v>
                </c:pt>
                <c:pt idx="10965">
                  <c:v>0.061813</c:v>
                </c:pt>
                <c:pt idx="10966">
                  <c:v>0.061809</c:v>
                </c:pt>
                <c:pt idx="10967">
                  <c:v>0.061791</c:v>
                </c:pt>
                <c:pt idx="10968">
                  <c:v>0.061789</c:v>
                </c:pt>
                <c:pt idx="10969">
                  <c:v>0.061772</c:v>
                </c:pt>
                <c:pt idx="10970">
                  <c:v>0.061772</c:v>
                </c:pt>
                <c:pt idx="10971">
                  <c:v>0.061765</c:v>
                </c:pt>
                <c:pt idx="10972">
                  <c:v>0.061678</c:v>
                </c:pt>
                <c:pt idx="10973">
                  <c:v>0.061678</c:v>
                </c:pt>
                <c:pt idx="10974">
                  <c:v>0.061673</c:v>
                </c:pt>
                <c:pt idx="10975">
                  <c:v>0.061669</c:v>
                </c:pt>
                <c:pt idx="10976">
                  <c:v>0.061656</c:v>
                </c:pt>
                <c:pt idx="10977">
                  <c:v>0.061651</c:v>
                </c:pt>
                <c:pt idx="10978">
                  <c:v>0.061619</c:v>
                </c:pt>
                <c:pt idx="10979">
                  <c:v>0.061612</c:v>
                </c:pt>
                <c:pt idx="10980">
                  <c:v>0.061611</c:v>
                </c:pt>
                <c:pt idx="10981">
                  <c:v>0.061607</c:v>
                </c:pt>
                <c:pt idx="10982">
                  <c:v>0.061602</c:v>
                </c:pt>
                <c:pt idx="10983">
                  <c:v>0.061592</c:v>
                </c:pt>
                <c:pt idx="10984">
                  <c:v>0.061589</c:v>
                </c:pt>
                <c:pt idx="10985">
                  <c:v>0.06157</c:v>
                </c:pt>
                <c:pt idx="10986">
                  <c:v>0.061549</c:v>
                </c:pt>
                <c:pt idx="10987">
                  <c:v>0.061547</c:v>
                </c:pt>
                <c:pt idx="10988">
                  <c:v>0.06153</c:v>
                </c:pt>
                <c:pt idx="10989">
                  <c:v>0.061518</c:v>
                </c:pt>
                <c:pt idx="10990">
                  <c:v>0.06151</c:v>
                </c:pt>
                <c:pt idx="10991">
                  <c:v>0.061507</c:v>
                </c:pt>
                <c:pt idx="10992">
                  <c:v>0.061489</c:v>
                </c:pt>
                <c:pt idx="10993">
                  <c:v>0.061469</c:v>
                </c:pt>
                <c:pt idx="10994">
                  <c:v>0.061466</c:v>
                </c:pt>
                <c:pt idx="10995">
                  <c:v>0.061461</c:v>
                </c:pt>
                <c:pt idx="10996">
                  <c:v>0.061453</c:v>
                </c:pt>
                <c:pt idx="10997">
                  <c:v>0.061445</c:v>
                </c:pt>
                <c:pt idx="10998">
                  <c:v>0.061444</c:v>
                </c:pt>
                <c:pt idx="10999">
                  <c:v>0.061443</c:v>
                </c:pt>
                <c:pt idx="11000">
                  <c:v>0.061416</c:v>
                </c:pt>
                <c:pt idx="11001">
                  <c:v>0.061412</c:v>
                </c:pt>
                <c:pt idx="11002">
                  <c:v>0.061408</c:v>
                </c:pt>
                <c:pt idx="11003">
                  <c:v>0.061402</c:v>
                </c:pt>
                <c:pt idx="11004">
                  <c:v>0.061391</c:v>
                </c:pt>
                <c:pt idx="11005">
                  <c:v>0.061391</c:v>
                </c:pt>
                <c:pt idx="11006">
                  <c:v>0.061381</c:v>
                </c:pt>
                <c:pt idx="11007">
                  <c:v>0.061343</c:v>
                </c:pt>
                <c:pt idx="11008">
                  <c:v>0.061341</c:v>
                </c:pt>
                <c:pt idx="11009">
                  <c:v>0.061328</c:v>
                </c:pt>
                <c:pt idx="11010">
                  <c:v>0.061308</c:v>
                </c:pt>
                <c:pt idx="11011">
                  <c:v>0.061305</c:v>
                </c:pt>
                <c:pt idx="11012">
                  <c:v>0.061301</c:v>
                </c:pt>
                <c:pt idx="11013">
                  <c:v>0.061281</c:v>
                </c:pt>
                <c:pt idx="11014">
                  <c:v>0.061274</c:v>
                </c:pt>
                <c:pt idx="11015">
                  <c:v>0.06126</c:v>
                </c:pt>
                <c:pt idx="11016">
                  <c:v>0.061257</c:v>
                </c:pt>
                <c:pt idx="11017">
                  <c:v>0.061251</c:v>
                </c:pt>
                <c:pt idx="11018">
                  <c:v>0.061226</c:v>
                </c:pt>
                <c:pt idx="11019">
                  <c:v>0.061224</c:v>
                </c:pt>
                <c:pt idx="11020">
                  <c:v>0.061222</c:v>
                </c:pt>
                <c:pt idx="11021">
                  <c:v>0.061204</c:v>
                </c:pt>
                <c:pt idx="11022">
                  <c:v>0.061181</c:v>
                </c:pt>
                <c:pt idx="11023">
                  <c:v>0.061126</c:v>
                </c:pt>
                <c:pt idx="11024">
                  <c:v>0.061122</c:v>
                </c:pt>
                <c:pt idx="11025">
                  <c:v>0.061113</c:v>
                </c:pt>
                <c:pt idx="11026">
                  <c:v>0.061094</c:v>
                </c:pt>
                <c:pt idx="11027">
                  <c:v>0.061082</c:v>
                </c:pt>
                <c:pt idx="11028">
                  <c:v>0.061064</c:v>
                </c:pt>
                <c:pt idx="11029">
                  <c:v>0.061053</c:v>
                </c:pt>
                <c:pt idx="11030">
                  <c:v>0.061052</c:v>
                </c:pt>
                <c:pt idx="11031">
                  <c:v>0.061047</c:v>
                </c:pt>
                <c:pt idx="11032">
                  <c:v>0.060982</c:v>
                </c:pt>
                <c:pt idx="11033">
                  <c:v>0.06098</c:v>
                </c:pt>
                <c:pt idx="11034">
                  <c:v>0.060974</c:v>
                </c:pt>
                <c:pt idx="11035">
                  <c:v>0.060936</c:v>
                </c:pt>
                <c:pt idx="11036">
                  <c:v>0.060933</c:v>
                </c:pt>
                <c:pt idx="11037">
                  <c:v>0.060929</c:v>
                </c:pt>
                <c:pt idx="11038">
                  <c:v>0.060916</c:v>
                </c:pt>
                <c:pt idx="11039">
                  <c:v>0.060914</c:v>
                </c:pt>
                <c:pt idx="11040">
                  <c:v>0.060913</c:v>
                </c:pt>
                <c:pt idx="11041">
                  <c:v>0.060898</c:v>
                </c:pt>
                <c:pt idx="11042">
                  <c:v>0.060888</c:v>
                </c:pt>
                <c:pt idx="11043">
                  <c:v>0.060886</c:v>
                </c:pt>
                <c:pt idx="11044">
                  <c:v>0.060881</c:v>
                </c:pt>
                <c:pt idx="11045">
                  <c:v>0.060877</c:v>
                </c:pt>
                <c:pt idx="11046">
                  <c:v>0.060871</c:v>
                </c:pt>
                <c:pt idx="11047">
                  <c:v>0.060867</c:v>
                </c:pt>
                <c:pt idx="11048">
                  <c:v>0.060863</c:v>
                </c:pt>
                <c:pt idx="11049">
                  <c:v>0.060862</c:v>
                </c:pt>
                <c:pt idx="11050">
                  <c:v>0.06085</c:v>
                </c:pt>
                <c:pt idx="11051">
                  <c:v>0.060848</c:v>
                </c:pt>
                <c:pt idx="11052">
                  <c:v>0.060836</c:v>
                </c:pt>
                <c:pt idx="11053">
                  <c:v>0.060824</c:v>
                </c:pt>
                <c:pt idx="11054">
                  <c:v>0.060799</c:v>
                </c:pt>
                <c:pt idx="11055">
                  <c:v>0.060797</c:v>
                </c:pt>
                <c:pt idx="11056">
                  <c:v>0.060791</c:v>
                </c:pt>
                <c:pt idx="11057">
                  <c:v>0.06079</c:v>
                </c:pt>
                <c:pt idx="11058">
                  <c:v>0.060777</c:v>
                </c:pt>
                <c:pt idx="11059">
                  <c:v>0.060753</c:v>
                </c:pt>
                <c:pt idx="11060">
                  <c:v>0.060727</c:v>
                </c:pt>
                <c:pt idx="11061">
                  <c:v>0.060727</c:v>
                </c:pt>
                <c:pt idx="11062">
                  <c:v>0.060724</c:v>
                </c:pt>
                <c:pt idx="11063">
                  <c:v>0.060675</c:v>
                </c:pt>
                <c:pt idx="11064">
                  <c:v>0.060668</c:v>
                </c:pt>
                <c:pt idx="11065">
                  <c:v>0.060656</c:v>
                </c:pt>
                <c:pt idx="11066">
                  <c:v>0.060604</c:v>
                </c:pt>
                <c:pt idx="11067">
                  <c:v>0.060594</c:v>
                </c:pt>
                <c:pt idx="11068">
                  <c:v>0.060578</c:v>
                </c:pt>
                <c:pt idx="11069">
                  <c:v>0.06056</c:v>
                </c:pt>
                <c:pt idx="11070">
                  <c:v>0.060558</c:v>
                </c:pt>
                <c:pt idx="11071">
                  <c:v>0.060549</c:v>
                </c:pt>
                <c:pt idx="11072">
                  <c:v>0.060548</c:v>
                </c:pt>
                <c:pt idx="11073">
                  <c:v>0.060529</c:v>
                </c:pt>
                <c:pt idx="11074">
                  <c:v>0.060525</c:v>
                </c:pt>
                <c:pt idx="11075">
                  <c:v>0.060499</c:v>
                </c:pt>
                <c:pt idx="11076">
                  <c:v>0.060496</c:v>
                </c:pt>
                <c:pt idx="11077">
                  <c:v>0.060483</c:v>
                </c:pt>
                <c:pt idx="11078">
                  <c:v>0.060471</c:v>
                </c:pt>
                <c:pt idx="11079">
                  <c:v>0.060448</c:v>
                </c:pt>
                <c:pt idx="11080">
                  <c:v>0.060444</c:v>
                </c:pt>
                <c:pt idx="11081">
                  <c:v>0.060432</c:v>
                </c:pt>
                <c:pt idx="11082">
                  <c:v>0.060431</c:v>
                </c:pt>
                <c:pt idx="11083">
                  <c:v>0.060424</c:v>
                </c:pt>
                <c:pt idx="11084">
                  <c:v>0.060398</c:v>
                </c:pt>
                <c:pt idx="11085">
                  <c:v>0.060387</c:v>
                </c:pt>
                <c:pt idx="11086">
                  <c:v>0.060375</c:v>
                </c:pt>
                <c:pt idx="11087">
                  <c:v>0.060374</c:v>
                </c:pt>
                <c:pt idx="11088">
                  <c:v>0.060361</c:v>
                </c:pt>
                <c:pt idx="11089">
                  <c:v>0.060353</c:v>
                </c:pt>
                <c:pt idx="11090">
                  <c:v>0.060344</c:v>
                </c:pt>
                <c:pt idx="11091">
                  <c:v>0.060337</c:v>
                </c:pt>
                <c:pt idx="11092">
                  <c:v>0.060336</c:v>
                </c:pt>
                <c:pt idx="11093">
                  <c:v>0.060305</c:v>
                </c:pt>
                <c:pt idx="11094">
                  <c:v>0.060304</c:v>
                </c:pt>
                <c:pt idx="11095">
                  <c:v>0.0603</c:v>
                </c:pt>
                <c:pt idx="11096">
                  <c:v>0.060299</c:v>
                </c:pt>
                <c:pt idx="11097">
                  <c:v>0.060274</c:v>
                </c:pt>
                <c:pt idx="11098">
                  <c:v>0.060274</c:v>
                </c:pt>
                <c:pt idx="11099">
                  <c:v>0.060237</c:v>
                </c:pt>
                <c:pt idx="11100">
                  <c:v>0.060216</c:v>
                </c:pt>
                <c:pt idx="11101">
                  <c:v>0.060207</c:v>
                </c:pt>
                <c:pt idx="11102">
                  <c:v>0.060176</c:v>
                </c:pt>
                <c:pt idx="11103">
                  <c:v>0.060161</c:v>
                </c:pt>
                <c:pt idx="11104">
                  <c:v>0.06012</c:v>
                </c:pt>
                <c:pt idx="11105">
                  <c:v>0.060117</c:v>
                </c:pt>
                <c:pt idx="11106">
                  <c:v>0.060107</c:v>
                </c:pt>
                <c:pt idx="11107">
                  <c:v>0.060075</c:v>
                </c:pt>
                <c:pt idx="11108">
                  <c:v>0.060075</c:v>
                </c:pt>
                <c:pt idx="11109">
                  <c:v>0.060055</c:v>
                </c:pt>
                <c:pt idx="11110">
                  <c:v>0.060054</c:v>
                </c:pt>
                <c:pt idx="11111">
                  <c:v>0.060041</c:v>
                </c:pt>
                <c:pt idx="11112">
                  <c:v>0.060037</c:v>
                </c:pt>
                <c:pt idx="11113">
                  <c:v>0.060021</c:v>
                </c:pt>
                <c:pt idx="11114">
                  <c:v>0.060019</c:v>
                </c:pt>
                <c:pt idx="11115">
                  <c:v>0.060007</c:v>
                </c:pt>
                <c:pt idx="11116">
                  <c:v>0.059999</c:v>
                </c:pt>
                <c:pt idx="11117">
                  <c:v>0.059998</c:v>
                </c:pt>
                <c:pt idx="11118">
                  <c:v>0.059949</c:v>
                </c:pt>
                <c:pt idx="11119">
                  <c:v>0.059948</c:v>
                </c:pt>
                <c:pt idx="11120">
                  <c:v>0.059939</c:v>
                </c:pt>
                <c:pt idx="11121">
                  <c:v>0.059938</c:v>
                </c:pt>
                <c:pt idx="11122">
                  <c:v>0.059921</c:v>
                </c:pt>
                <c:pt idx="11123">
                  <c:v>0.059898</c:v>
                </c:pt>
                <c:pt idx="11124">
                  <c:v>0.059897</c:v>
                </c:pt>
                <c:pt idx="11125">
                  <c:v>0.059873</c:v>
                </c:pt>
                <c:pt idx="11126">
                  <c:v>0.059834</c:v>
                </c:pt>
                <c:pt idx="11127">
                  <c:v>0.059832</c:v>
                </c:pt>
                <c:pt idx="11128">
                  <c:v>0.059822</c:v>
                </c:pt>
                <c:pt idx="11129">
                  <c:v>0.0598</c:v>
                </c:pt>
                <c:pt idx="11130">
                  <c:v>0.059793</c:v>
                </c:pt>
                <c:pt idx="11131">
                  <c:v>0.059791</c:v>
                </c:pt>
                <c:pt idx="11132">
                  <c:v>0.05977</c:v>
                </c:pt>
                <c:pt idx="11133">
                  <c:v>0.059767</c:v>
                </c:pt>
                <c:pt idx="11134">
                  <c:v>0.059749</c:v>
                </c:pt>
                <c:pt idx="11135">
                  <c:v>0.059744</c:v>
                </c:pt>
                <c:pt idx="11136">
                  <c:v>0.059737</c:v>
                </c:pt>
                <c:pt idx="11137">
                  <c:v>0.059718</c:v>
                </c:pt>
                <c:pt idx="11138">
                  <c:v>0.05971</c:v>
                </c:pt>
                <c:pt idx="11139">
                  <c:v>0.059698</c:v>
                </c:pt>
                <c:pt idx="11140">
                  <c:v>0.059692</c:v>
                </c:pt>
                <c:pt idx="11141">
                  <c:v>0.059684</c:v>
                </c:pt>
                <c:pt idx="11142">
                  <c:v>0.059678</c:v>
                </c:pt>
                <c:pt idx="11143">
                  <c:v>0.05967</c:v>
                </c:pt>
                <c:pt idx="11144">
                  <c:v>0.059652</c:v>
                </c:pt>
                <c:pt idx="11145">
                  <c:v>0.059645</c:v>
                </c:pt>
                <c:pt idx="11146">
                  <c:v>0.059628</c:v>
                </c:pt>
                <c:pt idx="11147">
                  <c:v>0.059609</c:v>
                </c:pt>
                <c:pt idx="11148">
                  <c:v>0.059609</c:v>
                </c:pt>
                <c:pt idx="11149">
                  <c:v>0.059602</c:v>
                </c:pt>
                <c:pt idx="11150">
                  <c:v>0.059598</c:v>
                </c:pt>
                <c:pt idx="11151">
                  <c:v>0.05959</c:v>
                </c:pt>
                <c:pt idx="11152">
                  <c:v>0.059582</c:v>
                </c:pt>
                <c:pt idx="11153">
                  <c:v>0.059569</c:v>
                </c:pt>
                <c:pt idx="11154">
                  <c:v>0.059564</c:v>
                </c:pt>
                <c:pt idx="11155">
                  <c:v>0.059559</c:v>
                </c:pt>
                <c:pt idx="11156">
                  <c:v>0.05954</c:v>
                </c:pt>
                <c:pt idx="11157">
                  <c:v>0.059538</c:v>
                </c:pt>
                <c:pt idx="11158">
                  <c:v>0.059534</c:v>
                </c:pt>
                <c:pt idx="11159">
                  <c:v>0.059523</c:v>
                </c:pt>
                <c:pt idx="11160">
                  <c:v>0.059521</c:v>
                </c:pt>
                <c:pt idx="11161">
                  <c:v>0.059517</c:v>
                </c:pt>
                <c:pt idx="11162">
                  <c:v>0.059512</c:v>
                </c:pt>
                <c:pt idx="11163">
                  <c:v>0.059501</c:v>
                </c:pt>
                <c:pt idx="11164">
                  <c:v>0.059492</c:v>
                </c:pt>
                <c:pt idx="11165">
                  <c:v>0.059478</c:v>
                </c:pt>
                <c:pt idx="11166">
                  <c:v>0.059459</c:v>
                </c:pt>
                <c:pt idx="11167">
                  <c:v>0.059454</c:v>
                </c:pt>
                <c:pt idx="11168">
                  <c:v>0.059449</c:v>
                </c:pt>
                <c:pt idx="11169">
                  <c:v>0.059449</c:v>
                </c:pt>
                <c:pt idx="11170">
                  <c:v>0.059433</c:v>
                </c:pt>
                <c:pt idx="11171">
                  <c:v>0.05943</c:v>
                </c:pt>
                <c:pt idx="11172">
                  <c:v>0.059419</c:v>
                </c:pt>
                <c:pt idx="11173">
                  <c:v>0.059413</c:v>
                </c:pt>
                <c:pt idx="11174">
                  <c:v>0.059383</c:v>
                </c:pt>
                <c:pt idx="11175">
                  <c:v>0.059379</c:v>
                </c:pt>
                <c:pt idx="11176">
                  <c:v>0.059377</c:v>
                </c:pt>
                <c:pt idx="11177">
                  <c:v>0.059371</c:v>
                </c:pt>
                <c:pt idx="11178">
                  <c:v>0.059365</c:v>
                </c:pt>
                <c:pt idx="11179">
                  <c:v>0.059357</c:v>
                </c:pt>
                <c:pt idx="11180">
                  <c:v>0.059354</c:v>
                </c:pt>
                <c:pt idx="11181">
                  <c:v>0.059346</c:v>
                </c:pt>
                <c:pt idx="11182">
                  <c:v>0.059318</c:v>
                </c:pt>
                <c:pt idx="11183">
                  <c:v>0.059314</c:v>
                </c:pt>
                <c:pt idx="11184">
                  <c:v>0.059311</c:v>
                </c:pt>
                <c:pt idx="11185">
                  <c:v>0.059309</c:v>
                </c:pt>
                <c:pt idx="11186">
                  <c:v>0.059303</c:v>
                </c:pt>
                <c:pt idx="11187">
                  <c:v>0.059302</c:v>
                </c:pt>
                <c:pt idx="11188">
                  <c:v>0.059296</c:v>
                </c:pt>
                <c:pt idx="11189">
                  <c:v>0.059287</c:v>
                </c:pt>
                <c:pt idx="11190">
                  <c:v>0.059275</c:v>
                </c:pt>
                <c:pt idx="11191">
                  <c:v>0.059273</c:v>
                </c:pt>
                <c:pt idx="11192">
                  <c:v>0.05923</c:v>
                </c:pt>
                <c:pt idx="11193">
                  <c:v>0.059223</c:v>
                </c:pt>
                <c:pt idx="11194">
                  <c:v>0.059198</c:v>
                </c:pt>
                <c:pt idx="11195">
                  <c:v>0.059196</c:v>
                </c:pt>
                <c:pt idx="11196">
                  <c:v>0.05919</c:v>
                </c:pt>
                <c:pt idx="11197">
                  <c:v>0.059171</c:v>
                </c:pt>
                <c:pt idx="11198">
                  <c:v>0.059142</c:v>
                </c:pt>
                <c:pt idx="11199">
                  <c:v>0.059141</c:v>
                </c:pt>
                <c:pt idx="11200">
                  <c:v>0.059134</c:v>
                </c:pt>
                <c:pt idx="11201">
                  <c:v>0.059131</c:v>
                </c:pt>
                <c:pt idx="11202">
                  <c:v>0.059091</c:v>
                </c:pt>
                <c:pt idx="11203">
                  <c:v>0.059077</c:v>
                </c:pt>
                <c:pt idx="11204">
                  <c:v>0.059077</c:v>
                </c:pt>
                <c:pt idx="11205">
                  <c:v>0.059055</c:v>
                </c:pt>
                <c:pt idx="11206">
                  <c:v>0.059054</c:v>
                </c:pt>
                <c:pt idx="11207">
                  <c:v>0.059049</c:v>
                </c:pt>
                <c:pt idx="11208">
                  <c:v>0.059043</c:v>
                </c:pt>
                <c:pt idx="11209">
                  <c:v>0.059022</c:v>
                </c:pt>
                <c:pt idx="11210">
                  <c:v>0.059016</c:v>
                </c:pt>
                <c:pt idx="11211">
                  <c:v>0.059016</c:v>
                </c:pt>
                <c:pt idx="11212">
                  <c:v>0.059013</c:v>
                </c:pt>
                <c:pt idx="11213">
                  <c:v>0.059011</c:v>
                </c:pt>
                <c:pt idx="11214">
                  <c:v>0.058978</c:v>
                </c:pt>
                <c:pt idx="11215">
                  <c:v>0.058978</c:v>
                </c:pt>
                <c:pt idx="11216">
                  <c:v>0.058976</c:v>
                </c:pt>
                <c:pt idx="11217">
                  <c:v>0.058976</c:v>
                </c:pt>
                <c:pt idx="11218">
                  <c:v>0.058966</c:v>
                </c:pt>
                <c:pt idx="11219">
                  <c:v>0.058966</c:v>
                </c:pt>
                <c:pt idx="11220">
                  <c:v>0.058943</c:v>
                </c:pt>
                <c:pt idx="11221">
                  <c:v>0.058938</c:v>
                </c:pt>
                <c:pt idx="11222">
                  <c:v>0.058934</c:v>
                </c:pt>
                <c:pt idx="11223">
                  <c:v>0.058924</c:v>
                </c:pt>
                <c:pt idx="11224">
                  <c:v>0.058917</c:v>
                </c:pt>
                <c:pt idx="11225">
                  <c:v>0.058914</c:v>
                </c:pt>
                <c:pt idx="11226">
                  <c:v>0.058898</c:v>
                </c:pt>
                <c:pt idx="11227">
                  <c:v>0.058887</c:v>
                </c:pt>
                <c:pt idx="11228">
                  <c:v>0.058887</c:v>
                </c:pt>
                <c:pt idx="11229">
                  <c:v>0.058878</c:v>
                </c:pt>
                <c:pt idx="11230">
                  <c:v>0.058878</c:v>
                </c:pt>
                <c:pt idx="11231">
                  <c:v>0.058866</c:v>
                </c:pt>
                <c:pt idx="11232">
                  <c:v>0.05885</c:v>
                </c:pt>
                <c:pt idx="11233">
                  <c:v>0.058842</c:v>
                </c:pt>
                <c:pt idx="11234">
                  <c:v>0.05883</c:v>
                </c:pt>
                <c:pt idx="11235">
                  <c:v>0.058829</c:v>
                </c:pt>
                <c:pt idx="11236">
                  <c:v>0.058799</c:v>
                </c:pt>
                <c:pt idx="11237">
                  <c:v>0.058791</c:v>
                </c:pt>
                <c:pt idx="11238">
                  <c:v>0.058782</c:v>
                </c:pt>
                <c:pt idx="11239">
                  <c:v>0.058778</c:v>
                </c:pt>
                <c:pt idx="11240">
                  <c:v>0.05875</c:v>
                </c:pt>
                <c:pt idx="11241">
                  <c:v>0.058738</c:v>
                </c:pt>
                <c:pt idx="11242">
                  <c:v>0.058733</c:v>
                </c:pt>
                <c:pt idx="11243">
                  <c:v>0.058709</c:v>
                </c:pt>
                <c:pt idx="11244">
                  <c:v>0.058695</c:v>
                </c:pt>
                <c:pt idx="11245">
                  <c:v>0.05868</c:v>
                </c:pt>
                <c:pt idx="11246">
                  <c:v>0.058678</c:v>
                </c:pt>
                <c:pt idx="11247">
                  <c:v>0.058653</c:v>
                </c:pt>
                <c:pt idx="11248">
                  <c:v>0.058638</c:v>
                </c:pt>
                <c:pt idx="11249">
                  <c:v>0.058627</c:v>
                </c:pt>
                <c:pt idx="11250">
                  <c:v>0.058623</c:v>
                </c:pt>
                <c:pt idx="11251">
                  <c:v>0.058618</c:v>
                </c:pt>
                <c:pt idx="11252">
                  <c:v>0.05861</c:v>
                </c:pt>
                <c:pt idx="11253">
                  <c:v>0.058608</c:v>
                </c:pt>
                <c:pt idx="11254">
                  <c:v>0.058602</c:v>
                </c:pt>
                <c:pt idx="11255">
                  <c:v>0.058596</c:v>
                </c:pt>
                <c:pt idx="11256">
                  <c:v>0.058593</c:v>
                </c:pt>
                <c:pt idx="11257">
                  <c:v>0.058586</c:v>
                </c:pt>
                <c:pt idx="11258">
                  <c:v>0.058581</c:v>
                </c:pt>
                <c:pt idx="11259">
                  <c:v>0.058567</c:v>
                </c:pt>
                <c:pt idx="11260">
                  <c:v>0.058542</c:v>
                </c:pt>
                <c:pt idx="11261">
                  <c:v>0.058531</c:v>
                </c:pt>
                <c:pt idx="11262">
                  <c:v>0.058525</c:v>
                </c:pt>
                <c:pt idx="11263">
                  <c:v>0.058515</c:v>
                </c:pt>
                <c:pt idx="11264">
                  <c:v>0.058469</c:v>
                </c:pt>
                <c:pt idx="11265">
                  <c:v>0.05846</c:v>
                </c:pt>
                <c:pt idx="11266">
                  <c:v>0.058424</c:v>
                </c:pt>
                <c:pt idx="11267">
                  <c:v>0.058422</c:v>
                </c:pt>
                <c:pt idx="11268">
                  <c:v>0.058411</c:v>
                </c:pt>
                <c:pt idx="11269">
                  <c:v>0.058402</c:v>
                </c:pt>
                <c:pt idx="11270">
                  <c:v>0.058389</c:v>
                </c:pt>
                <c:pt idx="11271">
                  <c:v>0.058381</c:v>
                </c:pt>
                <c:pt idx="11272">
                  <c:v>0.058371</c:v>
                </c:pt>
                <c:pt idx="11273">
                  <c:v>0.058325</c:v>
                </c:pt>
                <c:pt idx="11274">
                  <c:v>0.058322</c:v>
                </c:pt>
                <c:pt idx="11275">
                  <c:v>0.058289</c:v>
                </c:pt>
                <c:pt idx="11276">
                  <c:v>0.058271</c:v>
                </c:pt>
                <c:pt idx="11277">
                  <c:v>0.058253</c:v>
                </c:pt>
                <c:pt idx="11278">
                  <c:v>0.058228</c:v>
                </c:pt>
                <c:pt idx="11279">
                  <c:v>0.058198</c:v>
                </c:pt>
                <c:pt idx="11280">
                  <c:v>0.058195</c:v>
                </c:pt>
                <c:pt idx="11281">
                  <c:v>0.058183</c:v>
                </c:pt>
                <c:pt idx="11282">
                  <c:v>0.058166</c:v>
                </c:pt>
                <c:pt idx="11283">
                  <c:v>0.058153</c:v>
                </c:pt>
                <c:pt idx="11284">
                  <c:v>0.058151</c:v>
                </c:pt>
                <c:pt idx="11285">
                  <c:v>0.058147</c:v>
                </c:pt>
                <c:pt idx="11286">
                  <c:v>0.058142</c:v>
                </c:pt>
                <c:pt idx="11287">
                  <c:v>0.05811</c:v>
                </c:pt>
                <c:pt idx="11288">
                  <c:v>0.058082</c:v>
                </c:pt>
                <c:pt idx="11289">
                  <c:v>0.058038</c:v>
                </c:pt>
                <c:pt idx="11290">
                  <c:v>0.058032</c:v>
                </c:pt>
                <c:pt idx="11291">
                  <c:v>0.058029</c:v>
                </c:pt>
                <c:pt idx="11292">
                  <c:v>0.057993</c:v>
                </c:pt>
                <c:pt idx="11293">
                  <c:v>0.057963</c:v>
                </c:pt>
                <c:pt idx="11294">
                  <c:v>0.057961</c:v>
                </c:pt>
                <c:pt idx="11295">
                  <c:v>0.057958</c:v>
                </c:pt>
                <c:pt idx="11296">
                  <c:v>0.05793</c:v>
                </c:pt>
                <c:pt idx="11297">
                  <c:v>0.057919</c:v>
                </c:pt>
                <c:pt idx="11298">
                  <c:v>0.057911</c:v>
                </c:pt>
                <c:pt idx="11299">
                  <c:v>0.057902</c:v>
                </c:pt>
                <c:pt idx="11300">
                  <c:v>0.057892</c:v>
                </c:pt>
                <c:pt idx="11301">
                  <c:v>0.057891</c:v>
                </c:pt>
                <c:pt idx="11302">
                  <c:v>0.057888</c:v>
                </c:pt>
                <c:pt idx="11303">
                  <c:v>0.057873</c:v>
                </c:pt>
                <c:pt idx="11304">
                  <c:v>0.057869</c:v>
                </c:pt>
                <c:pt idx="11305">
                  <c:v>0.057863</c:v>
                </c:pt>
                <c:pt idx="11306">
                  <c:v>0.057862</c:v>
                </c:pt>
                <c:pt idx="11307">
                  <c:v>0.05786</c:v>
                </c:pt>
                <c:pt idx="11308">
                  <c:v>0.057849</c:v>
                </c:pt>
                <c:pt idx="11309">
                  <c:v>0.057845</c:v>
                </c:pt>
                <c:pt idx="11310">
                  <c:v>0.057819</c:v>
                </c:pt>
                <c:pt idx="11311">
                  <c:v>0.057818</c:v>
                </c:pt>
                <c:pt idx="11312">
                  <c:v>0.057796</c:v>
                </c:pt>
                <c:pt idx="11313">
                  <c:v>0.057786</c:v>
                </c:pt>
                <c:pt idx="11314">
                  <c:v>0.057777</c:v>
                </c:pt>
                <c:pt idx="11315">
                  <c:v>0.05777</c:v>
                </c:pt>
                <c:pt idx="11316">
                  <c:v>0.057769</c:v>
                </c:pt>
                <c:pt idx="11317">
                  <c:v>0.057764</c:v>
                </c:pt>
                <c:pt idx="11318">
                  <c:v>0.057753</c:v>
                </c:pt>
                <c:pt idx="11319">
                  <c:v>0.057729</c:v>
                </c:pt>
                <c:pt idx="11320">
                  <c:v>0.057721</c:v>
                </c:pt>
                <c:pt idx="11321">
                  <c:v>0.057719</c:v>
                </c:pt>
                <c:pt idx="11322">
                  <c:v>0.057714</c:v>
                </c:pt>
                <c:pt idx="11323">
                  <c:v>0.057698</c:v>
                </c:pt>
                <c:pt idx="11324">
                  <c:v>0.057671</c:v>
                </c:pt>
                <c:pt idx="11325">
                  <c:v>0.057657</c:v>
                </c:pt>
                <c:pt idx="11326">
                  <c:v>0.057654</c:v>
                </c:pt>
                <c:pt idx="11327">
                  <c:v>0.057649</c:v>
                </c:pt>
                <c:pt idx="11328">
                  <c:v>0.057635</c:v>
                </c:pt>
                <c:pt idx="11329">
                  <c:v>0.057635</c:v>
                </c:pt>
                <c:pt idx="11330">
                  <c:v>0.057633</c:v>
                </c:pt>
                <c:pt idx="11331">
                  <c:v>0.057632</c:v>
                </c:pt>
                <c:pt idx="11332">
                  <c:v>0.057595</c:v>
                </c:pt>
                <c:pt idx="11333">
                  <c:v>0.057589</c:v>
                </c:pt>
                <c:pt idx="11334">
                  <c:v>0.057586</c:v>
                </c:pt>
                <c:pt idx="11335">
                  <c:v>0.057582</c:v>
                </c:pt>
                <c:pt idx="11336">
                  <c:v>0.057563</c:v>
                </c:pt>
                <c:pt idx="11337">
                  <c:v>0.057537</c:v>
                </c:pt>
                <c:pt idx="11338">
                  <c:v>0.057535</c:v>
                </c:pt>
                <c:pt idx="11339">
                  <c:v>0.057529</c:v>
                </c:pt>
                <c:pt idx="11340">
                  <c:v>0.057494</c:v>
                </c:pt>
                <c:pt idx="11341">
                  <c:v>0.057493</c:v>
                </c:pt>
                <c:pt idx="11342">
                  <c:v>0.057487</c:v>
                </c:pt>
                <c:pt idx="11343">
                  <c:v>0.057477</c:v>
                </c:pt>
                <c:pt idx="11344">
                  <c:v>0.057477</c:v>
                </c:pt>
                <c:pt idx="11345">
                  <c:v>0.057472</c:v>
                </c:pt>
                <c:pt idx="11346">
                  <c:v>0.05747</c:v>
                </c:pt>
                <c:pt idx="11347">
                  <c:v>0.05746</c:v>
                </c:pt>
                <c:pt idx="11348">
                  <c:v>0.057455</c:v>
                </c:pt>
                <c:pt idx="11349">
                  <c:v>0.057453</c:v>
                </c:pt>
                <c:pt idx="11350">
                  <c:v>0.057418</c:v>
                </c:pt>
                <c:pt idx="11351">
                  <c:v>0.057403</c:v>
                </c:pt>
                <c:pt idx="11352">
                  <c:v>0.057382</c:v>
                </c:pt>
                <c:pt idx="11353">
                  <c:v>0.057357</c:v>
                </c:pt>
                <c:pt idx="11354">
                  <c:v>0.057344</c:v>
                </c:pt>
                <c:pt idx="11355">
                  <c:v>0.057341</c:v>
                </c:pt>
                <c:pt idx="11356">
                  <c:v>0.057337</c:v>
                </c:pt>
                <c:pt idx="11357">
                  <c:v>0.057334</c:v>
                </c:pt>
                <c:pt idx="11358">
                  <c:v>0.057333</c:v>
                </c:pt>
                <c:pt idx="11359">
                  <c:v>0.057317</c:v>
                </c:pt>
                <c:pt idx="11360">
                  <c:v>0.057309</c:v>
                </c:pt>
                <c:pt idx="11361">
                  <c:v>0.057297</c:v>
                </c:pt>
                <c:pt idx="11362">
                  <c:v>0.057292</c:v>
                </c:pt>
                <c:pt idx="11363">
                  <c:v>0.057285</c:v>
                </c:pt>
                <c:pt idx="11364">
                  <c:v>0.057264</c:v>
                </c:pt>
                <c:pt idx="11365">
                  <c:v>0.057253</c:v>
                </c:pt>
                <c:pt idx="11366">
                  <c:v>0.057234</c:v>
                </c:pt>
                <c:pt idx="11367">
                  <c:v>0.05723</c:v>
                </c:pt>
                <c:pt idx="11368">
                  <c:v>0.057225</c:v>
                </c:pt>
                <c:pt idx="11369">
                  <c:v>0.05721</c:v>
                </c:pt>
                <c:pt idx="11370">
                  <c:v>0.057205</c:v>
                </c:pt>
                <c:pt idx="11371">
                  <c:v>0.057198</c:v>
                </c:pt>
                <c:pt idx="11372">
                  <c:v>0.057192</c:v>
                </c:pt>
                <c:pt idx="11373">
                  <c:v>0.05719</c:v>
                </c:pt>
                <c:pt idx="11374">
                  <c:v>0.057183</c:v>
                </c:pt>
                <c:pt idx="11375">
                  <c:v>0.057165</c:v>
                </c:pt>
                <c:pt idx="11376">
                  <c:v>0.05714</c:v>
                </c:pt>
                <c:pt idx="11377">
                  <c:v>0.057129</c:v>
                </c:pt>
                <c:pt idx="11378">
                  <c:v>0.057119</c:v>
                </c:pt>
                <c:pt idx="11379">
                  <c:v>0.057118</c:v>
                </c:pt>
                <c:pt idx="11380">
                  <c:v>0.057112</c:v>
                </c:pt>
                <c:pt idx="11381">
                  <c:v>0.057104</c:v>
                </c:pt>
                <c:pt idx="11382">
                  <c:v>0.057098</c:v>
                </c:pt>
                <c:pt idx="11383">
                  <c:v>0.057094</c:v>
                </c:pt>
                <c:pt idx="11384">
                  <c:v>0.057094</c:v>
                </c:pt>
                <c:pt idx="11385">
                  <c:v>0.057094</c:v>
                </c:pt>
                <c:pt idx="11386">
                  <c:v>0.057049</c:v>
                </c:pt>
                <c:pt idx="11387">
                  <c:v>0.057028</c:v>
                </c:pt>
                <c:pt idx="11388">
                  <c:v>0.056997</c:v>
                </c:pt>
                <c:pt idx="11389">
                  <c:v>0.056985</c:v>
                </c:pt>
                <c:pt idx="11390">
                  <c:v>0.056979</c:v>
                </c:pt>
                <c:pt idx="11391">
                  <c:v>0.056972</c:v>
                </c:pt>
                <c:pt idx="11392">
                  <c:v>0.056968</c:v>
                </c:pt>
                <c:pt idx="11393">
                  <c:v>0.056883</c:v>
                </c:pt>
                <c:pt idx="11394">
                  <c:v>0.05688</c:v>
                </c:pt>
                <c:pt idx="11395">
                  <c:v>0.056861</c:v>
                </c:pt>
                <c:pt idx="11396">
                  <c:v>0.056858</c:v>
                </c:pt>
                <c:pt idx="11397">
                  <c:v>0.056852</c:v>
                </c:pt>
                <c:pt idx="11398">
                  <c:v>0.056849</c:v>
                </c:pt>
                <c:pt idx="11399">
                  <c:v>0.056843</c:v>
                </c:pt>
                <c:pt idx="11400">
                  <c:v>0.056833</c:v>
                </c:pt>
                <c:pt idx="11401">
                  <c:v>0.056826</c:v>
                </c:pt>
                <c:pt idx="11402">
                  <c:v>0.056825</c:v>
                </c:pt>
                <c:pt idx="11403">
                  <c:v>0.056813</c:v>
                </c:pt>
                <c:pt idx="11404">
                  <c:v>0.056807</c:v>
                </c:pt>
                <c:pt idx="11405">
                  <c:v>0.05678</c:v>
                </c:pt>
                <c:pt idx="11406">
                  <c:v>0.056778</c:v>
                </c:pt>
                <c:pt idx="11407">
                  <c:v>0.056767</c:v>
                </c:pt>
                <c:pt idx="11408">
                  <c:v>0.056748</c:v>
                </c:pt>
                <c:pt idx="11409">
                  <c:v>0.056729</c:v>
                </c:pt>
                <c:pt idx="11410">
                  <c:v>0.05672</c:v>
                </c:pt>
                <c:pt idx="11411">
                  <c:v>0.056716</c:v>
                </c:pt>
                <c:pt idx="11412">
                  <c:v>0.056705</c:v>
                </c:pt>
                <c:pt idx="11413">
                  <c:v>0.056704</c:v>
                </c:pt>
                <c:pt idx="11414">
                  <c:v>0.056689</c:v>
                </c:pt>
                <c:pt idx="11415">
                  <c:v>0.056673</c:v>
                </c:pt>
                <c:pt idx="11416">
                  <c:v>0.056669</c:v>
                </c:pt>
                <c:pt idx="11417">
                  <c:v>0.056665</c:v>
                </c:pt>
                <c:pt idx="11418">
                  <c:v>0.05665</c:v>
                </c:pt>
                <c:pt idx="11419">
                  <c:v>0.056645</c:v>
                </c:pt>
                <c:pt idx="11420">
                  <c:v>0.056636</c:v>
                </c:pt>
                <c:pt idx="11421">
                  <c:v>0.056622</c:v>
                </c:pt>
                <c:pt idx="11422">
                  <c:v>0.056605</c:v>
                </c:pt>
                <c:pt idx="11423">
                  <c:v>0.0566</c:v>
                </c:pt>
                <c:pt idx="11424">
                  <c:v>0.056563</c:v>
                </c:pt>
                <c:pt idx="11425">
                  <c:v>0.05656</c:v>
                </c:pt>
                <c:pt idx="11426">
                  <c:v>0.056551</c:v>
                </c:pt>
                <c:pt idx="11427">
                  <c:v>0.056526</c:v>
                </c:pt>
                <c:pt idx="11428">
                  <c:v>0.056517</c:v>
                </c:pt>
                <c:pt idx="11429">
                  <c:v>0.056514</c:v>
                </c:pt>
                <c:pt idx="11430">
                  <c:v>0.056474</c:v>
                </c:pt>
                <c:pt idx="11431">
                  <c:v>0.056461</c:v>
                </c:pt>
                <c:pt idx="11432">
                  <c:v>0.056456</c:v>
                </c:pt>
                <c:pt idx="11433">
                  <c:v>0.056439</c:v>
                </c:pt>
                <c:pt idx="11434">
                  <c:v>0.056439</c:v>
                </c:pt>
                <c:pt idx="11435">
                  <c:v>0.056434</c:v>
                </c:pt>
                <c:pt idx="11436">
                  <c:v>0.056433</c:v>
                </c:pt>
                <c:pt idx="11437">
                  <c:v>0.056403</c:v>
                </c:pt>
                <c:pt idx="11438">
                  <c:v>0.056398</c:v>
                </c:pt>
                <c:pt idx="11439">
                  <c:v>0.056391</c:v>
                </c:pt>
                <c:pt idx="11440">
                  <c:v>0.056385</c:v>
                </c:pt>
                <c:pt idx="11441">
                  <c:v>0.056384</c:v>
                </c:pt>
                <c:pt idx="11442">
                  <c:v>0.056369</c:v>
                </c:pt>
                <c:pt idx="11443">
                  <c:v>0.056365</c:v>
                </c:pt>
                <c:pt idx="11444">
                  <c:v>0.056364</c:v>
                </c:pt>
                <c:pt idx="11445">
                  <c:v>0.056355</c:v>
                </c:pt>
                <c:pt idx="11446">
                  <c:v>0.056354</c:v>
                </c:pt>
                <c:pt idx="11447">
                  <c:v>0.056348</c:v>
                </c:pt>
                <c:pt idx="11448">
                  <c:v>0.056336</c:v>
                </c:pt>
                <c:pt idx="11449">
                  <c:v>0.056325</c:v>
                </c:pt>
                <c:pt idx="11450">
                  <c:v>0.056297</c:v>
                </c:pt>
                <c:pt idx="11451">
                  <c:v>0.056293</c:v>
                </c:pt>
                <c:pt idx="11452">
                  <c:v>0.056283</c:v>
                </c:pt>
                <c:pt idx="11453">
                  <c:v>0.056283</c:v>
                </c:pt>
                <c:pt idx="11454">
                  <c:v>0.056275</c:v>
                </c:pt>
                <c:pt idx="11455">
                  <c:v>0.056274</c:v>
                </c:pt>
                <c:pt idx="11456">
                  <c:v>0.056274</c:v>
                </c:pt>
                <c:pt idx="11457">
                  <c:v>0.056266</c:v>
                </c:pt>
                <c:pt idx="11458">
                  <c:v>0.05626</c:v>
                </c:pt>
                <c:pt idx="11459">
                  <c:v>0.056251</c:v>
                </c:pt>
                <c:pt idx="11460">
                  <c:v>0.05625</c:v>
                </c:pt>
                <c:pt idx="11461">
                  <c:v>0.056218</c:v>
                </c:pt>
                <c:pt idx="11462">
                  <c:v>0.056195</c:v>
                </c:pt>
                <c:pt idx="11463">
                  <c:v>0.056169</c:v>
                </c:pt>
                <c:pt idx="11464">
                  <c:v>0.056165</c:v>
                </c:pt>
                <c:pt idx="11465">
                  <c:v>0.056156</c:v>
                </c:pt>
                <c:pt idx="11466">
                  <c:v>0.056146</c:v>
                </c:pt>
                <c:pt idx="11467">
                  <c:v>0.056133</c:v>
                </c:pt>
                <c:pt idx="11468">
                  <c:v>0.05613</c:v>
                </c:pt>
                <c:pt idx="11469">
                  <c:v>0.056115</c:v>
                </c:pt>
                <c:pt idx="11470">
                  <c:v>0.056095</c:v>
                </c:pt>
                <c:pt idx="11471">
                  <c:v>0.056072</c:v>
                </c:pt>
                <c:pt idx="11472">
                  <c:v>0.056057</c:v>
                </c:pt>
                <c:pt idx="11473">
                  <c:v>0.056056</c:v>
                </c:pt>
                <c:pt idx="11474">
                  <c:v>0.056045</c:v>
                </c:pt>
                <c:pt idx="11475">
                  <c:v>0.056035</c:v>
                </c:pt>
                <c:pt idx="11476">
                  <c:v>0.056002</c:v>
                </c:pt>
                <c:pt idx="11477">
                  <c:v>0.055985</c:v>
                </c:pt>
                <c:pt idx="11478">
                  <c:v>0.055965</c:v>
                </c:pt>
                <c:pt idx="11479">
                  <c:v>0.055952</c:v>
                </c:pt>
                <c:pt idx="11480">
                  <c:v>0.05594</c:v>
                </c:pt>
                <c:pt idx="11481">
                  <c:v>0.055924</c:v>
                </c:pt>
                <c:pt idx="11482">
                  <c:v>0.055922</c:v>
                </c:pt>
                <c:pt idx="11483">
                  <c:v>0.055909</c:v>
                </c:pt>
                <c:pt idx="11484">
                  <c:v>0.055901</c:v>
                </c:pt>
                <c:pt idx="11485">
                  <c:v>0.055898</c:v>
                </c:pt>
                <c:pt idx="11486">
                  <c:v>0.055888</c:v>
                </c:pt>
                <c:pt idx="11487">
                  <c:v>0.055886</c:v>
                </c:pt>
                <c:pt idx="11488">
                  <c:v>0.055886</c:v>
                </c:pt>
                <c:pt idx="11489">
                  <c:v>0.055881</c:v>
                </c:pt>
                <c:pt idx="11490">
                  <c:v>0.055854</c:v>
                </c:pt>
                <c:pt idx="11491">
                  <c:v>0.055834</c:v>
                </c:pt>
                <c:pt idx="11492">
                  <c:v>0.05583</c:v>
                </c:pt>
                <c:pt idx="11493">
                  <c:v>0.055824</c:v>
                </c:pt>
                <c:pt idx="11494">
                  <c:v>0.055823</c:v>
                </c:pt>
                <c:pt idx="11495">
                  <c:v>0.055819</c:v>
                </c:pt>
                <c:pt idx="11496">
                  <c:v>0.055815</c:v>
                </c:pt>
                <c:pt idx="11497">
                  <c:v>0.055782</c:v>
                </c:pt>
                <c:pt idx="11498">
                  <c:v>0.055768</c:v>
                </c:pt>
                <c:pt idx="11499">
                  <c:v>0.055762</c:v>
                </c:pt>
                <c:pt idx="11500">
                  <c:v>0.055753</c:v>
                </c:pt>
                <c:pt idx="11501">
                  <c:v>0.05575</c:v>
                </c:pt>
                <c:pt idx="11502">
                  <c:v>0.055749</c:v>
                </c:pt>
                <c:pt idx="11503">
                  <c:v>0.055743</c:v>
                </c:pt>
                <c:pt idx="11504">
                  <c:v>0.055736</c:v>
                </c:pt>
                <c:pt idx="11505">
                  <c:v>0.055735</c:v>
                </c:pt>
                <c:pt idx="11506">
                  <c:v>0.055731</c:v>
                </c:pt>
                <c:pt idx="11507">
                  <c:v>0.05573</c:v>
                </c:pt>
                <c:pt idx="11508">
                  <c:v>0.055726</c:v>
                </c:pt>
                <c:pt idx="11509">
                  <c:v>0.055725</c:v>
                </c:pt>
                <c:pt idx="11510">
                  <c:v>0.055723</c:v>
                </c:pt>
                <c:pt idx="11511">
                  <c:v>0.05572</c:v>
                </c:pt>
                <c:pt idx="11512">
                  <c:v>0.055716</c:v>
                </c:pt>
                <c:pt idx="11513">
                  <c:v>0.055714</c:v>
                </c:pt>
                <c:pt idx="11514">
                  <c:v>0.055704</c:v>
                </c:pt>
                <c:pt idx="11515">
                  <c:v>0.055698</c:v>
                </c:pt>
                <c:pt idx="11516">
                  <c:v>0.055691</c:v>
                </c:pt>
                <c:pt idx="11517">
                  <c:v>0.055663</c:v>
                </c:pt>
                <c:pt idx="11518">
                  <c:v>0.055656</c:v>
                </c:pt>
                <c:pt idx="11519">
                  <c:v>0.055638</c:v>
                </c:pt>
                <c:pt idx="11520">
                  <c:v>0.055632</c:v>
                </c:pt>
                <c:pt idx="11521">
                  <c:v>0.055603</c:v>
                </c:pt>
                <c:pt idx="11522">
                  <c:v>0.055599</c:v>
                </c:pt>
                <c:pt idx="11523">
                  <c:v>0.055577</c:v>
                </c:pt>
                <c:pt idx="11524">
                  <c:v>0.055554</c:v>
                </c:pt>
                <c:pt idx="11525">
                  <c:v>0.055553</c:v>
                </c:pt>
                <c:pt idx="11526">
                  <c:v>0.055546</c:v>
                </c:pt>
                <c:pt idx="11527">
                  <c:v>0.055539</c:v>
                </c:pt>
                <c:pt idx="11528">
                  <c:v>0.055538</c:v>
                </c:pt>
                <c:pt idx="11529">
                  <c:v>0.055528</c:v>
                </c:pt>
                <c:pt idx="11530">
                  <c:v>0.055524</c:v>
                </c:pt>
                <c:pt idx="11531">
                  <c:v>0.055514</c:v>
                </c:pt>
                <c:pt idx="11532">
                  <c:v>0.055498</c:v>
                </c:pt>
                <c:pt idx="11533">
                  <c:v>0.05547</c:v>
                </c:pt>
                <c:pt idx="11534">
                  <c:v>0.055466</c:v>
                </c:pt>
                <c:pt idx="11535">
                  <c:v>0.05545</c:v>
                </c:pt>
                <c:pt idx="11536">
                  <c:v>0.055439</c:v>
                </c:pt>
                <c:pt idx="11537">
                  <c:v>0.055423</c:v>
                </c:pt>
                <c:pt idx="11538">
                  <c:v>0.055422</c:v>
                </c:pt>
                <c:pt idx="11539">
                  <c:v>0.055421</c:v>
                </c:pt>
                <c:pt idx="11540">
                  <c:v>0.055412</c:v>
                </c:pt>
                <c:pt idx="11541">
                  <c:v>0.055404</c:v>
                </c:pt>
                <c:pt idx="11542">
                  <c:v>0.055399</c:v>
                </c:pt>
                <c:pt idx="11543">
                  <c:v>0.055373</c:v>
                </c:pt>
                <c:pt idx="11544">
                  <c:v>0.055355</c:v>
                </c:pt>
                <c:pt idx="11545">
                  <c:v>0.055351</c:v>
                </c:pt>
                <c:pt idx="11546">
                  <c:v>0.055348</c:v>
                </c:pt>
                <c:pt idx="11547">
                  <c:v>0.055347</c:v>
                </c:pt>
                <c:pt idx="11548">
                  <c:v>0.055335</c:v>
                </c:pt>
                <c:pt idx="11549">
                  <c:v>0.055329</c:v>
                </c:pt>
                <c:pt idx="11550">
                  <c:v>0.055327</c:v>
                </c:pt>
                <c:pt idx="11551">
                  <c:v>0.055319</c:v>
                </c:pt>
                <c:pt idx="11552">
                  <c:v>0.055312</c:v>
                </c:pt>
                <c:pt idx="11553">
                  <c:v>0.055311</c:v>
                </c:pt>
                <c:pt idx="11554">
                  <c:v>0.055297</c:v>
                </c:pt>
                <c:pt idx="11555">
                  <c:v>0.055295</c:v>
                </c:pt>
                <c:pt idx="11556">
                  <c:v>0.055265</c:v>
                </c:pt>
                <c:pt idx="11557">
                  <c:v>0.05525</c:v>
                </c:pt>
                <c:pt idx="11558">
                  <c:v>0.055249</c:v>
                </c:pt>
                <c:pt idx="11559">
                  <c:v>0.055235</c:v>
                </c:pt>
                <c:pt idx="11560">
                  <c:v>0.055231</c:v>
                </c:pt>
                <c:pt idx="11561">
                  <c:v>0.055229</c:v>
                </c:pt>
                <c:pt idx="11562">
                  <c:v>0.055226</c:v>
                </c:pt>
                <c:pt idx="11563">
                  <c:v>0.055225</c:v>
                </c:pt>
                <c:pt idx="11564">
                  <c:v>0.0552</c:v>
                </c:pt>
                <c:pt idx="11565">
                  <c:v>0.055195</c:v>
                </c:pt>
                <c:pt idx="11566">
                  <c:v>0.055139</c:v>
                </c:pt>
                <c:pt idx="11567">
                  <c:v>0.055132</c:v>
                </c:pt>
                <c:pt idx="11568">
                  <c:v>0.055128</c:v>
                </c:pt>
                <c:pt idx="11569">
                  <c:v>0.055112</c:v>
                </c:pt>
                <c:pt idx="11570">
                  <c:v>0.05511</c:v>
                </c:pt>
                <c:pt idx="11571">
                  <c:v>0.055105</c:v>
                </c:pt>
                <c:pt idx="11572">
                  <c:v>0.0551</c:v>
                </c:pt>
                <c:pt idx="11573">
                  <c:v>0.055079</c:v>
                </c:pt>
                <c:pt idx="11574">
                  <c:v>0.055074</c:v>
                </c:pt>
                <c:pt idx="11575">
                  <c:v>0.055071</c:v>
                </c:pt>
                <c:pt idx="11576">
                  <c:v>0.055069</c:v>
                </c:pt>
                <c:pt idx="11577">
                  <c:v>0.055066</c:v>
                </c:pt>
                <c:pt idx="11578">
                  <c:v>0.05506</c:v>
                </c:pt>
                <c:pt idx="11579">
                  <c:v>0.055052</c:v>
                </c:pt>
                <c:pt idx="11580">
                  <c:v>0.055019</c:v>
                </c:pt>
                <c:pt idx="11581">
                  <c:v>0.055013</c:v>
                </c:pt>
                <c:pt idx="11582">
                  <c:v>0.055008</c:v>
                </c:pt>
                <c:pt idx="11583">
                  <c:v>0.055008</c:v>
                </c:pt>
                <c:pt idx="11584">
                  <c:v>0.055004</c:v>
                </c:pt>
                <c:pt idx="11585">
                  <c:v>0.054979</c:v>
                </c:pt>
                <c:pt idx="11586">
                  <c:v>0.054975</c:v>
                </c:pt>
                <c:pt idx="11587">
                  <c:v>0.054967</c:v>
                </c:pt>
                <c:pt idx="11588">
                  <c:v>0.054967</c:v>
                </c:pt>
                <c:pt idx="11589">
                  <c:v>0.054961</c:v>
                </c:pt>
                <c:pt idx="11590">
                  <c:v>0.054954</c:v>
                </c:pt>
                <c:pt idx="11591">
                  <c:v>0.054946</c:v>
                </c:pt>
                <c:pt idx="11592">
                  <c:v>0.054938</c:v>
                </c:pt>
                <c:pt idx="11593">
                  <c:v>0.05492</c:v>
                </c:pt>
                <c:pt idx="11594">
                  <c:v>0.054915</c:v>
                </c:pt>
                <c:pt idx="11595">
                  <c:v>0.054898</c:v>
                </c:pt>
                <c:pt idx="11596">
                  <c:v>0.054868</c:v>
                </c:pt>
                <c:pt idx="11597">
                  <c:v>0.054844</c:v>
                </c:pt>
                <c:pt idx="11598">
                  <c:v>0.05484</c:v>
                </c:pt>
                <c:pt idx="11599">
                  <c:v>0.054826</c:v>
                </c:pt>
                <c:pt idx="11600">
                  <c:v>0.054825</c:v>
                </c:pt>
                <c:pt idx="11601">
                  <c:v>0.05482</c:v>
                </c:pt>
                <c:pt idx="11602">
                  <c:v>0.054807</c:v>
                </c:pt>
                <c:pt idx="11603">
                  <c:v>0.054775</c:v>
                </c:pt>
                <c:pt idx="11604">
                  <c:v>0.054755</c:v>
                </c:pt>
                <c:pt idx="11605">
                  <c:v>0.054746</c:v>
                </c:pt>
                <c:pt idx="11606">
                  <c:v>0.054721</c:v>
                </c:pt>
                <c:pt idx="11607">
                  <c:v>0.054718</c:v>
                </c:pt>
                <c:pt idx="11608">
                  <c:v>0.054711</c:v>
                </c:pt>
                <c:pt idx="11609">
                  <c:v>0.054705</c:v>
                </c:pt>
                <c:pt idx="11610">
                  <c:v>0.054685</c:v>
                </c:pt>
                <c:pt idx="11611">
                  <c:v>0.054678</c:v>
                </c:pt>
                <c:pt idx="11612">
                  <c:v>0.054666</c:v>
                </c:pt>
                <c:pt idx="11613">
                  <c:v>0.054662</c:v>
                </c:pt>
                <c:pt idx="11614">
                  <c:v>0.054656</c:v>
                </c:pt>
                <c:pt idx="11615">
                  <c:v>0.054655</c:v>
                </c:pt>
                <c:pt idx="11616">
                  <c:v>0.054652</c:v>
                </c:pt>
                <c:pt idx="11617">
                  <c:v>0.054647</c:v>
                </c:pt>
                <c:pt idx="11618">
                  <c:v>0.054646</c:v>
                </c:pt>
                <c:pt idx="11619">
                  <c:v>0.054635</c:v>
                </c:pt>
                <c:pt idx="11620">
                  <c:v>0.054629</c:v>
                </c:pt>
                <c:pt idx="11621">
                  <c:v>0.054629</c:v>
                </c:pt>
                <c:pt idx="11622">
                  <c:v>0.054619</c:v>
                </c:pt>
                <c:pt idx="11623">
                  <c:v>0.05461</c:v>
                </c:pt>
                <c:pt idx="11624">
                  <c:v>0.0546</c:v>
                </c:pt>
                <c:pt idx="11625">
                  <c:v>0.0546</c:v>
                </c:pt>
                <c:pt idx="11626">
                  <c:v>0.054587</c:v>
                </c:pt>
                <c:pt idx="11627">
                  <c:v>0.05456</c:v>
                </c:pt>
                <c:pt idx="11628">
                  <c:v>0.054557</c:v>
                </c:pt>
                <c:pt idx="11629">
                  <c:v>0.054552</c:v>
                </c:pt>
                <c:pt idx="11630">
                  <c:v>0.054545</c:v>
                </c:pt>
                <c:pt idx="11631">
                  <c:v>0.054542</c:v>
                </c:pt>
                <c:pt idx="11632">
                  <c:v>0.054519</c:v>
                </c:pt>
                <c:pt idx="11633">
                  <c:v>0.054509</c:v>
                </c:pt>
                <c:pt idx="11634">
                  <c:v>0.054499</c:v>
                </c:pt>
                <c:pt idx="11635">
                  <c:v>0.054496</c:v>
                </c:pt>
                <c:pt idx="11636">
                  <c:v>0.054489</c:v>
                </c:pt>
                <c:pt idx="11637">
                  <c:v>0.054475</c:v>
                </c:pt>
                <c:pt idx="11638">
                  <c:v>0.054471</c:v>
                </c:pt>
                <c:pt idx="11639">
                  <c:v>0.054421</c:v>
                </c:pt>
                <c:pt idx="11640">
                  <c:v>0.05442</c:v>
                </c:pt>
                <c:pt idx="11641">
                  <c:v>0.054404</c:v>
                </c:pt>
                <c:pt idx="11642">
                  <c:v>0.0544</c:v>
                </c:pt>
                <c:pt idx="11643">
                  <c:v>0.054399</c:v>
                </c:pt>
                <c:pt idx="11644">
                  <c:v>0.054399</c:v>
                </c:pt>
                <c:pt idx="11645">
                  <c:v>0.054395</c:v>
                </c:pt>
                <c:pt idx="11646">
                  <c:v>0.054394</c:v>
                </c:pt>
                <c:pt idx="11647">
                  <c:v>0.054383</c:v>
                </c:pt>
                <c:pt idx="11648">
                  <c:v>0.054378</c:v>
                </c:pt>
                <c:pt idx="11649">
                  <c:v>0.054376</c:v>
                </c:pt>
                <c:pt idx="11650">
                  <c:v>0.054374</c:v>
                </c:pt>
                <c:pt idx="11651">
                  <c:v>0.05436</c:v>
                </c:pt>
                <c:pt idx="11652">
                  <c:v>0.054352</c:v>
                </c:pt>
                <c:pt idx="11653">
                  <c:v>0.054333</c:v>
                </c:pt>
                <c:pt idx="11654">
                  <c:v>0.054326</c:v>
                </c:pt>
                <c:pt idx="11655">
                  <c:v>0.054319</c:v>
                </c:pt>
                <c:pt idx="11656">
                  <c:v>0.054311</c:v>
                </c:pt>
                <c:pt idx="11657">
                  <c:v>0.054302</c:v>
                </c:pt>
                <c:pt idx="11658">
                  <c:v>0.0543</c:v>
                </c:pt>
                <c:pt idx="11659">
                  <c:v>0.054299</c:v>
                </c:pt>
                <c:pt idx="11660">
                  <c:v>0.054299</c:v>
                </c:pt>
                <c:pt idx="11661">
                  <c:v>0.054292</c:v>
                </c:pt>
                <c:pt idx="11662">
                  <c:v>0.054289</c:v>
                </c:pt>
                <c:pt idx="11663">
                  <c:v>0.054271</c:v>
                </c:pt>
                <c:pt idx="11664">
                  <c:v>0.054265</c:v>
                </c:pt>
                <c:pt idx="11665">
                  <c:v>0.054254</c:v>
                </c:pt>
                <c:pt idx="11666">
                  <c:v>0.054238</c:v>
                </c:pt>
                <c:pt idx="11667">
                  <c:v>0.054236</c:v>
                </c:pt>
                <c:pt idx="11668">
                  <c:v>0.054218</c:v>
                </c:pt>
                <c:pt idx="11669">
                  <c:v>0.054212</c:v>
                </c:pt>
                <c:pt idx="11670">
                  <c:v>0.054179</c:v>
                </c:pt>
                <c:pt idx="11671">
                  <c:v>0.054163</c:v>
                </c:pt>
                <c:pt idx="11672">
                  <c:v>0.05414</c:v>
                </c:pt>
                <c:pt idx="11673">
                  <c:v>0.054131</c:v>
                </c:pt>
                <c:pt idx="11674">
                  <c:v>0.054113</c:v>
                </c:pt>
                <c:pt idx="11675">
                  <c:v>0.054106</c:v>
                </c:pt>
                <c:pt idx="11676">
                  <c:v>0.054104</c:v>
                </c:pt>
                <c:pt idx="11677">
                  <c:v>0.054097</c:v>
                </c:pt>
                <c:pt idx="11678">
                  <c:v>0.05409</c:v>
                </c:pt>
                <c:pt idx="11679">
                  <c:v>0.054083</c:v>
                </c:pt>
                <c:pt idx="11680">
                  <c:v>0.054077</c:v>
                </c:pt>
                <c:pt idx="11681">
                  <c:v>0.054071</c:v>
                </c:pt>
                <c:pt idx="11682">
                  <c:v>0.054071</c:v>
                </c:pt>
                <c:pt idx="11683">
                  <c:v>0.054064</c:v>
                </c:pt>
                <c:pt idx="11684">
                  <c:v>0.054063</c:v>
                </c:pt>
                <c:pt idx="11685">
                  <c:v>0.05405</c:v>
                </c:pt>
                <c:pt idx="11686">
                  <c:v>0.054047</c:v>
                </c:pt>
                <c:pt idx="11687">
                  <c:v>0.054047</c:v>
                </c:pt>
                <c:pt idx="11688">
                  <c:v>0.054045</c:v>
                </c:pt>
                <c:pt idx="11689">
                  <c:v>0.054045</c:v>
                </c:pt>
                <c:pt idx="11690">
                  <c:v>0.05404</c:v>
                </c:pt>
                <c:pt idx="11691">
                  <c:v>0.054023</c:v>
                </c:pt>
                <c:pt idx="11692">
                  <c:v>0.054023</c:v>
                </c:pt>
                <c:pt idx="11693">
                  <c:v>0.054012</c:v>
                </c:pt>
                <c:pt idx="11694">
                  <c:v>0.05401</c:v>
                </c:pt>
                <c:pt idx="11695">
                  <c:v>0.054006</c:v>
                </c:pt>
                <c:pt idx="11696">
                  <c:v>0.054005</c:v>
                </c:pt>
                <c:pt idx="11697">
                  <c:v>0.053996</c:v>
                </c:pt>
                <c:pt idx="11698">
                  <c:v>0.053987</c:v>
                </c:pt>
                <c:pt idx="11699">
                  <c:v>0.053983</c:v>
                </c:pt>
                <c:pt idx="11700">
                  <c:v>0.05397</c:v>
                </c:pt>
                <c:pt idx="11701">
                  <c:v>0.053957</c:v>
                </c:pt>
                <c:pt idx="11702">
                  <c:v>0.053955</c:v>
                </c:pt>
                <c:pt idx="11703">
                  <c:v>0.053949</c:v>
                </c:pt>
                <c:pt idx="11704">
                  <c:v>0.053942</c:v>
                </c:pt>
                <c:pt idx="11705">
                  <c:v>0.053929</c:v>
                </c:pt>
                <c:pt idx="11706">
                  <c:v>0.053925</c:v>
                </c:pt>
                <c:pt idx="11707">
                  <c:v>0.053914</c:v>
                </c:pt>
                <c:pt idx="11708">
                  <c:v>0.053914</c:v>
                </c:pt>
                <c:pt idx="11709">
                  <c:v>0.053891</c:v>
                </c:pt>
                <c:pt idx="11710">
                  <c:v>0.053861</c:v>
                </c:pt>
                <c:pt idx="11711">
                  <c:v>0.053853</c:v>
                </c:pt>
                <c:pt idx="11712">
                  <c:v>0.053853</c:v>
                </c:pt>
                <c:pt idx="11713">
                  <c:v>0.053846</c:v>
                </c:pt>
                <c:pt idx="11714">
                  <c:v>0.053844</c:v>
                </c:pt>
                <c:pt idx="11715">
                  <c:v>0.053843</c:v>
                </c:pt>
                <c:pt idx="11716">
                  <c:v>0.053836</c:v>
                </c:pt>
                <c:pt idx="11717">
                  <c:v>0.053834</c:v>
                </c:pt>
                <c:pt idx="11718">
                  <c:v>0.053832</c:v>
                </c:pt>
                <c:pt idx="11719">
                  <c:v>0.053812</c:v>
                </c:pt>
                <c:pt idx="11720">
                  <c:v>0.053796</c:v>
                </c:pt>
                <c:pt idx="11721">
                  <c:v>0.053795</c:v>
                </c:pt>
                <c:pt idx="11722">
                  <c:v>0.053791</c:v>
                </c:pt>
                <c:pt idx="11723">
                  <c:v>0.053789</c:v>
                </c:pt>
                <c:pt idx="11724">
                  <c:v>0.053789</c:v>
                </c:pt>
                <c:pt idx="11725">
                  <c:v>0.053779</c:v>
                </c:pt>
                <c:pt idx="11726">
                  <c:v>0.053734</c:v>
                </c:pt>
                <c:pt idx="11727">
                  <c:v>0.053729</c:v>
                </c:pt>
                <c:pt idx="11728">
                  <c:v>0.05372</c:v>
                </c:pt>
                <c:pt idx="11729">
                  <c:v>0.053714</c:v>
                </c:pt>
                <c:pt idx="11730">
                  <c:v>0.053693</c:v>
                </c:pt>
                <c:pt idx="11731">
                  <c:v>0.053689</c:v>
                </c:pt>
                <c:pt idx="11732">
                  <c:v>0.053685</c:v>
                </c:pt>
                <c:pt idx="11733">
                  <c:v>0.053673</c:v>
                </c:pt>
                <c:pt idx="11734">
                  <c:v>0.053671</c:v>
                </c:pt>
                <c:pt idx="11735">
                  <c:v>0.053662</c:v>
                </c:pt>
                <c:pt idx="11736">
                  <c:v>0.053644</c:v>
                </c:pt>
                <c:pt idx="11737">
                  <c:v>0.053621</c:v>
                </c:pt>
                <c:pt idx="11738">
                  <c:v>0.053614</c:v>
                </c:pt>
                <c:pt idx="11739">
                  <c:v>0.053593</c:v>
                </c:pt>
                <c:pt idx="11740">
                  <c:v>0.053587</c:v>
                </c:pt>
                <c:pt idx="11741">
                  <c:v>0.053566</c:v>
                </c:pt>
                <c:pt idx="11742">
                  <c:v>0.053552</c:v>
                </c:pt>
                <c:pt idx="11743">
                  <c:v>0.05355</c:v>
                </c:pt>
                <c:pt idx="11744">
                  <c:v>0.053522</c:v>
                </c:pt>
                <c:pt idx="11745">
                  <c:v>0.05352</c:v>
                </c:pt>
                <c:pt idx="11746">
                  <c:v>0.053518</c:v>
                </c:pt>
                <c:pt idx="11747">
                  <c:v>0.053515</c:v>
                </c:pt>
                <c:pt idx="11748">
                  <c:v>0.05351</c:v>
                </c:pt>
                <c:pt idx="11749">
                  <c:v>0.053502</c:v>
                </c:pt>
                <c:pt idx="11750">
                  <c:v>0.053502</c:v>
                </c:pt>
                <c:pt idx="11751">
                  <c:v>0.0535</c:v>
                </c:pt>
                <c:pt idx="11752">
                  <c:v>0.053482</c:v>
                </c:pt>
                <c:pt idx="11753">
                  <c:v>0.053481</c:v>
                </c:pt>
                <c:pt idx="11754">
                  <c:v>0.053466</c:v>
                </c:pt>
                <c:pt idx="11755">
                  <c:v>0.053439</c:v>
                </c:pt>
                <c:pt idx="11756">
                  <c:v>0.053422</c:v>
                </c:pt>
                <c:pt idx="11757">
                  <c:v>0.053409</c:v>
                </c:pt>
                <c:pt idx="11758">
                  <c:v>0.053403</c:v>
                </c:pt>
                <c:pt idx="11759">
                  <c:v>0.053396</c:v>
                </c:pt>
                <c:pt idx="11760">
                  <c:v>0.053385</c:v>
                </c:pt>
                <c:pt idx="11761">
                  <c:v>0.053375</c:v>
                </c:pt>
                <c:pt idx="11762">
                  <c:v>0.053328</c:v>
                </c:pt>
                <c:pt idx="11763">
                  <c:v>0.053327</c:v>
                </c:pt>
                <c:pt idx="11764">
                  <c:v>0.053311</c:v>
                </c:pt>
                <c:pt idx="11765">
                  <c:v>0.053295</c:v>
                </c:pt>
                <c:pt idx="11766">
                  <c:v>0.053286</c:v>
                </c:pt>
                <c:pt idx="11767">
                  <c:v>0.053285</c:v>
                </c:pt>
                <c:pt idx="11768">
                  <c:v>0.053277</c:v>
                </c:pt>
                <c:pt idx="11769">
                  <c:v>0.053277</c:v>
                </c:pt>
                <c:pt idx="11770">
                  <c:v>0.053268</c:v>
                </c:pt>
                <c:pt idx="11771">
                  <c:v>0.05326</c:v>
                </c:pt>
                <c:pt idx="11772">
                  <c:v>0.053253</c:v>
                </c:pt>
                <c:pt idx="11773">
                  <c:v>0.053239</c:v>
                </c:pt>
                <c:pt idx="11774">
                  <c:v>0.053233</c:v>
                </c:pt>
                <c:pt idx="11775">
                  <c:v>0.053223</c:v>
                </c:pt>
                <c:pt idx="11776">
                  <c:v>0.053223</c:v>
                </c:pt>
                <c:pt idx="11777">
                  <c:v>0.053222</c:v>
                </c:pt>
                <c:pt idx="11778">
                  <c:v>0.053206</c:v>
                </c:pt>
                <c:pt idx="11779">
                  <c:v>0.053192</c:v>
                </c:pt>
                <c:pt idx="11780">
                  <c:v>0.053151</c:v>
                </c:pt>
                <c:pt idx="11781">
                  <c:v>0.053144</c:v>
                </c:pt>
                <c:pt idx="11782">
                  <c:v>0.053143</c:v>
                </c:pt>
                <c:pt idx="11783">
                  <c:v>0.053139</c:v>
                </c:pt>
                <c:pt idx="11784">
                  <c:v>0.053134</c:v>
                </c:pt>
                <c:pt idx="11785">
                  <c:v>0.053126</c:v>
                </c:pt>
                <c:pt idx="11786">
                  <c:v>0.053117</c:v>
                </c:pt>
                <c:pt idx="11787">
                  <c:v>0.053096</c:v>
                </c:pt>
                <c:pt idx="11788">
                  <c:v>0.053094</c:v>
                </c:pt>
                <c:pt idx="11789">
                  <c:v>0.053083</c:v>
                </c:pt>
                <c:pt idx="11790">
                  <c:v>0.05306</c:v>
                </c:pt>
                <c:pt idx="11791">
                  <c:v>0.053057</c:v>
                </c:pt>
                <c:pt idx="11792">
                  <c:v>0.053056</c:v>
                </c:pt>
                <c:pt idx="11793">
                  <c:v>0.053028</c:v>
                </c:pt>
                <c:pt idx="11794">
                  <c:v>0.053026</c:v>
                </c:pt>
                <c:pt idx="11795">
                  <c:v>0.053007</c:v>
                </c:pt>
                <c:pt idx="11796">
                  <c:v>0.052998</c:v>
                </c:pt>
                <c:pt idx="11797">
                  <c:v>0.052997</c:v>
                </c:pt>
                <c:pt idx="11798">
                  <c:v>0.052982</c:v>
                </c:pt>
                <c:pt idx="11799">
                  <c:v>0.052966</c:v>
                </c:pt>
                <c:pt idx="11800">
                  <c:v>0.052961</c:v>
                </c:pt>
                <c:pt idx="11801">
                  <c:v>0.052952</c:v>
                </c:pt>
                <c:pt idx="11802">
                  <c:v>0.052952</c:v>
                </c:pt>
                <c:pt idx="11803">
                  <c:v>0.052939</c:v>
                </c:pt>
                <c:pt idx="11804">
                  <c:v>0.052935</c:v>
                </c:pt>
                <c:pt idx="11805">
                  <c:v>0.052934</c:v>
                </c:pt>
                <c:pt idx="11806">
                  <c:v>0.052928</c:v>
                </c:pt>
                <c:pt idx="11807">
                  <c:v>0.052928</c:v>
                </c:pt>
                <c:pt idx="11808">
                  <c:v>0.052909</c:v>
                </c:pt>
                <c:pt idx="11809">
                  <c:v>0.052906</c:v>
                </c:pt>
                <c:pt idx="11810">
                  <c:v>0.052895</c:v>
                </c:pt>
                <c:pt idx="11811">
                  <c:v>0.052894</c:v>
                </c:pt>
                <c:pt idx="11812">
                  <c:v>0.052875</c:v>
                </c:pt>
                <c:pt idx="11813">
                  <c:v>0.052843</c:v>
                </c:pt>
                <c:pt idx="11814">
                  <c:v>0.052842</c:v>
                </c:pt>
                <c:pt idx="11815">
                  <c:v>0.052839</c:v>
                </c:pt>
                <c:pt idx="11816">
                  <c:v>0.052838</c:v>
                </c:pt>
                <c:pt idx="11817">
                  <c:v>0.052827</c:v>
                </c:pt>
                <c:pt idx="11818">
                  <c:v>0.052802</c:v>
                </c:pt>
                <c:pt idx="11819">
                  <c:v>0.052776</c:v>
                </c:pt>
                <c:pt idx="11820">
                  <c:v>0.052772</c:v>
                </c:pt>
                <c:pt idx="11821">
                  <c:v>0.052768</c:v>
                </c:pt>
                <c:pt idx="11822">
                  <c:v>0.052759</c:v>
                </c:pt>
                <c:pt idx="11823">
                  <c:v>0.052757</c:v>
                </c:pt>
                <c:pt idx="11824">
                  <c:v>0.052754</c:v>
                </c:pt>
                <c:pt idx="11825">
                  <c:v>0.052746</c:v>
                </c:pt>
                <c:pt idx="11826">
                  <c:v>0.052714</c:v>
                </c:pt>
                <c:pt idx="11827">
                  <c:v>0.052705</c:v>
                </c:pt>
                <c:pt idx="11828">
                  <c:v>0.052704</c:v>
                </c:pt>
                <c:pt idx="11829">
                  <c:v>0.05269</c:v>
                </c:pt>
                <c:pt idx="11830">
                  <c:v>0.052684</c:v>
                </c:pt>
                <c:pt idx="11831">
                  <c:v>0.052674</c:v>
                </c:pt>
                <c:pt idx="11832">
                  <c:v>0.052668</c:v>
                </c:pt>
                <c:pt idx="11833">
                  <c:v>0.052662</c:v>
                </c:pt>
                <c:pt idx="11834">
                  <c:v>0.052654</c:v>
                </c:pt>
                <c:pt idx="11835">
                  <c:v>0.052639</c:v>
                </c:pt>
                <c:pt idx="11836">
                  <c:v>0.052638</c:v>
                </c:pt>
                <c:pt idx="11837">
                  <c:v>0.052611</c:v>
                </c:pt>
                <c:pt idx="11838">
                  <c:v>0.052603</c:v>
                </c:pt>
                <c:pt idx="11839">
                  <c:v>0.052598</c:v>
                </c:pt>
                <c:pt idx="11840">
                  <c:v>0.052591</c:v>
                </c:pt>
                <c:pt idx="11841">
                  <c:v>0.052579</c:v>
                </c:pt>
                <c:pt idx="11842">
                  <c:v>0.052566</c:v>
                </c:pt>
                <c:pt idx="11843">
                  <c:v>0.052562</c:v>
                </c:pt>
                <c:pt idx="11844">
                  <c:v>0.052547</c:v>
                </c:pt>
                <c:pt idx="11845">
                  <c:v>0.052546</c:v>
                </c:pt>
                <c:pt idx="11846">
                  <c:v>0.052535</c:v>
                </c:pt>
                <c:pt idx="11847">
                  <c:v>0.052528</c:v>
                </c:pt>
                <c:pt idx="11848">
                  <c:v>0.052528</c:v>
                </c:pt>
                <c:pt idx="11849">
                  <c:v>0.052527</c:v>
                </c:pt>
                <c:pt idx="11850">
                  <c:v>0.052524</c:v>
                </c:pt>
                <c:pt idx="11851">
                  <c:v>0.052518</c:v>
                </c:pt>
                <c:pt idx="11852">
                  <c:v>0.052482</c:v>
                </c:pt>
                <c:pt idx="11853">
                  <c:v>0.052462</c:v>
                </c:pt>
                <c:pt idx="11854">
                  <c:v>0.052451</c:v>
                </c:pt>
                <c:pt idx="11855">
                  <c:v>0.052444</c:v>
                </c:pt>
                <c:pt idx="11856">
                  <c:v>0.052435</c:v>
                </c:pt>
                <c:pt idx="11857">
                  <c:v>0.052431</c:v>
                </c:pt>
                <c:pt idx="11858">
                  <c:v>0.052429</c:v>
                </c:pt>
                <c:pt idx="11859">
                  <c:v>0.052406</c:v>
                </c:pt>
                <c:pt idx="11860">
                  <c:v>0.052397</c:v>
                </c:pt>
                <c:pt idx="11861">
                  <c:v>0.052366</c:v>
                </c:pt>
                <c:pt idx="11862">
                  <c:v>0.052335</c:v>
                </c:pt>
                <c:pt idx="11863">
                  <c:v>0.052322</c:v>
                </c:pt>
                <c:pt idx="11864">
                  <c:v>0.052315</c:v>
                </c:pt>
                <c:pt idx="11865">
                  <c:v>0.05231</c:v>
                </c:pt>
                <c:pt idx="11866">
                  <c:v>0.05231</c:v>
                </c:pt>
                <c:pt idx="11867">
                  <c:v>0.052297</c:v>
                </c:pt>
                <c:pt idx="11868">
                  <c:v>0.052288</c:v>
                </c:pt>
                <c:pt idx="11869">
                  <c:v>0.052279</c:v>
                </c:pt>
                <c:pt idx="11870">
                  <c:v>0.052278</c:v>
                </c:pt>
                <c:pt idx="11871">
                  <c:v>0.052242</c:v>
                </c:pt>
                <c:pt idx="11872">
                  <c:v>0.052228</c:v>
                </c:pt>
                <c:pt idx="11873">
                  <c:v>0.052208</c:v>
                </c:pt>
                <c:pt idx="11874">
                  <c:v>0.052207</c:v>
                </c:pt>
                <c:pt idx="11875">
                  <c:v>0.052206</c:v>
                </c:pt>
                <c:pt idx="11876">
                  <c:v>0.052201</c:v>
                </c:pt>
                <c:pt idx="11877">
                  <c:v>0.052189</c:v>
                </c:pt>
                <c:pt idx="11878">
                  <c:v>0.052183</c:v>
                </c:pt>
                <c:pt idx="11879">
                  <c:v>0.05218</c:v>
                </c:pt>
                <c:pt idx="11880">
                  <c:v>0.052177</c:v>
                </c:pt>
                <c:pt idx="11881">
                  <c:v>0.052175</c:v>
                </c:pt>
                <c:pt idx="11882">
                  <c:v>0.05217</c:v>
                </c:pt>
                <c:pt idx="11883">
                  <c:v>0.052161</c:v>
                </c:pt>
                <c:pt idx="11884">
                  <c:v>0.05216</c:v>
                </c:pt>
                <c:pt idx="11885">
                  <c:v>0.052154</c:v>
                </c:pt>
                <c:pt idx="11886">
                  <c:v>0.052116</c:v>
                </c:pt>
                <c:pt idx="11887">
                  <c:v>0.052099</c:v>
                </c:pt>
                <c:pt idx="11888">
                  <c:v>0.052096</c:v>
                </c:pt>
                <c:pt idx="11889">
                  <c:v>0.052085</c:v>
                </c:pt>
                <c:pt idx="11890">
                  <c:v>0.052081</c:v>
                </c:pt>
                <c:pt idx="11891">
                  <c:v>0.052058</c:v>
                </c:pt>
                <c:pt idx="11892">
                  <c:v>0.052043</c:v>
                </c:pt>
                <c:pt idx="11893">
                  <c:v>0.052036</c:v>
                </c:pt>
                <c:pt idx="11894">
                  <c:v>0.052029</c:v>
                </c:pt>
                <c:pt idx="11895">
                  <c:v>0.051998</c:v>
                </c:pt>
                <c:pt idx="11896">
                  <c:v>0.051993</c:v>
                </c:pt>
                <c:pt idx="11897">
                  <c:v>0.051989</c:v>
                </c:pt>
                <c:pt idx="11898">
                  <c:v>0.051978</c:v>
                </c:pt>
                <c:pt idx="11899">
                  <c:v>0.051966</c:v>
                </c:pt>
                <c:pt idx="11900">
                  <c:v>0.05196</c:v>
                </c:pt>
                <c:pt idx="11901">
                  <c:v>0.051959</c:v>
                </c:pt>
                <c:pt idx="11902">
                  <c:v>0.051955</c:v>
                </c:pt>
                <c:pt idx="11903">
                  <c:v>0.05195</c:v>
                </c:pt>
                <c:pt idx="11904">
                  <c:v>0.051943</c:v>
                </c:pt>
                <c:pt idx="11905">
                  <c:v>0.051938</c:v>
                </c:pt>
                <c:pt idx="11906">
                  <c:v>0.051933</c:v>
                </c:pt>
                <c:pt idx="11907">
                  <c:v>0.051926</c:v>
                </c:pt>
                <c:pt idx="11908">
                  <c:v>0.05191</c:v>
                </c:pt>
                <c:pt idx="11909">
                  <c:v>0.051908</c:v>
                </c:pt>
                <c:pt idx="11910">
                  <c:v>0.0519</c:v>
                </c:pt>
                <c:pt idx="11911">
                  <c:v>0.051891</c:v>
                </c:pt>
                <c:pt idx="11912">
                  <c:v>0.051886</c:v>
                </c:pt>
                <c:pt idx="11913">
                  <c:v>0.051878</c:v>
                </c:pt>
                <c:pt idx="11914">
                  <c:v>0.051878</c:v>
                </c:pt>
                <c:pt idx="11915">
                  <c:v>0.051873</c:v>
                </c:pt>
                <c:pt idx="11916">
                  <c:v>0.051853</c:v>
                </c:pt>
                <c:pt idx="11917">
                  <c:v>0.051851</c:v>
                </c:pt>
                <c:pt idx="11918">
                  <c:v>0.051846</c:v>
                </c:pt>
                <c:pt idx="11919">
                  <c:v>0.051834</c:v>
                </c:pt>
                <c:pt idx="11920">
                  <c:v>0.051828</c:v>
                </c:pt>
                <c:pt idx="11921">
                  <c:v>0.051821</c:v>
                </c:pt>
                <c:pt idx="11922">
                  <c:v>0.051811</c:v>
                </c:pt>
                <c:pt idx="11923">
                  <c:v>0.051804</c:v>
                </c:pt>
                <c:pt idx="11924">
                  <c:v>0.051781</c:v>
                </c:pt>
                <c:pt idx="11925">
                  <c:v>0.051781</c:v>
                </c:pt>
                <c:pt idx="11926">
                  <c:v>0.051776</c:v>
                </c:pt>
                <c:pt idx="11927">
                  <c:v>0.051762</c:v>
                </c:pt>
                <c:pt idx="11928">
                  <c:v>0.051761</c:v>
                </c:pt>
                <c:pt idx="11929">
                  <c:v>0.051747</c:v>
                </c:pt>
                <c:pt idx="11930">
                  <c:v>0.051746</c:v>
                </c:pt>
                <c:pt idx="11931">
                  <c:v>0.05172</c:v>
                </c:pt>
                <c:pt idx="11932">
                  <c:v>0.051715</c:v>
                </c:pt>
                <c:pt idx="11933">
                  <c:v>0.051711</c:v>
                </c:pt>
                <c:pt idx="11934">
                  <c:v>0.051689</c:v>
                </c:pt>
                <c:pt idx="11935">
                  <c:v>0.051687</c:v>
                </c:pt>
                <c:pt idx="11936">
                  <c:v>0.051672</c:v>
                </c:pt>
                <c:pt idx="11937">
                  <c:v>0.051671</c:v>
                </c:pt>
                <c:pt idx="11938">
                  <c:v>0.05166</c:v>
                </c:pt>
                <c:pt idx="11939">
                  <c:v>0.051659</c:v>
                </c:pt>
                <c:pt idx="11940">
                  <c:v>0.051646</c:v>
                </c:pt>
                <c:pt idx="11941">
                  <c:v>0.051645</c:v>
                </c:pt>
                <c:pt idx="11942">
                  <c:v>0.051615</c:v>
                </c:pt>
                <c:pt idx="11943">
                  <c:v>0.051602</c:v>
                </c:pt>
                <c:pt idx="11944">
                  <c:v>0.051595</c:v>
                </c:pt>
                <c:pt idx="11945">
                  <c:v>0.051583</c:v>
                </c:pt>
                <c:pt idx="11946">
                  <c:v>0.051572</c:v>
                </c:pt>
                <c:pt idx="11947">
                  <c:v>0.051564</c:v>
                </c:pt>
                <c:pt idx="11948">
                  <c:v>0.051547</c:v>
                </c:pt>
                <c:pt idx="11949">
                  <c:v>0.051545</c:v>
                </c:pt>
                <c:pt idx="11950">
                  <c:v>0.051543</c:v>
                </c:pt>
                <c:pt idx="11951">
                  <c:v>0.051538</c:v>
                </c:pt>
                <c:pt idx="11952">
                  <c:v>0.051536</c:v>
                </c:pt>
                <c:pt idx="11953">
                  <c:v>0.051508</c:v>
                </c:pt>
                <c:pt idx="11954">
                  <c:v>0.051507</c:v>
                </c:pt>
                <c:pt idx="11955">
                  <c:v>0.05149</c:v>
                </c:pt>
                <c:pt idx="11956">
                  <c:v>0.051482</c:v>
                </c:pt>
                <c:pt idx="11957">
                  <c:v>0.051479</c:v>
                </c:pt>
                <c:pt idx="11958">
                  <c:v>0.051451</c:v>
                </c:pt>
                <c:pt idx="11959">
                  <c:v>0.051429</c:v>
                </c:pt>
                <c:pt idx="11960">
                  <c:v>0.051407</c:v>
                </c:pt>
                <c:pt idx="11961">
                  <c:v>0.051398</c:v>
                </c:pt>
                <c:pt idx="11962">
                  <c:v>0.051395</c:v>
                </c:pt>
                <c:pt idx="11963">
                  <c:v>0.051391</c:v>
                </c:pt>
                <c:pt idx="11964">
                  <c:v>0.051379</c:v>
                </c:pt>
                <c:pt idx="11965">
                  <c:v>0.051375</c:v>
                </c:pt>
                <c:pt idx="11966">
                  <c:v>0.05137</c:v>
                </c:pt>
                <c:pt idx="11967">
                  <c:v>0.051327</c:v>
                </c:pt>
                <c:pt idx="11968">
                  <c:v>0.051319</c:v>
                </c:pt>
                <c:pt idx="11969">
                  <c:v>0.051317</c:v>
                </c:pt>
                <c:pt idx="11970">
                  <c:v>0.051315</c:v>
                </c:pt>
                <c:pt idx="11971">
                  <c:v>0.051301</c:v>
                </c:pt>
                <c:pt idx="11972">
                  <c:v>0.051292</c:v>
                </c:pt>
                <c:pt idx="11973">
                  <c:v>0.051286</c:v>
                </c:pt>
                <c:pt idx="11974">
                  <c:v>0.051286</c:v>
                </c:pt>
                <c:pt idx="11975">
                  <c:v>0.051276</c:v>
                </c:pt>
                <c:pt idx="11976">
                  <c:v>0.051276</c:v>
                </c:pt>
                <c:pt idx="11977">
                  <c:v>0.051271</c:v>
                </c:pt>
                <c:pt idx="11978">
                  <c:v>0.051263</c:v>
                </c:pt>
                <c:pt idx="11979">
                  <c:v>0.051259</c:v>
                </c:pt>
                <c:pt idx="11980">
                  <c:v>0.051254</c:v>
                </c:pt>
                <c:pt idx="11981">
                  <c:v>0.051254</c:v>
                </c:pt>
                <c:pt idx="11982">
                  <c:v>0.051254</c:v>
                </c:pt>
                <c:pt idx="11983">
                  <c:v>0.051251</c:v>
                </c:pt>
                <c:pt idx="11984">
                  <c:v>0.051246</c:v>
                </c:pt>
                <c:pt idx="11985">
                  <c:v>0.051244</c:v>
                </c:pt>
                <c:pt idx="11986">
                  <c:v>0.05123</c:v>
                </c:pt>
                <c:pt idx="11987">
                  <c:v>0.051229</c:v>
                </c:pt>
                <c:pt idx="11988">
                  <c:v>0.051228</c:v>
                </c:pt>
                <c:pt idx="11989">
                  <c:v>0.051228</c:v>
                </c:pt>
                <c:pt idx="11990">
                  <c:v>0.051205</c:v>
                </c:pt>
                <c:pt idx="11991">
                  <c:v>0.051173</c:v>
                </c:pt>
                <c:pt idx="11992">
                  <c:v>0.051167</c:v>
                </c:pt>
                <c:pt idx="11993">
                  <c:v>0.051158</c:v>
                </c:pt>
                <c:pt idx="11994">
                  <c:v>0.051147</c:v>
                </c:pt>
                <c:pt idx="11995">
                  <c:v>0.051146</c:v>
                </c:pt>
                <c:pt idx="11996">
                  <c:v>0.051144</c:v>
                </c:pt>
                <c:pt idx="11997">
                  <c:v>0.051107</c:v>
                </c:pt>
                <c:pt idx="11998">
                  <c:v>0.051078</c:v>
                </c:pt>
                <c:pt idx="11999">
                  <c:v>0.051075</c:v>
                </c:pt>
                <c:pt idx="12000">
                  <c:v>0.051068</c:v>
                </c:pt>
                <c:pt idx="12001">
                  <c:v>0.051059</c:v>
                </c:pt>
                <c:pt idx="12002">
                  <c:v>0.051051</c:v>
                </c:pt>
                <c:pt idx="12003">
                  <c:v>0.051027</c:v>
                </c:pt>
                <c:pt idx="12004">
                  <c:v>0.051021</c:v>
                </c:pt>
                <c:pt idx="12005">
                  <c:v>0.050997</c:v>
                </c:pt>
                <c:pt idx="12006">
                  <c:v>0.050996</c:v>
                </c:pt>
                <c:pt idx="12007">
                  <c:v>0.050991</c:v>
                </c:pt>
                <c:pt idx="12008">
                  <c:v>0.050988</c:v>
                </c:pt>
                <c:pt idx="12009">
                  <c:v>0.05098</c:v>
                </c:pt>
                <c:pt idx="12010">
                  <c:v>0.050976</c:v>
                </c:pt>
                <c:pt idx="12011">
                  <c:v>0.050974</c:v>
                </c:pt>
                <c:pt idx="12012">
                  <c:v>0.050971</c:v>
                </c:pt>
                <c:pt idx="12013">
                  <c:v>0.050949</c:v>
                </c:pt>
                <c:pt idx="12014">
                  <c:v>0.050945</c:v>
                </c:pt>
                <c:pt idx="12015">
                  <c:v>0.050943</c:v>
                </c:pt>
                <c:pt idx="12016">
                  <c:v>0.050932</c:v>
                </c:pt>
                <c:pt idx="12017">
                  <c:v>0.050914</c:v>
                </c:pt>
                <c:pt idx="12018">
                  <c:v>0.050914</c:v>
                </c:pt>
                <c:pt idx="12019">
                  <c:v>0.050909</c:v>
                </c:pt>
                <c:pt idx="12020">
                  <c:v>0.050908</c:v>
                </c:pt>
                <c:pt idx="12021">
                  <c:v>0.050894</c:v>
                </c:pt>
                <c:pt idx="12022">
                  <c:v>0.050894</c:v>
                </c:pt>
                <c:pt idx="12023">
                  <c:v>0.050878</c:v>
                </c:pt>
                <c:pt idx="12024">
                  <c:v>0.050845</c:v>
                </c:pt>
                <c:pt idx="12025">
                  <c:v>0.050838</c:v>
                </c:pt>
                <c:pt idx="12026">
                  <c:v>0.050837</c:v>
                </c:pt>
                <c:pt idx="12027">
                  <c:v>0.050832</c:v>
                </c:pt>
                <c:pt idx="12028">
                  <c:v>0.050828</c:v>
                </c:pt>
                <c:pt idx="12029">
                  <c:v>0.050816</c:v>
                </c:pt>
                <c:pt idx="12030">
                  <c:v>0.050813</c:v>
                </c:pt>
                <c:pt idx="12031">
                  <c:v>0.050803</c:v>
                </c:pt>
                <c:pt idx="12032">
                  <c:v>0.050787</c:v>
                </c:pt>
                <c:pt idx="12033">
                  <c:v>0.050769</c:v>
                </c:pt>
                <c:pt idx="12034">
                  <c:v>0.050767</c:v>
                </c:pt>
                <c:pt idx="12035">
                  <c:v>0.050765</c:v>
                </c:pt>
                <c:pt idx="12036">
                  <c:v>0.050758</c:v>
                </c:pt>
                <c:pt idx="12037">
                  <c:v>0.050758</c:v>
                </c:pt>
                <c:pt idx="12038">
                  <c:v>0.050754</c:v>
                </c:pt>
                <c:pt idx="12039">
                  <c:v>0.050731</c:v>
                </c:pt>
                <c:pt idx="12040">
                  <c:v>0.05073</c:v>
                </c:pt>
                <c:pt idx="12041">
                  <c:v>0.050703</c:v>
                </c:pt>
                <c:pt idx="12042">
                  <c:v>0.050699</c:v>
                </c:pt>
                <c:pt idx="12043">
                  <c:v>0.050686</c:v>
                </c:pt>
                <c:pt idx="12044">
                  <c:v>0.05068</c:v>
                </c:pt>
                <c:pt idx="12045">
                  <c:v>0.050662</c:v>
                </c:pt>
                <c:pt idx="12046">
                  <c:v>0.050661</c:v>
                </c:pt>
                <c:pt idx="12047">
                  <c:v>0.05065</c:v>
                </c:pt>
                <c:pt idx="12048">
                  <c:v>0.050646</c:v>
                </c:pt>
                <c:pt idx="12049">
                  <c:v>0.050646</c:v>
                </c:pt>
                <c:pt idx="12050">
                  <c:v>0.05064</c:v>
                </c:pt>
                <c:pt idx="12051">
                  <c:v>0.050631</c:v>
                </c:pt>
                <c:pt idx="12052">
                  <c:v>0.050623</c:v>
                </c:pt>
                <c:pt idx="12053">
                  <c:v>0.050615</c:v>
                </c:pt>
                <c:pt idx="12054">
                  <c:v>0.050615</c:v>
                </c:pt>
                <c:pt idx="12055">
                  <c:v>0.050609</c:v>
                </c:pt>
                <c:pt idx="12056">
                  <c:v>0.050604</c:v>
                </c:pt>
                <c:pt idx="12057">
                  <c:v>0.050601</c:v>
                </c:pt>
                <c:pt idx="12058">
                  <c:v>0.050601</c:v>
                </c:pt>
                <c:pt idx="12059">
                  <c:v>0.050598</c:v>
                </c:pt>
                <c:pt idx="12060">
                  <c:v>0.050596</c:v>
                </c:pt>
                <c:pt idx="12061">
                  <c:v>0.050594</c:v>
                </c:pt>
                <c:pt idx="12062">
                  <c:v>0.050578</c:v>
                </c:pt>
                <c:pt idx="12063">
                  <c:v>0.050554</c:v>
                </c:pt>
                <c:pt idx="12064">
                  <c:v>0.050552</c:v>
                </c:pt>
                <c:pt idx="12065">
                  <c:v>0.050536</c:v>
                </c:pt>
                <c:pt idx="12066">
                  <c:v>0.050501</c:v>
                </c:pt>
                <c:pt idx="12067">
                  <c:v>0.050498</c:v>
                </c:pt>
                <c:pt idx="12068">
                  <c:v>0.050482</c:v>
                </c:pt>
                <c:pt idx="12069">
                  <c:v>0.05048</c:v>
                </c:pt>
                <c:pt idx="12070">
                  <c:v>0.050479</c:v>
                </c:pt>
                <c:pt idx="12071">
                  <c:v>0.050478</c:v>
                </c:pt>
                <c:pt idx="12072">
                  <c:v>0.050478</c:v>
                </c:pt>
                <c:pt idx="12073">
                  <c:v>0.050466</c:v>
                </c:pt>
                <c:pt idx="12074">
                  <c:v>0.050464</c:v>
                </c:pt>
                <c:pt idx="12075">
                  <c:v>0.050464</c:v>
                </c:pt>
                <c:pt idx="12076">
                  <c:v>0.050433</c:v>
                </c:pt>
                <c:pt idx="12077">
                  <c:v>0.050433</c:v>
                </c:pt>
                <c:pt idx="12078">
                  <c:v>0.050399</c:v>
                </c:pt>
                <c:pt idx="12079">
                  <c:v>0.050383</c:v>
                </c:pt>
                <c:pt idx="12080">
                  <c:v>0.050371</c:v>
                </c:pt>
                <c:pt idx="12081">
                  <c:v>0.050367</c:v>
                </c:pt>
                <c:pt idx="12082">
                  <c:v>0.050353</c:v>
                </c:pt>
                <c:pt idx="12083">
                  <c:v>0.050343</c:v>
                </c:pt>
                <c:pt idx="12084">
                  <c:v>0.050342</c:v>
                </c:pt>
                <c:pt idx="12085">
                  <c:v>0.050327</c:v>
                </c:pt>
                <c:pt idx="12086">
                  <c:v>0.050326</c:v>
                </c:pt>
                <c:pt idx="12087">
                  <c:v>0.050325</c:v>
                </c:pt>
                <c:pt idx="12088">
                  <c:v>0.050318</c:v>
                </c:pt>
                <c:pt idx="12089">
                  <c:v>0.050301</c:v>
                </c:pt>
                <c:pt idx="12090">
                  <c:v>0.050288</c:v>
                </c:pt>
                <c:pt idx="12091">
                  <c:v>0.050287</c:v>
                </c:pt>
                <c:pt idx="12092">
                  <c:v>0.05027</c:v>
                </c:pt>
                <c:pt idx="12093">
                  <c:v>0.050263</c:v>
                </c:pt>
                <c:pt idx="12094">
                  <c:v>0.050257</c:v>
                </c:pt>
                <c:pt idx="12095">
                  <c:v>0.050256</c:v>
                </c:pt>
                <c:pt idx="12096">
                  <c:v>0.050249</c:v>
                </c:pt>
                <c:pt idx="12097">
                  <c:v>0.050234</c:v>
                </c:pt>
                <c:pt idx="12098">
                  <c:v>0.050221</c:v>
                </c:pt>
                <c:pt idx="12099">
                  <c:v>0.050184</c:v>
                </c:pt>
                <c:pt idx="12100">
                  <c:v>0.050182</c:v>
                </c:pt>
                <c:pt idx="12101">
                  <c:v>0.050181</c:v>
                </c:pt>
                <c:pt idx="12102">
                  <c:v>0.050164</c:v>
                </c:pt>
                <c:pt idx="12103">
                  <c:v>0.050158</c:v>
                </c:pt>
                <c:pt idx="12104">
                  <c:v>0.050153</c:v>
                </c:pt>
                <c:pt idx="12105">
                  <c:v>0.050153</c:v>
                </c:pt>
                <c:pt idx="12106">
                  <c:v>0.050131</c:v>
                </c:pt>
                <c:pt idx="12107">
                  <c:v>0.050127</c:v>
                </c:pt>
                <c:pt idx="12108">
                  <c:v>0.050125</c:v>
                </c:pt>
                <c:pt idx="12109">
                  <c:v>0.050103</c:v>
                </c:pt>
                <c:pt idx="12110">
                  <c:v>0.050083</c:v>
                </c:pt>
                <c:pt idx="12111">
                  <c:v>0.050082</c:v>
                </c:pt>
                <c:pt idx="12112">
                  <c:v>0.050064</c:v>
                </c:pt>
                <c:pt idx="12113">
                  <c:v>0.050049</c:v>
                </c:pt>
                <c:pt idx="12114">
                  <c:v>0.050047</c:v>
                </c:pt>
                <c:pt idx="12115">
                  <c:v>0.050032</c:v>
                </c:pt>
                <c:pt idx="12116">
                  <c:v>0.05003</c:v>
                </c:pt>
                <c:pt idx="12117">
                  <c:v>0.050017</c:v>
                </c:pt>
                <c:pt idx="12118">
                  <c:v>0.050001</c:v>
                </c:pt>
                <c:pt idx="12119">
                  <c:v>0.049993</c:v>
                </c:pt>
                <c:pt idx="12120">
                  <c:v>0.049977</c:v>
                </c:pt>
                <c:pt idx="12121">
                  <c:v>0.04997</c:v>
                </c:pt>
                <c:pt idx="12122">
                  <c:v>0.049958</c:v>
                </c:pt>
                <c:pt idx="12123">
                  <c:v>0.049957</c:v>
                </c:pt>
                <c:pt idx="12124">
                  <c:v>0.049952</c:v>
                </c:pt>
                <c:pt idx="12125">
                  <c:v>0.049945</c:v>
                </c:pt>
                <c:pt idx="12126">
                  <c:v>0.049927</c:v>
                </c:pt>
                <c:pt idx="12127">
                  <c:v>0.049905</c:v>
                </c:pt>
                <c:pt idx="12128">
                  <c:v>0.049903</c:v>
                </c:pt>
                <c:pt idx="12129">
                  <c:v>0.049897</c:v>
                </c:pt>
                <c:pt idx="12130">
                  <c:v>0.049897</c:v>
                </c:pt>
                <c:pt idx="12131">
                  <c:v>0.049873</c:v>
                </c:pt>
                <c:pt idx="12132">
                  <c:v>0.049853</c:v>
                </c:pt>
                <c:pt idx="12133">
                  <c:v>0.04984</c:v>
                </c:pt>
                <c:pt idx="12134">
                  <c:v>0.04982</c:v>
                </c:pt>
                <c:pt idx="12135">
                  <c:v>0.049817</c:v>
                </c:pt>
                <c:pt idx="12136">
                  <c:v>0.049812</c:v>
                </c:pt>
                <c:pt idx="12137">
                  <c:v>0.049809</c:v>
                </c:pt>
                <c:pt idx="12138">
                  <c:v>0.049804</c:v>
                </c:pt>
                <c:pt idx="12139">
                  <c:v>0.049801</c:v>
                </c:pt>
                <c:pt idx="12140">
                  <c:v>0.049777</c:v>
                </c:pt>
                <c:pt idx="12141">
                  <c:v>0.049767</c:v>
                </c:pt>
                <c:pt idx="12142">
                  <c:v>0.049762</c:v>
                </c:pt>
                <c:pt idx="12143">
                  <c:v>0.049743</c:v>
                </c:pt>
                <c:pt idx="12144">
                  <c:v>0.049738</c:v>
                </c:pt>
                <c:pt idx="12145">
                  <c:v>0.049738</c:v>
                </c:pt>
                <c:pt idx="12146">
                  <c:v>0.049731</c:v>
                </c:pt>
                <c:pt idx="12147">
                  <c:v>0.049731</c:v>
                </c:pt>
                <c:pt idx="12148">
                  <c:v>0.049711</c:v>
                </c:pt>
                <c:pt idx="12149">
                  <c:v>0.049694</c:v>
                </c:pt>
                <c:pt idx="12150">
                  <c:v>0.049687</c:v>
                </c:pt>
                <c:pt idx="12151">
                  <c:v>0.049684</c:v>
                </c:pt>
                <c:pt idx="12152">
                  <c:v>0.049673</c:v>
                </c:pt>
                <c:pt idx="12153">
                  <c:v>0.049669</c:v>
                </c:pt>
                <c:pt idx="12154">
                  <c:v>0.049662</c:v>
                </c:pt>
                <c:pt idx="12155">
                  <c:v>0.049649</c:v>
                </c:pt>
                <c:pt idx="12156">
                  <c:v>0.049639</c:v>
                </c:pt>
                <c:pt idx="12157">
                  <c:v>0.049639</c:v>
                </c:pt>
                <c:pt idx="12158">
                  <c:v>0.049627</c:v>
                </c:pt>
                <c:pt idx="12159">
                  <c:v>0.049621</c:v>
                </c:pt>
                <c:pt idx="12160">
                  <c:v>0.04961</c:v>
                </c:pt>
                <c:pt idx="12161">
                  <c:v>0.0496</c:v>
                </c:pt>
                <c:pt idx="12162">
                  <c:v>0.049591</c:v>
                </c:pt>
                <c:pt idx="12163">
                  <c:v>0.049578</c:v>
                </c:pt>
                <c:pt idx="12164">
                  <c:v>0.049573</c:v>
                </c:pt>
                <c:pt idx="12165">
                  <c:v>0.04957</c:v>
                </c:pt>
                <c:pt idx="12166">
                  <c:v>0.049567</c:v>
                </c:pt>
                <c:pt idx="12167">
                  <c:v>0.049566</c:v>
                </c:pt>
                <c:pt idx="12168">
                  <c:v>0.049564</c:v>
                </c:pt>
                <c:pt idx="12169">
                  <c:v>0.049544</c:v>
                </c:pt>
                <c:pt idx="12170">
                  <c:v>0.049538</c:v>
                </c:pt>
                <c:pt idx="12171">
                  <c:v>0.049538</c:v>
                </c:pt>
                <c:pt idx="12172">
                  <c:v>0.049533</c:v>
                </c:pt>
                <c:pt idx="12173">
                  <c:v>0.049529</c:v>
                </c:pt>
                <c:pt idx="12174">
                  <c:v>0.049524</c:v>
                </c:pt>
                <c:pt idx="12175">
                  <c:v>0.049506</c:v>
                </c:pt>
                <c:pt idx="12176">
                  <c:v>0.04948</c:v>
                </c:pt>
                <c:pt idx="12177">
                  <c:v>0.049476</c:v>
                </c:pt>
                <c:pt idx="12178">
                  <c:v>0.049468</c:v>
                </c:pt>
                <c:pt idx="12179">
                  <c:v>0.049452</c:v>
                </c:pt>
                <c:pt idx="12180">
                  <c:v>0.049445</c:v>
                </c:pt>
                <c:pt idx="12181">
                  <c:v>0.049439</c:v>
                </c:pt>
                <c:pt idx="12182">
                  <c:v>0.049423</c:v>
                </c:pt>
                <c:pt idx="12183">
                  <c:v>0.049409</c:v>
                </c:pt>
                <c:pt idx="12184">
                  <c:v>0.049408</c:v>
                </c:pt>
                <c:pt idx="12185">
                  <c:v>0.049402</c:v>
                </c:pt>
                <c:pt idx="12186">
                  <c:v>0.049401</c:v>
                </c:pt>
                <c:pt idx="12187">
                  <c:v>0.049392</c:v>
                </c:pt>
                <c:pt idx="12188">
                  <c:v>0.049381</c:v>
                </c:pt>
                <c:pt idx="12189">
                  <c:v>0.049367</c:v>
                </c:pt>
                <c:pt idx="12190">
                  <c:v>0.04936</c:v>
                </c:pt>
                <c:pt idx="12191">
                  <c:v>0.049359</c:v>
                </c:pt>
                <c:pt idx="12192">
                  <c:v>0.049357</c:v>
                </c:pt>
                <c:pt idx="12193">
                  <c:v>0.049349</c:v>
                </c:pt>
                <c:pt idx="12194">
                  <c:v>0.049321</c:v>
                </c:pt>
                <c:pt idx="12195">
                  <c:v>0.049319</c:v>
                </c:pt>
                <c:pt idx="12196">
                  <c:v>0.049319</c:v>
                </c:pt>
                <c:pt idx="12197">
                  <c:v>0.049273</c:v>
                </c:pt>
                <c:pt idx="12198">
                  <c:v>0.049265</c:v>
                </c:pt>
                <c:pt idx="12199">
                  <c:v>0.049261</c:v>
                </c:pt>
                <c:pt idx="12200">
                  <c:v>0.049247</c:v>
                </c:pt>
                <c:pt idx="12201">
                  <c:v>0.049241</c:v>
                </c:pt>
                <c:pt idx="12202">
                  <c:v>0.049236</c:v>
                </c:pt>
                <c:pt idx="12203">
                  <c:v>0.049227</c:v>
                </c:pt>
                <c:pt idx="12204">
                  <c:v>0.049216</c:v>
                </c:pt>
                <c:pt idx="12205">
                  <c:v>0.049212</c:v>
                </c:pt>
                <c:pt idx="12206">
                  <c:v>0.049194</c:v>
                </c:pt>
                <c:pt idx="12207">
                  <c:v>0.049193</c:v>
                </c:pt>
                <c:pt idx="12208">
                  <c:v>0.049178</c:v>
                </c:pt>
                <c:pt idx="12209">
                  <c:v>0.049175</c:v>
                </c:pt>
                <c:pt idx="12210">
                  <c:v>0.049166</c:v>
                </c:pt>
                <c:pt idx="12211">
                  <c:v>0.049163</c:v>
                </c:pt>
                <c:pt idx="12212">
                  <c:v>0.049122</c:v>
                </c:pt>
                <c:pt idx="12213">
                  <c:v>0.049117</c:v>
                </c:pt>
                <c:pt idx="12214">
                  <c:v>0.049116</c:v>
                </c:pt>
                <c:pt idx="12215">
                  <c:v>0.049113</c:v>
                </c:pt>
                <c:pt idx="12216">
                  <c:v>0.049112</c:v>
                </c:pt>
                <c:pt idx="12217">
                  <c:v>0.049112</c:v>
                </c:pt>
                <c:pt idx="12218">
                  <c:v>0.049091</c:v>
                </c:pt>
                <c:pt idx="12219">
                  <c:v>0.049077</c:v>
                </c:pt>
                <c:pt idx="12220">
                  <c:v>0.049066</c:v>
                </c:pt>
                <c:pt idx="12221">
                  <c:v>0.049058</c:v>
                </c:pt>
                <c:pt idx="12222">
                  <c:v>0.049015</c:v>
                </c:pt>
                <c:pt idx="12223">
                  <c:v>0.049011</c:v>
                </c:pt>
                <c:pt idx="12224">
                  <c:v>0.048973</c:v>
                </c:pt>
                <c:pt idx="12225">
                  <c:v>0.048965</c:v>
                </c:pt>
                <c:pt idx="12226">
                  <c:v>0.048963</c:v>
                </c:pt>
                <c:pt idx="12227">
                  <c:v>0.048954</c:v>
                </c:pt>
                <c:pt idx="12228">
                  <c:v>0.048912</c:v>
                </c:pt>
                <c:pt idx="12229">
                  <c:v>0.048901</c:v>
                </c:pt>
                <c:pt idx="12230">
                  <c:v>0.04889</c:v>
                </c:pt>
                <c:pt idx="12231">
                  <c:v>0.048887</c:v>
                </c:pt>
                <c:pt idx="12232">
                  <c:v>0.048883</c:v>
                </c:pt>
                <c:pt idx="12233">
                  <c:v>0.048882</c:v>
                </c:pt>
                <c:pt idx="12234">
                  <c:v>0.04887</c:v>
                </c:pt>
                <c:pt idx="12235">
                  <c:v>0.048869</c:v>
                </c:pt>
                <c:pt idx="12236">
                  <c:v>0.048861</c:v>
                </c:pt>
                <c:pt idx="12237">
                  <c:v>0.048851</c:v>
                </c:pt>
                <c:pt idx="12238">
                  <c:v>0.048837</c:v>
                </c:pt>
                <c:pt idx="12239">
                  <c:v>0.048827</c:v>
                </c:pt>
                <c:pt idx="12240">
                  <c:v>0.048815</c:v>
                </c:pt>
                <c:pt idx="12241">
                  <c:v>0.048815</c:v>
                </c:pt>
                <c:pt idx="12242">
                  <c:v>0.048813</c:v>
                </c:pt>
                <c:pt idx="12243">
                  <c:v>0.048811</c:v>
                </c:pt>
                <c:pt idx="12244">
                  <c:v>0.048788</c:v>
                </c:pt>
                <c:pt idx="12245">
                  <c:v>0.048774</c:v>
                </c:pt>
                <c:pt idx="12246">
                  <c:v>0.048772</c:v>
                </c:pt>
                <c:pt idx="12247">
                  <c:v>0.048764</c:v>
                </c:pt>
                <c:pt idx="12248">
                  <c:v>0.048741</c:v>
                </c:pt>
                <c:pt idx="12249">
                  <c:v>0.048728</c:v>
                </c:pt>
                <c:pt idx="12250">
                  <c:v>0.048724</c:v>
                </c:pt>
                <c:pt idx="12251">
                  <c:v>0.048724</c:v>
                </c:pt>
                <c:pt idx="12252">
                  <c:v>0.048716</c:v>
                </c:pt>
                <c:pt idx="12253">
                  <c:v>0.048704</c:v>
                </c:pt>
                <c:pt idx="12254">
                  <c:v>0.048689</c:v>
                </c:pt>
                <c:pt idx="12255">
                  <c:v>0.048679</c:v>
                </c:pt>
                <c:pt idx="12256">
                  <c:v>0.048677</c:v>
                </c:pt>
                <c:pt idx="12257">
                  <c:v>0.048662</c:v>
                </c:pt>
                <c:pt idx="12258">
                  <c:v>0.048648</c:v>
                </c:pt>
                <c:pt idx="12259">
                  <c:v>0.048639</c:v>
                </c:pt>
                <c:pt idx="12260">
                  <c:v>0.048633</c:v>
                </c:pt>
                <c:pt idx="12261">
                  <c:v>0.048626</c:v>
                </c:pt>
                <c:pt idx="12262">
                  <c:v>0.04862</c:v>
                </c:pt>
                <c:pt idx="12263">
                  <c:v>0.048609</c:v>
                </c:pt>
                <c:pt idx="12264">
                  <c:v>0.048609</c:v>
                </c:pt>
                <c:pt idx="12265">
                  <c:v>0.048584</c:v>
                </c:pt>
                <c:pt idx="12266">
                  <c:v>0.048584</c:v>
                </c:pt>
                <c:pt idx="12267">
                  <c:v>0.048583</c:v>
                </c:pt>
                <c:pt idx="12268">
                  <c:v>0.048555</c:v>
                </c:pt>
                <c:pt idx="12269">
                  <c:v>0.04854</c:v>
                </c:pt>
                <c:pt idx="12270">
                  <c:v>0.048529</c:v>
                </c:pt>
                <c:pt idx="12271">
                  <c:v>0.048515</c:v>
                </c:pt>
                <c:pt idx="12272">
                  <c:v>0.048513</c:v>
                </c:pt>
                <c:pt idx="12273">
                  <c:v>0.04851</c:v>
                </c:pt>
                <c:pt idx="12274">
                  <c:v>0.048503</c:v>
                </c:pt>
                <c:pt idx="12275">
                  <c:v>0.048502</c:v>
                </c:pt>
                <c:pt idx="12276">
                  <c:v>0.0485</c:v>
                </c:pt>
                <c:pt idx="12277">
                  <c:v>0.048494</c:v>
                </c:pt>
                <c:pt idx="12278">
                  <c:v>0.048482</c:v>
                </c:pt>
                <c:pt idx="12279">
                  <c:v>0.048473</c:v>
                </c:pt>
                <c:pt idx="12280">
                  <c:v>0.048465</c:v>
                </c:pt>
                <c:pt idx="12281">
                  <c:v>0.048455</c:v>
                </c:pt>
                <c:pt idx="12282">
                  <c:v>0.048453</c:v>
                </c:pt>
                <c:pt idx="12283">
                  <c:v>0.048451</c:v>
                </c:pt>
                <c:pt idx="12284">
                  <c:v>0.048449</c:v>
                </c:pt>
                <c:pt idx="12285">
                  <c:v>0.048446</c:v>
                </c:pt>
                <c:pt idx="12286">
                  <c:v>0.048437</c:v>
                </c:pt>
                <c:pt idx="12287">
                  <c:v>0.048433</c:v>
                </c:pt>
                <c:pt idx="12288">
                  <c:v>0.048425</c:v>
                </c:pt>
                <c:pt idx="12289">
                  <c:v>0.048422</c:v>
                </c:pt>
                <c:pt idx="12290">
                  <c:v>0.048418</c:v>
                </c:pt>
                <c:pt idx="12291">
                  <c:v>0.048416</c:v>
                </c:pt>
                <c:pt idx="12292">
                  <c:v>0.048414</c:v>
                </c:pt>
                <c:pt idx="12293">
                  <c:v>0.048414</c:v>
                </c:pt>
                <c:pt idx="12294">
                  <c:v>0.048377</c:v>
                </c:pt>
                <c:pt idx="12295">
                  <c:v>0.048374</c:v>
                </c:pt>
                <c:pt idx="12296">
                  <c:v>0.048374</c:v>
                </c:pt>
                <c:pt idx="12297">
                  <c:v>0.04837</c:v>
                </c:pt>
                <c:pt idx="12298">
                  <c:v>0.048365</c:v>
                </c:pt>
                <c:pt idx="12299">
                  <c:v>0.048327</c:v>
                </c:pt>
                <c:pt idx="12300">
                  <c:v>0.048313</c:v>
                </c:pt>
                <c:pt idx="12301">
                  <c:v>0.048309</c:v>
                </c:pt>
                <c:pt idx="12302">
                  <c:v>0.048305</c:v>
                </c:pt>
                <c:pt idx="12303">
                  <c:v>0.048302</c:v>
                </c:pt>
                <c:pt idx="12304">
                  <c:v>0.048299</c:v>
                </c:pt>
                <c:pt idx="12305">
                  <c:v>0.048282</c:v>
                </c:pt>
                <c:pt idx="12306">
                  <c:v>0.048254</c:v>
                </c:pt>
                <c:pt idx="12307">
                  <c:v>0.048252</c:v>
                </c:pt>
                <c:pt idx="12308">
                  <c:v>0.048247</c:v>
                </c:pt>
                <c:pt idx="12309">
                  <c:v>0.048245</c:v>
                </c:pt>
                <c:pt idx="12310">
                  <c:v>0.048195</c:v>
                </c:pt>
                <c:pt idx="12311">
                  <c:v>0.048191</c:v>
                </c:pt>
                <c:pt idx="12312">
                  <c:v>0.048189</c:v>
                </c:pt>
                <c:pt idx="12313">
                  <c:v>0.048172</c:v>
                </c:pt>
                <c:pt idx="12314">
                  <c:v>0.048168</c:v>
                </c:pt>
                <c:pt idx="12315">
                  <c:v>0.048166</c:v>
                </c:pt>
                <c:pt idx="12316">
                  <c:v>0.048158</c:v>
                </c:pt>
                <c:pt idx="12317">
                  <c:v>0.048151</c:v>
                </c:pt>
                <c:pt idx="12318">
                  <c:v>0.048144</c:v>
                </c:pt>
                <c:pt idx="12319">
                  <c:v>0.048143</c:v>
                </c:pt>
                <c:pt idx="12320">
                  <c:v>0.048135</c:v>
                </c:pt>
                <c:pt idx="12321">
                  <c:v>0.048108</c:v>
                </c:pt>
                <c:pt idx="12322">
                  <c:v>0.048103</c:v>
                </c:pt>
                <c:pt idx="12323">
                  <c:v>0.0481</c:v>
                </c:pt>
                <c:pt idx="12324">
                  <c:v>0.048084</c:v>
                </c:pt>
                <c:pt idx="12325">
                  <c:v>0.048084</c:v>
                </c:pt>
                <c:pt idx="12326">
                  <c:v>0.048071</c:v>
                </c:pt>
                <c:pt idx="12327">
                  <c:v>0.048064</c:v>
                </c:pt>
                <c:pt idx="12328">
                  <c:v>0.048061</c:v>
                </c:pt>
                <c:pt idx="12329">
                  <c:v>0.048057</c:v>
                </c:pt>
                <c:pt idx="12330">
                  <c:v>0.048048</c:v>
                </c:pt>
                <c:pt idx="12331">
                  <c:v>0.048042</c:v>
                </c:pt>
                <c:pt idx="12332">
                  <c:v>0.048041</c:v>
                </c:pt>
                <c:pt idx="12333">
                  <c:v>0.048039</c:v>
                </c:pt>
                <c:pt idx="12334">
                  <c:v>0.048039</c:v>
                </c:pt>
                <c:pt idx="12335">
                  <c:v>0.048025</c:v>
                </c:pt>
                <c:pt idx="12336">
                  <c:v>0.048023</c:v>
                </c:pt>
                <c:pt idx="12337">
                  <c:v>0.048019</c:v>
                </c:pt>
                <c:pt idx="12338">
                  <c:v>0.048011</c:v>
                </c:pt>
                <c:pt idx="12339">
                  <c:v>0.047998</c:v>
                </c:pt>
                <c:pt idx="12340">
                  <c:v>0.047992</c:v>
                </c:pt>
                <c:pt idx="12341">
                  <c:v>0.047986</c:v>
                </c:pt>
                <c:pt idx="12342">
                  <c:v>0.047954</c:v>
                </c:pt>
                <c:pt idx="12343">
                  <c:v>0.047946</c:v>
                </c:pt>
                <c:pt idx="12344">
                  <c:v>0.047938</c:v>
                </c:pt>
                <c:pt idx="12345">
                  <c:v>0.047937</c:v>
                </c:pt>
                <c:pt idx="12346">
                  <c:v>0.047925</c:v>
                </c:pt>
                <c:pt idx="12347">
                  <c:v>0.047914</c:v>
                </c:pt>
                <c:pt idx="12348">
                  <c:v>0.047913</c:v>
                </c:pt>
                <c:pt idx="12349">
                  <c:v>0.047911</c:v>
                </c:pt>
                <c:pt idx="12350">
                  <c:v>0.047908</c:v>
                </c:pt>
                <c:pt idx="12351">
                  <c:v>0.047902</c:v>
                </c:pt>
                <c:pt idx="12352">
                  <c:v>0.047878</c:v>
                </c:pt>
                <c:pt idx="12353">
                  <c:v>0.047865</c:v>
                </c:pt>
                <c:pt idx="12354">
                  <c:v>0.047861</c:v>
                </c:pt>
                <c:pt idx="12355">
                  <c:v>0.047843</c:v>
                </c:pt>
                <c:pt idx="12356">
                  <c:v>0.047841</c:v>
                </c:pt>
                <c:pt idx="12357">
                  <c:v>0.047837</c:v>
                </c:pt>
                <c:pt idx="12358">
                  <c:v>0.047823</c:v>
                </c:pt>
                <c:pt idx="12359">
                  <c:v>0.047816</c:v>
                </c:pt>
                <c:pt idx="12360">
                  <c:v>0.047811</c:v>
                </c:pt>
                <c:pt idx="12361">
                  <c:v>0.04781</c:v>
                </c:pt>
                <c:pt idx="12362">
                  <c:v>0.047805</c:v>
                </c:pt>
                <c:pt idx="12363">
                  <c:v>0.047783</c:v>
                </c:pt>
                <c:pt idx="12364">
                  <c:v>0.047775</c:v>
                </c:pt>
                <c:pt idx="12365">
                  <c:v>0.04775</c:v>
                </c:pt>
                <c:pt idx="12366">
                  <c:v>0.047745</c:v>
                </c:pt>
                <c:pt idx="12367">
                  <c:v>0.047741</c:v>
                </c:pt>
                <c:pt idx="12368">
                  <c:v>0.04772</c:v>
                </c:pt>
                <c:pt idx="12369">
                  <c:v>0.047717</c:v>
                </c:pt>
                <c:pt idx="12370">
                  <c:v>0.047702</c:v>
                </c:pt>
                <c:pt idx="12371">
                  <c:v>0.0477</c:v>
                </c:pt>
                <c:pt idx="12372">
                  <c:v>0.047682</c:v>
                </c:pt>
                <c:pt idx="12373">
                  <c:v>0.04768</c:v>
                </c:pt>
                <c:pt idx="12374">
                  <c:v>0.047676</c:v>
                </c:pt>
                <c:pt idx="12375">
                  <c:v>0.047676</c:v>
                </c:pt>
                <c:pt idx="12376">
                  <c:v>0.047671</c:v>
                </c:pt>
                <c:pt idx="12377">
                  <c:v>0.047665</c:v>
                </c:pt>
                <c:pt idx="12378">
                  <c:v>0.047665</c:v>
                </c:pt>
                <c:pt idx="12379">
                  <c:v>0.047631</c:v>
                </c:pt>
                <c:pt idx="12380">
                  <c:v>0.047616</c:v>
                </c:pt>
                <c:pt idx="12381">
                  <c:v>0.047615</c:v>
                </c:pt>
                <c:pt idx="12382">
                  <c:v>0.04761</c:v>
                </c:pt>
                <c:pt idx="12383">
                  <c:v>0.04759</c:v>
                </c:pt>
                <c:pt idx="12384">
                  <c:v>0.047586</c:v>
                </c:pt>
                <c:pt idx="12385">
                  <c:v>0.04758</c:v>
                </c:pt>
                <c:pt idx="12386">
                  <c:v>0.047567</c:v>
                </c:pt>
                <c:pt idx="12387">
                  <c:v>0.047555</c:v>
                </c:pt>
                <c:pt idx="12388">
                  <c:v>0.047548</c:v>
                </c:pt>
                <c:pt idx="12389">
                  <c:v>0.047546</c:v>
                </c:pt>
                <c:pt idx="12390">
                  <c:v>0.047546</c:v>
                </c:pt>
                <c:pt idx="12391">
                  <c:v>0.047545</c:v>
                </c:pt>
                <c:pt idx="12392">
                  <c:v>0.047537</c:v>
                </c:pt>
                <c:pt idx="12393">
                  <c:v>0.047535</c:v>
                </c:pt>
                <c:pt idx="12394">
                  <c:v>0.047515</c:v>
                </c:pt>
                <c:pt idx="12395">
                  <c:v>0.047504</c:v>
                </c:pt>
                <c:pt idx="12396">
                  <c:v>0.047492</c:v>
                </c:pt>
                <c:pt idx="12397">
                  <c:v>0.047484</c:v>
                </c:pt>
                <c:pt idx="12398">
                  <c:v>0.04745</c:v>
                </c:pt>
                <c:pt idx="12399">
                  <c:v>0.047434</c:v>
                </c:pt>
                <c:pt idx="12400">
                  <c:v>0.04743</c:v>
                </c:pt>
                <c:pt idx="12401">
                  <c:v>0.047407</c:v>
                </c:pt>
                <c:pt idx="12402">
                  <c:v>0.047402</c:v>
                </c:pt>
                <c:pt idx="12403">
                  <c:v>0.047401</c:v>
                </c:pt>
                <c:pt idx="12404">
                  <c:v>0.047386</c:v>
                </c:pt>
                <c:pt idx="12405">
                  <c:v>0.047377</c:v>
                </c:pt>
                <c:pt idx="12406">
                  <c:v>0.047373</c:v>
                </c:pt>
                <c:pt idx="12407">
                  <c:v>0.047368</c:v>
                </c:pt>
                <c:pt idx="12408">
                  <c:v>0.047366</c:v>
                </c:pt>
                <c:pt idx="12409">
                  <c:v>0.047361</c:v>
                </c:pt>
                <c:pt idx="12410">
                  <c:v>0.047358</c:v>
                </c:pt>
                <c:pt idx="12411">
                  <c:v>0.047354</c:v>
                </c:pt>
                <c:pt idx="12412">
                  <c:v>0.047338</c:v>
                </c:pt>
                <c:pt idx="12413">
                  <c:v>0.047329</c:v>
                </c:pt>
                <c:pt idx="12414">
                  <c:v>0.047321</c:v>
                </c:pt>
                <c:pt idx="12415">
                  <c:v>0.047321</c:v>
                </c:pt>
                <c:pt idx="12416">
                  <c:v>0.047307</c:v>
                </c:pt>
                <c:pt idx="12417">
                  <c:v>0.047306</c:v>
                </c:pt>
                <c:pt idx="12418">
                  <c:v>0.047303</c:v>
                </c:pt>
                <c:pt idx="12419">
                  <c:v>0.047294</c:v>
                </c:pt>
                <c:pt idx="12420">
                  <c:v>0.047286</c:v>
                </c:pt>
                <c:pt idx="12421">
                  <c:v>0.047248</c:v>
                </c:pt>
                <c:pt idx="12422">
                  <c:v>0.047244</c:v>
                </c:pt>
                <c:pt idx="12423">
                  <c:v>0.047241</c:v>
                </c:pt>
                <c:pt idx="12424">
                  <c:v>0.047239</c:v>
                </c:pt>
                <c:pt idx="12425">
                  <c:v>0.047223</c:v>
                </c:pt>
                <c:pt idx="12426">
                  <c:v>0.047215</c:v>
                </c:pt>
                <c:pt idx="12427">
                  <c:v>0.047182</c:v>
                </c:pt>
                <c:pt idx="12428">
                  <c:v>0.047117</c:v>
                </c:pt>
                <c:pt idx="12429">
                  <c:v>0.047104</c:v>
                </c:pt>
                <c:pt idx="12430">
                  <c:v>0.047087</c:v>
                </c:pt>
                <c:pt idx="12431">
                  <c:v>0.047084</c:v>
                </c:pt>
                <c:pt idx="12432">
                  <c:v>0.047083</c:v>
                </c:pt>
                <c:pt idx="12433">
                  <c:v>0.047064</c:v>
                </c:pt>
                <c:pt idx="12434">
                  <c:v>0.047048</c:v>
                </c:pt>
                <c:pt idx="12435">
                  <c:v>0.047046</c:v>
                </c:pt>
                <c:pt idx="12436">
                  <c:v>0.047041</c:v>
                </c:pt>
                <c:pt idx="12437">
                  <c:v>0.047011</c:v>
                </c:pt>
                <c:pt idx="12438">
                  <c:v>0.046981</c:v>
                </c:pt>
                <c:pt idx="12439">
                  <c:v>0.046979</c:v>
                </c:pt>
                <c:pt idx="12440">
                  <c:v>0.046978</c:v>
                </c:pt>
                <c:pt idx="12441">
                  <c:v>0.046977</c:v>
                </c:pt>
                <c:pt idx="12442">
                  <c:v>0.04696</c:v>
                </c:pt>
                <c:pt idx="12443">
                  <c:v>0.046954</c:v>
                </c:pt>
                <c:pt idx="12444">
                  <c:v>0.04695</c:v>
                </c:pt>
                <c:pt idx="12445">
                  <c:v>0.046942</c:v>
                </c:pt>
                <c:pt idx="12446">
                  <c:v>0.046937</c:v>
                </c:pt>
                <c:pt idx="12447">
                  <c:v>0.046936</c:v>
                </c:pt>
                <c:pt idx="12448">
                  <c:v>0.046903</c:v>
                </c:pt>
                <c:pt idx="12449">
                  <c:v>0.0469</c:v>
                </c:pt>
                <c:pt idx="12450">
                  <c:v>0.046884</c:v>
                </c:pt>
                <c:pt idx="12451">
                  <c:v>0.046849</c:v>
                </c:pt>
                <c:pt idx="12452">
                  <c:v>0.046849</c:v>
                </c:pt>
                <c:pt idx="12453">
                  <c:v>0.046846</c:v>
                </c:pt>
                <c:pt idx="12454">
                  <c:v>0.046845</c:v>
                </c:pt>
                <c:pt idx="12455">
                  <c:v>0.046838</c:v>
                </c:pt>
                <c:pt idx="12456">
                  <c:v>0.046836</c:v>
                </c:pt>
                <c:pt idx="12457">
                  <c:v>0.046832</c:v>
                </c:pt>
                <c:pt idx="12458">
                  <c:v>0.046828</c:v>
                </c:pt>
                <c:pt idx="12459">
                  <c:v>0.046824</c:v>
                </c:pt>
                <c:pt idx="12460">
                  <c:v>0.04682</c:v>
                </c:pt>
                <c:pt idx="12461">
                  <c:v>0.046817</c:v>
                </c:pt>
                <c:pt idx="12462">
                  <c:v>0.0468</c:v>
                </c:pt>
                <c:pt idx="12463">
                  <c:v>0.04679</c:v>
                </c:pt>
                <c:pt idx="12464">
                  <c:v>0.046776</c:v>
                </c:pt>
                <c:pt idx="12465">
                  <c:v>0.046765</c:v>
                </c:pt>
                <c:pt idx="12466">
                  <c:v>0.046745</c:v>
                </c:pt>
                <c:pt idx="12467">
                  <c:v>0.046734</c:v>
                </c:pt>
                <c:pt idx="12468">
                  <c:v>0.046727</c:v>
                </c:pt>
                <c:pt idx="12469">
                  <c:v>0.046715</c:v>
                </c:pt>
                <c:pt idx="12470">
                  <c:v>0.046713</c:v>
                </c:pt>
                <c:pt idx="12471">
                  <c:v>0.046697</c:v>
                </c:pt>
                <c:pt idx="12472">
                  <c:v>0.046692</c:v>
                </c:pt>
                <c:pt idx="12473">
                  <c:v>0.046689</c:v>
                </c:pt>
                <c:pt idx="12474">
                  <c:v>0.046681</c:v>
                </c:pt>
                <c:pt idx="12475">
                  <c:v>0.046679</c:v>
                </c:pt>
                <c:pt idx="12476">
                  <c:v>0.046672</c:v>
                </c:pt>
                <c:pt idx="12477">
                  <c:v>0.04665</c:v>
                </c:pt>
                <c:pt idx="12478">
                  <c:v>0.046646</c:v>
                </c:pt>
                <c:pt idx="12479">
                  <c:v>0.046639</c:v>
                </c:pt>
                <c:pt idx="12480">
                  <c:v>0.046629</c:v>
                </c:pt>
                <c:pt idx="12481">
                  <c:v>0.046628</c:v>
                </c:pt>
                <c:pt idx="12482">
                  <c:v>0.046626</c:v>
                </c:pt>
                <c:pt idx="12483">
                  <c:v>0.046611</c:v>
                </c:pt>
                <c:pt idx="12484">
                  <c:v>0.046609</c:v>
                </c:pt>
                <c:pt idx="12485">
                  <c:v>0.046603</c:v>
                </c:pt>
                <c:pt idx="12486">
                  <c:v>0.046596</c:v>
                </c:pt>
                <c:pt idx="12487">
                  <c:v>0.046569</c:v>
                </c:pt>
                <c:pt idx="12488">
                  <c:v>0.046562</c:v>
                </c:pt>
                <c:pt idx="12489">
                  <c:v>0.046562</c:v>
                </c:pt>
                <c:pt idx="12490">
                  <c:v>0.046554</c:v>
                </c:pt>
                <c:pt idx="12491">
                  <c:v>0.046544</c:v>
                </c:pt>
                <c:pt idx="12492">
                  <c:v>0.046534</c:v>
                </c:pt>
                <c:pt idx="12493">
                  <c:v>0.046524</c:v>
                </c:pt>
                <c:pt idx="12494">
                  <c:v>0.046524</c:v>
                </c:pt>
                <c:pt idx="12495">
                  <c:v>0.046516</c:v>
                </c:pt>
                <c:pt idx="12496">
                  <c:v>0.046516</c:v>
                </c:pt>
                <c:pt idx="12497">
                  <c:v>0.046511</c:v>
                </c:pt>
                <c:pt idx="12498">
                  <c:v>0.046507</c:v>
                </c:pt>
                <c:pt idx="12499">
                  <c:v>0.046499</c:v>
                </c:pt>
                <c:pt idx="12500">
                  <c:v>0.046496</c:v>
                </c:pt>
                <c:pt idx="12501">
                  <c:v>0.046474</c:v>
                </c:pt>
                <c:pt idx="12502">
                  <c:v>0.046461</c:v>
                </c:pt>
                <c:pt idx="12503">
                  <c:v>0.046454</c:v>
                </c:pt>
                <c:pt idx="12504">
                  <c:v>0.046453</c:v>
                </c:pt>
                <c:pt idx="12505">
                  <c:v>0.046453</c:v>
                </c:pt>
                <c:pt idx="12506">
                  <c:v>0.04645</c:v>
                </c:pt>
                <c:pt idx="12507">
                  <c:v>0.046442</c:v>
                </c:pt>
                <c:pt idx="12508">
                  <c:v>0.04644</c:v>
                </c:pt>
                <c:pt idx="12509">
                  <c:v>0.04644</c:v>
                </c:pt>
                <c:pt idx="12510">
                  <c:v>0.046434</c:v>
                </c:pt>
                <c:pt idx="12511">
                  <c:v>0.046415</c:v>
                </c:pt>
                <c:pt idx="12512">
                  <c:v>0.046414</c:v>
                </c:pt>
                <c:pt idx="12513">
                  <c:v>0.046414</c:v>
                </c:pt>
                <c:pt idx="12514">
                  <c:v>0.046394</c:v>
                </c:pt>
                <c:pt idx="12515">
                  <c:v>0.046364</c:v>
                </c:pt>
                <c:pt idx="12516">
                  <c:v>0.046358</c:v>
                </c:pt>
                <c:pt idx="12517">
                  <c:v>0.046347</c:v>
                </c:pt>
                <c:pt idx="12518">
                  <c:v>0.046341</c:v>
                </c:pt>
                <c:pt idx="12519">
                  <c:v>0.046341</c:v>
                </c:pt>
                <c:pt idx="12520">
                  <c:v>0.046328</c:v>
                </c:pt>
                <c:pt idx="12521">
                  <c:v>0.046316</c:v>
                </c:pt>
                <c:pt idx="12522">
                  <c:v>0.046299</c:v>
                </c:pt>
                <c:pt idx="12523">
                  <c:v>0.046299</c:v>
                </c:pt>
                <c:pt idx="12524">
                  <c:v>0.046292</c:v>
                </c:pt>
                <c:pt idx="12525">
                  <c:v>0.046289</c:v>
                </c:pt>
                <c:pt idx="12526">
                  <c:v>0.046287</c:v>
                </c:pt>
                <c:pt idx="12527">
                  <c:v>0.046278</c:v>
                </c:pt>
                <c:pt idx="12528">
                  <c:v>0.046276</c:v>
                </c:pt>
                <c:pt idx="12529">
                  <c:v>0.046269</c:v>
                </c:pt>
                <c:pt idx="12530">
                  <c:v>0.04626</c:v>
                </c:pt>
                <c:pt idx="12531">
                  <c:v>0.046257</c:v>
                </c:pt>
                <c:pt idx="12532">
                  <c:v>0.046247</c:v>
                </c:pt>
                <c:pt idx="12533">
                  <c:v>0.046231</c:v>
                </c:pt>
                <c:pt idx="12534">
                  <c:v>0.046231</c:v>
                </c:pt>
                <c:pt idx="12535">
                  <c:v>0.046229</c:v>
                </c:pt>
                <c:pt idx="12536">
                  <c:v>0.046218</c:v>
                </c:pt>
                <c:pt idx="12537">
                  <c:v>0.046218</c:v>
                </c:pt>
                <c:pt idx="12538">
                  <c:v>0.046199</c:v>
                </c:pt>
                <c:pt idx="12539">
                  <c:v>0.046196</c:v>
                </c:pt>
                <c:pt idx="12540">
                  <c:v>0.046196</c:v>
                </c:pt>
                <c:pt idx="12541">
                  <c:v>0.046194</c:v>
                </c:pt>
                <c:pt idx="12542">
                  <c:v>0.046193</c:v>
                </c:pt>
                <c:pt idx="12543">
                  <c:v>0.046188</c:v>
                </c:pt>
                <c:pt idx="12544">
                  <c:v>0.046187</c:v>
                </c:pt>
                <c:pt idx="12545">
                  <c:v>0.046186</c:v>
                </c:pt>
                <c:pt idx="12546">
                  <c:v>0.046184</c:v>
                </c:pt>
                <c:pt idx="12547">
                  <c:v>0.046179</c:v>
                </c:pt>
                <c:pt idx="12548">
                  <c:v>0.046179</c:v>
                </c:pt>
                <c:pt idx="12549">
                  <c:v>0.046173</c:v>
                </c:pt>
                <c:pt idx="12550">
                  <c:v>0.046146</c:v>
                </c:pt>
                <c:pt idx="12551">
                  <c:v>0.046135</c:v>
                </c:pt>
                <c:pt idx="12552">
                  <c:v>0.046129</c:v>
                </c:pt>
                <c:pt idx="12553">
                  <c:v>0.046114</c:v>
                </c:pt>
                <c:pt idx="12554">
                  <c:v>0.046114</c:v>
                </c:pt>
                <c:pt idx="12555">
                  <c:v>0.046109</c:v>
                </c:pt>
                <c:pt idx="12556">
                  <c:v>0.046102</c:v>
                </c:pt>
                <c:pt idx="12557">
                  <c:v>0.046084</c:v>
                </c:pt>
                <c:pt idx="12558">
                  <c:v>0.046077</c:v>
                </c:pt>
                <c:pt idx="12559">
                  <c:v>0.04607</c:v>
                </c:pt>
                <c:pt idx="12560">
                  <c:v>0.046056</c:v>
                </c:pt>
                <c:pt idx="12561">
                  <c:v>0.046039</c:v>
                </c:pt>
                <c:pt idx="12562">
                  <c:v>0.046033</c:v>
                </c:pt>
                <c:pt idx="12563">
                  <c:v>0.046029</c:v>
                </c:pt>
                <c:pt idx="12564">
                  <c:v>0.046028</c:v>
                </c:pt>
                <c:pt idx="12565">
                  <c:v>0.046027</c:v>
                </c:pt>
                <c:pt idx="12566">
                  <c:v>0.046016</c:v>
                </c:pt>
                <c:pt idx="12567">
                  <c:v>0.046014</c:v>
                </c:pt>
                <c:pt idx="12568">
                  <c:v>0.046003</c:v>
                </c:pt>
                <c:pt idx="12569">
                  <c:v>0.045995</c:v>
                </c:pt>
                <c:pt idx="12570">
                  <c:v>0.04598</c:v>
                </c:pt>
                <c:pt idx="12571">
                  <c:v>0.045979</c:v>
                </c:pt>
                <c:pt idx="12572">
                  <c:v>0.045977</c:v>
                </c:pt>
                <c:pt idx="12573">
                  <c:v>0.045971</c:v>
                </c:pt>
                <c:pt idx="12574">
                  <c:v>0.045952</c:v>
                </c:pt>
                <c:pt idx="12575">
                  <c:v>0.045949</c:v>
                </c:pt>
                <c:pt idx="12576">
                  <c:v>0.045937</c:v>
                </c:pt>
                <c:pt idx="12577">
                  <c:v>0.045929</c:v>
                </c:pt>
                <c:pt idx="12578">
                  <c:v>0.045928</c:v>
                </c:pt>
                <c:pt idx="12579">
                  <c:v>0.045918</c:v>
                </c:pt>
                <c:pt idx="12580">
                  <c:v>0.045903</c:v>
                </c:pt>
                <c:pt idx="12581">
                  <c:v>0.045889</c:v>
                </c:pt>
                <c:pt idx="12582">
                  <c:v>0.045887</c:v>
                </c:pt>
                <c:pt idx="12583">
                  <c:v>0.045878</c:v>
                </c:pt>
                <c:pt idx="12584">
                  <c:v>0.045874</c:v>
                </c:pt>
                <c:pt idx="12585">
                  <c:v>0.045852</c:v>
                </c:pt>
                <c:pt idx="12586">
                  <c:v>0.045842</c:v>
                </c:pt>
                <c:pt idx="12587">
                  <c:v>0.045839</c:v>
                </c:pt>
                <c:pt idx="12588">
                  <c:v>0.045812</c:v>
                </c:pt>
                <c:pt idx="12589">
                  <c:v>0.0458</c:v>
                </c:pt>
                <c:pt idx="12590">
                  <c:v>0.045797</c:v>
                </c:pt>
                <c:pt idx="12591">
                  <c:v>0.045789</c:v>
                </c:pt>
                <c:pt idx="12592">
                  <c:v>0.045767</c:v>
                </c:pt>
                <c:pt idx="12593">
                  <c:v>0.045762</c:v>
                </c:pt>
                <c:pt idx="12594">
                  <c:v>0.045757</c:v>
                </c:pt>
                <c:pt idx="12595">
                  <c:v>0.045752</c:v>
                </c:pt>
                <c:pt idx="12596">
                  <c:v>0.045748</c:v>
                </c:pt>
                <c:pt idx="12597">
                  <c:v>0.045738</c:v>
                </c:pt>
                <c:pt idx="12598">
                  <c:v>0.045731</c:v>
                </c:pt>
                <c:pt idx="12599">
                  <c:v>0.045729</c:v>
                </c:pt>
                <c:pt idx="12600">
                  <c:v>0.045727</c:v>
                </c:pt>
                <c:pt idx="12601">
                  <c:v>0.045724</c:v>
                </c:pt>
                <c:pt idx="12602">
                  <c:v>0.04571</c:v>
                </c:pt>
                <c:pt idx="12603">
                  <c:v>0.045708</c:v>
                </c:pt>
                <c:pt idx="12604">
                  <c:v>0.045689</c:v>
                </c:pt>
                <c:pt idx="12605">
                  <c:v>0.045672</c:v>
                </c:pt>
                <c:pt idx="12606">
                  <c:v>0.045669</c:v>
                </c:pt>
                <c:pt idx="12607">
                  <c:v>0.045668</c:v>
                </c:pt>
                <c:pt idx="12608">
                  <c:v>0.045653</c:v>
                </c:pt>
                <c:pt idx="12609">
                  <c:v>0.045648</c:v>
                </c:pt>
                <c:pt idx="12610">
                  <c:v>0.045646</c:v>
                </c:pt>
                <c:pt idx="12611">
                  <c:v>0.045645</c:v>
                </c:pt>
                <c:pt idx="12612">
                  <c:v>0.045642</c:v>
                </c:pt>
                <c:pt idx="12613">
                  <c:v>0.045623</c:v>
                </c:pt>
                <c:pt idx="12614">
                  <c:v>0.045623</c:v>
                </c:pt>
                <c:pt idx="12615">
                  <c:v>0.045616</c:v>
                </c:pt>
                <c:pt idx="12616">
                  <c:v>0.045615</c:v>
                </c:pt>
                <c:pt idx="12617">
                  <c:v>0.045571</c:v>
                </c:pt>
                <c:pt idx="12618">
                  <c:v>0.045558</c:v>
                </c:pt>
                <c:pt idx="12619">
                  <c:v>0.045529</c:v>
                </c:pt>
                <c:pt idx="12620">
                  <c:v>0.045526</c:v>
                </c:pt>
                <c:pt idx="12621">
                  <c:v>0.045513</c:v>
                </c:pt>
                <c:pt idx="12622">
                  <c:v>0.045498</c:v>
                </c:pt>
                <c:pt idx="12623">
                  <c:v>0.045496</c:v>
                </c:pt>
                <c:pt idx="12624">
                  <c:v>0.045491</c:v>
                </c:pt>
                <c:pt idx="12625">
                  <c:v>0.045478</c:v>
                </c:pt>
                <c:pt idx="12626">
                  <c:v>0.045472</c:v>
                </c:pt>
                <c:pt idx="12627">
                  <c:v>0.04547</c:v>
                </c:pt>
                <c:pt idx="12628">
                  <c:v>0.045468</c:v>
                </c:pt>
                <c:pt idx="12629">
                  <c:v>0.045467</c:v>
                </c:pt>
                <c:pt idx="12630">
                  <c:v>0.045447</c:v>
                </c:pt>
                <c:pt idx="12631">
                  <c:v>0.045435</c:v>
                </c:pt>
                <c:pt idx="12632">
                  <c:v>0.045417</c:v>
                </c:pt>
                <c:pt idx="12633">
                  <c:v>0.045411</c:v>
                </c:pt>
                <c:pt idx="12634">
                  <c:v>0.045405</c:v>
                </c:pt>
                <c:pt idx="12635">
                  <c:v>0.045404</c:v>
                </c:pt>
                <c:pt idx="12636">
                  <c:v>0.0454</c:v>
                </c:pt>
                <c:pt idx="12637">
                  <c:v>0.04538</c:v>
                </c:pt>
                <c:pt idx="12638">
                  <c:v>0.04536</c:v>
                </c:pt>
                <c:pt idx="12639">
                  <c:v>0.045342</c:v>
                </c:pt>
                <c:pt idx="12640">
                  <c:v>0.045334</c:v>
                </c:pt>
                <c:pt idx="12641">
                  <c:v>0.045311</c:v>
                </c:pt>
                <c:pt idx="12642">
                  <c:v>0.04531</c:v>
                </c:pt>
                <c:pt idx="12643">
                  <c:v>0.045301</c:v>
                </c:pt>
                <c:pt idx="12644">
                  <c:v>0.045296</c:v>
                </c:pt>
                <c:pt idx="12645">
                  <c:v>0.045286</c:v>
                </c:pt>
                <c:pt idx="12646">
                  <c:v>0.045283</c:v>
                </c:pt>
                <c:pt idx="12647">
                  <c:v>0.045267</c:v>
                </c:pt>
                <c:pt idx="12648">
                  <c:v>0.045267</c:v>
                </c:pt>
                <c:pt idx="12649">
                  <c:v>0.045261</c:v>
                </c:pt>
                <c:pt idx="12650">
                  <c:v>0.045253</c:v>
                </c:pt>
                <c:pt idx="12651">
                  <c:v>0.045249</c:v>
                </c:pt>
                <c:pt idx="12652">
                  <c:v>0.045245</c:v>
                </c:pt>
                <c:pt idx="12653">
                  <c:v>0.045244</c:v>
                </c:pt>
                <c:pt idx="12654">
                  <c:v>0.045239</c:v>
                </c:pt>
                <c:pt idx="12655">
                  <c:v>0.045232</c:v>
                </c:pt>
                <c:pt idx="12656">
                  <c:v>0.045229</c:v>
                </c:pt>
                <c:pt idx="12657">
                  <c:v>0.045189</c:v>
                </c:pt>
                <c:pt idx="12658">
                  <c:v>0.045178</c:v>
                </c:pt>
                <c:pt idx="12659">
                  <c:v>0.045178</c:v>
                </c:pt>
                <c:pt idx="12660">
                  <c:v>0.045166</c:v>
                </c:pt>
                <c:pt idx="12661">
                  <c:v>0.045162</c:v>
                </c:pt>
                <c:pt idx="12662">
                  <c:v>0.04516</c:v>
                </c:pt>
                <c:pt idx="12663">
                  <c:v>0.045146</c:v>
                </c:pt>
                <c:pt idx="12664">
                  <c:v>0.045137</c:v>
                </c:pt>
                <c:pt idx="12665">
                  <c:v>0.045131</c:v>
                </c:pt>
                <c:pt idx="12666">
                  <c:v>0.045127</c:v>
                </c:pt>
                <c:pt idx="12667">
                  <c:v>0.045102</c:v>
                </c:pt>
                <c:pt idx="12668">
                  <c:v>0.045095</c:v>
                </c:pt>
                <c:pt idx="12669">
                  <c:v>0.045084</c:v>
                </c:pt>
                <c:pt idx="12670">
                  <c:v>0.045083</c:v>
                </c:pt>
                <c:pt idx="12671">
                  <c:v>0.045039</c:v>
                </c:pt>
                <c:pt idx="12672">
                  <c:v>0.045037</c:v>
                </c:pt>
                <c:pt idx="12673">
                  <c:v>0.045036</c:v>
                </c:pt>
                <c:pt idx="12674">
                  <c:v>0.04503</c:v>
                </c:pt>
                <c:pt idx="12675">
                  <c:v>0.045017</c:v>
                </c:pt>
                <c:pt idx="12676">
                  <c:v>0.045016</c:v>
                </c:pt>
                <c:pt idx="12677">
                  <c:v>0.045008</c:v>
                </c:pt>
                <c:pt idx="12678">
                  <c:v>0.045004</c:v>
                </c:pt>
                <c:pt idx="12679">
                  <c:v>0.044992</c:v>
                </c:pt>
                <c:pt idx="12680">
                  <c:v>0.044982</c:v>
                </c:pt>
                <c:pt idx="12681">
                  <c:v>0.044971</c:v>
                </c:pt>
                <c:pt idx="12682">
                  <c:v>0.044947</c:v>
                </c:pt>
                <c:pt idx="12683">
                  <c:v>0.044943</c:v>
                </c:pt>
                <c:pt idx="12684">
                  <c:v>0.044941</c:v>
                </c:pt>
                <c:pt idx="12685">
                  <c:v>0.04491</c:v>
                </c:pt>
                <c:pt idx="12686">
                  <c:v>0.044906</c:v>
                </c:pt>
                <c:pt idx="12687">
                  <c:v>0.044901</c:v>
                </c:pt>
                <c:pt idx="12688">
                  <c:v>0.044886</c:v>
                </c:pt>
                <c:pt idx="12689">
                  <c:v>0.044878</c:v>
                </c:pt>
                <c:pt idx="12690">
                  <c:v>0.044862</c:v>
                </c:pt>
                <c:pt idx="12691">
                  <c:v>0.044851</c:v>
                </c:pt>
                <c:pt idx="12692">
                  <c:v>0.044821</c:v>
                </c:pt>
                <c:pt idx="12693">
                  <c:v>0.044807</c:v>
                </c:pt>
                <c:pt idx="12694">
                  <c:v>0.044806</c:v>
                </c:pt>
                <c:pt idx="12695">
                  <c:v>0.044768</c:v>
                </c:pt>
                <c:pt idx="12696">
                  <c:v>0.044757</c:v>
                </c:pt>
                <c:pt idx="12697">
                  <c:v>0.044746</c:v>
                </c:pt>
                <c:pt idx="12698">
                  <c:v>0.044741</c:v>
                </c:pt>
                <c:pt idx="12699">
                  <c:v>0.044736</c:v>
                </c:pt>
                <c:pt idx="12700">
                  <c:v>0.044708</c:v>
                </c:pt>
                <c:pt idx="12701">
                  <c:v>0.044699</c:v>
                </c:pt>
                <c:pt idx="12702">
                  <c:v>0.044693</c:v>
                </c:pt>
                <c:pt idx="12703">
                  <c:v>0.044682</c:v>
                </c:pt>
                <c:pt idx="12704">
                  <c:v>0.044679</c:v>
                </c:pt>
                <c:pt idx="12705">
                  <c:v>0.044677</c:v>
                </c:pt>
                <c:pt idx="12706">
                  <c:v>0.044658</c:v>
                </c:pt>
                <c:pt idx="12707">
                  <c:v>0.044649</c:v>
                </c:pt>
                <c:pt idx="12708">
                  <c:v>0.04464</c:v>
                </c:pt>
                <c:pt idx="12709">
                  <c:v>0.044639</c:v>
                </c:pt>
                <c:pt idx="12710">
                  <c:v>0.044638</c:v>
                </c:pt>
                <c:pt idx="12711">
                  <c:v>0.044634</c:v>
                </c:pt>
                <c:pt idx="12712">
                  <c:v>0.044632</c:v>
                </c:pt>
                <c:pt idx="12713">
                  <c:v>0.044618</c:v>
                </c:pt>
                <c:pt idx="12714">
                  <c:v>0.044596</c:v>
                </c:pt>
                <c:pt idx="12715">
                  <c:v>0.044595</c:v>
                </c:pt>
                <c:pt idx="12716">
                  <c:v>0.044591</c:v>
                </c:pt>
                <c:pt idx="12717">
                  <c:v>0.044578</c:v>
                </c:pt>
                <c:pt idx="12718">
                  <c:v>0.044576</c:v>
                </c:pt>
                <c:pt idx="12719">
                  <c:v>0.044571</c:v>
                </c:pt>
                <c:pt idx="12720">
                  <c:v>0.044566</c:v>
                </c:pt>
                <c:pt idx="12721">
                  <c:v>0.044552</c:v>
                </c:pt>
                <c:pt idx="12722">
                  <c:v>0.044541</c:v>
                </c:pt>
                <c:pt idx="12723">
                  <c:v>0.044541</c:v>
                </c:pt>
                <c:pt idx="12724">
                  <c:v>0.044536</c:v>
                </c:pt>
                <c:pt idx="12725">
                  <c:v>0.044528</c:v>
                </c:pt>
                <c:pt idx="12726">
                  <c:v>0.044523</c:v>
                </c:pt>
                <c:pt idx="12727">
                  <c:v>0.044519</c:v>
                </c:pt>
                <c:pt idx="12728">
                  <c:v>0.044513</c:v>
                </c:pt>
                <c:pt idx="12729">
                  <c:v>0.044511</c:v>
                </c:pt>
                <c:pt idx="12730">
                  <c:v>0.044482</c:v>
                </c:pt>
                <c:pt idx="12731">
                  <c:v>0.044481</c:v>
                </c:pt>
                <c:pt idx="12732">
                  <c:v>0.044466</c:v>
                </c:pt>
                <c:pt idx="12733">
                  <c:v>0.044457</c:v>
                </c:pt>
                <c:pt idx="12734">
                  <c:v>0.044433</c:v>
                </c:pt>
                <c:pt idx="12735">
                  <c:v>0.044432</c:v>
                </c:pt>
                <c:pt idx="12736">
                  <c:v>0.044422</c:v>
                </c:pt>
                <c:pt idx="12737">
                  <c:v>0.044415</c:v>
                </c:pt>
                <c:pt idx="12738">
                  <c:v>0.044411</c:v>
                </c:pt>
                <c:pt idx="12739">
                  <c:v>0.04441</c:v>
                </c:pt>
                <c:pt idx="12740">
                  <c:v>0.044382</c:v>
                </c:pt>
                <c:pt idx="12741">
                  <c:v>0.044375</c:v>
                </c:pt>
                <c:pt idx="12742">
                  <c:v>0.044375</c:v>
                </c:pt>
                <c:pt idx="12743">
                  <c:v>0.044372</c:v>
                </c:pt>
                <c:pt idx="12744">
                  <c:v>0.044365</c:v>
                </c:pt>
                <c:pt idx="12745">
                  <c:v>0.04436</c:v>
                </c:pt>
                <c:pt idx="12746">
                  <c:v>0.044336</c:v>
                </c:pt>
                <c:pt idx="12747">
                  <c:v>0.044332</c:v>
                </c:pt>
                <c:pt idx="12748">
                  <c:v>0.044319</c:v>
                </c:pt>
                <c:pt idx="12749">
                  <c:v>0.044301</c:v>
                </c:pt>
                <c:pt idx="12750">
                  <c:v>0.044297</c:v>
                </c:pt>
                <c:pt idx="12751">
                  <c:v>0.044295</c:v>
                </c:pt>
                <c:pt idx="12752">
                  <c:v>0.044275</c:v>
                </c:pt>
                <c:pt idx="12753">
                  <c:v>0.044267</c:v>
                </c:pt>
                <c:pt idx="12754">
                  <c:v>0.044257</c:v>
                </c:pt>
                <c:pt idx="12755">
                  <c:v>0.044251</c:v>
                </c:pt>
                <c:pt idx="12756">
                  <c:v>0.044223</c:v>
                </c:pt>
                <c:pt idx="12757">
                  <c:v>0.044218</c:v>
                </c:pt>
                <c:pt idx="12758">
                  <c:v>0.0442</c:v>
                </c:pt>
                <c:pt idx="12759">
                  <c:v>0.044181</c:v>
                </c:pt>
                <c:pt idx="12760">
                  <c:v>0.044176</c:v>
                </c:pt>
                <c:pt idx="12761">
                  <c:v>0.044174</c:v>
                </c:pt>
                <c:pt idx="12762">
                  <c:v>0.044163</c:v>
                </c:pt>
                <c:pt idx="12763">
                  <c:v>0.044156</c:v>
                </c:pt>
                <c:pt idx="12764">
                  <c:v>0.044148</c:v>
                </c:pt>
                <c:pt idx="12765">
                  <c:v>0.044142</c:v>
                </c:pt>
                <c:pt idx="12766">
                  <c:v>0.044134</c:v>
                </c:pt>
                <c:pt idx="12767">
                  <c:v>0.044121</c:v>
                </c:pt>
                <c:pt idx="12768">
                  <c:v>0.044069</c:v>
                </c:pt>
                <c:pt idx="12769">
                  <c:v>0.044063</c:v>
                </c:pt>
                <c:pt idx="12770">
                  <c:v>0.044061</c:v>
                </c:pt>
                <c:pt idx="12771">
                  <c:v>0.044059</c:v>
                </c:pt>
                <c:pt idx="12772">
                  <c:v>0.044002</c:v>
                </c:pt>
                <c:pt idx="12773">
                  <c:v>0.043967</c:v>
                </c:pt>
                <c:pt idx="12774">
                  <c:v>0.043962</c:v>
                </c:pt>
                <c:pt idx="12775">
                  <c:v>0.04396</c:v>
                </c:pt>
                <c:pt idx="12776">
                  <c:v>0.043958</c:v>
                </c:pt>
                <c:pt idx="12777">
                  <c:v>0.043914</c:v>
                </c:pt>
                <c:pt idx="12778">
                  <c:v>0.0439</c:v>
                </c:pt>
                <c:pt idx="12779">
                  <c:v>0.043861</c:v>
                </c:pt>
                <c:pt idx="12780">
                  <c:v>0.043856</c:v>
                </c:pt>
                <c:pt idx="12781">
                  <c:v>0.043855</c:v>
                </c:pt>
                <c:pt idx="12782">
                  <c:v>0.043837</c:v>
                </c:pt>
                <c:pt idx="12783">
                  <c:v>0.043815</c:v>
                </c:pt>
                <c:pt idx="12784">
                  <c:v>0.043812</c:v>
                </c:pt>
                <c:pt idx="12785">
                  <c:v>0.043812</c:v>
                </c:pt>
                <c:pt idx="12786">
                  <c:v>0.04375</c:v>
                </c:pt>
                <c:pt idx="12787">
                  <c:v>0.043743</c:v>
                </c:pt>
                <c:pt idx="12788">
                  <c:v>0.043727</c:v>
                </c:pt>
                <c:pt idx="12789">
                  <c:v>0.043723</c:v>
                </c:pt>
                <c:pt idx="12790">
                  <c:v>0.043718</c:v>
                </c:pt>
                <c:pt idx="12791">
                  <c:v>0.043711</c:v>
                </c:pt>
                <c:pt idx="12792">
                  <c:v>0.043692</c:v>
                </c:pt>
                <c:pt idx="12793">
                  <c:v>0.043691</c:v>
                </c:pt>
                <c:pt idx="12794">
                  <c:v>0.043669</c:v>
                </c:pt>
                <c:pt idx="12795">
                  <c:v>0.043644</c:v>
                </c:pt>
                <c:pt idx="12796">
                  <c:v>0.043615</c:v>
                </c:pt>
                <c:pt idx="12797">
                  <c:v>0.043606</c:v>
                </c:pt>
                <c:pt idx="12798">
                  <c:v>0.043605</c:v>
                </c:pt>
                <c:pt idx="12799">
                  <c:v>0.043602</c:v>
                </c:pt>
                <c:pt idx="12800">
                  <c:v>0.043595</c:v>
                </c:pt>
                <c:pt idx="12801">
                  <c:v>0.043575</c:v>
                </c:pt>
                <c:pt idx="12802">
                  <c:v>0.043566</c:v>
                </c:pt>
                <c:pt idx="12803">
                  <c:v>0.04355</c:v>
                </c:pt>
                <c:pt idx="12804">
                  <c:v>0.043544</c:v>
                </c:pt>
                <c:pt idx="12805">
                  <c:v>0.043533</c:v>
                </c:pt>
                <c:pt idx="12806">
                  <c:v>0.04351</c:v>
                </c:pt>
                <c:pt idx="12807">
                  <c:v>0.043503</c:v>
                </c:pt>
                <c:pt idx="12808">
                  <c:v>0.0435</c:v>
                </c:pt>
                <c:pt idx="12809">
                  <c:v>0.043492</c:v>
                </c:pt>
                <c:pt idx="12810">
                  <c:v>0.043491</c:v>
                </c:pt>
                <c:pt idx="12811">
                  <c:v>0.04348</c:v>
                </c:pt>
                <c:pt idx="12812">
                  <c:v>0.043466</c:v>
                </c:pt>
                <c:pt idx="12813">
                  <c:v>0.043433</c:v>
                </c:pt>
                <c:pt idx="12814">
                  <c:v>0.043418</c:v>
                </c:pt>
                <c:pt idx="12815">
                  <c:v>0.043409</c:v>
                </c:pt>
                <c:pt idx="12816">
                  <c:v>0.043403</c:v>
                </c:pt>
                <c:pt idx="12817">
                  <c:v>0.043394</c:v>
                </c:pt>
                <c:pt idx="12818">
                  <c:v>0.043385</c:v>
                </c:pt>
                <c:pt idx="12819">
                  <c:v>0.043371</c:v>
                </c:pt>
                <c:pt idx="12820">
                  <c:v>0.043367</c:v>
                </c:pt>
                <c:pt idx="12821">
                  <c:v>0.043348</c:v>
                </c:pt>
                <c:pt idx="12822">
                  <c:v>0.043346</c:v>
                </c:pt>
                <c:pt idx="12823">
                  <c:v>0.043345</c:v>
                </c:pt>
                <c:pt idx="12824">
                  <c:v>0.043344</c:v>
                </c:pt>
                <c:pt idx="12825">
                  <c:v>0.043343</c:v>
                </c:pt>
                <c:pt idx="12826">
                  <c:v>0.043334</c:v>
                </c:pt>
                <c:pt idx="12827">
                  <c:v>0.043311</c:v>
                </c:pt>
                <c:pt idx="12828">
                  <c:v>0.04331</c:v>
                </c:pt>
                <c:pt idx="12829">
                  <c:v>0.043306</c:v>
                </c:pt>
                <c:pt idx="12830">
                  <c:v>0.043297</c:v>
                </c:pt>
                <c:pt idx="12831">
                  <c:v>0.043285</c:v>
                </c:pt>
                <c:pt idx="12832">
                  <c:v>0.043283</c:v>
                </c:pt>
                <c:pt idx="12833">
                  <c:v>0.043271</c:v>
                </c:pt>
                <c:pt idx="12834">
                  <c:v>0.043266</c:v>
                </c:pt>
                <c:pt idx="12835">
                  <c:v>0.043258</c:v>
                </c:pt>
                <c:pt idx="12836">
                  <c:v>0.043254</c:v>
                </c:pt>
                <c:pt idx="12837">
                  <c:v>0.043251</c:v>
                </c:pt>
                <c:pt idx="12838">
                  <c:v>0.043243</c:v>
                </c:pt>
                <c:pt idx="12839">
                  <c:v>0.043223</c:v>
                </c:pt>
                <c:pt idx="12840">
                  <c:v>0.043165</c:v>
                </c:pt>
                <c:pt idx="12841">
                  <c:v>0.043164</c:v>
                </c:pt>
                <c:pt idx="12842">
                  <c:v>0.043153</c:v>
                </c:pt>
                <c:pt idx="12843">
                  <c:v>0.043145</c:v>
                </c:pt>
                <c:pt idx="12844">
                  <c:v>0.043133</c:v>
                </c:pt>
                <c:pt idx="12845">
                  <c:v>0.043128</c:v>
                </c:pt>
                <c:pt idx="12846">
                  <c:v>0.043124</c:v>
                </c:pt>
                <c:pt idx="12847">
                  <c:v>0.043071</c:v>
                </c:pt>
                <c:pt idx="12848">
                  <c:v>0.043064</c:v>
                </c:pt>
                <c:pt idx="12849">
                  <c:v>0.043025</c:v>
                </c:pt>
                <c:pt idx="12850">
                  <c:v>0.043025</c:v>
                </c:pt>
                <c:pt idx="12851">
                  <c:v>0.043015</c:v>
                </c:pt>
                <c:pt idx="12852">
                  <c:v>0.042988</c:v>
                </c:pt>
                <c:pt idx="12853">
                  <c:v>0.042986</c:v>
                </c:pt>
                <c:pt idx="12854">
                  <c:v>0.042965</c:v>
                </c:pt>
                <c:pt idx="12855">
                  <c:v>0.042963</c:v>
                </c:pt>
                <c:pt idx="12856">
                  <c:v>0.042962</c:v>
                </c:pt>
                <c:pt idx="12857">
                  <c:v>0.042949</c:v>
                </c:pt>
                <c:pt idx="12858">
                  <c:v>0.042934</c:v>
                </c:pt>
                <c:pt idx="12859">
                  <c:v>0.042923</c:v>
                </c:pt>
                <c:pt idx="12860">
                  <c:v>0.042891</c:v>
                </c:pt>
                <c:pt idx="12861">
                  <c:v>0.04286</c:v>
                </c:pt>
                <c:pt idx="12862">
                  <c:v>0.04282</c:v>
                </c:pt>
                <c:pt idx="12863">
                  <c:v>0.042814</c:v>
                </c:pt>
                <c:pt idx="12864">
                  <c:v>0.042801</c:v>
                </c:pt>
                <c:pt idx="12865">
                  <c:v>0.042784</c:v>
                </c:pt>
                <c:pt idx="12866">
                  <c:v>0.042758</c:v>
                </c:pt>
                <c:pt idx="12867">
                  <c:v>0.042749</c:v>
                </c:pt>
                <c:pt idx="12868">
                  <c:v>0.042744</c:v>
                </c:pt>
                <c:pt idx="12869">
                  <c:v>0.042743</c:v>
                </c:pt>
                <c:pt idx="12870">
                  <c:v>0.04273</c:v>
                </c:pt>
                <c:pt idx="12871">
                  <c:v>0.042704</c:v>
                </c:pt>
                <c:pt idx="12872">
                  <c:v>0.042654</c:v>
                </c:pt>
                <c:pt idx="12873">
                  <c:v>0.042654</c:v>
                </c:pt>
                <c:pt idx="12874">
                  <c:v>0.042653</c:v>
                </c:pt>
                <c:pt idx="12875">
                  <c:v>0.042647</c:v>
                </c:pt>
                <c:pt idx="12876">
                  <c:v>0.042638</c:v>
                </c:pt>
                <c:pt idx="12877">
                  <c:v>0.042623</c:v>
                </c:pt>
                <c:pt idx="12878">
                  <c:v>0.042608</c:v>
                </c:pt>
                <c:pt idx="12879">
                  <c:v>0.042604</c:v>
                </c:pt>
                <c:pt idx="12880">
                  <c:v>0.042603</c:v>
                </c:pt>
                <c:pt idx="12881">
                  <c:v>0.042598</c:v>
                </c:pt>
                <c:pt idx="12882">
                  <c:v>0.042578</c:v>
                </c:pt>
                <c:pt idx="12883">
                  <c:v>0.042574</c:v>
                </c:pt>
                <c:pt idx="12884">
                  <c:v>0.042546</c:v>
                </c:pt>
                <c:pt idx="12885">
                  <c:v>0.042532</c:v>
                </c:pt>
                <c:pt idx="12886">
                  <c:v>0.042527</c:v>
                </c:pt>
                <c:pt idx="12887">
                  <c:v>0.042522</c:v>
                </c:pt>
                <c:pt idx="12888">
                  <c:v>0.042522</c:v>
                </c:pt>
                <c:pt idx="12889">
                  <c:v>0.042521</c:v>
                </c:pt>
                <c:pt idx="12890">
                  <c:v>0.042516</c:v>
                </c:pt>
                <c:pt idx="12891">
                  <c:v>0.042516</c:v>
                </c:pt>
                <c:pt idx="12892">
                  <c:v>0.042515</c:v>
                </c:pt>
                <c:pt idx="12893">
                  <c:v>0.042497</c:v>
                </c:pt>
                <c:pt idx="12894">
                  <c:v>0.042491</c:v>
                </c:pt>
                <c:pt idx="12895">
                  <c:v>0.042437</c:v>
                </c:pt>
                <c:pt idx="12896">
                  <c:v>0.04242</c:v>
                </c:pt>
                <c:pt idx="12897">
                  <c:v>0.042365</c:v>
                </c:pt>
                <c:pt idx="12898">
                  <c:v>0.042359</c:v>
                </c:pt>
                <c:pt idx="12899">
                  <c:v>0.042353</c:v>
                </c:pt>
                <c:pt idx="12900">
                  <c:v>0.042336</c:v>
                </c:pt>
                <c:pt idx="12901">
                  <c:v>0.042335</c:v>
                </c:pt>
                <c:pt idx="12902">
                  <c:v>0.042331</c:v>
                </c:pt>
                <c:pt idx="12903">
                  <c:v>0.042331</c:v>
                </c:pt>
                <c:pt idx="12904">
                  <c:v>0.042325</c:v>
                </c:pt>
                <c:pt idx="12905">
                  <c:v>0.042322</c:v>
                </c:pt>
                <c:pt idx="12906">
                  <c:v>0.042322</c:v>
                </c:pt>
                <c:pt idx="12907">
                  <c:v>0.042319</c:v>
                </c:pt>
                <c:pt idx="12908">
                  <c:v>0.042305</c:v>
                </c:pt>
                <c:pt idx="12909">
                  <c:v>0.042283</c:v>
                </c:pt>
                <c:pt idx="12910">
                  <c:v>0.042256</c:v>
                </c:pt>
                <c:pt idx="12911">
                  <c:v>0.042243</c:v>
                </c:pt>
                <c:pt idx="12912">
                  <c:v>0.042213</c:v>
                </c:pt>
                <c:pt idx="12913">
                  <c:v>0.042198</c:v>
                </c:pt>
                <c:pt idx="12914">
                  <c:v>0.042185</c:v>
                </c:pt>
                <c:pt idx="12915">
                  <c:v>0.042182</c:v>
                </c:pt>
                <c:pt idx="12916">
                  <c:v>0.042157</c:v>
                </c:pt>
                <c:pt idx="12917">
                  <c:v>0.042149</c:v>
                </c:pt>
                <c:pt idx="12918">
                  <c:v>0.042117</c:v>
                </c:pt>
                <c:pt idx="12919">
                  <c:v>0.042112</c:v>
                </c:pt>
                <c:pt idx="12920">
                  <c:v>0.042105</c:v>
                </c:pt>
                <c:pt idx="12921">
                  <c:v>0.042095</c:v>
                </c:pt>
                <c:pt idx="12922">
                  <c:v>0.042088</c:v>
                </c:pt>
                <c:pt idx="12923">
                  <c:v>0.042082</c:v>
                </c:pt>
                <c:pt idx="12924">
                  <c:v>0.042063</c:v>
                </c:pt>
                <c:pt idx="12925">
                  <c:v>0.042049</c:v>
                </c:pt>
                <c:pt idx="12926">
                  <c:v>0.042039</c:v>
                </c:pt>
                <c:pt idx="12927">
                  <c:v>0.042038</c:v>
                </c:pt>
                <c:pt idx="12928">
                  <c:v>0.042036</c:v>
                </c:pt>
                <c:pt idx="12929">
                  <c:v>0.042004</c:v>
                </c:pt>
                <c:pt idx="12930">
                  <c:v>0.042004</c:v>
                </c:pt>
                <c:pt idx="12931">
                  <c:v>0.042001</c:v>
                </c:pt>
                <c:pt idx="12932">
                  <c:v>0.041991</c:v>
                </c:pt>
                <c:pt idx="12933">
                  <c:v>0.041943</c:v>
                </c:pt>
                <c:pt idx="12934">
                  <c:v>0.041932</c:v>
                </c:pt>
                <c:pt idx="12935">
                  <c:v>0.041926</c:v>
                </c:pt>
                <c:pt idx="12936">
                  <c:v>0.041892</c:v>
                </c:pt>
                <c:pt idx="12937">
                  <c:v>0.041884</c:v>
                </c:pt>
                <c:pt idx="12938">
                  <c:v>0.041863</c:v>
                </c:pt>
                <c:pt idx="12939">
                  <c:v>0.041862</c:v>
                </c:pt>
                <c:pt idx="12940">
                  <c:v>0.041848</c:v>
                </c:pt>
                <c:pt idx="12941">
                  <c:v>0.041845</c:v>
                </c:pt>
                <c:pt idx="12942">
                  <c:v>0.04184</c:v>
                </c:pt>
                <c:pt idx="12943">
                  <c:v>0.041831</c:v>
                </c:pt>
                <c:pt idx="12944">
                  <c:v>0.041828</c:v>
                </c:pt>
                <c:pt idx="12945">
                  <c:v>0.041824</c:v>
                </c:pt>
                <c:pt idx="12946">
                  <c:v>0.041819</c:v>
                </c:pt>
                <c:pt idx="12947">
                  <c:v>0.0418</c:v>
                </c:pt>
                <c:pt idx="12948">
                  <c:v>0.041794</c:v>
                </c:pt>
                <c:pt idx="12949">
                  <c:v>0.041784</c:v>
                </c:pt>
                <c:pt idx="12950">
                  <c:v>0.041717</c:v>
                </c:pt>
                <c:pt idx="12951">
                  <c:v>0.041706</c:v>
                </c:pt>
                <c:pt idx="12952">
                  <c:v>0.041704</c:v>
                </c:pt>
                <c:pt idx="12953">
                  <c:v>0.041698</c:v>
                </c:pt>
                <c:pt idx="12954">
                  <c:v>0.041688</c:v>
                </c:pt>
                <c:pt idx="12955">
                  <c:v>0.041674</c:v>
                </c:pt>
                <c:pt idx="12956">
                  <c:v>0.041674</c:v>
                </c:pt>
                <c:pt idx="12957">
                  <c:v>0.041649</c:v>
                </c:pt>
                <c:pt idx="12958">
                  <c:v>0.04163</c:v>
                </c:pt>
                <c:pt idx="12959">
                  <c:v>0.041553</c:v>
                </c:pt>
                <c:pt idx="12960">
                  <c:v>0.041552</c:v>
                </c:pt>
                <c:pt idx="12961">
                  <c:v>0.041514</c:v>
                </c:pt>
                <c:pt idx="12962">
                  <c:v>0.041501</c:v>
                </c:pt>
                <c:pt idx="12963">
                  <c:v>0.041497</c:v>
                </c:pt>
                <c:pt idx="12964">
                  <c:v>0.041457</c:v>
                </c:pt>
                <c:pt idx="12965">
                  <c:v>0.041442</c:v>
                </c:pt>
                <c:pt idx="12966">
                  <c:v>0.041416</c:v>
                </c:pt>
                <c:pt idx="12967">
                  <c:v>0.041407</c:v>
                </c:pt>
                <c:pt idx="12968">
                  <c:v>0.041372</c:v>
                </c:pt>
                <c:pt idx="12969">
                  <c:v>0.041368</c:v>
                </c:pt>
                <c:pt idx="12970">
                  <c:v>0.041342</c:v>
                </c:pt>
                <c:pt idx="12971">
                  <c:v>0.041341</c:v>
                </c:pt>
                <c:pt idx="12972">
                  <c:v>0.041338</c:v>
                </c:pt>
                <c:pt idx="12973">
                  <c:v>0.041318</c:v>
                </c:pt>
                <c:pt idx="12974">
                  <c:v>0.041318</c:v>
                </c:pt>
                <c:pt idx="12975">
                  <c:v>0.041299</c:v>
                </c:pt>
                <c:pt idx="12976">
                  <c:v>0.041296</c:v>
                </c:pt>
                <c:pt idx="12977">
                  <c:v>0.041286</c:v>
                </c:pt>
                <c:pt idx="12978">
                  <c:v>0.04128</c:v>
                </c:pt>
                <c:pt idx="12979">
                  <c:v>0.041274</c:v>
                </c:pt>
                <c:pt idx="12980">
                  <c:v>0.041229</c:v>
                </c:pt>
                <c:pt idx="12981">
                  <c:v>0.041224</c:v>
                </c:pt>
                <c:pt idx="12982">
                  <c:v>0.041207</c:v>
                </c:pt>
                <c:pt idx="12983">
                  <c:v>0.041181</c:v>
                </c:pt>
                <c:pt idx="12984">
                  <c:v>0.041179</c:v>
                </c:pt>
                <c:pt idx="12985">
                  <c:v>0.041176</c:v>
                </c:pt>
                <c:pt idx="12986">
                  <c:v>0.041168</c:v>
                </c:pt>
                <c:pt idx="12987">
                  <c:v>0.041155</c:v>
                </c:pt>
                <c:pt idx="12988">
                  <c:v>0.04115</c:v>
                </c:pt>
                <c:pt idx="12989">
                  <c:v>0.041123</c:v>
                </c:pt>
                <c:pt idx="12990">
                  <c:v>0.041114</c:v>
                </c:pt>
                <c:pt idx="12991">
                  <c:v>0.041114</c:v>
                </c:pt>
                <c:pt idx="12992">
                  <c:v>0.041111</c:v>
                </c:pt>
                <c:pt idx="12993">
                  <c:v>0.041079</c:v>
                </c:pt>
                <c:pt idx="12994">
                  <c:v>0.041051</c:v>
                </c:pt>
                <c:pt idx="12995">
                  <c:v>0.041034</c:v>
                </c:pt>
                <c:pt idx="12996">
                  <c:v>0.041002</c:v>
                </c:pt>
                <c:pt idx="12997">
                  <c:v>0.040976</c:v>
                </c:pt>
                <c:pt idx="12998">
                  <c:v>0.040966</c:v>
                </c:pt>
                <c:pt idx="12999">
                  <c:v>0.040962</c:v>
                </c:pt>
                <c:pt idx="13000">
                  <c:v>0.040928</c:v>
                </c:pt>
                <c:pt idx="13001">
                  <c:v>0.040894</c:v>
                </c:pt>
                <c:pt idx="13002">
                  <c:v>0.040879</c:v>
                </c:pt>
                <c:pt idx="13003">
                  <c:v>0.040874</c:v>
                </c:pt>
                <c:pt idx="13004">
                  <c:v>0.040874</c:v>
                </c:pt>
                <c:pt idx="13005">
                  <c:v>0.040856</c:v>
                </c:pt>
                <c:pt idx="13006">
                  <c:v>0.040827</c:v>
                </c:pt>
                <c:pt idx="13007">
                  <c:v>0.040797</c:v>
                </c:pt>
                <c:pt idx="13008">
                  <c:v>0.04079</c:v>
                </c:pt>
                <c:pt idx="13009">
                  <c:v>0.040778</c:v>
                </c:pt>
                <c:pt idx="13010">
                  <c:v>0.040778</c:v>
                </c:pt>
                <c:pt idx="13011">
                  <c:v>0.040739</c:v>
                </c:pt>
                <c:pt idx="13012">
                  <c:v>0.040722</c:v>
                </c:pt>
                <c:pt idx="13013">
                  <c:v>0.040705</c:v>
                </c:pt>
                <c:pt idx="13014">
                  <c:v>0.040673</c:v>
                </c:pt>
                <c:pt idx="13015">
                  <c:v>0.040653</c:v>
                </c:pt>
                <c:pt idx="13016">
                  <c:v>0.040646</c:v>
                </c:pt>
                <c:pt idx="13017">
                  <c:v>0.040645</c:v>
                </c:pt>
                <c:pt idx="13018">
                  <c:v>0.040573</c:v>
                </c:pt>
                <c:pt idx="13019">
                  <c:v>0.040561</c:v>
                </c:pt>
                <c:pt idx="13020">
                  <c:v>0.040552</c:v>
                </c:pt>
                <c:pt idx="13021">
                  <c:v>0.040544</c:v>
                </c:pt>
                <c:pt idx="13022">
                  <c:v>0.040532</c:v>
                </c:pt>
                <c:pt idx="13023">
                  <c:v>0.040527</c:v>
                </c:pt>
                <c:pt idx="13024">
                  <c:v>0.040526</c:v>
                </c:pt>
                <c:pt idx="13025">
                  <c:v>0.04052</c:v>
                </c:pt>
                <c:pt idx="13026">
                  <c:v>0.040516</c:v>
                </c:pt>
                <c:pt idx="13027">
                  <c:v>0.040494</c:v>
                </c:pt>
                <c:pt idx="13028">
                  <c:v>0.040469</c:v>
                </c:pt>
                <c:pt idx="13029">
                  <c:v>0.040468</c:v>
                </c:pt>
                <c:pt idx="13030">
                  <c:v>0.040455</c:v>
                </c:pt>
                <c:pt idx="13031">
                  <c:v>0.040454</c:v>
                </c:pt>
                <c:pt idx="13032">
                  <c:v>0.040447</c:v>
                </c:pt>
                <c:pt idx="13033">
                  <c:v>0.040435</c:v>
                </c:pt>
                <c:pt idx="13034">
                  <c:v>0.04043</c:v>
                </c:pt>
                <c:pt idx="13035">
                  <c:v>0.04042</c:v>
                </c:pt>
                <c:pt idx="13036">
                  <c:v>0.040367</c:v>
                </c:pt>
                <c:pt idx="13037">
                  <c:v>0.040367</c:v>
                </c:pt>
                <c:pt idx="13038">
                  <c:v>0.040362</c:v>
                </c:pt>
                <c:pt idx="13039">
                  <c:v>0.040351</c:v>
                </c:pt>
                <c:pt idx="13040">
                  <c:v>0.040344</c:v>
                </c:pt>
                <c:pt idx="13041">
                  <c:v>0.04032</c:v>
                </c:pt>
                <c:pt idx="13042">
                  <c:v>0.040273</c:v>
                </c:pt>
                <c:pt idx="13043">
                  <c:v>0.040266</c:v>
                </c:pt>
                <c:pt idx="13044">
                  <c:v>0.04026</c:v>
                </c:pt>
                <c:pt idx="13045">
                  <c:v>0.040257</c:v>
                </c:pt>
                <c:pt idx="13046">
                  <c:v>0.040243</c:v>
                </c:pt>
                <c:pt idx="13047">
                  <c:v>0.040227</c:v>
                </c:pt>
                <c:pt idx="13048">
                  <c:v>0.040191</c:v>
                </c:pt>
                <c:pt idx="13049">
                  <c:v>0.040187</c:v>
                </c:pt>
                <c:pt idx="13050">
                  <c:v>0.040177</c:v>
                </c:pt>
                <c:pt idx="13051">
                  <c:v>0.040169</c:v>
                </c:pt>
                <c:pt idx="13052">
                  <c:v>0.040168</c:v>
                </c:pt>
                <c:pt idx="13053">
                  <c:v>0.040141</c:v>
                </c:pt>
                <c:pt idx="13054">
                  <c:v>0.040102</c:v>
                </c:pt>
                <c:pt idx="13055">
                  <c:v>0.040101</c:v>
                </c:pt>
                <c:pt idx="13056">
                  <c:v>0.040095</c:v>
                </c:pt>
                <c:pt idx="13057">
                  <c:v>0.04009</c:v>
                </c:pt>
                <c:pt idx="13058">
                  <c:v>0.040015</c:v>
                </c:pt>
                <c:pt idx="13059">
                  <c:v>0.040012</c:v>
                </c:pt>
                <c:pt idx="13060">
                  <c:v>0.040004</c:v>
                </c:pt>
                <c:pt idx="13061">
                  <c:v>0.039936</c:v>
                </c:pt>
                <c:pt idx="13062">
                  <c:v>0.039916</c:v>
                </c:pt>
                <c:pt idx="13063">
                  <c:v>0.039913</c:v>
                </c:pt>
                <c:pt idx="13064">
                  <c:v>0.039886</c:v>
                </c:pt>
                <c:pt idx="13065">
                  <c:v>0.039879</c:v>
                </c:pt>
                <c:pt idx="13066">
                  <c:v>0.039873</c:v>
                </c:pt>
                <c:pt idx="13067">
                  <c:v>0.039861</c:v>
                </c:pt>
                <c:pt idx="13068">
                  <c:v>0.039852</c:v>
                </c:pt>
                <c:pt idx="13069">
                  <c:v>0.039844</c:v>
                </c:pt>
                <c:pt idx="13070">
                  <c:v>0.039834</c:v>
                </c:pt>
                <c:pt idx="13071">
                  <c:v>0.039829</c:v>
                </c:pt>
                <c:pt idx="13072">
                  <c:v>0.039773</c:v>
                </c:pt>
                <c:pt idx="13073">
                  <c:v>0.039719</c:v>
                </c:pt>
                <c:pt idx="13074">
                  <c:v>0.039715</c:v>
                </c:pt>
                <c:pt idx="13075">
                  <c:v>0.039702</c:v>
                </c:pt>
                <c:pt idx="13076">
                  <c:v>0.03963</c:v>
                </c:pt>
                <c:pt idx="13077">
                  <c:v>0.039625</c:v>
                </c:pt>
                <c:pt idx="13078">
                  <c:v>0.039597</c:v>
                </c:pt>
                <c:pt idx="13079">
                  <c:v>0.039589</c:v>
                </c:pt>
                <c:pt idx="13080">
                  <c:v>0.039575</c:v>
                </c:pt>
                <c:pt idx="13081">
                  <c:v>0.039573</c:v>
                </c:pt>
                <c:pt idx="13082">
                  <c:v>0.039544</c:v>
                </c:pt>
                <c:pt idx="13083">
                  <c:v>0.03946</c:v>
                </c:pt>
                <c:pt idx="13084">
                  <c:v>0.039457</c:v>
                </c:pt>
                <c:pt idx="13085">
                  <c:v>0.039449</c:v>
                </c:pt>
                <c:pt idx="13086">
                  <c:v>0.039444</c:v>
                </c:pt>
                <c:pt idx="13087">
                  <c:v>0.03944</c:v>
                </c:pt>
                <c:pt idx="13088">
                  <c:v>0.039435</c:v>
                </c:pt>
                <c:pt idx="13089">
                  <c:v>0.039426</c:v>
                </c:pt>
                <c:pt idx="13090">
                  <c:v>0.039422</c:v>
                </c:pt>
                <c:pt idx="13091">
                  <c:v>0.039404</c:v>
                </c:pt>
                <c:pt idx="13092">
                  <c:v>0.039315</c:v>
                </c:pt>
                <c:pt idx="13093">
                  <c:v>0.039302</c:v>
                </c:pt>
                <c:pt idx="13094">
                  <c:v>0.039296</c:v>
                </c:pt>
                <c:pt idx="13095">
                  <c:v>0.039259</c:v>
                </c:pt>
                <c:pt idx="13096">
                  <c:v>0.03925</c:v>
                </c:pt>
                <c:pt idx="13097">
                  <c:v>0.039213</c:v>
                </c:pt>
                <c:pt idx="13098">
                  <c:v>0.039186</c:v>
                </c:pt>
                <c:pt idx="13099">
                  <c:v>0.039138</c:v>
                </c:pt>
                <c:pt idx="13100">
                  <c:v>0.039106</c:v>
                </c:pt>
                <c:pt idx="13101">
                  <c:v>0.03909</c:v>
                </c:pt>
                <c:pt idx="13102">
                  <c:v>0.039064</c:v>
                </c:pt>
                <c:pt idx="13103">
                  <c:v>0.039053</c:v>
                </c:pt>
                <c:pt idx="13104">
                  <c:v>0.038988</c:v>
                </c:pt>
                <c:pt idx="13105">
                  <c:v>0.038974</c:v>
                </c:pt>
                <c:pt idx="13106">
                  <c:v>0.038907</c:v>
                </c:pt>
                <c:pt idx="13107">
                  <c:v>0.038877</c:v>
                </c:pt>
                <c:pt idx="13108">
                  <c:v>0.038869</c:v>
                </c:pt>
                <c:pt idx="13109">
                  <c:v>0.038809</c:v>
                </c:pt>
                <c:pt idx="13110">
                  <c:v>0.038756</c:v>
                </c:pt>
                <c:pt idx="13111">
                  <c:v>0.03873</c:v>
                </c:pt>
                <c:pt idx="13112">
                  <c:v>0.038668</c:v>
                </c:pt>
                <c:pt idx="13113">
                  <c:v>0.0386</c:v>
                </c:pt>
                <c:pt idx="13114">
                  <c:v>0.038495</c:v>
                </c:pt>
                <c:pt idx="13115">
                  <c:v>0.038409</c:v>
                </c:pt>
                <c:pt idx="13116">
                  <c:v>0.03834</c:v>
                </c:pt>
                <c:pt idx="13117">
                  <c:v>0.038326</c:v>
                </c:pt>
                <c:pt idx="13118">
                  <c:v>0.038261</c:v>
                </c:pt>
                <c:pt idx="13119">
                  <c:v>0.038253</c:v>
                </c:pt>
                <c:pt idx="13120">
                  <c:v>0.038249</c:v>
                </c:pt>
                <c:pt idx="13121">
                  <c:v>0.038232</c:v>
                </c:pt>
                <c:pt idx="13122">
                  <c:v>0.038075</c:v>
                </c:pt>
                <c:pt idx="13123">
                  <c:v>0.037945</c:v>
                </c:pt>
                <c:pt idx="13124">
                  <c:v>0.03792</c:v>
                </c:pt>
                <c:pt idx="13125">
                  <c:v>0.037839</c:v>
                </c:pt>
                <c:pt idx="13126">
                  <c:v>0.037688</c:v>
                </c:pt>
                <c:pt idx="13127">
                  <c:v>0.037684</c:v>
                </c:pt>
                <c:pt idx="13128">
                  <c:v>0.037681</c:v>
                </c:pt>
                <c:pt idx="13129">
                  <c:v>0.03763</c:v>
                </c:pt>
                <c:pt idx="13130">
                  <c:v>0.037618</c:v>
                </c:pt>
                <c:pt idx="13131">
                  <c:v>0.037614</c:v>
                </c:pt>
                <c:pt idx="13132">
                  <c:v>0.037522</c:v>
                </c:pt>
                <c:pt idx="13133">
                  <c:v>0.037492</c:v>
                </c:pt>
                <c:pt idx="13134">
                  <c:v>0.037468</c:v>
                </c:pt>
                <c:pt idx="13135">
                  <c:v>0.037422</c:v>
                </c:pt>
                <c:pt idx="13136">
                  <c:v>0.037419</c:v>
                </c:pt>
                <c:pt idx="13137">
                  <c:v>0.037364</c:v>
                </c:pt>
                <c:pt idx="13138">
                  <c:v>0.037296</c:v>
                </c:pt>
                <c:pt idx="13139">
                  <c:v>0.037246</c:v>
                </c:pt>
                <c:pt idx="13140">
                  <c:v>0.037244</c:v>
                </c:pt>
                <c:pt idx="13141">
                  <c:v>0.037227</c:v>
                </c:pt>
                <c:pt idx="13142">
                  <c:v>0.037028</c:v>
                </c:pt>
                <c:pt idx="13143">
                  <c:v>0.036849</c:v>
                </c:pt>
                <c:pt idx="13144">
                  <c:v>0.036819</c:v>
                </c:pt>
                <c:pt idx="13145">
                  <c:v>0.036688</c:v>
                </c:pt>
                <c:pt idx="13146">
                  <c:v>0.035855</c:v>
                </c:pt>
                <c:pt idx="13147">
                  <c:v>0.035604</c:v>
                </c:pt>
              </c:numCache>
            </c:numRef>
          </c:yVal>
          <c:smooth val="0"/>
          <c:extLst xmlns:c16r2="http://schemas.microsoft.com/office/drawing/2015/06/chart">
            <c:ext xmlns:c16="http://schemas.microsoft.com/office/drawing/2014/chart" uri="{C3380CC4-5D6E-409C-BE32-E72D297353CC}">
              <c16:uniqueId val="{00000001-C904-4EE7-836C-628AC5968165}"/>
            </c:ext>
          </c:extLst>
        </c:ser>
        <c:dLbls>
          <c:showLegendKey val="0"/>
          <c:showVal val="0"/>
          <c:showCatName val="0"/>
          <c:showSerName val="0"/>
          <c:showPercent val="0"/>
          <c:showBubbleSize val="0"/>
        </c:dLbls>
        <c:axId val="2120572368"/>
        <c:axId val="2120344672"/>
      </c:scatterChart>
      <c:valAx>
        <c:axId val="2120572368"/>
        <c:scaling>
          <c:orientation val="minMax"/>
          <c:max val="1.0"/>
          <c:min val="0.0"/>
        </c:scaling>
        <c:delete val="0"/>
        <c:axPos val="b"/>
        <c:title>
          <c:tx>
            <c:rich>
              <a:bodyPr/>
              <a:lstStyle/>
              <a:p>
                <a:pPr>
                  <a:defRPr/>
                </a:pPr>
                <a:r>
                  <a:rPr lang="en-US"/>
                  <a:t>Exceedence Probability</a:t>
                </a:r>
              </a:p>
            </c:rich>
          </c:tx>
          <c:overlay val="0"/>
        </c:title>
        <c:numFmt formatCode="0%" sourceLinked="1"/>
        <c:majorTickMark val="none"/>
        <c:minorTickMark val="none"/>
        <c:tickLblPos val="nextTo"/>
        <c:crossAx val="2120344672"/>
        <c:crossesAt val="1.0E-5"/>
        <c:crossBetween val="midCat"/>
        <c:majorUnit val="0.1"/>
      </c:valAx>
      <c:valAx>
        <c:axId val="2120344672"/>
        <c:scaling>
          <c:logBase val="10.0"/>
          <c:orientation val="minMax"/>
          <c:min val="1.0E-5"/>
        </c:scaling>
        <c:delete val="0"/>
        <c:axPos val="l"/>
        <c:majorGridlines/>
        <c:title>
          <c:tx>
            <c:rich>
              <a:bodyPr/>
              <a:lstStyle/>
              <a:p>
                <a:pPr>
                  <a:defRPr/>
                </a:pPr>
                <a:r>
                  <a:rPr lang="en-US"/>
                  <a:t>Daily discharge, mm</a:t>
                </a:r>
              </a:p>
            </c:rich>
          </c:tx>
          <c:overlay val="0"/>
        </c:title>
        <c:numFmt formatCode="General" sourceLinked="1"/>
        <c:majorTickMark val="none"/>
        <c:minorTickMark val="none"/>
        <c:tickLblPos val="nextTo"/>
        <c:crossAx val="2120572368"/>
        <c:crosses val="autoZero"/>
        <c:crossBetween val="midCat"/>
      </c:valAx>
    </c:plotArea>
    <c:legend>
      <c:legendPos val="r"/>
      <c:layout>
        <c:manualLayout>
          <c:xMode val="edge"/>
          <c:yMode val="edge"/>
          <c:x val="0.756180261121206"/>
          <c:y val="0.0531835228376339"/>
          <c:w val="0.149603943737802"/>
          <c:h val="0.172420027192996"/>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848D5-1443-A940-A6C1-86068BA40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14</Pages>
  <Words>890</Words>
  <Characters>5076</Characters>
  <Application>Microsoft Macintosh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Saksa</dc:creator>
  <cp:keywords/>
  <dc:description/>
  <cp:lastModifiedBy>Phil Saksa</cp:lastModifiedBy>
  <cp:revision>20</cp:revision>
  <dcterms:created xsi:type="dcterms:W3CDTF">2017-01-17T19:34:00Z</dcterms:created>
  <dcterms:modified xsi:type="dcterms:W3CDTF">2017-02-0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c60a79-6578-357e-848f-89a2a72d35e0</vt:lpwstr>
  </property>
  <property fmtid="{D5CDD505-2E9C-101B-9397-08002B2CF9AE}" pid="4" name="Mendeley Citation Style_1">
    <vt:lpwstr>http://www.zotero.org/styles/nature</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